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5FE4" w:rsidRDefault="00543DC2" w:rsidP="00A35B8D">
      <w:pPr>
        <w:spacing w:before="960"/>
        <w:jc w:val="center"/>
        <w:rPr>
          <w:b/>
          <w:sz w:val="48"/>
          <w:szCs w:val="48"/>
          <w:lang w:eastAsia="en-AU"/>
        </w:rPr>
      </w:pPr>
      <w:bookmarkStart w:id="0" w:name="_GoBack"/>
      <w:bookmarkEnd w:id="0"/>
      <w:r w:rsidRPr="00543DC2">
        <w:rPr>
          <w:b/>
          <w:sz w:val="48"/>
          <w:szCs w:val="48"/>
          <w:lang w:eastAsia="en-AU"/>
        </w:rPr>
        <w:t xml:space="preserve">Risk Assessment and </w:t>
      </w:r>
      <w:r w:rsidR="00925FE4" w:rsidRPr="00543DC2">
        <w:rPr>
          <w:b/>
          <w:sz w:val="48"/>
          <w:szCs w:val="48"/>
          <w:lang w:eastAsia="en-AU"/>
        </w:rPr>
        <w:t>Risk Management Plan</w:t>
      </w:r>
    </w:p>
    <w:p w:rsidR="00543DC2" w:rsidRPr="00543DC2" w:rsidRDefault="00543DC2" w:rsidP="00543DC2">
      <w:pPr>
        <w:jc w:val="center"/>
        <w:rPr>
          <w:sz w:val="48"/>
          <w:szCs w:val="48"/>
          <w:lang w:eastAsia="en-AU"/>
        </w:rPr>
      </w:pPr>
      <w:proofErr w:type="gramStart"/>
      <w:r w:rsidRPr="00543DC2">
        <w:rPr>
          <w:sz w:val="48"/>
          <w:szCs w:val="48"/>
          <w:lang w:eastAsia="en-AU"/>
        </w:rPr>
        <w:t>for</w:t>
      </w:r>
      <w:proofErr w:type="gramEnd"/>
    </w:p>
    <w:p w:rsidR="00925FE4" w:rsidRPr="00543DC2" w:rsidRDefault="00302F46" w:rsidP="00A35B8D">
      <w:pPr>
        <w:spacing w:before="720"/>
        <w:jc w:val="center"/>
        <w:rPr>
          <w:sz w:val="56"/>
          <w:szCs w:val="56"/>
          <w:lang w:eastAsia="en-AU"/>
        </w:rPr>
      </w:pPr>
      <w:r w:rsidRPr="00543DC2">
        <w:rPr>
          <w:b/>
          <w:sz w:val="56"/>
          <w:szCs w:val="56"/>
          <w:lang w:eastAsia="en-AU"/>
        </w:rPr>
        <w:t>DIR 1</w:t>
      </w:r>
      <w:r w:rsidR="0008457F" w:rsidRPr="00543DC2">
        <w:rPr>
          <w:b/>
          <w:sz w:val="56"/>
          <w:szCs w:val="56"/>
          <w:lang w:eastAsia="en-AU"/>
        </w:rPr>
        <w:t>5</w:t>
      </w:r>
      <w:r w:rsidR="006505E7" w:rsidRPr="00543DC2">
        <w:rPr>
          <w:b/>
          <w:sz w:val="56"/>
          <w:szCs w:val="56"/>
          <w:lang w:eastAsia="en-AU"/>
        </w:rPr>
        <w:t>3</w:t>
      </w:r>
    </w:p>
    <w:p w:rsidR="00925FE4" w:rsidRPr="00811604" w:rsidRDefault="00925FE4" w:rsidP="00A35B8D">
      <w:pPr>
        <w:spacing w:before="720"/>
        <w:jc w:val="center"/>
        <w:rPr>
          <w:sz w:val="48"/>
          <w:szCs w:val="48"/>
          <w:lang w:eastAsia="en-AU"/>
        </w:rPr>
      </w:pPr>
      <w:r w:rsidRPr="00811604">
        <w:rPr>
          <w:sz w:val="48"/>
          <w:szCs w:val="48"/>
          <w:lang w:eastAsia="en-AU"/>
        </w:rPr>
        <w:t xml:space="preserve">Limited and controlled release of </w:t>
      </w:r>
      <w:r w:rsidR="006505E7">
        <w:rPr>
          <w:sz w:val="48"/>
          <w:szCs w:val="48"/>
          <w:lang w:eastAsia="en-AU"/>
        </w:rPr>
        <w:t>sorghum</w:t>
      </w:r>
      <w:r w:rsidR="00AF54A0" w:rsidRPr="00811604">
        <w:rPr>
          <w:sz w:val="48"/>
          <w:szCs w:val="48"/>
          <w:lang w:eastAsia="en-AU"/>
        </w:rPr>
        <w:t xml:space="preserve"> genetically modified for </w:t>
      </w:r>
      <w:r w:rsidR="006505E7">
        <w:rPr>
          <w:sz w:val="48"/>
          <w:szCs w:val="48"/>
          <w:lang w:eastAsia="en-AU"/>
        </w:rPr>
        <w:t>grain quality traits</w:t>
      </w:r>
    </w:p>
    <w:p w:rsidR="00925FE4" w:rsidRPr="00543DC2" w:rsidRDefault="00543DC2" w:rsidP="00A35B8D">
      <w:pPr>
        <w:spacing w:before="720"/>
        <w:jc w:val="center"/>
        <w:rPr>
          <w:sz w:val="40"/>
          <w:szCs w:val="40"/>
          <w:lang w:eastAsia="en-AU"/>
        </w:rPr>
      </w:pPr>
      <w:r w:rsidRPr="00543DC2">
        <w:rPr>
          <w:b/>
          <w:sz w:val="40"/>
          <w:szCs w:val="40"/>
          <w:lang w:eastAsia="en-AU"/>
        </w:rPr>
        <w:t>Applicant</w:t>
      </w:r>
      <w:r w:rsidRPr="00543DC2">
        <w:rPr>
          <w:sz w:val="40"/>
          <w:szCs w:val="40"/>
          <w:lang w:eastAsia="en-AU"/>
        </w:rPr>
        <w:t xml:space="preserve"> -</w:t>
      </w:r>
      <w:r w:rsidR="00925FE4" w:rsidRPr="00543DC2">
        <w:rPr>
          <w:sz w:val="40"/>
          <w:szCs w:val="40"/>
          <w:lang w:eastAsia="en-AU"/>
        </w:rPr>
        <w:t xml:space="preserve"> </w:t>
      </w:r>
      <w:r w:rsidR="006505E7" w:rsidRPr="00543DC2">
        <w:rPr>
          <w:sz w:val="40"/>
          <w:szCs w:val="40"/>
          <w:lang w:eastAsia="en-AU"/>
        </w:rPr>
        <w:t>University of Queensland</w:t>
      </w:r>
    </w:p>
    <w:p w:rsidR="00925FE4" w:rsidRPr="00811604" w:rsidRDefault="00925FE4" w:rsidP="00925FE4">
      <w:pPr>
        <w:spacing w:before="720"/>
        <w:jc w:val="center"/>
        <w:rPr>
          <w:lang w:eastAsia="en-AU"/>
        </w:rPr>
        <w:sectPr w:rsidR="00925FE4" w:rsidRPr="00811604" w:rsidSect="00A35B8D">
          <w:headerReference w:type="first" r:id="rId9"/>
          <w:footnotePr>
            <w:numFmt w:val="chicago"/>
            <w:numStart w:val="2"/>
          </w:footnotePr>
          <w:pgSz w:w="11906" w:h="16838" w:code="9"/>
          <w:pgMar w:top="1247" w:right="1361" w:bottom="1247" w:left="1361" w:header="680" w:footer="567" w:gutter="0"/>
          <w:cols w:space="708"/>
          <w:titlePg/>
          <w:docGrid w:linePitch="360"/>
        </w:sectPr>
      </w:pPr>
      <w:r w:rsidRPr="00811604">
        <w:rPr>
          <w:lang w:eastAsia="en-AU"/>
        </w:rPr>
        <w:br w:type="page"/>
      </w:r>
      <w:r w:rsidRPr="00811604">
        <w:rPr>
          <w:szCs w:val="22"/>
          <w:lang w:eastAsia="en-AU"/>
        </w:rPr>
        <w:lastRenderedPageBreak/>
        <w:t>PAGE INTENTIONALLY LEFT BLANK</w:t>
      </w:r>
    </w:p>
    <w:p w:rsidR="00925FE4" w:rsidRPr="00811604" w:rsidRDefault="00925FE4" w:rsidP="00F22544">
      <w:pPr>
        <w:pStyle w:val="Heading1"/>
        <w:jc w:val="center"/>
        <w:rPr>
          <w:szCs w:val="36"/>
        </w:rPr>
      </w:pPr>
      <w:bookmarkStart w:id="1" w:name="_Toc355007993"/>
      <w:bookmarkStart w:id="2" w:name="_Toc488653801"/>
      <w:bookmarkStart w:id="3" w:name="_Toc209859545"/>
      <w:bookmarkStart w:id="4" w:name="_Toc236620543"/>
      <w:bookmarkStart w:id="5" w:name="_Toc259790166"/>
      <w:bookmarkStart w:id="6" w:name="_Toc198434571"/>
      <w:bookmarkStart w:id="7" w:name="_Toc167164262"/>
      <w:bookmarkStart w:id="8" w:name="_Toc174765844"/>
      <w:r w:rsidRPr="00811604">
        <w:rPr>
          <w:szCs w:val="36"/>
        </w:rPr>
        <w:lastRenderedPageBreak/>
        <w:t>Summary of the Risk Assessment and Risk Management Plan</w:t>
      </w:r>
      <w:bookmarkEnd w:id="1"/>
      <w:bookmarkEnd w:id="2"/>
    </w:p>
    <w:p w:rsidR="00925FE4" w:rsidRPr="00811604" w:rsidRDefault="00925FE4" w:rsidP="00543DC2">
      <w:pPr>
        <w:spacing w:before="60" w:after="60"/>
        <w:jc w:val="center"/>
        <w:rPr>
          <w:rFonts w:cs="Arial"/>
          <w:b/>
          <w:sz w:val="28"/>
          <w:szCs w:val="28"/>
          <w:lang w:eastAsia="en-AU"/>
        </w:rPr>
      </w:pPr>
      <w:proofErr w:type="gramStart"/>
      <w:r w:rsidRPr="00811604">
        <w:rPr>
          <w:rFonts w:cs="Arial"/>
          <w:b/>
          <w:sz w:val="28"/>
          <w:szCs w:val="28"/>
          <w:lang w:eastAsia="en-AU"/>
        </w:rPr>
        <w:t>for</w:t>
      </w:r>
      <w:proofErr w:type="gramEnd"/>
    </w:p>
    <w:p w:rsidR="00925FE4" w:rsidRPr="00811604" w:rsidRDefault="00302F46" w:rsidP="00831CDD">
      <w:pPr>
        <w:jc w:val="center"/>
        <w:rPr>
          <w:rFonts w:cs="Arial"/>
          <w:b/>
          <w:bCs/>
          <w:sz w:val="36"/>
          <w:szCs w:val="36"/>
        </w:rPr>
      </w:pPr>
      <w:r w:rsidRPr="00811604">
        <w:rPr>
          <w:rFonts w:cs="Arial"/>
          <w:b/>
          <w:sz w:val="36"/>
          <w:szCs w:val="36"/>
        </w:rPr>
        <w:t>Licence Application No. DIR 1</w:t>
      </w:r>
      <w:r w:rsidR="00B36D6B" w:rsidRPr="00811604">
        <w:rPr>
          <w:rFonts w:cs="Arial"/>
          <w:b/>
          <w:sz w:val="36"/>
          <w:szCs w:val="36"/>
        </w:rPr>
        <w:t>5</w:t>
      </w:r>
      <w:r w:rsidR="00050F34">
        <w:rPr>
          <w:rFonts w:cs="Arial"/>
          <w:b/>
          <w:sz w:val="36"/>
          <w:szCs w:val="36"/>
        </w:rPr>
        <w:t>3</w:t>
      </w:r>
    </w:p>
    <w:p w:rsidR="00925FE4" w:rsidRPr="00811604" w:rsidRDefault="00193504" w:rsidP="00A65113">
      <w:pPr>
        <w:pStyle w:val="Heading2"/>
      </w:pPr>
      <w:bookmarkStart w:id="9" w:name="_Toc488653802"/>
      <w:bookmarkEnd w:id="3"/>
      <w:bookmarkEnd w:id="4"/>
      <w:bookmarkEnd w:id="5"/>
      <w:bookmarkEnd w:id="6"/>
      <w:bookmarkEnd w:id="7"/>
      <w:bookmarkEnd w:id="8"/>
      <w:r>
        <w:t>Decision</w:t>
      </w:r>
      <w:bookmarkEnd w:id="9"/>
    </w:p>
    <w:p w:rsidR="00925FE4" w:rsidRPr="00811604" w:rsidRDefault="00925FE4" w:rsidP="00925FE4">
      <w:pPr>
        <w:spacing w:before="120" w:after="120"/>
        <w:rPr>
          <w:szCs w:val="22"/>
          <w:lang w:eastAsia="en-AU"/>
        </w:rPr>
      </w:pPr>
      <w:r w:rsidRPr="00811604">
        <w:rPr>
          <w:szCs w:val="22"/>
          <w:lang w:eastAsia="en-AU"/>
        </w:rPr>
        <w:t xml:space="preserve">The Gene Technology Regulator (the Regulator) has </w:t>
      </w:r>
      <w:r w:rsidR="00193504">
        <w:rPr>
          <w:szCs w:val="22"/>
          <w:lang w:eastAsia="en-AU"/>
        </w:rPr>
        <w:t>decided to issue</w:t>
      </w:r>
      <w:r w:rsidRPr="00811604">
        <w:rPr>
          <w:szCs w:val="22"/>
          <w:lang w:eastAsia="en-AU"/>
        </w:rPr>
        <w:t xml:space="preserve"> a licence </w:t>
      </w:r>
      <w:r w:rsidR="00193504">
        <w:rPr>
          <w:szCs w:val="22"/>
          <w:lang w:eastAsia="en-AU"/>
        </w:rPr>
        <w:t xml:space="preserve">for this </w:t>
      </w:r>
      <w:r w:rsidRPr="00811604">
        <w:rPr>
          <w:szCs w:val="22"/>
          <w:lang w:eastAsia="en-AU"/>
        </w:rPr>
        <w:t xml:space="preserve">application for the </w:t>
      </w:r>
      <w:r w:rsidR="00193504">
        <w:rPr>
          <w:szCs w:val="22"/>
          <w:lang w:eastAsia="en-AU"/>
        </w:rPr>
        <w:t>limited and controlled</w:t>
      </w:r>
      <w:r w:rsidRPr="00811604">
        <w:rPr>
          <w:szCs w:val="22"/>
          <w:lang w:eastAsia="en-AU"/>
        </w:rPr>
        <w:t xml:space="preserve"> release </w:t>
      </w:r>
      <w:r w:rsidR="00193504">
        <w:rPr>
          <w:szCs w:val="22"/>
          <w:lang w:eastAsia="en-AU"/>
        </w:rPr>
        <w:t xml:space="preserve">(field trial) </w:t>
      </w:r>
      <w:r w:rsidRPr="00811604">
        <w:rPr>
          <w:szCs w:val="22"/>
          <w:lang w:eastAsia="en-AU"/>
        </w:rPr>
        <w:t xml:space="preserve">of a genetically modified organism (GMO) into the environment. </w:t>
      </w:r>
      <w:r w:rsidR="00193504">
        <w:rPr>
          <w:szCs w:val="22"/>
          <w:lang w:eastAsia="en-AU"/>
        </w:rPr>
        <w:t>A</w:t>
      </w:r>
      <w:r w:rsidRPr="00811604">
        <w:rPr>
          <w:szCs w:val="22"/>
          <w:lang w:eastAsia="en-AU"/>
        </w:rPr>
        <w:t xml:space="preserve"> Risk Assessment and Risk Management Plan (RARMP) for this application</w:t>
      </w:r>
      <w:r w:rsidR="00193504">
        <w:rPr>
          <w:szCs w:val="22"/>
          <w:lang w:eastAsia="en-AU"/>
        </w:rPr>
        <w:t xml:space="preserve"> was prepared by the Regulator in accordance with the requirements of the </w:t>
      </w:r>
      <w:r w:rsidR="00193504" w:rsidRPr="00811604">
        <w:rPr>
          <w:i/>
          <w:szCs w:val="22"/>
          <w:lang w:eastAsia="en-AU"/>
        </w:rPr>
        <w:t>Gene Technology Act 2000</w:t>
      </w:r>
      <w:r w:rsidR="00193504" w:rsidRPr="00811604">
        <w:rPr>
          <w:szCs w:val="22"/>
          <w:lang w:eastAsia="en-AU"/>
        </w:rPr>
        <w:t xml:space="preserve"> (the Act)</w:t>
      </w:r>
      <w:r w:rsidRPr="00811604">
        <w:rPr>
          <w:szCs w:val="22"/>
          <w:lang w:eastAsia="en-AU"/>
        </w:rPr>
        <w:t xml:space="preserve"> </w:t>
      </w:r>
      <w:r w:rsidR="00193504">
        <w:rPr>
          <w:szCs w:val="22"/>
          <w:lang w:eastAsia="en-AU"/>
        </w:rPr>
        <w:t>and corresponding state and territory legislation, and finalised following consultation with a wide range of experts, agencies and authorities, and the public. The RARMP</w:t>
      </w:r>
      <w:r w:rsidRPr="00811604">
        <w:rPr>
          <w:szCs w:val="22"/>
          <w:lang w:eastAsia="en-AU"/>
        </w:rPr>
        <w:t xml:space="preserve"> concludes that the field trial poses negligible risks to human health and safety and the environment</w:t>
      </w:r>
      <w:r w:rsidR="00193504">
        <w:rPr>
          <w:szCs w:val="22"/>
          <w:lang w:eastAsia="en-AU"/>
        </w:rPr>
        <w:t xml:space="preserve"> and that any risks posed by the dealings </w:t>
      </w:r>
      <w:r w:rsidR="001F7973">
        <w:rPr>
          <w:szCs w:val="22"/>
          <w:lang w:eastAsia="en-AU"/>
        </w:rPr>
        <w:t xml:space="preserve">can </w:t>
      </w:r>
      <w:r w:rsidR="00193504">
        <w:rPr>
          <w:szCs w:val="22"/>
          <w:lang w:eastAsia="en-AU"/>
        </w:rPr>
        <w:t>be managed by imposing conditions on the release</w:t>
      </w:r>
      <w:r w:rsidRPr="00811604">
        <w:rPr>
          <w:szCs w:val="22"/>
          <w:lang w:eastAsia="en-AU"/>
        </w:rPr>
        <w:t xml:space="preserve">. </w:t>
      </w:r>
    </w:p>
    <w:p w:rsidR="008C794E" w:rsidRPr="00811604" w:rsidRDefault="008C794E" w:rsidP="00B71D13">
      <w:pPr>
        <w:pStyle w:val="Heading2"/>
        <w:spacing w:after="120"/>
      </w:pPr>
      <w:bookmarkStart w:id="10" w:name="_Toc355007995"/>
      <w:bookmarkStart w:id="11" w:name="_Toc488653803"/>
      <w:r w:rsidRPr="00811604">
        <w:t>The application</w:t>
      </w:r>
      <w:bookmarkEnd w:id="10"/>
      <w:bookmarkEnd w:id="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he application"/>
        <w:tblDescription w:val="Table with information about the application number, applicant name, project title, organism, genetic modification, location, size, dates and purpose of the proposed release."/>
      </w:tblPr>
      <w:tblGrid>
        <w:gridCol w:w="2518"/>
        <w:gridCol w:w="6882"/>
      </w:tblGrid>
      <w:tr w:rsidR="00811604" w:rsidRPr="00811604" w:rsidDel="0041500E" w:rsidTr="000D4390">
        <w:trPr>
          <w:cantSplit/>
        </w:trPr>
        <w:tc>
          <w:tcPr>
            <w:tcW w:w="2518" w:type="dxa"/>
            <w:shd w:val="clear" w:color="auto" w:fill="auto"/>
          </w:tcPr>
          <w:p w:rsidR="008C794E" w:rsidRPr="00811604" w:rsidDel="0041500E" w:rsidRDefault="008C794E" w:rsidP="000D4390">
            <w:pPr>
              <w:spacing w:before="60" w:after="60"/>
              <w:rPr>
                <w:szCs w:val="22"/>
                <w:lang w:eastAsia="en-AU"/>
              </w:rPr>
            </w:pPr>
            <w:r w:rsidRPr="00811604">
              <w:rPr>
                <w:szCs w:val="22"/>
                <w:lang w:eastAsia="en-AU"/>
              </w:rPr>
              <w:t>Application number</w:t>
            </w:r>
          </w:p>
        </w:tc>
        <w:tc>
          <w:tcPr>
            <w:tcW w:w="6882" w:type="dxa"/>
            <w:shd w:val="clear" w:color="auto" w:fill="auto"/>
          </w:tcPr>
          <w:p w:rsidR="008C794E" w:rsidRPr="00811604" w:rsidDel="0041500E" w:rsidRDefault="008C794E" w:rsidP="00050F34">
            <w:pPr>
              <w:spacing w:before="60" w:after="60"/>
              <w:rPr>
                <w:szCs w:val="22"/>
                <w:lang w:eastAsia="en-AU"/>
              </w:rPr>
            </w:pPr>
            <w:r w:rsidRPr="00811604">
              <w:rPr>
                <w:szCs w:val="22"/>
                <w:lang w:eastAsia="en-AU"/>
              </w:rPr>
              <w:t>DIR 1</w:t>
            </w:r>
            <w:r w:rsidR="00B36D6B" w:rsidRPr="00811604">
              <w:rPr>
                <w:szCs w:val="22"/>
                <w:lang w:eastAsia="en-AU"/>
              </w:rPr>
              <w:t>5</w:t>
            </w:r>
            <w:r w:rsidR="00050F34">
              <w:rPr>
                <w:szCs w:val="22"/>
                <w:lang w:eastAsia="en-AU"/>
              </w:rPr>
              <w:t>3</w:t>
            </w:r>
          </w:p>
        </w:tc>
      </w:tr>
      <w:tr w:rsidR="00811604" w:rsidRPr="00811604" w:rsidDel="0041500E" w:rsidTr="000D4390">
        <w:trPr>
          <w:cantSplit/>
        </w:trPr>
        <w:tc>
          <w:tcPr>
            <w:tcW w:w="2518" w:type="dxa"/>
            <w:shd w:val="clear" w:color="auto" w:fill="auto"/>
          </w:tcPr>
          <w:p w:rsidR="008C794E" w:rsidRPr="00811604" w:rsidDel="0041500E" w:rsidRDefault="008C794E" w:rsidP="000D4390">
            <w:pPr>
              <w:spacing w:before="60" w:after="60"/>
              <w:rPr>
                <w:szCs w:val="22"/>
                <w:lang w:eastAsia="en-AU"/>
              </w:rPr>
            </w:pPr>
            <w:r w:rsidRPr="00811604">
              <w:rPr>
                <w:szCs w:val="22"/>
                <w:lang w:eastAsia="en-AU"/>
              </w:rPr>
              <w:t>Applicant</w:t>
            </w:r>
          </w:p>
        </w:tc>
        <w:tc>
          <w:tcPr>
            <w:tcW w:w="6882" w:type="dxa"/>
            <w:shd w:val="clear" w:color="auto" w:fill="auto"/>
          </w:tcPr>
          <w:p w:rsidR="008C794E" w:rsidRPr="00811604" w:rsidDel="0041500E" w:rsidRDefault="00050F34" w:rsidP="00050F34">
            <w:pPr>
              <w:spacing w:before="60" w:after="60"/>
              <w:rPr>
                <w:szCs w:val="22"/>
                <w:lang w:eastAsia="en-AU"/>
              </w:rPr>
            </w:pPr>
            <w:r>
              <w:rPr>
                <w:szCs w:val="22"/>
                <w:lang w:eastAsia="en-AU"/>
              </w:rPr>
              <w:t>The University of Queensland</w:t>
            </w:r>
            <w:r w:rsidR="00B36D6B" w:rsidRPr="00811604">
              <w:rPr>
                <w:szCs w:val="22"/>
                <w:lang w:eastAsia="en-AU"/>
              </w:rPr>
              <w:t xml:space="preserve"> (</w:t>
            </w:r>
            <w:r>
              <w:rPr>
                <w:szCs w:val="22"/>
                <w:lang w:eastAsia="en-AU"/>
              </w:rPr>
              <w:t>UQ</w:t>
            </w:r>
            <w:r w:rsidR="00B36D6B" w:rsidRPr="00811604">
              <w:rPr>
                <w:szCs w:val="22"/>
                <w:lang w:eastAsia="en-AU"/>
              </w:rPr>
              <w:t>)</w:t>
            </w:r>
          </w:p>
        </w:tc>
      </w:tr>
      <w:tr w:rsidR="00811604" w:rsidRPr="00811604" w:rsidTr="000D4390">
        <w:trPr>
          <w:cantSplit/>
        </w:trPr>
        <w:tc>
          <w:tcPr>
            <w:tcW w:w="2518" w:type="dxa"/>
            <w:shd w:val="clear" w:color="auto" w:fill="auto"/>
          </w:tcPr>
          <w:p w:rsidR="008C794E" w:rsidRPr="00811604" w:rsidRDefault="008C794E" w:rsidP="000D4390">
            <w:pPr>
              <w:spacing w:before="60" w:after="60"/>
              <w:rPr>
                <w:szCs w:val="22"/>
                <w:lang w:eastAsia="en-AU"/>
              </w:rPr>
            </w:pPr>
            <w:r w:rsidRPr="00811604">
              <w:rPr>
                <w:szCs w:val="22"/>
                <w:lang w:eastAsia="en-AU"/>
              </w:rPr>
              <w:t>Project title</w:t>
            </w:r>
          </w:p>
        </w:tc>
        <w:tc>
          <w:tcPr>
            <w:tcW w:w="6882" w:type="dxa"/>
            <w:shd w:val="clear" w:color="auto" w:fill="auto"/>
          </w:tcPr>
          <w:p w:rsidR="008C794E" w:rsidRPr="00811604" w:rsidRDefault="008C794E" w:rsidP="00050F34">
            <w:pPr>
              <w:spacing w:before="60" w:after="60"/>
              <w:rPr>
                <w:szCs w:val="22"/>
                <w:lang w:eastAsia="en-AU"/>
              </w:rPr>
            </w:pPr>
            <w:r w:rsidRPr="00811604">
              <w:rPr>
                <w:szCs w:val="22"/>
                <w:lang w:eastAsia="en-AU"/>
              </w:rPr>
              <w:t xml:space="preserve">Limited and controlled release of </w:t>
            </w:r>
            <w:r w:rsidR="00050F34">
              <w:rPr>
                <w:szCs w:val="22"/>
                <w:lang w:eastAsia="en-AU"/>
              </w:rPr>
              <w:t>sorghum</w:t>
            </w:r>
            <w:r w:rsidR="0077705D" w:rsidRPr="00811604">
              <w:rPr>
                <w:szCs w:val="22"/>
                <w:lang w:eastAsia="en-AU"/>
              </w:rPr>
              <w:t xml:space="preserve"> genetically modified for </w:t>
            </w:r>
            <w:r w:rsidR="00050F34">
              <w:rPr>
                <w:szCs w:val="22"/>
                <w:lang w:eastAsia="en-AU"/>
              </w:rPr>
              <w:t>grain quality traits</w:t>
            </w:r>
          </w:p>
        </w:tc>
      </w:tr>
      <w:tr w:rsidR="00811604" w:rsidRPr="00811604" w:rsidTr="000D4390">
        <w:trPr>
          <w:cantSplit/>
        </w:trPr>
        <w:tc>
          <w:tcPr>
            <w:tcW w:w="2518" w:type="dxa"/>
            <w:shd w:val="clear" w:color="auto" w:fill="auto"/>
          </w:tcPr>
          <w:p w:rsidR="008C794E" w:rsidRPr="00811604" w:rsidRDefault="008C794E" w:rsidP="000D4390">
            <w:pPr>
              <w:spacing w:before="60" w:after="60"/>
              <w:rPr>
                <w:szCs w:val="22"/>
                <w:lang w:eastAsia="en-AU"/>
              </w:rPr>
            </w:pPr>
            <w:r w:rsidRPr="00811604">
              <w:rPr>
                <w:szCs w:val="22"/>
                <w:lang w:eastAsia="en-AU"/>
              </w:rPr>
              <w:t>Parent organism</w:t>
            </w:r>
          </w:p>
        </w:tc>
        <w:tc>
          <w:tcPr>
            <w:tcW w:w="6882" w:type="dxa"/>
            <w:shd w:val="clear" w:color="auto" w:fill="auto"/>
          </w:tcPr>
          <w:p w:rsidR="008C794E" w:rsidRPr="00811604" w:rsidRDefault="00050F34" w:rsidP="000D4390">
            <w:pPr>
              <w:spacing w:before="60" w:after="60"/>
              <w:rPr>
                <w:szCs w:val="22"/>
                <w:lang w:eastAsia="en-AU"/>
              </w:rPr>
            </w:pPr>
            <w:r w:rsidRPr="002E4447">
              <w:t>Sorghum (</w:t>
            </w:r>
            <w:r w:rsidRPr="002E4447">
              <w:rPr>
                <w:i/>
                <w:iCs/>
                <w:lang w:val="en"/>
              </w:rPr>
              <w:t>Sorghum bicolor</w:t>
            </w:r>
            <w:r w:rsidRPr="002E4447">
              <w:rPr>
                <w:lang w:val="pt-BR"/>
              </w:rPr>
              <w:t>)</w:t>
            </w:r>
          </w:p>
        </w:tc>
      </w:tr>
      <w:tr w:rsidR="00811604" w:rsidRPr="00811604" w:rsidTr="000D4390">
        <w:trPr>
          <w:cantSplit/>
        </w:trPr>
        <w:tc>
          <w:tcPr>
            <w:tcW w:w="2518" w:type="dxa"/>
            <w:shd w:val="clear" w:color="auto" w:fill="auto"/>
          </w:tcPr>
          <w:p w:rsidR="008C794E" w:rsidRPr="00811604" w:rsidRDefault="008C794E" w:rsidP="000D4390">
            <w:pPr>
              <w:spacing w:before="60" w:after="60"/>
              <w:rPr>
                <w:szCs w:val="22"/>
                <w:lang w:eastAsia="en-AU"/>
              </w:rPr>
            </w:pPr>
            <w:r w:rsidRPr="00811604">
              <w:rPr>
                <w:szCs w:val="22"/>
                <w:lang w:eastAsia="en-AU"/>
              </w:rPr>
              <w:t>Introduced genes and modified traits</w:t>
            </w:r>
          </w:p>
        </w:tc>
        <w:tc>
          <w:tcPr>
            <w:tcW w:w="6882" w:type="dxa"/>
            <w:shd w:val="clear" w:color="auto" w:fill="auto"/>
          </w:tcPr>
          <w:p w:rsidR="00050F34" w:rsidRPr="006B68A7" w:rsidRDefault="00050F34" w:rsidP="0040623F">
            <w:pPr>
              <w:pStyle w:val="RIGHTLIST"/>
              <w:numPr>
                <w:ilvl w:val="0"/>
                <w:numId w:val="16"/>
              </w:numPr>
              <w:autoSpaceDE w:val="0"/>
              <w:autoSpaceDN w:val="0"/>
              <w:spacing w:before="0"/>
              <w:rPr>
                <w:rFonts w:ascii="Calibri" w:hAnsi="Calibri"/>
              </w:rPr>
            </w:pPr>
            <w:r w:rsidRPr="006B68A7">
              <w:rPr>
                <w:rFonts w:ascii="Calibri" w:hAnsi="Calibri"/>
              </w:rPr>
              <w:t>modified kafirin gene</w:t>
            </w:r>
            <w:r>
              <w:rPr>
                <w:rStyle w:val="FootnoteReference"/>
                <w:rFonts w:ascii="Calibri" w:hAnsi="Calibri"/>
              </w:rPr>
              <w:footnoteReference w:id="1"/>
            </w:r>
            <w:r w:rsidRPr="006B68A7">
              <w:rPr>
                <w:rFonts w:ascii="Calibri" w:hAnsi="Calibri"/>
              </w:rPr>
              <w:t xml:space="preserve"> from sorghum for altered seed protein content and digestibility</w:t>
            </w:r>
          </w:p>
          <w:p w:rsidR="00050F34" w:rsidRPr="006B68A7" w:rsidRDefault="00050F34" w:rsidP="0040623F">
            <w:pPr>
              <w:pStyle w:val="RIGHTLIST"/>
              <w:numPr>
                <w:ilvl w:val="0"/>
                <w:numId w:val="16"/>
              </w:numPr>
              <w:autoSpaceDE w:val="0"/>
              <w:autoSpaceDN w:val="0"/>
              <w:spacing w:before="0"/>
              <w:rPr>
                <w:rFonts w:ascii="Calibri" w:hAnsi="Calibri"/>
              </w:rPr>
            </w:pPr>
            <w:r w:rsidRPr="006B68A7">
              <w:rPr>
                <w:rFonts w:ascii="Calibri" w:hAnsi="Calibri"/>
              </w:rPr>
              <w:t xml:space="preserve">fragment of </w:t>
            </w:r>
            <w:r>
              <w:rPr>
                <w:rFonts w:ascii="Calibri" w:hAnsi="Calibri"/>
              </w:rPr>
              <w:t xml:space="preserve">a </w:t>
            </w:r>
            <w:proofErr w:type="spellStart"/>
            <w:r w:rsidRPr="006B68A7">
              <w:rPr>
                <w:rFonts w:ascii="Calibri" w:hAnsi="Calibri"/>
              </w:rPr>
              <w:t>foldase</w:t>
            </w:r>
            <w:proofErr w:type="spellEnd"/>
            <w:r w:rsidRPr="006B68A7">
              <w:rPr>
                <w:rFonts w:ascii="Calibri" w:hAnsi="Calibri"/>
              </w:rPr>
              <w:t xml:space="preserve"> enzyme gene</w:t>
            </w:r>
            <w:r w:rsidRPr="007D5939">
              <w:rPr>
                <w:rFonts w:ascii="Calibri" w:hAnsi="Calibri"/>
                <w:vertAlign w:val="superscript"/>
              </w:rPr>
              <w:t>1</w:t>
            </w:r>
            <w:r w:rsidRPr="006B68A7">
              <w:rPr>
                <w:rFonts w:ascii="Calibri" w:hAnsi="Calibri"/>
              </w:rPr>
              <w:t xml:space="preserve"> from sorghum for altered seed size, protein content and digestibility</w:t>
            </w:r>
          </w:p>
          <w:p w:rsidR="00050F34" w:rsidRPr="006B68A7" w:rsidRDefault="00050F34" w:rsidP="0040623F">
            <w:pPr>
              <w:pStyle w:val="RIGHTLIST"/>
              <w:numPr>
                <w:ilvl w:val="0"/>
                <w:numId w:val="16"/>
              </w:numPr>
              <w:autoSpaceDE w:val="0"/>
              <w:autoSpaceDN w:val="0"/>
              <w:spacing w:before="0"/>
              <w:rPr>
                <w:rFonts w:ascii="Calibri" w:hAnsi="Calibri"/>
              </w:rPr>
            </w:pPr>
            <w:r w:rsidRPr="006B68A7">
              <w:rPr>
                <w:rFonts w:ascii="Calibri" w:hAnsi="Calibri"/>
              </w:rPr>
              <w:t>frag</w:t>
            </w:r>
            <w:r>
              <w:rPr>
                <w:rFonts w:ascii="Calibri" w:hAnsi="Calibri"/>
              </w:rPr>
              <w:t>ments of three membrane protein genes</w:t>
            </w:r>
            <w:r w:rsidRPr="007D5939">
              <w:rPr>
                <w:rFonts w:ascii="Calibri" w:hAnsi="Calibri"/>
                <w:vertAlign w:val="superscript"/>
              </w:rPr>
              <w:t>1</w:t>
            </w:r>
            <w:r w:rsidRPr="006B68A7">
              <w:rPr>
                <w:rFonts w:ascii="Calibri" w:hAnsi="Calibri"/>
              </w:rPr>
              <w:t xml:space="preserve"> from sorghum for altered seed size or number of seeds</w:t>
            </w:r>
          </w:p>
          <w:p w:rsidR="00C6615A" w:rsidRPr="00811604" w:rsidRDefault="00050F34" w:rsidP="0040623F">
            <w:pPr>
              <w:pStyle w:val="ListParagraph"/>
              <w:keepNext/>
              <w:numPr>
                <w:ilvl w:val="0"/>
                <w:numId w:val="16"/>
              </w:numPr>
              <w:tabs>
                <w:tab w:val="right" w:leader="dot" w:pos="9356"/>
              </w:tabs>
              <w:autoSpaceDE w:val="0"/>
              <w:autoSpaceDN w:val="0"/>
              <w:spacing w:after="40"/>
              <w:rPr>
                <w:i/>
                <w:szCs w:val="22"/>
                <w:lang w:eastAsia="en-AU"/>
              </w:rPr>
            </w:pPr>
            <w:proofErr w:type="spellStart"/>
            <w:r w:rsidRPr="006B68A7">
              <w:rPr>
                <w:i/>
              </w:rPr>
              <w:t>nptII</w:t>
            </w:r>
            <w:proofErr w:type="spellEnd"/>
            <w:r w:rsidRPr="006B68A7">
              <w:t xml:space="preserve"> </w:t>
            </w:r>
            <w:r>
              <w:t xml:space="preserve">selectable marker </w:t>
            </w:r>
            <w:r w:rsidRPr="006B68A7">
              <w:t xml:space="preserve">gene from </w:t>
            </w:r>
            <w:r w:rsidRPr="006B68A7">
              <w:rPr>
                <w:i/>
              </w:rPr>
              <w:t>Escherichia coli</w:t>
            </w:r>
          </w:p>
        </w:tc>
      </w:tr>
      <w:tr w:rsidR="00811604" w:rsidRPr="00811604" w:rsidTr="000D4390">
        <w:trPr>
          <w:cantSplit/>
        </w:trPr>
        <w:tc>
          <w:tcPr>
            <w:tcW w:w="2518" w:type="dxa"/>
            <w:shd w:val="clear" w:color="auto" w:fill="auto"/>
          </w:tcPr>
          <w:p w:rsidR="008C794E" w:rsidRPr="00811604" w:rsidRDefault="008C794E" w:rsidP="000D4390">
            <w:pPr>
              <w:spacing w:before="60" w:after="60"/>
              <w:rPr>
                <w:szCs w:val="22"/>
                <w:lang w:eastAsia="en-AU"/>
              </w:rPr>
            </w:pPr>
            <w:r w:rsidRPr="00811604">
              <w:rPr>
                <w:szCs w:val="22"/>
                <w:lang w:eastAsia="en-AU"/>
              </w:rPr>
              <w:t>Proposed location</w:t>
            </w:r>
          </w:p>
        </w:tc>
        <w:tc>
          <w:tcPr>
            <w:tcW w:w="6882" w:type="dxa"/>
            <w:shd w:val="clear" w:color="auto" w:fill="auto"/>
          </w:tcPr>
          <w:p w:rsidR="008C794E" w:rsidRPr="00811604" w:rsidRDefault="00050F34" w:rsidP="00B36D6B">
            <w:pPr>
              <w:spacing w:before="60" w:after="60"/>
              <w:rPr>
                <w:szCs w:val="22"/>
                <w:lang w:eastAsia="en-AU"/>
              </w:rPr>
            </w:pPr>
            <w:r w:rsidRPr="00050F34">
              <w:rPr>
                <w:szCs w:val="22"/>
              </w:rPr>
              <w:t>One site in the first year and up to four sites in the second and third years in south-east Queensland</w:t>
            </w:r>
          </w:p>
        </w:tc>
      </w:tr>
      <w:tr w:rsidR="00811604" w:rsidRPr="00811604" w:rsidTr="000D4390">
        <w:trPr>
          <w:cantSplit/>
        </w:trPr>
        <w:tc>
          <w:tcPr>
            <w:tcW w:w="2518" w:type="dxa"/>
            <w:shd w:val="clear" w:color="auto" w:fill="auto"/>
          </w:tcPr>
          <w:p w:rsidR="008C794E" w:rsidRPr="00811604" w:rsidRDefault="008C794E" w:rsidP="000D4390">
            <w:pPr>
              <w:spacing w:before="60" w:after="60"/>
              <w:rPr>
                <w:szCs w:val="22"/>
                <w:lang w:eastAsia="en-AU"/>
              </w:rPr>
            </w:pPr>
            <w:r w:rsidRPr="00811604">
              <w:rPr>
                <w:szCs w:val="22"/>
                <w:lang w:eastAsia="en-AU"/>
              </w:rPr>
              <w:t>Proposed release size</w:t>
            </w:r>
          </w:p>
        </w:tc>
        <w:tc>
          <w:tcPr>
            <w:tcW w:w="6882" w:type="dxa"/>
            <w:shd w:val="clear" w:color="auto" w:fill="auto"/>
          </w:tcPr>
          <w:p w:rsidR="008C794E" w:rsidRPr="00811604" w:rsidRDefault="00050F34" w:rsidP="00B36D6B">
            <w:pPr>
              <w:spacing w:before="60" w:after="60"/>
              <w:rPr>
                <w:szCs w:val="22"/>
                <w:lang w:eastAsia="en-AU"/>
              </w:rPr>
            </w:pPr>
            <w:r w:rsidRPr="002E4447">
              <w:rPr>
                <w:iCs/>
              </w:rPr>
              <w:t>Up to 1 ha in the first year and up to 5 ha in the second and third years</w:t>
            </w:r>
          </w:p>
        </w:tc>
      </w:tr>
      <w:tr w:rsidR="00811604" w:rsidRPr="00811604" w:rsidTr="000D4390">
        <w:trPr>
          <w:cantSplit/>
        </w:trPr>
        <w:tc>
          <w:tcPr>
            <w:tcW w:w="2518" w:type="dxa"/>
            <w:shd w:val="clear" w:color="auto" w:fill="auto"/>
          </w:tcPr>
          <w:p w:rsidR="008C794E" w:rsidRPr="00811604" w:rsidRDefault="008C794E" w:rsidP="000D4390">
            <w:pPr>
              <w:spacing w:before="60" w:after="60"/>
              <w:rPr>
                <w:szCs w:val="22"/>
                <w:lang w:eastAsia="en-AU"/>
              </w:rPr>
            </w:pPr>
            <w:r w:rsidRPr="00811604">
              <w:rPr>
                <w:szCs w:val="22"/>
                <w:lang w:eastAsia="en-AU"/>
              </w:rPr>
              <w:t>Proposed release dates</w:t>
            </w:r>
          </w:p>
        </w:tc>
        <w:tc>
          <w:tcPr>
            <w:tcW w:w="6882" w:type="dxa"/>
            <w:shd w:val="clear" w:color="auto" w:fill="auto"/>
          </w:tcPr>
          <w:p w:rsidR="008C794E" w:rsidRPr="00811604" w:rsidRDefault="00050F34" w:rsidP="00B36D6B">
            <w:pPr>
              <w:spacing w:before="60" w:after="60"/>
              <w:rPr>
                <w:szCs w:val="22"/>
                <w:lang w:eastAsia="en-AU"/>
              </w:rPr>
            </w:pPr>
            <w:r>
              <w:rPr>
                <w:szCs w:val="22"/>
              </w:rPr>
              <w:t>October 2017 – June 2020</w:t>
            </w:r>
          </w:p>
        </w:tc>
      </w:tr>
      <w:tr w:rsidR="00811604" w:rsidRPr="00811604" w:rsidTr="000D4390">
        <w:trPr>
          <w:cantSplit/>
        </w:trPr>
        <w:tc>
          <w:tcPr>
            <w:tcW w:w="2518" w:type="dxa"/>
            <w:shd w:val="clear" w:color="auto" w:fill="auto"/>
          </w:tcPr>
          <w:p w:rsidR="008C794E" w:rsidRPr="00811604" w:rsidRDefault="008C794E" w:rsidP="000D4390">
            <w:pPr>
              <w:spacing w:before="60" w:after="60"/>
              <w:rPr>
                <w:szCs w:val="22"/>
                <w:lang w:eastAsia="en-AU"/>
              </w:rPr>
            </w:pPr>
            <w:r w:rsidRPr="00811604">
              <w:rPr>
                <w:szCs w:val="22"/>
                <w:lang w:eastAsia="en-AU"/>
              </w:rPr>
              <w:t>Primary purpose</w:t>
            </w:r>
          </w:p>
        </w:tc>
        <w:tc>
          <w:tcPr>
            <w:tcW w:w="6882" w:type="dxa"/>
            <w:shd w:val="clear" w:color="auto" w:fill="auto"/>
          </w:tcPr>
          <w:p w:rsidR="008C794E" w:rsidRPr="00811604" w:rsidRDefault="0077705D" w:rsidP="00050F34">
            <w:pPr>
              <w:spacing w:before="60" w:after="60"/>
              <w:rPr>
                <w:szCs w:val="22"/>
                <w:lang w:eastAsia="en-AU"/>
              </w:rPr>
            </w:pPr>
            <w:r w:rsidRPr="00811604">
              <w:rPr>
                <w:szCs w:val="22"/>
              </w:rPr>
              <w:t xml:space="preserve">To </w:t>
            </w:r>
            <w:r w:rsidR="00C6615A" w:rsidRPr="00811604">
              <w:rPr>
                <w:szCs w:val="22"/>
              </w:rPr>
              <w:t xml:space="preserve">assess </w:t>
            </w:r>
            <w:r w:rsidR="00050F34">
              <w:rPr>
                <w:szCs w:val="22"/>
              </w:rPr>
              <w:t>agronomic characteristics, yield and grain quality of the GM sorghum plants</w:t>
            </w:r>
            <w:r w:rsidR="00C6615A" w:rsidRPr="00811604">
              <w:rPr>
                <w:szCs w:val="22"/>
              </w:rPr>
              <w:t xml:space="preserve"> </w:t>
            </w:r>
          </w:p>
        </w:tc>
      </w:tr>
    </w:tbl>
    <w:p w:rsidR="00925FE4" w:rsidRPr="00811604" w:rsidRDefault="00925FE4" w:rsidP="00B71D13">
      <w:pPr>
        <w:pStyle w:val="Heading2"/>
        <w:spacing w:after="120"/>
      </w:pPr>
      <w:bookmarkStart w:id="12" w:name="_Toc209859548"/>
      <w:bookmarkStart w:id="13" w:name="_Toc274904727"/>
      <w:bookmarkStart w:id="14" w:name="_Toc291151777"/>
      <w:bookmarkStart w:id="15" w:name="_Toc355007996"/>
      <w:bookmarkStart w:id="16" w:name="_Toc488653804"/>
      <w:r w:rsidRPr="00811604">
        <w:t>Risk assessment</w:t>
      </w:r>
      <w:bookmarkEnd w:id="12"/>
      <w:bookmarkEnd w:id="13"/>
      <w:bookmarkEnd w:id="14"/>
      <w:bookmarkEnd w:id="15"/>
      <w:bookmarkEnd w:id="16"/>
    </w:p>
    <w:p w:rsidR="00925FE4" w:rsidRPr="00811604" w:rsidRDefault="00925FE4" w:rsidP="00925FE4">
      <w:pPr>
        <w:spacing w:before="120" w:after="120"/>
        <w:rPr>
          <w:bCs/>
          <w:szCs w:val="22"/>
          <w:lang w:eastAsia="en-AU"/>
        </w:rPr>
      </w:pPr>
      <w:r w:rsidRPr="00F25A08">
        <w:rPr>
          <w:szCs w:val="22"/>
          <w:lang w:eastAsia="en-AU"/>
        </w:rPr>
        <w:t xml:space="preserve">The risk assessment concludes that </w:t>
      </w:r>
      <w:r w:rsidR="00193504">
        <w:rPr>
          <w:szCs w:val="22"/>
          <w:lang w:eastAsia="en-AU"/>
        </w:rPr>
        <w:t xml:space="preserve">there are negligible </w:t>
      </w:r>
      <w:r w:rsidRPr="00F25A08">
        <w:rPr>
          <w:szCs w:val="22"/>
          <w:lang w:eastAsia="en-AU"/>
        </w:rPr>
        <w:t>risks to the health and safety of people, or the environment, from the proposed release</w:t>
      </w:r>
      <w:r w:rsidR="00185EC1" w:rsidRPr="00F25A08">
        <w:rPr>
          <w:szCs w:val="22"/>
          <w:lang w:eastAsia="en-AU"/>
        </w:rPr>
        <w:t>.</w:t>
      </w:r>
      <w:r w:rsidRPr="00F25A08">
        <w:rPr>
          <w:szCs w:val="22"/>
          <w:lang w:eastAsia="en-AU"/>
        </w:rPr>
        <w:t xml:space="preserve"> </w:t>
      </w:r>
    </w:p>
    <w:p w:rsidR="00925FE4" w:rsidRPr="00811604" w:rsidRDefault="00925FE4" w:rsidP="00925FE4">
      <w:pPr>
        <w:spacing w:before="120" w:after="120"/>
        <w:rPr>
          <w:szCs w:val="22"/>
          <w:lang w:eastAsia="en-AU"/>
        </w:rPr>
      </w:pPr>
      <w:r w:rsidRPr="00811604">
        <w:rPr>
          <w:szCs w:val="22"/>
          <w:lang w:eastAsia="en-AU"/>
        </w:rPr>
        <w:t xml:space="preserve">The risk assessment process considers how the genetic modification and </w:t>
      </w:r>
      <w:r w:rsidR="00185EC1" w:rsidRPr="00811604">
        <w:rPr>
          <w:szCs w:val="22"/>
          <w:lang w:eastAsia="en-AU"/>
        </w:rPr>
        <w:t xml:space="preserve">proposed </w:t>
      </w:r>
      <w:r w:rsidRPr="00811604">
        <w:rPr>
          <w:szCs w:val="22"/>
          <w:lang w:eastAsia="en-AU"/>
        </w:rPr>
        <w:t xml:space="preserve">activities conducted with the GMOs might lead to harm to people or the environment. Risks are characterised in relation to both the seriousness and likelihood of harm, taking into account </w:t>
      </w:r>
      <w:r w:rsidR="00185EC1" w:rsidRPr="00811604">
        <w:rPr>
          <w:szCs w:val="22"/>
          <w:lang w:eastAsia="en-AU"/>
        </w:rPr>
        <w:t xml:space="preserve">current scientific/technical knowledge, </w:t>
      </w:r>
      <w:r w:rsidRPr="00811604">
        <w:rPr>
          <w:szCs w:val="22"/>
          <w:lang w:eastAsia="en-AU"/>
        </w:rPr>
        <w:t>information in the application (includin</w:t>
      </w:r>
      <w:r w:rsidR="00185EC1" w:rsidRPr="00811604">
        <w:rPr>
          <w:szCs w:val="22"/>
          <w:lang w:eastAsia="en-AU"/>
        </w:rPr>
        <w:t>g proposed limits and controls)</w:t>
      </w:r>
      <w:r w:rsidR="00193504">
        <w:rPr>
          <w:szCs w:val="22"/>
          <w:lang w:eastAsia="en-AU"/>
        </w:rPr>
        <w:t>,</w:t>
      </w:r>
      <w:r w:rsidR="00185EC1" w:rsidRPr="00811604">
        <w:rPr>
          <w:szCs w:val="22"/>
          <w:lang w:eastAsia="en-AU"/>
        </w:rPr>
        <w:t xml:space="preserve"> relevant previous </w:t>
      </w:r>
      <w:r w:rsidR="00185EC1" w:rsidRPr="00811604">
        <w:rPr>
          <w:szCs w:val="22"/>
          <w:lang w:eastAsia="en-AU"/>
        </w:rPr>
        <w:lastRenderedPageBreak/>
        <w:t>approvals</w:t>
      </w:r>
      <w:r w:rsidR="00193504">
        <w:rPr>
          <w:szCs w:val="22"/>
          <w:lang w:eastAsia="en-AU"/>
        </w:rPr>
        <w:t xml:space="preserve"> and advice received from a wide range of experts, agencies and authorities consulted on the RARMP</w:t>
      </w:r>
      <w:r w:rsidRPr="00811604">
        <w:rPr>
          <w:szCs w:val="22"/>
          <w:lang w:eastAsia="en-AU"/>
        </w:rPr>
        <w:t>. Both the short and long term</w:t>
      </w:r>
      <w:r w:rsidR="00185EC1" w:rsidRPr="00811604">
        <w:rPr>
          <w:szCs w:val="22"/>
          <w:lang w:eastAsia="en-AU"/>
        </w:rPr>
        <w:t xml:space="preserve"> impact</w:t>
      </w:r>
      <w:r w:rsidR="00945A84" w:rsidRPr="00811604">
        <w:rPr>
          <w:szCs w:val="22"/>
          <w:lang w:eastAsia="en-AU"/>
        </w:rPr>
        <w:t>s</w:t>
      </w:r>
      <w:r w:rsidRPr="00811604">
        <w:rPr>
          <w:szCs w:val="22"/>
          <w:lang w:eastAsia="en-AU"/>
        </w:rPr>
        <w:t xml:space="preserve"> are considered.</w:t>
      </w:r>
    </w:p>
    <w:p w:rsidR="00925FE4" w:rsidRPr="00C47434" w:rsidRDefault="00925FE4" w:rsidP="00925FE4">
      <w:pPr>
        <w:spacing w:before="120" w:after="120"/>
        <w:rPr>
          <w:szCs w:val="22"/>
          <w:lang w:eastAsia="en-AU"/>
        </w:rPr>
      </w:pPr>
      <w:r w:rsidRPr="00C47434">
        <w:rPr>
          <w:szCs w:val="22"/>
          <w:lang w:eastAsia="en-AU"/>
        </w:rPr>
        <w:t>Credible pathways to potential har</w:t>
      </w:r>
      <w:r w:rsidR="001013BF" w:rsidRPr="00C47434">
        <w:rPr>
          <w:szCs w:val="22"/>
          <w:lang w:eastAsia="en-AU"/>
        </w:rPr>
        <w:t>m that were considered included</w:t>
      </w:r>
      <w:r w:rsidRPr="00C47434">
        <w:rPr>
          <w:szCs w:val="22"/>
          <w:lang w:eastAsia="en-AU"/>
        </w:rPr>
        <w:t xml:space="preserve"> ex</w:t>
      </w:r>
      <w:r w:rsidR="001013BF" w:rsidRPr="00C47434">
        <w:rPr>
          <w:szCs w:val="22"/>
          <w:lang w:eastAsia="en-AU"/>
        </w:rPr>
        <w:t xml:space="preserve">posure </w:t>
      </w:r>
      <w:r w:rsidR="007567D8" w:rsidRPr="00C47434">
        <w:rPr>
          <w:szCs w:val="22"/>
          <w:lang w:eastAsia="en-AU"/>
        </w:rPr>
        <w:t xml:space="preserve">of people or animals </w:t>
      </w:r>
      <w:r w:rsidR="001013BF" w:rsidRPr="00C47434">
        <w:rPr>
          <w:szCs w:val="22"/>
          <w:lang w:eastAsia="en-AU"/>
        </w:rPr>
        <w:t>to the GM plant material,</w:t>
      </w:r>
      <w:r w:rsidRPr="00C47434">
        <w:rPr>
          <w:szCs w:val="22"/>
          <w:lang w:eastAsia="en-AU"/>
        </w:rPr>
        <w:t xml:space="preserve"> </w:t>
      </w:r>
      <w:r w:rsidR="00602B4B" w:rsidRPr="00C47434">
        <w:rPr>
          <w:szCs w:val="22"/>
          <w:lang w:eastAsia="en-AU"/>
        </w:rPr>
        <w:t>potential for</w:t>
      </w:r>
      <w:r w:rsidR="008D60A7" w:rsidRPr="00C47434">
        <w:rPr>
          <w:szCs w:val="22"/>
          <w:lang w:eastAsia="en-AU"/>
        </w:rPr>
        <w:t xml:space="preserve"> </w:t>
      </w:r>
      <w:r w:rsidRPr="00C47434">
        <w:rPr>
          <w:szCs w:val="22"/>
          <w:lang w:eastAsia="en-AU"/>
        </w:rPr>
        <w:t>persistence</w:t>
      </w:r>
      <w:r w:rsidR="00F25A08" w:rsidRPr="00C47434">
        <w:rPr>
          <w:szCs w:val="22"/>
          <w:lang w:eastAsia="en-AU"/>
        </w:rPr>
        <w:t xml:space="preserve"> or dispersal</w:t>
      </w:r>
      <w:r w:rsidRPr="00C47434">
        <w:rPr>
          <w:szCs w:val="22"/>
          <w:lang w:eastAsia="en-AU"/>
        </w:rPr>
        <w:t xml:space="preserve"> of the </w:t>
      </w:r>
      <w:r w:rsidR="008D60A7" w:rsidRPr="00C47434">
        <w:rPr>
          <w:szCs w:val="22"/>
          <w:lang w:eastAsia="en-AU"/>
        </w:rPr>
        <w:t>GMOs</w:t>
      </w:r>
      <w:r w:rsidR="001013BF" w:rsidRPr="00C47434">
        <w:rPr>
          <w:szCs w:val="22"/>
          <w:lang w:eastAsia="en-AU"/>
        </w:rPr>
        <w:t>,</w:t>
      </w:r>
      <w:r w:rsidRPr="00C47434">
        <w:rPr>
          <w:szCs w:val="22"/>
          <w:lang w:eastAsia="en-AU"/>
        </w:rPr>
        <w:t xml:space="preserve"> and transfer of the introduced genetic material to </w:t>
      </w:r>
      <w:r w:rsidR="00F25A08" w:rsidRPr="00C47434">
        <w:rPr>
          <w:szCs w:val="22"/>
          <w:lang w:eastAsia="en-AU"/>
        </w:rPr>
        <w:t>other sorghum plants or related weeds</w:t>
      </w:r>
      <w:r w:rsidRPr="00C47434">
        <w:rPr>
          <w:szCs w:val="22"/>
          <w:lang w:eastAsia="en-AU"/>
        </w:rPr>
        <w:t xml:space="preserve">. Potential harms associated with these pathways included </w:t>
      </w:r>
      <w:r w:rsidR="008D60A7" w:rsidRPr="00C47434">
        <w:rPr>
          <w:szCs w:val="22"/>
          <w:lang w:eastAsia="en-AU"/>
        </w:rPr>
        <w:t>toxicity or allergenicity</w:t>
      </w:r>
      <w:r w:rsidRPr="00C47434">
        <w:rPr>
          <w:szCs w:val="22"/>
          <w:lang w:eastAsia="en-AU"/>
        </w:rPr>
        <w:t xml:space="preserve"> to people</w:t>
      </w:r>
      <w:r w:rsidR="008D60A7" w:rsidRPr="00C47434">
        <w:rPr>
          <w:szCs w:val="22"/>
          <w:lang w:eastAsia="en-AU"/>
        </w:rPr>
        <w:t xml:space="preserve">, toxicity to </w:t>
      </w:r>
      <w:r w:rsidR="00C47434" w:rsidRPr="00C47434">
        <w:rPr>
          <w:szCs w:val="22"/>
          <w:lang w:eastAsia="en-AU"/>
        </w:rPr>
        <w:t>desirable animals</w:t>
      </w:r>
      <w:r w:rsidR="00430C90" w:rsidRPr="00C47434">
        <w:rPr>
          <w:szCs w:val="22"/>
          <w:lang w:eastAsia="en-AU"/>
        </w:rPr>
        <w:t>,</w:t>
      </w:r>
      <w:r w:rsidRPr="00C47434">
        <w:rPr>
          <w:szCs w:val="22"/>
          <w:lang w:eastAsia="en-AU"/>
        </w:rPr>
        <w:t xml:space="preserve"> and environmental harms </w:t>
      </w:r>
      <w:r w:rsidR="008D60A7" w:rsidRPr="00C47434">
        <w:rPr>
          <w:szCs w:val="22"/>
          <w:lang w:eastAsia="en-AU"/>
        </w:rPr>
        <w:t>due to</w:t>
      </w:r>
      <w:r w:rsidRPr="00C47434">
        <w:rPr>
          <w:szCs w:val="22"/>
          <w:lang w:eastAsia="en-AU"/>
        </w:rPr>
        <w:t xml:space="preserve"> weediness.</w:t>
      </w:r>
    </w:p>
    <w:p w:rsidR="00925FE4" w:rsidRPr="00811604" w:rsidRDefault="00925FE4" w:rsidP="00925FE4">
      <w:pPr>
        <w:spacing w:before="120" w:after="120"/>
        <w:rPr>
          <w:lang w:eastAsia="en-AU"/>
        </w:rPr>
      </w:pPr>
      <w:r w:rsidRPr="00C47434">
        <w:rPr>
          <w:szCs w:val="22"/>
          <w:lang w:eastAsia="en-AU"/>
        </w:rPr>
        <w:t xml:space="preserve">The principal reasons for the conclusion of negligible risks are that the </w:t>
      </w:r>
      <w:r w:rsidR="007567D8" w:rsidRPr="00C47434">
        <w:rPr>
          <w:szCs w:val="22"/>
          <w:lang w:eastAsia="en-AU"/>
        </w:rPr>
        <w:t>GM plant material will not be used for human food or animal feed</w:t>
      </w:r>
      <w:r w:rsidR="00C47434" w:rsidRPr="00C47434">
        <w:rPr>
          <w:szCs w:val="22"/>
          <w:lang w:eastAsia="en-AU"/>
        </w:rPr>
        <w:t xml:space="preserve"> except in an experimental poultry feeding trial</w:t>
      </w:r>
      <w:r w:rsidR="007567D8" w:rsidRPr="00C47434">
        <w:rPr>
          <w:szCs w:val="22"/>
          <w:lang w:eastAsia="en-AU"/>
        </w:rPr>
        <w:t xml:space="preserve">, the </w:t>
      </w:r>
      <w:r w:rsidRPr="00C47434">
        <w:rPr>
          <w:szCs w:val="22"/>
          <w:lang w:eastAsia="en-AU"/>
        </w:rPr>
        <w:t>proposed limits and controls effectively contain the GMOs and their genetic material and minimise exposure</w:t>
      </w:r>
      <w:r w:rsidR="00A81113">
        <w:rPr>
          <w:szCs w:val="22"/>
          <w:lang w:eastAsia="en-AU"/>
        </w:rPr>
        <w:t>,</w:t>
      </w:r>
      <w:r w:rsidRPr="00C47434">
        <w:rPr>
          <w:szCs w:val="22"/>
          <w:lang w:eastAsia="en-AU"/>
        </w:rPr>
        <w:t xml:space="preserve"> </w:t>
      </w:r>
      <w:r w:rsidR="007567D8" w:rsidRPr="00C47434">
        <w:rPr>
          <w:szCs w:val="22"/>
          <w:lang w:eastAsia="en-AU"/>
        </w:rPr>
        <w:t xml:space="preserve">and the GM </w:t>
      </w:r>
      <w:r w:rsidR="00C47434" w:rsidRPr="00C47434">
        <w:rPr>
          <w:szCs w:val="22"/>
          <w:lang w:eastAsia="en-AU"/>
        </w:rPr>
        <w:t>sorghum</w:t>
      </w:r>
      <w:r w:rsidR="007567D8" w:rsidRPr="00C47434">
        <w:rPr>
          <w:szCs w:val="22"/>
          <w:lang w:eastAsia="en-AU"/>
        </w:rPr>
        <w:t xml:space="preserve"> has limited ability to establish populations outside cultivation</w:t>
      </w:r>
      <w:r w:rsidRPr="00C47434">
        <w:rPr>
          <w:szCs w:val="22"/>
          <w:lang w:eastAsia="en-AU"/>
        </w:rPr>
        <w:t>.</w:t>
      </w:r>
    </w:p>
    <w:p w:rsidR="00925FE4" w:rsidRPr="00811604" w:rsidRDefault="00925FE4" w:rsidP="00B71D13">
      <w:pPr>
        <w:pStyle w:val="Heading2"/>
        <w:spacing w:after="120"/>
      </w:pPr>
      <w:bookmarkStart w:id="17" w:name="_Toc209859549"/>
      <w:bookmarkStart w:id="18" w:name="_Toc274904728"/>
      <w:bookmarkStart w:id="19" w:name="_Toc291151778"/>
      <w:bookmarkStart w:id="20" w:name="_Toc355007997"/>
      <w:bookmarkStart w:id="21" w:name="_Toc488653805"/>
      <w:r w:rsidRPr="00811604">
        <w:t>Risk management</w:t>
      </w:r>
      <w:bookmarkEnd w:id="17"/>
      <w:r w:rsidRPr="00811604">
        <w:t xml:space="preserve"> plan</w:t>
      </w:r>
      <w:bookmarkEnd w:id="18"/>
      <w:bookmarkEnd w:id="19"/>
      <w:bookmarkEnd w:id="20"/>
      <w:bookmarkEnd w:id="21"/>
    </w:p>
    <w:p w:rsidR="00925FE4" w:rsidRPr="00811604" w:rsidRDefault="00925FE4" w:rsidP="00925FE4">
      <w:pPr>
        <w:spacing w:before="120" w:after="120"/>
        <w:rPr>
          <w:szCs w:val="22"/>
          <w:lang w:eastAsia="en-AU"/>
        </w:rPr>
      </w:pPr>
      <w:r w:rsidRPr="00811604">
        <w:rPr>
          <w:szCs w:val="22"/>
          <w:lang w:eastAsia="en-AU"/>
        </w:rPr>
        <w:t xml:space="preserve">The risk management plan </w:t>
      </w:r>
      <w:r w:rsidR="00185EC1" w:rsidRPr="00811604">
        <w:rPr>
          <w:szCs w:val="22"/>
          <w:lang w:eastAsia="en-AU"/>
        </w:rPr>
        <w:t>describes measures to protect the health and safety of people and to protect the environment by controlling or mitigating risk. The risk management plan is given effect through licence conditions.</w:t>
      </w:r>
      <w:r w:rsidRPr="00811604">
        <w:rPr>
          <w:szCs w:val="22"/>
          <w:lang w:eastAsia="en-AU"/>
        </w:rPr>
        <w:t xml:space="preserve"> </w:t>
      </w:r>
    </w:p>
    <w:p w:rsidR="003C6783" w:rsidRPr="00811604" w:rsidRDefault="00925FE4" w:rsidP="00161439">
      <w:pPr>
        <w:spacing w:before="120" w:after="120"/>
        <w:rPr>
          <w:szCs w:val="22"/>
          <w:lang w:eastAsia="en-AU"/>
        </w:rPr>
      </w:pPr>
      <w:r w:rsidRPr="00C47434">
        <w:rPr>
          <w:szCs w:val="22"/>
          <w:lang w:eastAsia="en-AU"/>
        </w:rPr>
        <w:t xml:space="preserve">As the level of risk is </w:t>
      </w:r>
      <w:r w:rsidR="005611B7" w:rsidRPr="00C47434">
        <w:rPr>
          <w:szCs w:val="22"/>
          <w:lang w:eastAsia="en-AU"/>
        </w:rPr>
        <w:t>considered</w:t>
      </w:r>
      <w:r w:rsidRPr="00C47434">
        <w:rPr>
          <w:szCs w:val="22"/>
          <w:lang w:eastAsia="en-AU"/>
        </w:rPr>
        <w:t xml:space="preserve"> negligible,</w:t>
      </w:r>
      <w:r w:rsidRPr="00C47434" w:rsidDel="00DB4CC6">
        <w:rPr>
          <w:szCs w:val="22"/>
          <w:lang w:eastAsia="en-AU"/>
        </w:rPr>
        <w:t xml:space="preserve"> </w:t>
      </w:r>
      <w:r w:rsidRPr="00C47434">
        <w:rPr>
          <w:szCs w:val="22"/>
          <w:lang w:eastAsia="en-AU"/>
        </w:rPr>
        <w:t xml:space="preserve">specific risk treatment is not required. However, </w:t>
      </w:r>
      <w:r w:rsidR="001013BF" w:rsidRPr="00C47434">
        <w:rPr>
          <w:szCs w:val="22"/>
          <w:lang w:eastAsia="en-AU"/>
        </w:rPr>
        <w:t>since</w:t>
      </w:r>
      <w:r w:rsidRPr="00C47434">
        <w:rPr>
          <w:szCs w:val="22"/>
          <w:lang w:eastAsia="en-AU"/>
        </w:rPr>
        <w:t xml:space="preserve"> this is a limited and controlled release, the licence includes limits on the size, location</w:t>
      </w:r>
      <w:r w:rsidR="00C47434" w:rsidRPr="00C47434">
        <w:rPr>
          <w:szCs w:val="22"/>
          <w:lang w:eastAsia="en-AU"/>
        </w:rPr>
        <w:t>s</w:t>
      </w:r>
      <w:r w:rsidRPr="00C47434">
        <w:rPr>
          <w:szCs w:val="22"/>
          <w:lang w:eastAsia="en-AU"/>
        </w:rPr>
        <w:t xml:space="preserve"> and duration of t</w:t>
      </w:r>
      <w:r w:rsidR="001013BF" w:rsidRPr="00C47434">
        <w:rPr>
          <w:szCs w:val="22"/>
          <w:lang w:eastAsia="en-AU"/>
        </w:rPr>
        <w:t>he release, as well as controls</w:t>
      </w:r>
      <w:r w:rsidRPr="00C47434">
        <w:rPr>
          <w:szCs w:val="22"/>
          <w:lang w:eastAsia="en-AU"/>
        </w:rPr>
        <w:t xml:space="preserve"> </w:t>
      </w:r>
      <w:r w:rsidR="001013BF" w:rsidRPr="00C47434">
        <w:rPr>
          <w:szCs w:val="22"/>
          <w:lang w:eastAsia="en-AU"/>
        </w:rPr>
        <w:t>to prohibit the use of GM plant material in human food or animal feed</w:t>
      </w:r>
      <w:r w:rsidR="00C47434" w:rsidRPr="00C47434">
        <w:rPr>
          <w:szCs w:val="22"/>
          <w:lang w:eastAsia="en-AU"/>
        </w:rPr>
        <w:t xml:space="preserve"> except in a poultry feeding trial</w:t>
      </w:r>
      <w:r w:rsidR="001013BF" w:rsidRPr="00C47434">
        <w:rPr>
          <w:szCs w:val="22"/>
          <w:lang w:eastAsia="en-AU"/>
        </w:rPr>
        <w:t xml:space="preserve">, </w:t>
      </w:r>
      <w:r w:rsidR="008D60A7" w:rsidRPr="00C47434">
        <w:rPr>
          <w:szCs w:val="22"/>
          <w:lang w:eastAsia="en-AU"/>
        </w:rPr>
        <w:t xml:space="preserve">to minimise dispersal of </w:t>
      </w:r>
      <w:r w:rsidR="00602B4B" w:rsidRPr="00C47434">
        <w:rPr>
          <w:szCs w:val="22"/>
          <w:lang w:eastAsia="en-AU"/>
        </w:rPr>
        <w:t>the GMOs</w:t>
      </w:r>
      <w:r w:rsidR="008D60A7" w:rsidRPr="00C47434">
        <w:rPr>
          <w:szCs w:val="22"/>
          <w:lang w:eastAsia="en-AU"/>
        </w:rPr>
        <w:t xml:space="preserve"> </w:t>
      </w:r>
      <w:r w:rsidR="00C47434">
        <w:rPr>
          <w:szCs w:val="22"/>
          <w:lang w:eastAsia="en-AU"/>
        </w:rPr>
        <w:t xml:space="preserve">or GM pollen </w:t>
      </w:r>
      <w:r w:rsidR="008D60A7" w:rsidRPr="00C47434">
        <w:rPr>
          <w:szCs w:val="22"/>
          <w:lang w:eastAsia="en-AU"/>
        </w:rPr>
        <w:t>from trial sites</w:t>
      </w:r>
      <w:r w:rsidR="001013BF" w:rsidRPr="00C47434">
        <w:rPr>
          <w:szCs w:val="22"/>
          <w:lang w:eastAsia="en-AU"/>
        </w:rPr>
        <w:t>,</w:t>
      </w:r>
      <w:r w:rsidR="008D60A7" w:rsidRPr="00C47434">
        <w:rPr>
          <w:szCs w:val="22"/>
          <w:lang w:eastAsia="en-AU"/>
        </w:rPr>
        <w:t xml:space="preserve"> </w:t>
      </w:r>
      <w:r w:rsidR="003F2C18" w:rsidRPr="00C47434">
        <w:rPr>
          <w:szCs w:val="22"/>
          <w:lang w:eastAsia="en-AU"/>
        </w:rPr>
        <w:t xml:space="preserve">to transport GMOs </w:t>
      </w:r>
      <w:r w:rsidR="001013BF" w:rsidRPr="00C47434">
        <w:rPr>
          <w:szCs w:val="22"/>
          <w:lang w:eastAsia="en-AU"/>
        </w:rPr>
        <w:t xml:space="preserve">in accordance with the Regulator’s guidelines, </w:t>
      </w:r>
      <w:r w:rsidR="008D60A7" w:rsidRPr="00C47434">
        <w:rPr>
          <w:szCs w:val="22"/>
          <w:lang w:eastAsia="en-AU"/>
        </w:rPr>
        <w:t>to destroy GMOs not required for testing or further planting</w:t>
      </w:r>
      <w:r w:rsidR="001013BF" w:rsidRPr="00C47434">
        <w:rPr>
          <w:szCs w:val="22"/>
          <w:lang w:eastAsia="en-AU"/>
        </w:rPr>
        <w:t>, and</w:t>
      </w:r>
      <w:r w:rsidR="008D60A7" w:rsidRPr="00C47434">
        <w:rPr>
          <w:szCs w:val="22"/>
          <w:lang w:eastAsia="en-AU"/>
        </w:rPr>
        <w:t xml:space="preserve"> </w:t>
      </w:r>
      <w:r w:rsidR="001013BF" w:rsidRPr="00C47434">
        <w:rPr>
          <w:szCs w:val="22"/>
          <w:lang w:eastAsia="en-AU"/>
        </w:rPr>
        <w:t>to conduct post-harvest monitoring at trial sites to ensure all GMOs are destroyed</w:t>
      </w:r>
      <w:r w:rsidRPr="00C47434">
        <w:rPr>
          <w:szCs w:val="22"/>
          <w:lang w:eastAsia="en-AU"/>
        </w:rPr>
        <w:t>.</w:t>
      </w:r>
    </w:p>
    <w:p w:rsidR="002C7FED" w:rsidRPr="00811604" w:rsidRDefault="002C7FED" w:rsidP="009A2A62">
      <w:pPr>
        <w:rPr>
          <w:lang w:eastAsia="en-AU"/>
        </w:rPr>
        <w:sectPr w:rsidR="002C7FED" w:rsidRPr="00811604" w:rsidSect="00823C6E">
          <w:headerReference w:type="default" r:id="rId10"/>
          <w:footerReference w:type="default" r:id="rId11"/>
          <w:pgSz w:w="11906" w:h="16838" w:code="9"/>
          <w:pgMar w:top="1247" w:right="1361" w:bottom="1247" w:left="1361" w:header="680" w:footer="510" w:gutter="0"/>
          <w:pgNumType w:fmt="upperRoman" w:start="1"/>
          <w:cols w:space="708"/>
          <w:docGrid w:linePitch="360"/>
        </w:sectPr>
      </w:pPr>
    </w:p>
    <w:p w:rsidR="00584C2D" w:rsidRPr="00811604" w:rsidRDefault="00584C2D" w:rsidP="00D34041">
      <w:pPr>
        <w:pStyle w:val="Heading1"/>
        <w:jc w:val="center"/>
        <w:rPr>
          <w:szCs w:val="36"/>
        </w:rPr>
      </w:pPr>
      <w:bookmarkStart w:id="22" w:name="_Toc209859552"/>
      <w:bookmarkStart w:id="23" w:name="_Toc274904731"/>
      <w:bookmarkStart w:id="24" w:name="_Toc291151781"/>
      <w:bookmarkStart w:id="25" w:name="_Toc355007999"/>
      <w:bookmarkStart w:id="26" w:name="_Toc488653806"/>
      <w:bookmarkStart w:id="27" w:name="_Toc355008000"/>
      <w:r w:rsidRPr="00811604">
        <w:rPr>
          <w:szCs w:val="36"/>
        </w:rPr>
        <w:lastRenderedPageBreak/>
        <w:t>Table of Contents</w:t>
      </w:r>
      <w:bookmarkEnd w:id="22"/>
      <w:bookmarkEnd w:id="23"/>
      <w:bookmarkEnd w:id="24"/>
      <w:bookmarkEnd w:id="25"/>
      <w:bookmarkEnd w:id="26"/>
    </w:p>
    <w:p w:rsidR="00E164BB" w:rsidRPr="00E164BB" w:rsidRDefault="00796742">
      <w:pPr>
        <w:pStyle w:val="TOC1"/>
        <w:rPr>
          <w:rFonts w:asciiTheme="minorHAnsi" w:hAnsiTheme="minorHAnsi" w:cstheme="minorBidi"/>
          <w:b w:val="0"/>
          <w:bCs w:val="0"/>
          <w:caps w:val="0"/>
          <w:noProof/>
          <w:sz w:val="22"/>
          <w:szCs w:val="22"/>
        </w:rPr>
      </w:pPr>
      <w:r w:rsidRPr="00811604">
        <w:rPr>
          <w:sz w:val="22"/>
          <w:szCs w:val="22"/>
        </w:rPr>
        <w:fldChar w:fldCharType="begin"/>
      </w:r>
      <w:r w:rsidRPr="00811604">
        <w:rPr>
          <w:sz w:val="22"/>
          <w:szCs w:val="22"/>
        </w:rPr>
        <w:instrText xml:space="preserve"> TOC \o "1-3" \h \z \u </w:instrText>
      </w:r>
      <w:r w:rsidRPr="00811604">
        <w:rPr>
          <w:sz w:val="22"/>
          <w:szCs w:val="22"/>
        </w:rPr>
        <w:fldChar w:fldCharType="separate"/>
      </w:r>
      <w:hyperlink w:anchor="_Toc488653801" w:history="1">
        <w:r w:rsidR="00E164BB" w:rsidRPr="00E164BB">
          <w:rPr>
            <w:rStyle w:val="Hyperlink"/>
            <w:noProof/>
            <w:sz w:val="22"/>
            <w:szCs w:val="22"/>
          </w:rPr>
          <w:t>Summary of the Risk Assessment and Risk Management Plan</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01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I</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02" w:history="1">
        <w:r w:rsidR="00E164BB" w:rsidRPr="00E164BB">
          <w:rPr>
            <w:rStyle w:val="Hyperlink"/>
            <w:noProof/>
            <w:sz w:val="22"/>
            <w:szCs w:val="22"/>
          </w:rPr>
          <w:t>Decision</w:t>
        </w:r>
        <w:r w:rsidR="00E164BB" w:rsidRPr="00E164BB">
          <w:rPr>
            <w:noProof/>
            <w:webHidden/>
            <w:sz w:val="22"/>
            <w:szCs w:val="22"/>
          </w:rPr>
          <w:tab/>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02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I</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03" w:history="1">
        <w:r w:rsidR="00E164BB" w:rsidRPr="00E164BB">
          <w:rPr>
            <w:rStyle w:val="Hyperlink"/>
            <w:noProof/>
            <w:sz w:val="22"/>
            <w:szCs w:val="22"/>
          </w:rPr>
          <w:t>The application</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03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I</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04" w:history="1">
        <w:r w:rsidR="00E164BB" w:rsidRPr="00E164BB">
          <w:rPr>
            <w:rStyle w:val="Hyperlink"/>
            <w:noProof/>
            <w:sz w:val="22"/>
            <w:szCs w:val="22"/>
          </w:rPr>
          <w:t>Risk assessment</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04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I</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05" w:history="1">
        <w:r w:rsidR="00E164BB" w:rsidRPr="00E164BB">
          <w:rPr>
            <w:rStyle w:val="Hyperlink"/>
            <w:noProof/>
            <w:sz w:val="22"/>
            <w:szCs w:val="22"/>
          </w:rPr>
          <w:t>Risk management plan</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05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II</w:t>
        </w:r>
        <w:r w:rsidR="00E164BB" w:rsidRPr="00E164BB">
          <w:rPr>
            <w:noProof/>
            <w:webHidden/>
            <w:sz w:val="22"/>
            <w:szCs w:val="22"/>
          </w:rPr>
          <w:fldChar w:fldCharType="end"/>
        </w:r>
      </w:hyperlink>
    </w:p>
    <w:p w:rsidR="00E164BB" w:rsidRPr="00E164BB" w:rsidRDefault="00D11B5D">
      <w:pPr>
        <w:pStyle w:val="TOC1"/>
        <w:rPr>
          <w:rFonts w:asciiTheme="minorHAnsi" w:hAnsiTheme="minorHAnsi" w:cstheme="minorBidi"/>
          <w:b w:val="0"/>
          <w:bCs w:val="0"/>
          <w:caps w:val="0"/>
          <w:noProof/>
          <w:sz w:val="22"/>
          <w:szCs w:val="22"/>
        </w:rPr>
      </w:pPr>
      <w:hyperlink w:anchor="_Toc488653806" w:history="1">
        <w:r w:rsidR="00E164BB" w:rsidRPr="00E164BB">
          <w:rPr>
            <w:rStyle w:val="Hyperlink"/>
            <w:noProof/>
            <w:sz w:val="22"/>
            <w:szCs w:val="22"/>
          </w:rPr>
          <w:t>Table of Content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06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III</w:t>
        </w:r>
        <w:r w:rsidR="00E164BB" w:rsidRPr="00E164BB">
          <w:rPr>
            <w:noProof/>
            <w:webHidden/>
            <w:sz w:val="22"/>
            <w:szCs w:val="22"/>
          </w:rPr>
          <w:fldChar w:fldCharType="end"/>
        </w:r>
      </w:hyperlink>
    </w:p>
    <w:p w:rsidR="00E164BB" w:rsidRPr="00E164BB" w:rsidRDefault="00D11B5D">
      <w:pPr>
        <w:pStyle w:val="TOC1"/>
        <w:rPr>
          <w:rFonts w:asciiTheme="minorHAnsi" w:hAnsiTheme="minorHAnsi" w:cstheme="minorBidi"/>
          <w:b w:val="0"/>
          <w:bCs w:val="0"/>
          <w:caps w:val="0"/>
          <w:noProof/>
          <w:sz w:val="22"/>
          <w:szCs w:val="22"/>
        </w:rPr>
      </w:pPr>
      <w:hyperlink w:anchor="_Toc488653807" w:history="1">
        <w:r w:rsidR="00E164BB" w:rsidRPr="00E164BB">
          <w:rPr>
            <w:rStyle w:val="Hyperlink"/>
            <w:noProof/>
            <w:sz w:val="22"/>
            <w:szCs w:val="22"/>
          </w:rPr>
          <w:t>Abbreviation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07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V</w:t>
        </w:r>
        <w:r w:rsidR="00E164BB" w:rsidRPr="00E164BB">
          <w:rPr>
            <w:noProof/>
            <w:webHidden/>
            <w:sz w:val="22"/>
            <w:szCs w:val="22"/>
          </w:rPr>
          <w:fldChar w:fldCharType="end"/>
        </w:r>
      </w:hyperlink>
    </w:p>
    <w:p w:rsidR="00E164BB" w:rsidRPr="00E164BB" w:rsidRDefault="00D11B5D">
      <w:pPr>
        <w:pStyle w:val="TOC1"/>
        <w:rPr>
          <w:rFonts w:asciiTheme="minorHAnsi" w:hAnsiTheme="minorHAnsi" w:cstheme="minorBidi"/>
          <w:b w:val="0"/>
          <w:bCs w:val="0"/>
          <w:caps w:val="0"/>
          <w:noProof/>
          <w:sz w:val="22"/>
          <w:szCs w:val="22"/>
        </w:rPr>
      </w:pPr>
      <w:hyperlink w:anchor="_Toc488653808" w:history="1">
        <w:r w:rsidR="00E164BB" w:rsidRPr="00E164BB">
          <w:rPr>
            <w:rStyle w:val="Hyperlink"/>
            <w:noProof/>
            <w:sz w:val="22"/>
            <w:szCs w:val="22"/>
            <w14:scene3d>
              <w14:camera w14:prst="orthographicFront"/>
              <w14:lightRig w14:rig="threePt" w14:dir="t">
                <w14:rot w14:lat="0" w14:lon="0" w14:rev="0"/>
              </w14:lightRig>
            </w14:scene3d>
          </w:rPr>
          <w:t>Chapter 1</w:t>
        </w:r>
        <w:r w:rsidR="00E164BB" w:rsidRPr="00E164BB">
          <w:rPr>
            <w:rFonts w:asciiTheme="minorHAnsi" w:hAnsiTheme="minorHAnsi" w:cstheme="minorBidi"/>
            <w:b w:val="0"/>
            <w:bCs w:val="0"/>
            <w:caps w:val="0"/>
            <w:noProof/>
            <w:sz w:val="22"/>
            <w:szCs w:val="22"/>
          </w:rPr>
          <w:tab/>
        </w:r>
        <w:r w:rsidR="00E164BB" w:rsidRPr="00E164BB">
          <w:rPr>
            <w:rStyle w:val="Hyperlink"/>
            <w:noProof/>
            <w:sz w:val="22"/>
            <w:szCs w:val="22"/>
          </w:rPr>
          <w:t>Risk assessment context</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08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1</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09" w:history="1">
        <w:r w:rsidR="00E164BB" w:rsidRPr="00E164BB">
          <w:rPr>
            <w:rStyle w:val="Hyperlink"/>
            <w:noProof/>
            <w:sz w:val="22"/>
            <w:szCs w:val="22"/>
            <w14:scene3d>
              <w14:camera w14:prst="orthographicFront"/>
              <w14:lightRig w14:rig="threePt" w14:dir="t">
                <w14:rot w14:lat="0" w14:lon="0" w14:rev="0"/>
              </w14:lightRig>
            </w14:scene3d>
          </w:rPr>
          <w:t>Section 1</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Background</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09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1</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10" w:history="1">
        <w:r w:rsidR="00E164BB" w:rsidRPr="00E164BB">
          <w:rPr>
            <w:rStyle w:val="Hyperlink"/>
            <w:noProof/>
            <w:sz w:val="22"/>
            <w:szCs w:val="22"/>
            <w14:scene3d>
              <w14:camera w14:prst="orthographicFront"/>
              <w14:lightRig w14:rig="threePt" w14:dir="t">
                <w14:rot w14:lat="0" w14:lon="0" w14:rev="0"/>
              </w14:lightRig>
            </w14:scene3d>
          </w:rPr>
          <w:t>Section 2</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Regulatory framework</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10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1</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11" w:history="1">
        <w:r w:rsidR="00E164BB" w:rsidRPr="00E164BB">
          <w:rPr>
            <w:rStyle w:val="Hyperlink"/>
            <w:noProof/>
            <w:sz w:val="22"/>
            <w:szCs w:val="22"/>
            <w14:scene3d>
              <w14:camera w14:prst="orthographicFront"/>
              <w14:lightRig w14:rig="threePt" w14:dir="t">
                <w14:rot w14:lat="0" w14:lon="0" w14:rev="0"/>
              </w14:lightRig>
            </w14:scene3d>
          </w:rPr>
          <w:t>Section 3</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The proposed dealing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11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2</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12" w:history="1">
        <w:r w:rsidR="00E164BB" w:rsidRPr="00E164BB">
          <w:rPr>
            <w:rStyle w:val="Hyperlink"/>
            <w:bCs/>
            <w:noProof/>
            <w:sz w:val="22"/>
            <w:szCs w:val="22"/>
          </w:rPr>
          <w:t>3.1</w:t>
        </w:r>
        <w:r w:rsidR="00E164BB" w:rsidRPr="00E164BB">
          <w:rPr>
            <w:rFonts w:asciiTheme="minorHAnsi" w:hAnsiTheme="minorHAnsi" w:cstheme="minorBidi"/>
            <w:iCs w:val="0"/>
            <w:noProof/>
            <w:sz w:val="22"/>
            <w:szCs w:val="22"/>
          </w:rPr>
          <w:tab/>
        </w:r>
        <w:r w:rsidR="00E164BB" w:rsidRPr="00E164BB">
          <w:rPr>
            <w:rStyle w:val="Hyperlink"/>
            <w:noProof/>
            <w:sz w:val="22"/>
            <w:szCs w:val="22"/>
          </w:rPr>
          <w:t>The proposed limits of the dealings (duration, size, location and people)</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12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2</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13" w:history="1">
        <w:r w:rsidR="00E164BB" w:rsidRPr="00E164BB">
          <w:rPr>
            <w:rStyle w:val="Hyperlink"/>
            <w:bCs/>
            <w:noProof/>
            <w:sz w:val="22"/>
            <w:szCs w:val="22"/>
          </w:rPr>
          <w:t>3.2</w:t>
        </w:r>
        <w:r w:rsidR="00E164BB" w:rsidRPr="00E164BB">
          <w:rPr>
            <w:rFonts w:asciiTheme="minorHAnsi" w:hAnsiTheme="minorHAnsi" w:cstheme="minorBidi"/>
            <w:iCs w:val="0"/>
            <w:noProof/>
            <w:sz w:val="22"/>
            <w:szCs w:val="22"/>
          </w:rPr>
          <w:tab/>
        </w:r>
        <w:r w:rsidR="00E164BB" w:rsidRPr="00E164BB">
          <w:rPr>
            <w:rStyle w:val="Hyperlink"/>
            <w:noProof/>
            <w:sz w:val="22"/>
            <w:szCs w:val="22"/>
          </w:rPr>
          <w:t>The proposed controls to restrict the spread and persistence of the GMOs in the environment</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13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3</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14" w:history="1">
        <w:r w:rsidR="00E164BB" w:rsidRPr="00E164BB">
          <w:rPr>
            <w:rStyle w:val="Hyperlink"/>
            <w:noProof/>
            <w:sz w:val="22"/>
            <w:szCs w:val="22"/>
            <w14:scene3d>
              <w14:camera w14:prst="orthographicFront"/>
              <w14:lightRig w14:rig="threePt" w14:dir="t">
                <w14:rot w14:lat="0" w14:lon="0" w14:rev="0"/>
              </w14:lightRig>
            </w14:scene3d>
          </w:rPr>
          <w:t>Section 4</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The parent organism</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14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3</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15" w:history="1">
        <w:r w:rsidR="00E164BB" w:rsidRPr="00E164BB">
          <w:rPr>
            <w:rStyle w:val="Hyperlink"/>
            <w:noProof/>
            <w:sz w:val="22"/>
            <w:szCs w:val="22"/>
            <w14:scene3d>
              <w14:camera w14:prst="orthographicFront"/>
              <w14:lightRig w14:rig="threePt" w14:dir="t">
                <w14:rot w14:lat="0" w14:lon="0" w14:rev="0"/>
              </w14:lightRig>
            </w14:scene3d>
          </w:rPr>
          <w:t>Section 5</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The GMOs, nature and effect of the genetic modification</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15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4</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16" w:history="1">
        <w:r w:rsidR="00E164BB" w:rsidRPr="00E164BB">
          <w:rPr>
            <w:rStyle w:val="Hyperlink"/>
            <w:bCs/>
            <w:noProof/>
            <w:sz w:val="22"/>
            <w:szCs w:val="22"/>
          </w:rPr>
          <w:t>5.1</w:t>
        </w:r>
        <w:r w:rsidR="00E164BB" w:rsidRPr="00E164BB">
          <w:rPr>
            <w:rFonts w:asciiTheme="minorHAnsi" w:hAnsiTheme="minorHAnsi" w:cstheme="minorBidi"/>
            <w:iCs w:val="0"/>
            <w:noProof/>
            <w:sz w:val="22"/>
            <w:szCs w:val="22"/>
          </w:rPr>
          <w:tab/>
        </w:r>
        <w:r w:rsidR="00E164BB" w:rsidRPr="00E164BB">
          <w:rPr>
            <w:rStyle w:val="Hyperlink"/>
            <w:noProof/>
            <w:sz w:val="22"/>
            <w:szCs w:val="22"/>
          </w:rPr>
          <w:t>Introduction to the GMO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16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4</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17" w:history="1">
        <w:r w:rsidR="00E164BB" w:rsidRPr="00E164BB">
          <w:rPr>
            <w:rStyle w:val="Hyperlink"/>
            <w:bCs/>
            <w:noProof/>
            <w:sz w:val="22"/>
            <w:szCs w:val="22"/>
          </w:rPr>
          <w:t>5.2</w:t>
        </w:r>
        <w:r w:rsidR="00E164BB" w:rsidRPr="00E164BB">
          <w:rPr>
            <w:rFonts w:asciiTheme="minorHAnsi" w:hAnsiTheme="minorHAnsi" w:cstheme="minorBidi"/>
            <w:iCs w:val="0"/>
            <w:noProof/>
            <w:sz w:val="22"/>
            <w:szCs w:val="22"/>
          </w:rPr>
          <w:tab/>
        </w:r>
        <w:r w:rsidR="00E164BB" w:rsidRPr="00E164BB">
          <w:rPr>
            <w:rStyle w:val="Hyperlink"/>
            <w:noProof/>
            <w:sz w:val="22"/>
            <w:szCs w:val="22"/>
          </w:rPr>
          <w:t>The introduced genes, encoded proteins and their associated effect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17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5</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18" w:history="1">
        <w:r w:rsidR="00E164BB" w:rsidRPr="00E164BB">
          <w:rPr>
            <w:rStyle w:val="Hyperlink"/>
            <w:bCs/>
            <w:noProof/>
            <w:sz w:val="22"/>
            <w:szCs w:val="22"/>
          </w:rPr>
          <w:t>5.3</w:t>
        </w:r>
        <w:r w:rsidR="00E164BB" w:rsidRPr="00E164BB">
          <w:rPr>
            <w:rFonts w:asciiTheme="minorHAnsi" w:hAnsiTheme="minorHAnsi" w:cstheme="minorBidi"/>
            <w:iCs w:val="0"/>
            <w:noProof/>
            <w:sz w:val="22"/>
            <w:szCs w:val="22"/>
          </w:rPr>
          <w:tab/>
        </w:r>
        <w:r w:rsidR="00E164BB" w:rsidRPr="00E164BB">
          <w:rPr>
            <w:rStyle w:val="Hyperlink"/>
            <w:noProof/>
            <w:sz w:val="22"/>
            <w:szCs w:val="22"/>
          </w:rPr>
          <w:t>Toxicity/allergenicity of the proteins associated with the introduced gene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18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6</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19" w:history="1">
        <w:r w:rsidR="00E164BB" w:rsidRPr="00E164BB">
          <w:rPr>
            <w:rStyle w:val="Hyperlink"/>
            <w:bCs/>
            <w:noProof/>
            <w:sz w:val="22"/>
            <w:szCs w:val="22"/>
          </w:rPr>
          <w:t>5.4</w:t>
        </w:r>
        <w:r w:rsidR="00E164BB" w:rsidRPr="00E164BB">
          <w:rPr>
            <w:rFonts w:asciiTheme="minorHAnsi" w:hAnsiTheme="minorHAnsi" w:cstheme="minorBidi"/>
            <w:iCs w:val="0"/>
            <w:noProof/>
            <w:sz w:val="22"/>
            <w:szCs w:val="22"/>
          </w:rPr>
          <w:tab/>
        </w:r>
        <w:r w:rsidR="00E164BB" w:rsidRPr="00E164BB">
          <w:rPr>
            <w:rStyle w:val="Hyperlink"/>
            <w:noProof/>
            <w:sz w:val="22"/>
            <w:szCs w:val="22"/>
          </w:rPr>
          <w:t>Characterisation of the GMO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19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6</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20" w:history="1">
        <w:r w:rsidR="00E164BB" w:rsidRPr="00E164BB">
          <w:rPr>
            <w:rStyle w:val="Hyperlink"/>
            <w:noProof/>
            <w:sz w:val="22"/>
            <w:szCs w:val="22"/>
            <w14:scene3d>
              <w14:camera w14:prst="orthographicFront"/>
              <w14:lightRig w14:rig="threePt" w14:dir="t">
                <w14:rot w14:lat="0" w14:lon="0" w14:rev="0"/>
              </w14:lightRig>
            </w14:scene3d>
          </w:rPr>
          <w:t>Section 6</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The receiving environment</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20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6</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21" w:history="1">
        <w:r w:rsidR="00E164BB" w:rsidRPr="00E164BB">
          <w:rPr>
            <w:rStyle w:val="Hyperlink"/>
            <w:bCs/>
            <w:noProof/>
            <w:sz w:val="22"/>
            <w:szCs w:val="22"/>
          </w:rPr>
          <w:t>6.1</w:t>
        </w:r>
        <w:r w:rsidR="00E164BB" w:rsidRPr="00E164BB">
          <w:rPr>
            <w:rFonts w:asciiTheme="minorHAnsi" w:hAnsiTheme="minorHAnsi" w:cstheme="minorBidi"/>
            <w:iCs w:val="0"/>
            <w:noProof/>
            <w:sz w:val="22"/>
            <w:szCs w:val="22"/>
          </w:rPr>
          <w:tab/>
        </w:r>
        <w:r w:rsidR="00E164BB" w:rsidRPr="00E164BB">
          <w:rPr>
            <w:rStyle w:val="Hyperlink"/>
            <w:noProof/>
            <w:sz w:val="22"/>
            <w:szCs w:val="22"/>
          </w:rPr>
          <w:t>Relevant abiotic factor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21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7</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22" w:history="1">
        <w:r w:rsidR="00E164BB" w:rsidRPr="00E164BB">
          <w:rPr>
            <w:rStyle w:val="Hyperlink"/>
            <w:bCs/>
            <w:noProof/>
            <w:sz w:val="22"/>
            <w:szCs w:val="22"/>
          </w:rPr>
          <w:t>6.2</w:t>
        </w:r>
        <w:r w:rsidR="00E164BB" w:rsidRPr="00E164BB">
          <w:rPr>
            <w:rFonts w:asciiTheme="minorHAnsi" w:hAnsiTheme="minorHAnsi" w:cstheme="minorBidi"/>
            <w:iCs w:val="0"/>
            <w:noProof/>
            <w:sz w:val="22"/>
            <w:szCs w:val="22"/>
          </w:rPr>
          <w:tab/>
        </w:r>
        <w:r w:rsidR="00E164BB" w:rsidRPr="00E164BB">
          <w:rPr>
            <w:rStyle w:val="Hyperlink"/>
            <w:noProof/>
            <w:sz w:val="22"/>
            <w:szCs w:val="22"/>
          </w:rPr>
          <w:t>Relevant biotic factor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22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7</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23" w:history="1">
        <w:r w:rsidR="00E164BB" w:rsidRPr="00E164BB">
          <w:rPr>
            <w:rStyle w:val="Hyperlink"/>
            <w:bCs/>
            <w:noProof/>
            <w:sz w:val="22"/>
            <w:szCs w:val="22"/>
          </w:rPr>
          <w:t>6.3</w:t>
        </w:r>
        <w:r w:rsidR="00E164BB" w:rsidRPr="00E164BB">
          <w:rPr>
            <w:rFonts w:asciiTheme="minorHAnsi" w:hAnsiTheme="minorHAnsi" w:cstheme="minorBidi"/>
            <w:iCs w:val="0"/>
            <w:noProof/>
            <w:sz w:val="22"/>
            <w:szCs w:val="22"/>
          </w:rPr>
          <w:tab/>
        </w:r>
        <w:r w:rsidR="00E164BB" w:rsidRPr="00E164BB">
          <w:rPr>
            <w:rStyle w:val="Hyperlink"/>
            <w:noProof/>
            <w:sz w:val="22"/>
            <w:szCs w:val="22"/>
          </w:rPr>
          <w:t>Relevant agricultural practice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23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7</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24" w:history="1">
        <w:r w:rsidR="00E164BB" w:rsidRPr="00E164BB">
          <w:rPr>
            <w:rStyle w:val="Hyperlink"/>
            <w:bCs/>
            <w:noProof/>
            <w:sz w:val="22"/>
            <w:szCs w:val="22"/>
          </w:rPr>
          <w:t>6.4</w:t>
        </w:r>
        <w:r w:rsidR="00E164BB" w:rsidRPr="00E164BB">
          <w:rPr>
            <w:rFonts w:asciiTheme="minorHAnsi" w:hAnsiTheme="minorHAnsi" w:cstheme="minorBidi"/>
            <w:iCs w:val="0"/>
            <w:noProof/>
            <w:sz w:val="22"/>
            <w:szCs w:val="22"/>
          </w:rPr>
          <w:tab/>
        </w:r>
        <w:r w:rsidR="00E164BB" w:rsidRPr="00E164BB">
          <w:rPr>
            <w:rStyle w:val="Hyperlink"/>
            <w:noProof/>
            <w:sz w:val="22"/>
            <w:szCs w:val="22"/>
          </w:rPr>
          <w:t>Presence of related plants in the receiving environment</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24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8</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25" w:history="1">
        <w:r w:rsidR="00E164BB" w:rsidRPr="00E164BB">
          <w:rPr>
            <w:rStyle w:val="Hyperlink"/>
            <w:bCs/>
            <w:noProof/>
            <w:sz w:val="22"/>
            <w:szCs w:val="22"/>
          </w:rPr>
          <w:t>6.5</w:t>
        </w:r>
        <w:r w:rsidR="00E164BB" w:rsidRPr="00E164BB">
          <w:rPr>
            <w:rFonts w:asciiTheme="minorHAnsi" w:hAnsiTheme="minorHAnsi" w:cstheme="minorBidi"/>
            <w:iCs w:val="0"/>
            <w:noProof/>
            <w:sz w:val="22"/>
            <w:szCs w:val="22"/>
          </w:rPr>
          <w:tab/>
        </w:r>
        <w:r w:rsidR="00E164BB" w:rsidRPr="00E164BB">
          <w:rPr>
            <w:rStyle w:val="Hyperlink"/>
            <w:noProof/>
            <w:sz w:val="22"/>
            <w:szCs w:val="22"/>
          </w:rPr>
          <w:t>Presence of similar genes and encoded proteins in the environment</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25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8</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26" w:history="1">
        <w:r w:rsidR="00E164BB" w:rsidRPr="00E164BB">
          <w:rPr>
            <w:rStyle w:val="Hyperlink"/>
            <w:noProof/>
            <w:sz w:val="22"/>
            <w:szCs w:val="22"/>
            <w14:scene3d>
              <w14:camera w14:prst="orthographicFront"/>
              <w14:lightRig w14:rig="threePt" w14:dir="t">
                <w14:rot w14:lat="0" w14:lon="0" w14:rev="0"/>
              </w14:lightRig>
            </w14:scene3d>
          </w:rPr>
          <w:t>Section 7</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Relevant Australian and international approval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26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8</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27" w:history="1">
        <w:r w:rsidR="00E164BB" w:rsidRPr="00E164BB">
          <w:rPr>
            <w:rStyle w:val="Hyperlink"/>
            <w:bCs/>
            <w:noProof/>
            <w:sz w:val="22"/>
            <w:szCs w:val="22"/>
          </w:rPr>
          <w:t>7.1</w:t>
        </w:r>
        <w:r w:rsidR="00E164BB" w:rsidRPr="00E164BB">
          <w:rPr>
            <w:rFonts w:asciiTheme="minorHAnsi" w:hAnsiTheme="minorHAnsi" w:cstheme="minorBidi"/>
            <w:iCs w:val="0"/>
            <w:noProof/>
            <w:sz w:val="22"/>
            <w:szCs w:val="22"/>
          </w:rPr>
          <w:tab/>
        </w:r>
        <w:r w:rsidR="00E164BB" w:rsidRPr="00E164BB">
          <w:rPr>
            <w:rStyle w:val="Hyperlink"/>
            <w:noProof/>
            <w:sz w:val="22"/>
            <w:szCs w:val="22"/>
          </w:rPr>
          <w:t>Australian approval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27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8</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28" w:history="1">
        <w:r w:rsidR="00E164BB" w:rsidRPr="00E164BB">
          <w:rPr>
            <w:rStyle w:val="Hyperlink"/>
            <w:bCs/>
            <w:noProof/>
            <w:sz w:val="22"/>
            <w:szCs w:val="22"/>
          </w:rPr>
          <w:t>7.2</w:t>
        </w:r>
        <w:r w:rsidR="00E164BB" w:rsidRPr="00E164BB">
          <w:rPr>
            <w:rFonts w:asciiTheme="minorHAnsi" w:hAnsiTheme="minorHAnsi" w:cstheme="minorBidi"/>
            <w:iCs w:val="0"/>
            <w:noProof/>
            <w:sz w:val="22"/>
            <w:szCs w:val="22"/>
          </w:rPr>
          <w:tab/>
        </w:r>
        <w:r w:rsidR="00E164BB" w:rsidRPr="00E164BB">
          <w:rPr>
            <w:rStyle w:val="Hyperlink"/>
            <w:noProof/>
            <w:sz w:val="22"/>
            <w:szCs w:val="22"/>
          </w:rPr>
          <w:t>International approval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28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8</w:t>
        </w:r>
        <w:r w:rsidR="00E164BB" w:rsidRPr="00E164BB">
          <w:rPr>
            <w:noProof/>
            <w:webHidden/>
            <w:sz w:val="22"/>
            <w:szCs w:val="22"/>
          </w:rPr>
          <w:fldChar w:fldCharType="end"/>
        </w:r>
      </w:hyperlink>
    </w:p>
    <w:p w:rsidR="00E164BB" w:rsidRPr="00E164BB" w:rsidRDefault="00D11B5D">
      <w:pPr>
        <w:pStyle w:val="TOC1"/>
        <w:rPr>
          <w:rFonts w:asciiTheme="minorHAnsi" w:hAnsiTheme="minorHAnsi" w:cstheme="minorBidi"/>
          <w:b w:val="0"/>
          <w:bCs w:val="0"/>
          <w:caps w:val="0"/>
          <w:noProof/>
          <w:sz w:val="22"/>
          <w:szCs w:val="22"/>
        </w:rPr>
      </w:pPr>
      <w:hyperlink w:anchor="_Toc488653829" w:history="1">
        <w:r w:rsidR="00E164BB" w:rsidRPr="00E164BB">
          <w:rPr>
            <w:rStyle w:val="Hyperlink"/>
            <w:noProof/>
            <w:sz w:val="22"/>
            <w:szCs w:val="22"/>
            <w14:scene3d>
              <w14:camera w14:prst="orthographicFront"/>
              <w14:lightRig w14:rig="threePt" w14:dir="t">
                <w14:rot w14:lat="0" w14:lon="0" w14:rev="0"/>
              </w14:lightRig>
            </w14:scene3d>
          </w:rPr>
          <w:t>Chapter 2</w:t>
        </w:r>
        <w:r w:rsidR="00E164BB" w:rsidRPr="00E164BB">
          <w:rPr>
            <w:rFonts w:asciiTheme="minorHAnsi" w:hAnsiTheme="minorHAnsi" w:cstheme="minorBidi"/>
            <w:b w:val="0"/>
            <w:bCs w:val="0"/>
            <w:caps w:val="0"/>
            <w:noProof/>
            <w:sz w:val="22"/>
            <w:szCs w:val="22"/>
          </w:rPr>
          <w:tab/>
        </w:r>
        <w:r w:rsidR="00E164BB" w:rsidRPr="00E164BB">
          <w:rPr>
            <w:rStyle w:val="Hyperlink"/>
            <w:noProof/>
            <w:sz w:val="22"/>
            <w:szCs w:val="22"/>
          </w:rPr>
          <w:t>Risk assessment</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29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9</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30" w:history="1">
        <w:r w:rsidR="00E164BB" w:rsidRPr="00E164BB">
          <w:rPr>
            <w:rStyle w:val="Hyperlink"/>
            <w:noProof/>
            <w:sz w:val="22"/>
            <w:szCs w:val="22"/>
            <w14:scene3d>
              <w14:camera w14:prst="orthographicFront"/>
              <w14:lightRig w14:rig="threePt" w14:dir="t">
                <w14:rot w14:lat="0" w14:lon="0" w14:rev="0"/>
              </w14:lightRig>
            </w14:scene3d>
          </w:rPr>
          <w:t>Section 1</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Introduction</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30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9</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31" w:history="1">
        <w:r w:rsidR="00E164BB" w:rsidRPr="00E164BB">
          <w:rPr>
            <w:rStyle w:val="Hyperlink"/>
            <w:noProof/>
            <w:sz w:val="22"/>
            <w:szCs w:val="22"/>
            <w14:scene3d>
              <w14:camera w14:prst="orthographicFront"/>
              <w14:lightRig w14:rig="threePt" w14:dir="t">
                <w14:rot w14:lat="0" w14:lon="0" w14:rev="0"/>
              </w14:lightRig>
            </w14:scene3d>
          </w:rPr>
          <w:t>Section 2</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Risk identification</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31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10</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32" w:history="1">
        <w:r w:rsidR="00E164BB" w:rsidRPr="00E164BB">
          <w:rPr>
            <w:rStyle w:val="Hyperlink"/>
            <w:bCs/>
            <w:noProof/>
            <w:sz w:val="22"/>
            <w:szCs w:val="22"/>
          </w:rPr>
          <w:t>2.1</w:t>
        </w:r>
        <w:r w:rsidR="00E164BB" w:rsidRPr="00E164BB">
          <w:rPr>
            <w:rFonts w:asciiTheme="minorHAnsi" w:hAnsiTheme="minorHAnsi" w:cstheme="minorBidi"/>
            <w:iCs w:val="0"/>
            <w:noProof/>
            <w:sz w:val="22"/>
            <w:szCs w:val="22"/>
          </w:rPr>
          <w:tab/>
        </w:r>
        <w:r w:rsidR="00E164BB" w:rsidRPr="00E164BB">
          <w:rPr>
            <w:rStyle w:val="Hyperlink"/>
            <w:noProof/>
            <w:sz w:val="22"/>
            <w:szCs w:val="22"/>
          </w:rPr>
          <w:t>Risk source</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32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10</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33" w:history="1">
        <w:r w:rsidR="00E164BB" w:rsidRPr="00E164BB">
          <w:rPr>
            <w:rStyle w:val="Hyperlink"/>
            <w:bCs/>
            <w:noProof/>
            <w:sz w:val="22"/>
            <w:szCs w:val="22"/>
          </w:rPr>
          <w:t>2.2</w:t>
        </w:r>
        <w:r w:rsidR="00E164BB" w:rsidRPr="00E164BB">
          <w:rPr>
            <w:rFonts w:asciiTheme="minorHAnsi" w:hAnsiTheme="minorHAnsi" w:cstheme="minorBidi"/>
            <w:iCs w:val="0"/>
            <w:noProof/>
            <w:sz w:val="22"/>
            <w:szCs w:val="22"/>
          </w:rPr>
          <w:tab/>
        </w:r>
        <w:r w:rsidR="00E164BB" w:rsidRPr="00E164BB">
          <w:rPr>
            <w:rStyle w:val="Hyperlink"/>
            <w:noProof/>
            <w:sz w:val="22"/>
            <w:szCs w:val="22"/>
          </w:rPr>
          <w:t>Causal pathway</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33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11</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34" w:history="1">
        <w:r w:rsidR="00E164BB" w:rsidRPr="00E164BB">
          <w:rPr>
            <w:rStyle w:val="Hyperlink"/>
            <w:bCs/>
            <w:noProof/>
            <w:sz w:val="22"/>
            <w:szCs w:val="22"/>
          </w:rPr>
          <w:t>2.3</w:t>
        </w:r>
        <w:r w:rsidR="00E164BB" w:rsidRPr="00E164BB">
          <w:rPr>
            <w:rFonts w:asciiTheme="minorHAnsi" w:hAnsiTheme="minorHAnsi" w:cstheme="minorBidi"/>
            <w:iCs w:val="0"/>
            <w:noProof/>
            <w:sz w:val="22"/>
            <w:szCs w:val="22"/>
          </w:rPr>
          <w:tab/>
        </w:r>
        <w:r w:rsidR="00E164BB" w:rsidRPr="00E164BB">
          <w:rPr>
            <w:rStyle w:val="Hyperlink"/>
            <w:noProof/>
            <w:sz w:val="22"/>
            <w:szCs w:val="22"/>
          </w:rPr>
          <w:t>Potential harm</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34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11</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35" w:history="1">
        <w:r w:rsidR="00E164BB" w:rsidRPr="00E164BB">
          <w:rPr>
            <w:rStyle w:val="Hyperlink"/>
            <w:bCs/>
            <w:noProof/>
            <w:sz w:val="22"/>
            <w:szCs w:val="22"/>
          </w:rPr>
          <w:t>2.4</w:t>
        </w:r>
        <w:r w:rsidR="00E164BB" w:rsidRPr="00E164BB">
          <w:rPr>
            <w:rFonts w:asciiTheme="minorHAnsi" w:hAnsiTheme="minorHAnsi" w:cstheme="minorBidi"/>
            <w:iCs w:val="0"/>
            <w:noProof/>
            <w:sz w:val="22"/>
            <w:szCs w:val="22"/>
          </w:rPr>
          <w:tab/>
        </w:r>
        <w:r w:rsidR="00E164BB" w:rsidRPr="00E164BB">
          <w:rPr>
            <w:rStyle w:val="Hyperlink"/>
            <w:noProof/>
            <w:sz w:val="22"/>
            <w:szCs w:val="22"/>
          </w:rPr>
          <w:t>Postulated risk scenario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35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12</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36" w:history="1">
        <w:r w:rsidR="00E164BB" w:rsidRPr="00E164BB">
          <w:rPr>
            <w:rStyle w:val="Hyperlink"/>
            <w:noProof/>
            <w:sz w:val="22"/>
            <w:szCs w:val="22"/>
            <w14:scene3d>
              <w14:camera w14:prst="orthographicFront"/>
              <w14:lightRig w14:rig="threePt" w14:dir="t">
                <w14:rot w14:lat="0" w14:lon="0" w14:rev="0"/>
              </w14:lightRig>
            </w14:scene3d>
          </w:rPr>
          <w:t>Section 3</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Uncertainty</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36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26</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37" w:history="1">
        <w:r w:rsidR="00E164BB" w:rsidRPr="00E164BB">
          <w:rPr>
            <w:rStyle w:val="Hyperlink"/>
            <w:noProof/>
            <w:sz w:val="22"/>
            <w:szCs w:val="22"/>
            <w14:scene3d>
              <w14:camera w14:prst="orthographicFront"/>
              <w14:lightRig w14:rig="threePt" w14:dir="t">
                <w14:rot w14:lat="0" w14:lon="0" w14:rev="0"/>
              </w14:lightRig>
            </w14:scene3d>
          </w:rPr>
          <w:t>Section 4</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Risk evaluation</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37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27</w:t>
        </w:r>
        <w:r w:rsidR="00E164BB" w:rsidRPr="00E164BB">
          <w:rPr>
            <w:noProof/>
            <w:webHidden/>
            <w:sz w:val="22"/>
            <w:szCs w:val="22"/>
          </w:rPr>
          <w:fldChar w:fldCharType="end"/>
        </w:r>
      </w:hyperlink>
    </w:p>
    <w:p w:rsidR="00E164BB" w:rsidRPr="00E164BB" w:rsidRDefault="00D11B5D">
      <w:pPr>
        <w:pStyle w:val="TOC1"/>
        <w:rPr>
          <w:rFonts w:asciiTheme="minorHAnsi" w:hAnsiTheme="minorHAnsi" w:cstheme="minorBidi"/>
          <w:b w:val="0"/>
          <w:bCs w:val="0"/>
          <w:caps w:val="0"/>
          <w:noProof/>
          <w:sz w:val="22"/>
          <w:szCs w:val="22"/>
        </w:rPr>
      </w:pPr>
      <w:hyperlink w:anchor="_Toc488653838" w:history="1">
        <w:r w:rsidR="00E164BB" w:rsidRPr="00E164BB">
          <w:rPr>
            <w:rStyle w:val="Hyperlink"/>
            <w:noProof/>
            <w:sz w:val="22"/>
            <w:szCs w:val="22"/>
            <w14:scene3d>
              <w14:camera w14:prst="orthographicFront"/>
              <w14:lightRig w14:rig="threePt" w14:dir="t">
                <w14:rot w14:lat="0" w14:lon="0" w14:rev="0"/>
              </w14:lightRig>
            </w14:scene3d>
          </w:rPr>
          <w:t>Chapter 3</w:t>
        </w:r>
        <w:r w:rsidR="00E164BB" w:rsidRPr="00E164BB">
          <w:rPr>
            <w:rFonts w:asciiTheme="minorHAnsi" w:hAnsiTheme="minorHAnsi" w:cstheme="minorBidi"/>
            <w:b w:val="0"/>
            <w:bCs w:val="0"/>
            <w:caps w:val="0"/>
            <w:noProof/>
            <w:sz w:val="22"/>
            <w:szCs w:val="22"/>
          </w:rPr>
          <w:tab/>
        </w:r>
        <w:r w:rsidR="00E164BB" w:rsidRPr="00E164BB">
          <w:rPr>
            <w:rStyle w:val="Hyperlink"/>
            <w:noProof/>
            <w:sz w:val="22"/>
            <w:szCs w:val="22"/>
          </w:rPr>
          <w:t>Risk management plan</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38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29</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39" w:history="1">
        <w:r w:rsidR="00E164BB" w:rsidRPr="00E164BB">
          <w:rPr>
            <w:rStyle w:val="Hyperlink"/>
            <w:noProof/>
            <w:sz w:val="22"/>
            <w:szCs w:val="22"/>
            <w14:scene3d>
              <w14:camera w14:prst="orthographicFront"/>
              <w14:lightRig w14:rig="threePt" w14:dir="t">
                <w14:rot w14:lat="0" w14:lon="0" w14:rev="0"/>
              </w14:lightRig>
            </w14:scene3d>
          </w:rPr>
          <w:t>Section 1</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Background</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39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29</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40" w:history="1">
        <w:r w:rsidR="00E164BB" w:rsidRPr="00E164BB">
          <w:rPr>
            <w:rStyle w:val="Hyperlink"/>
            <w:noProof/>
            <w:sz w:val="22"/>
            <w:szCs w:val="22"/>
            <w14:scene3d>
              <w14:camera w14:prst="orthographicFront"/>
              <w14:lightRig w14:rig="threePt" w14:dir="t">
                <w14:rot w14:lat="0" w14:lon="0" w14:rev="0"/>
              </w14:lightRig>
            </w14:scene3d>
          </w:rPr>
          <w:t>Section 2</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Risk treatment measures for substantive risk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40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29</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41" w:history="1">
        <w:r w:rsidR="00E164BB" w:rsidRPr="00E164BB">
          <w:rPr>
            <w:rStyle w:val="Hyperlink"/>
            <w:noProof/>
            <w:sz w:val="22"/>
            <w:szCs w:val="22"/>
            <w14:scene3d>
              <w14:camera w14:prst="orthographicFront"/>
              <w14:lightRig w14:rig="threePt" w14:dir="t">
                <w14:rot w14:lat="0" w14:lon="0" w14:rev="0"/>
              </w14:lightRig>
            </w14:scene3d>
          </w:rPr>
          <w:t>Section 3</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General risk management</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41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29</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42" w:history="1">
        <w:r w:rsidR="00E164BB" w:rsidRPr="00E164BB">
          <w:rPr>
            <w:rStyle w:val="Hyperlink"/>
            <w:bCs/>
            <w:noProof/>
            <w:sz w:val="22"/>
            <w:szCs w:val="22"/>
          </w:rPr>
          <w:t>3.1</w:t>
        </w:r>
        <w:r w:rsidR="00E164BB" w:rsidRPr="00E164BB">
          <w:rPr>
            <w:rFonts w:asciiTheme="minorHAnsi" w:hAnsiTheme="minorHAnsi" w:cstheme="minorBidi"/>
            <w:iCs w:val="0"/>
            <w:noProof/>
            <w:sz w:val="22"/>
            <w:szCs w:val="22"/>
          </w:rPr>
          <w:tab/>
        </w:r>
        <w:r w:rsidR="00E164BB" w:rsidRPr="00E164BB">
          <w:rPr>
            <w:rStyle w:val="Hyperlink"/>
            <w:noProof/>
            <w:sz w:val="22"/>
            <w:szCs w:val="22"/>
          </w:rPr>
          <w:t>Licence conditions to limit and control the release</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42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29</w:t>
        </w:r>
        <w:r w:rsidR="00E164BB" w:rsidRPr="00E164BB">
          <w:rPr>
            <w:noProof/>
            <w:webHidden/>
            <w:sz w:val="22"/>
            <w:szCs w:val="22"/>
          </w:rPr>
          <w:fldChar w:fldCharType="end"/>
        </w:r>
      </w:hyperlink>
    </w:p>
    <w:p w:rsidR="00E164BB" w:rsidRPr="00E164BB" w:rsidRDefault="00D11B5D">
      <w:pPr>
        <w:pStyle w:val="TOC3"/>
        <w:rPr>
          <w:rFonts w:asciiTheme="minorHAnsi" w:hAnsiTheme="minorHAnsi" w:cstheme="minorBidi"/>
          <w:iCs w:val="0"/>
          <w:noProof/>
          <w:sz w:val="22"/>
          <w:szCs w:val="22"/>
        </w:rPr>
      </w:pPr>
      <w:hyperlink w:anchor="_Toc488653843" w:history="1">
        <w:r w:rsidR="00E164BB" w:rsidRPr="00E164BB">
          <w:rPr>
            <w:rStyle w:val="Hyperlink"/>
            <w:bCs/>
            <w:noProof/>
            <w:sz w:val="22"/>
            <w:szCs w:val="22"/>
          </w:rPr>
          <w:t>3.2</w:t>
        </w:r>
        <w:r w:rsidR="00E164BB" w:rsidRPr="00E164BB">
          <w:rPr>
            <w:rFonts w:asciiTheme="minorHAnsi" w:hAnsiTheme="minorHAnsi" w:cstheme="minorBidi"/>
            <w:iCs w:val="0"/>
            <w:noProof/>
            <w:sz w:val="22"/>
            <w:szCs w:val="22"/>
          </w:rPr>
          <w:tab/>
        </w:r>
        <w:r w:rsidR="00E164BB" w:rsidRPr="00E164BB">
          <w:rPr>
            <w:rStyle w:val="Hyperlink"/>
            <w:noProof/>
            <w:sz w:val="22"/>
            <w:szCs w:val="22"/>
          </w:rPr>
          <w:t>Other risk management consideration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43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34</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44" w:history="1">
        <w:r w:rsidR="00E164BB" w:rsidRPr="00E164BB">
          <w:rPr>
            <w:rStyle w:val="Hyperlink"/>
            <w:noProof/>
            <w:sz w:val="22"/>
            <w:szCs w:val="22"/>
            <w14:scene3d>
              <w14:camera w14:prst="orthographicFront"/>
              <w14:lightRig w14:rig="threePt" w14:dir="t">
                <w14:rot w14:lat="0" w14:lon="0" w14:rev="0"/>
              </w14:lightRig>
            </w14:scene3d>
          </w:rPr>
          <w:t>Section 4</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Issues to be addressed for future release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44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35</w:t>
        </w:r>
        <w:r w:rsidR="00E164BB" w:rsidRPr="00E164BB">
          <w:rPr>
            <w:noProof/>
            <w:webHidden/>
            <w:sz w:val="22"/>
            <w:szCs w:val="22"/>
          </w:rPr>
          <w:fldChar w:fldCharType="end"/>
        </w:r>
      </w:hyperlink>
    </w:p>
    <w:p w:rsidR="00E164BB" w:rsidRPr="00E164BB" w:rsidRDefault="00D11B5D">
      <w:pPr>
        <w:pStyle w:val="TOC2"/>
        <w:rPr>
          <w:rFonts w:asciiTheme="minorHAnsi" w:hAnsiTheme="minorHAnsi" w:cstheme="minorBidi"/>
          <w:smallCaps w:val="0"/>
          <w:noProof/>
          <w:sz w:val="22"/>
          <w:szCs w:val="22"/>
        </w:rPr>
      </w:pPr>
      <w:hyperlink w:anchor="_Toc488653845" w:history="1">
        <w:r w:rsidR="00E164BB" w:rsidRPr="00E164BB">
          <w:rPr>
            <w:rStyle w:val="Hyperlink"/>
            <w:noProof/>
            <w:sz w:val="22"/>
            <w:szCs w:val="22"/>
            <w14:scene3d>
              <w14:camera w14:prst="orthographicFront"/>
              <w14:lightRig w14:rig="threePt" w14:dir="t">
                <w14:rot w14:lat="0" w14:lon="0" w14:rev="0"/>
              </w14:lightRig>
            </w14:scene3d>
          </w:rPr>
          <w:t>Section 5</w:t>
        </w:r>
        <w:r w:rsidR="00E164BB" w:rsidRPr="00E164BB">
          <w:rPr>
            <w:rFonts w:asciiTheme="minorHAnsi" w:hAnsiTheme="minorHAnsi" w:cstheme="minorBidi"/>
            <w:smallCaps w:val="0"/>
            <w:noProof/>
            <w:sz w:val="22"/>
            <w:szCs w:val="22"/>
          </w:rPr>
          <w:tab/>
        </w:r>
        <w:r w:rsidR="00E164BB" w:rsidRPr="00E164BB">
          <w:rPr>
            <w:rStyle w:val="Hyperlink"/>
            <w:noProof/>
            <w:sz w:val="22"/>
            <w:szCs w:val="22"/>
          </w:rPr>
          <w:t>Conclusions of the RARMP</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45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36</w:t>
        </w:r>
        <w:r w:rsidR="00E164BB" w:rsidRPr="00E164BB">
          <w:rPr>
            <w:noProof/>
            <w:webHidden/>
            <w:sz w:val="22"/>
            <w:szCs w:val="22"/>
          </w:rPr>
          <w:fldChar w:fldCharType="end"/>
        </w:r>
      </w:hyperlink>
    </w:p>
    <w:p w:rsidR="00E164BB" w:rsidRPr="00E164BB" w:rsidRDefault="00D11B5D">
      <w:pPr>
        <w:pStyle w:val="TOC1"/>
        <w:rPr>
          <w:rFonts w:asciiTheme="minorHAnsi" w:hAnsiTheme="minorHAnsi" w:cstheme="minorBidi"/>
          <w:b w:val="0"/>
          <w:bCs w:val="0"/>
          <w:caps w:val="0"/>
          <w:noProof/>
          <w:sz w:val="22"/>
          <w:szCs w:val="22"/>
        </w:rPr>
      </w:pPr>
      <w:hyperlink w:anchor="_Toc488653846" w:history="1">
        <w:r w:rsidR="00E164BB" w:rsidRPr="00E164BB">
          <w:rPr>
            <w:rStyle w:val="Hyperlink"/>
            <w:noProof/>
            <w:sz w:val="22"/>
            <w:szCs w:val="22"/>
          </w:rPr>
          <w:t>References</w:t>
        </w:r>
        <w:r w:rsidR="00E164BB" w:rsidRPr="00E164BB">
          <w:rPr>
            <w:noProof/>
            <w:webHidden/>
            <w:sz w:val="22"/>
            <w:szCs w:val="22"/>
          </w:rPr>
          <w:tab/>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46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37</w:t>
        </w:r>
        <w:r w:rsidR="00E164BB" w:rsidRPr="00E164BB">
          <w:rPr>
            <w:noProof/>
            <w:webHidden/>
            <w:sz w:val="22"/>
            <w:szCs w:val="22"/>
          </w:rPr>
          <w:fldChar w:fldCharType="end"/>
        </w:r>
      </w:hyperlink>
    </w:p>
    <w:p w:rsidR="00E164BB" w:rsidRPr="00E164BB" w:rsidRDefault="00D11B5D">
      <w:pPr>
        <w:pStyle w:val="TOC1"/>
        <w:rPr>
          <w:rFonts w:asciiTheme="minorHAnsi" w:hAnsiTheme="minorHAnsi" w:cstheme="minorBidi"/>
          <w:b w:val="0"/>
          <w:bCs w:val="0"/>
          <w:caps w:val="0"/>
          <w:noProof/>
          <w:sz w:val="22"/>
          <w:szCs w:val="22"/>
        </w:rPr>
      </w:pPr>
      <w:hyperlink w:anchor="_Toc488653847" w:history="1">
        <w:r w:rsidR="00E164BB" w:rsidRPr="00E164BB">
          <w:rPr>
            <w:rStyle w:val="Hyperlink"/>
            <w:rFonts w:cs="Arial"/>
            <w:noProof/>
            <w:kern w:val="28"/>
            <w:sz w:val="22"/>
            <w:szCs w:val="22"/>
          </w:rPr>
          <w:t>Appendix A</w:t>
        </w:r>
        <w:r w:rsidR="00E164BB" w:rsidRPr="00E164BB">
          <w:rPr>
            <w:rFonts w:asciiTheme="minorHAnsi" w:hAnsiTheme="minorHAnsi" w:cstheme="minorBidi"/>
            <w:b w:val="0"/>
            <w:bCs w:val="0"/>
            <w:caps w:val="0"/>
            <w:noProof/>
            <w:sz w:val="22"/>
            <w:szCs w:val="22"/>
          </w:rPr>
          <w:tab/>
        </w:r>
        <w:r w:rsidR="00E164BB" w:rsidRPr="00E164BB">
          <w:rPr>
            <w:rStyle w:val="Hyperlink"/>
            <w:rFonts w:cs="Arial"/>
            <w:noProof/>
            <w:kern w:val="28"/>
            <w:sz w:val="22"/>
            <w:szCs w:val="22"/>
          </w:rPr>
          <w:t>Summary of submissions from prescribed experts, agencies and authorities</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47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42</w:t>
        </w:r>
        <w:r w:rsidR="00E164BB" w:rsidRPr="00E164BB">
          <w:rPr>
            <w:noProof/>
            <w:webHidden/>
            <w:sz w:val="22"/>
            <w:szCs w:val="22"/>
          </w:rPr>
          <w:fldChar w:fldCharType="end"/>
        </w:r>
      </w:hyperlink>
    </w:p>
    <w:p w:rsidR="00E164BB" w:rsidRPr="00E164BB" w:rsidRDefault="00D11B5D">
      <w:pPr>
        <w:pStyle w:val="TOC1"/>
        <w:rPr>
          <w:rFonts w:asciiTheme="minorHAnsi" w:hAnsiTheme="minorHAnsi" w:cstheme="minorBidi"/>
          <w:b w:val="0"/>
          <w:bCs w:val="0"/>
          <w:caps w:val="0"/>
          <w:noProof/>
          <w:sz w:val="22"/>
          <w:szCs w:val="22"/>
        </w:rPr>
      </w:pPr>
      <w:hyperlink w:anchor="_Toc488653848" w:history="1">
        <w:r w:rsidR="00E164BB" w:rsidRPr="00E164BB">
          <w:rPr>
            <w:rStyle w:val="Hyperlink"/>
            <w:noProof/>
            <w:sz w:val="22"/>
            <w:szCs w:val="22"/>
          </w:rPr>
          <w:t>Appendix B</w:t>
        </w:r>
        <w:r w:rsidR="00E164BB" w:rsidRPr="00E164BB">
          <w:rPr>
            <w:rFonts w:asciiTheme="minorHAnsi" w:hAnsiTheme="minorHAnsi" w:cstheme="minorBidi"/>
            <w:b w:val="0"/>
            <w:bCs w:val="0"/>
            <w:caps w:val="0"/>
            <w:noProof/>
            <w:sz w:val="22"/>
            <w:szCs w:val="22"/>
          </w:rPr>
          <w:tab/>
        </w:r>
        <w:r w:rsidR="00E164BB" w:rsidRPr="00E164BB">
          <w:rPr>
            <w:rStyle w:val="Hyperlink"/>
            <w:noProof/>
            <w:sz w:val="22"/>
            <w:szCs w:val="22"/>
          </w:rPr>
          <w:t>Summary of submissions from the public</w:t>
        </w:r>
        <w:r w:rsidR="00E164BB" w:rsidRPr="00E164BB">
          <w:rPr>
            <w:noProof/>
            <w:webHidden/>
            <w:sz w:val="22"/>
            <w:szCs w:val="22"/>
          </w:rPr>
          <w:tab/>
        </w:r>
        <w:r w:rsidR="00E164BB" w:rsidRPr="00E164BB">
          <w:rPr>
            <w:noProof/>
            <w:webHidden/>
            <w:sz w:val="22"/>
            <w:szCs w:val="22"/>
          </w:rPr>
          <w:fldChar w:fldCharType="begin"/>
        </w:r>
        <w:r w:rsidR="00E164BB" w:rsidRPr="00E164BB">
          <w:rPr>
            <w:noProof/>
            <w:webHidden/>
            <w:sz w:val="22"/>
            <w:szCs w:val="22"/>
          </w:rPr>
          <w:instrText xml:space="preserve"> PAGEREF _Toc488653848 \h </w:instrText>
        </w:r>
        <w:r w:rsidR="00E164BB" w:rsidRPr="00E164BB">
          <w:rPr>
            <w:noProof/>
            <w:webHidden/>
            <w:sz w:val="22"/>
            <w:szCs w:val="22"/>
          </w:rPr>
        </w:r>
        <w:r w:rsidR="00E164BB" w:rsidRPr="00E164BB">
          <w:rPr>
            <w:noProof/>
            <w:webHidden/>
            <w:sz w:val="22"/>
            <w:szCs w:val="22"/>
          </w:rPr>
          <w:fldChar w:fldCharType="separate"/>
        </w:r>
        <w:r w:rsidR="00E164BB">
          <w:rPr>
            <w:noProof/>
            <w:webHidden/>
            <w:sz w:val="22"/>
            <w:szCs w:val="22"/>
          </w:rPr>
          <w:t>45</w:t>
        </w:r>
        <w:r w:rsidR="00E164BB" w:rsidRPr="00E164BB">
          <w:rPr>
            <w:noProof/>
            <w:webHidden/>
            <w:sz w:val="22"/>
            <w:szCs w:val="22"/>
          </w:rPr>
          <w:fldChar w:fldCharType="end"/>
        </w:r>
      </w:hyperlink>
    </w:p>
    <w:p w:rsidR="00CC63C5" w:rsidRPr="00811604" w:rsidRDefault="00796742" w:rsidP="00CC63C5">
      <w:pPr>
        <w:sectPr w:rsidR="00CC63C5" w:rsidRPr="00811604" w:rsidSect="00823C6E">
          <w:headerReference w:type="even" r:id="rId12"/>
          <w:footerReference w:type="default" r:id="rId13"/>
          <w:headerReference w:type="first" r:id="rId14"/>
          <w:pgSz w:w="11906" w:h="16838" w:code="9"/>
          <w:pgMar w:top="1247" w:right="1361" w:bottom="1247" w:left="1361" w:header="680" w:footer="510" w:gutter="0"/>
          <w:pgNumType w:fmt="upperRoman"/>
          <w:cols w:space="708"/>
          <w:docGrid w:linePitch="360"/>
        </w:sectPr>
      </w:pPr>
      <w:r w:rsidRPr="00811604">
        <w:rPr>
          <w:szCs w:val="22"/>
          <w:lang w:eastAsia="en-AU"/>
        </w:rPr>
        <w:fldChar w:fldCharType="end"/>
      </w:r>
    </w:p>
    <w:p w:rsidR="00CC63C5" w:rsidRPr="00811604" w:rsidRDefault="00CC63C5" w:rsidP="00D34041">
      <w:pPr>
        <w:pStyle w:val="Heading1"/>
        <w:jc w:val="center"/>
        <w:rPr>
          <w:szCs w:val="36"/>
        </w:rPr>
      </w:pPr>
      <w:bookmarkStart w:id="28" w:name="_Toc488653807"/>
      <w:r w:rsidRPr="00811604">
        <w:rPr>
          <w:szCs w:val="36"/>
        </w:rPr>
        <w:lastRenderedPageBreak/>
        <w:t>Abbreviations</w:t>
      </w:r>
      <w:bookmarkEnd w:id="28"/>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1E0" w:firstRow="1" w:lastRow="1" w:firstColumn="1" w:lastColumn="1" w:noHBand="0" w:noVBand="0"/>
        <w:tblCaption w:val="Abbreviations"/>
        <w:tblDescription w:val="This table provides a list of abbreviations used in the document and the meaning of each abbreviation."/>
      </w:tblPr>
      <w:tblGrid>
        <w:gridCol w:w="1605"/>
        <w:gridCol w:w="7717"/>
      </w:tblGrid>
      <w:tr w:rsidR="00811604" w:rsidRPr="00811604" w:rsidTr="00E66868">
        <w:tc>
          <w:tcPr>
            <w:tcW w:w="1605" w:type="dxa"/>
          </w:tcPr>
          <w:p w:rsidR="00CC63C5" w:rsidRPr="00811604" w:rsidRDefault="00CC63C5" w:rsidP="00CF78AA">
            <w:pPr>
              <w:rPr>
                <w:rFonts w:cs="Arial"/>
                <w:szCs w:val="22"/>
                <w:lang w:eastAsia="en-AU"/>
              </w:rPr>
            </w:pPr>
            <w:r w:rsidRPr="00811604">
              <w:rPr>
                <w:rFonts w:cs="Arial"/>
                <w:szCs w:val="22"/>
                <w:lang w:eastAsia="en-AU"/>
              </w:rPr>
              <w:t>A</w:t>
            </w:r>
            <w:r w:rsidR="00CF78AA" w:rsidRPr="00811604">
              <w:rPr>
                <w:rFonts w:cs="Arial"/>
                <w:szCs w:val="22"/>
                <w:lang w:eastAsia="en-AU"/>
              </w:rPr>
              <w:t>ct</w:t>
            </w:r>
          </w:p>
        </w:tc>
        <w:tc>
          <w:tcPr>
            <w:tcW w:w="7717" w:type="dxa"/>
          </w:tcPr>
          <w:p w:rsidR="00CC63C5" w:rsidRPr="00811604" w:rsidRDefault="00CF78AA" w:rsidP="005322E1">
            <w:pPr>
              <w:rPr>
                <w:rFonts w:cs="Arial"/>
                <w:szCs w:val="22"/>
                <w:lang w:eastAsia="en-AU"/>
              </w:rPr>
            </w:pPr>
            <w:r w:rsidRPr="00811604">
              <w:rPr>
                <w:rFonts w:cs="Arial"/>
                <w:i/>
                <w:szCs w:val="22"/>
                <w:lang w:eastAsia="en-AU"/>
              </w:rPr>
              <w:t>Gene Technology Act 2000</w:t>
            </w:r>
          </w:p>
        </w:tc>
      </w:tr>
      <w:tr w:rsidR="00811604" w:rsidRPr="00811604" w:rsidTr="00E66868">
        <w:tc>
          <w:tcPr>
            <w:tcW w:w="1605" w:type="dxa"/>
          </w:tcPr>
          <w:p w:rsidR="00CF78AA" w:rsidRPr="00811604" w:rsidRDefault="00C271FD" w:rsidP="00CF78AA">
            <w:pPr>
              <w:rPr>
                <w:rFonts w:cs="Arial"/>
                <w:szCs w:val="22"/>
                <w:lang w:eastAsia="en-AU"/>
              </w:rPr>
            </w:pPr>
            <w:r>
              <w:rPr>
                <w:rFonts w:cs="Arial"/>
                <w:szCs w:val="22"/>
                <w:lang w:eastAsia="en-AU"/>
              </w:rPr>
              <w:t>CCI</w:t>
            </w:r>
          </w:p>
        </w:tc>
        <w:tc>
          <w:tcPr>
            <w:tcW w:w="7717" w:type="dxa"/>
          </w:tcPr>
          <w:p w:rsidR="00CF78AA" w:rsidRPr="00811604" w:rsidRDefault="00C271FD" w:rsidP="005322E1">
            <w:pPr>
              <w:rPr>
                <w:rFonts w:cs="Arial"/>
                <w:szCs w:val="22"/>
                <w:lang w:eastAsia="en-AU"/>
              </w:rPr>
            </w:pPr>
            <w:r>
              <w:rPr>
                <w:rFonts w:cs="Arial"/>
                <w:szCs w:val="22"/>
                <w:lang w:eastAsia="en-AU"/>
              </w:rPr>
              <w:t>Confidential Commercial Information</w:t>
            </w:r>
          </w:p>
        </w:tc>
      </w:tr>
      <w:tr w:rsidR="00C271FD" w:rsidRPr="00811604" w:rsidTr="006F4AFB">
        <w:tc>
          <w:tcPr>
            <w:tcW w:w="1605" w:type="dxa"/>
          </w:tcPr>
          <w:p w:rsidR="00C271FD" w:rsidRPr="00811604" w:rsidRDefault="00C271FD" w:rsidP="006F4AFB">
            <w:pPr>
              <w:rPr>
                <w:rFonts w:cs="Arial"/>
                <w:szCs w:val="22"/>
                <w:lang w:eastAsia="en-AU"/>
              </w:rPr>
            </w:pPr>
            <w:r w:rsidRPr="00811604">
              <w:rPr>
                <w:rFonts w:cs="Arial"/>
                <w:szCs w:val="22"/>
                <w:lang w:eastAsia="en-AU"/>
              </w:rPr>
              <w:t>cm</w:t>
            </w:r>
          </w:p>
        </w:tc>
        <w:tc>
          <w:tcPr>
            <w:tcW w:w="7717" w:type="dxa"/>
          </w:tcPr>
          <w:p w:rsidR="00C271FD" w:rsidRPr="00811604" w:rsidRDefault="00C271FD" w:rsidP="006F4AFB">
            <w:pPr>
              <w:rPr>
                <w:rFonts w:cs="Arial"/>
                <w:szCs w:val="22"/>
                <w:lang w:eastAsia="en-AU"/>
              </w:rPr>
            </w:pPr>
            <w:r w:rsidRPr="00811604">
              <w:rPr>
                <w:rFonts w:cs="Arial"/>
                <w:szCs w:val="22"/>
                <w:lang w:eastAsia="en-AU"/>
              </w:rPr>
              <w:t>centimetres</w:t>
            </w:r>
          </w:p>
        </w:tc>
      </w:tr>
      <w:tr w:rsidR="00811604" w:rsidRPr="00811604" w:rsidTr="00E66868">
        <w:tc>
          <w:tcPr>
            <w:tcW w:w="1605" w:type="dxa"/>
          </w:tcPr>
          <w:p w:rsidR="003A4310" w:rsidRPr="00811604" w:rsidRDefault="003A4310" w:rsidP="0042671D">
            <w:pPr>
              <w:rPr>
                <w:rFonts w:cs="Arial"/>
                <w:szCs w:val="22"/>
                <w:lang w:eastAsia="en-AU"/>
              </w:rPr>
            </w:pPr>
            <w:r w:rsidRPr="00811604">
              <w:rPr>
                <w:rFonts w:cs="Arial"/>
                <w:szCs w:val="22"/>
                <w:lang w:eastAsia="en-AU"/>
              </w:rPr>
              <w:t>DIR</w:t>
            </w:r>
          </w:p>
        </w:tc>
        <w:tc>
          <w:tcPr>
            <w:tcW w:w="7717" w:type="dxa"/>
          </w:tcPr>
          <w:p w:rsidR="003A4310" w:rsidRPr="00811604" w:rsidRDefault="003A4310" w:rsidP="0042671D">
            <w:pPr>
              <w:rPr>
                <w:rFonts w:cs="Arial"/>
                <w:szCs w:val="22"/>
                <w:lang w:eastAsia="en-AU"/>
              </w:rPr>
            </w:pPr>
            <w:r w:rsidRPr="00811604">
              <w:rPr>
                <w:rFonts w:cs="Arial"/>
                <w:szCs w:val="22"/>
                <w:lang w:eastAsia="en-AU"/>
              </w:rPr>
              <w:t>Dealings involving Intentional Release</w:t>
            </w:r>
          </w:p>
        </w:tc>
      </w:tr>
      <w:tr w:rsidR="00811604" w:rsidRPr="00811604" w:rsidTr="00E66868">
        <w:tc>
          <w:tcPr>
            <w:tcW w:w="1605" w:type="dxa"/>
          </w:tcPr>
          <w:p w:rsidR="003A4310" w:rsidRPr="00811604" w:rsidRDefault="003A4310" w:rsidP="0042671D">
            <w:pPr>
              <w:rPr>
                <w:rFonts w:cs="Arial"/>
                <w:szCs w:val="22"/>
                <w:lang w:eastAsia="en-AU"/>
              </w:rPr>
            </w:pPr>
            <w:r w:rsidRPr="00811604">
              <w:rPr>
                <w:rFonts w:cs="Arial"/>
                <w:szCs w:val="22"/>
                <w:lang w:eastAsia="en-AU"/>
              </w:rPr>
              <w:t>DNA</w:t>
            </w:r>
          </w:p>
        </w:tc>
        <w:tc>
          <w:tcPr>
            <w:tcW w:w="7717" w:type="dxa"/>
          </w:tcPr>
          <w:p w:rsidR="003A4310" w:rsidRPr="00811604" w:rsidRDefault="00CF78AA" w:rsidP="0042671D">
            <w:pPr>
              <w:rPr>
                <w:rFonts w:cs="Arial"/>
                <w:szCs w:val="22"/>
                <w:lang w:eastAsia="en-AU"/>
              </w:rPr>
            </w:pPr>
            <w:r w:rsidRPr="00811604">
              <w:rPr>
                <w:rFonts w:cs="Arial"/>
                <w:szCs w:val="22"/>
                <w:lang w:eastAsia="en-AU"/>
              </w:rPr>
              <w:t>d</w:t>
            </w:r>
            <w:r w:rsidR="003A4310" w:rsidRPr="00811604">
              <w:rPr>
                <w:rFonts w:cs="Arial"/>
                <w:szCs w:val="22"/>
                <w:lang w:eastAsia="en-AU"/>
              </w:rPr>
              <w:t>eoxyribonucleic acid</w:t>
            </w:r>
          </w:p>
        </w:tc>
      </w:tr>
      <w:tr w:rsidR="00811604" w:rsidRPr="00811604" w:rsidTr="00E66868">
        <w:tc>
          <w:tcPr>
            <w:tcW w:w="1605" w:type="dxa"/>
          </w:tcPr>
          <w:p w:rsidR="003A4310" w:rsidRPr="00811604" w:rsidRDefault="003A4310" w:rsidP="005322E1">
            <w:pPr>
              <w:rPr>
                <w:rFonts w:cs="Arial"/>
                <w:szCs w:val="22"/>
                <w:lang w:eastAsia="en-AU"/>
              </w:rPr>
            </w:pPr>
            <w:r w:rsidRPr="00811604">
              <w:rPr>
                <w:rFonts w:cs="Arial"/>
                <w:szCs w:val="22"/>
                <w:lang w:eastAsia="en-AU"/>
              </w:rPr>
              <w:t>FSANZ</w:t>
            </w:r>
          </w:p>
        </w:tc>
        <w:tc>
          <w:tcPr>
            <w:tcW w:w="7717" w:type="dxa"/>
          </w:tcPr>
          <w:p w:rsidR="003A4310" w:rsidRPr="00811604" w:rsidRDefault="003A4310" w:rsidP="005322E1">
            <w:pPr>
              <w:rPr>
                <w:rFonts w:cs="Arial"/>
                <w:szCs w:val="22"/>
                <w:lang w:eastAsia="en-AU"/>
              </w:rPr>
            </w:pPr>
            <w:r w:rsidRPr="00811604">
              <w:rPr>
                <w:rFonts w:cs="Arial"/>
                <w:szCs w:val="22"/>
                <w:lang w:eastAsia="en-AU"/>
              </w:rPr>
              <w:t>Food Standards Australia New Zealand</w:t>
            </w:r>
          </w:p>
        </w:tc>
      </w:tr>
      <w:tr w:rsidR="00811604" w:rsidRPr="00811604" w:rsidTr="00E66868">
        <w:tc>
          <w:tcPr>
            <w:tcW w:w="1605" w:type="dxa"/>
          </w:tcPr>
          <w:p w:rsidR="00523D17" w:rsidRPr="00811604" w:rsidRDefault="00523D17" w:rsidP="005322E1">
            <w:pPr>
              <w:rPr>
                <w:rFonts w:cs="Arial"/>
                <w:szCs w:val="22"/>
                <w:lang w:eastAsia="en-AU"/>
              </w:rPr>
            </w:pPr>
            <w:r w:rsidRPr="00811604">
              <w:rPr>
                <w:rFonts w:cs="Arial"/>
                <w:szCs w:val="22"/>
                <w:lang w:eastAsia="en-AU"/>
              </w:rPr>
              <w:t>GM</w:t>
            </w:r>
          </w:p>
        </w:tc>
        <w:tc>
          <w:tcPr>
            <w:tcW w:w="7717" w:type="dxa"/>
          </w:tcPr>
          <w:p w:rsidR="00523D17" w:rsidRPr="00811604" w:rsidRDefault="00CF78AA" w:rsidP="005322E1">
            <w:pPr>
              <w:rPr>
                <w:rFonts w:cs="Arial"/>
                <w:szCs w:val="22"/>
                <w:lang w:eastAsia="en-AU"/>
              </w:rPr>
            </w:pPr>
            <w:r w:rsidRPr="00811604">
              <w:rPr>
                <w:rFonts w:cs="Arial"/>
                <w:szCs w:val="22"/>
                <w:lang w:eastAsia="en-AU"/>
              </w:rPr>
              <w:t>g</w:t>
            </w:r>
            <w:r w:rsidR="00523D17" w:rsidRPr="00811604">
              <w:rPr>
                <w:rFonts w:cs="Arial"/>
                <w:szCs w:val="22"/>
                <w:lang w:eastAsia="en-AU"/>
              </w:rPr>
              <w:t>enetically modified</w:t>
            </w:r>
          </w:p>
        </w:tc>
      </w:tr>
      <w:tr w:rsidR="00811604" w:rsidRPr="00811604" w:rsidTr="00E66868">
        <w:tc>
          <w:tcPr>
            <w:tcW w:w="1605" w:type="dxa"/>
          </w:tcPr>
          <w:p w:rsidR="003A4310" w:rsidRPr="00811604" w:rsidRDefault="003A4310" w:rsidP="005322E1">
            <w:pPr>
              <w:rPr>
                <w:rFonts w:cs="Arial"/>
                <w:szCs w:val="22"/>
                <w:lang w:eastAsia="en-AU"/>
              </w:rPr>
            </w:pPr>
            <w:r w:rsidRPr="00811604">
              <w:rPr>
                <w:rFonts w:cs="Arial"/>
                <w:szCs w:val="22"/>
                <w:lang w:eastAsia="en-AU"/>
              </w:rPr>
              <w:t>GMO</w:t>
            </w:r>
          </w:p>
        </w:tc>
        <w:tc>
          <w:tcPr>
            <w:tcW w:w="7717" w:type="dxa"/>
          </w:tcPr>
          <w:p w:rsidR="003A4310" w:rsidRPr="00811604" w:rsidRDefault="00CF78AA" w:rsidP="005322E1">
            <w:pPr>
              <w:rPr>
                <w:rFonts w:cs="Arial"/>
                <w:szCs w:val="22"/>
                <w:lang w:eastAsia="en-AU"/>
              </w:rPr>
            </w:pPr>
            <w:r w:rsidRPr="00811604">
              <w:rPr>
                <w:rFonts w:cs="Arial"/>
                <w:szCs w:val="22"/>
                <w:lang w:eastAsia="en-AU"/>
              </w:rPr>
              <w:t>g</w:t>
            </w:r>
            <w:r w:rsidR="003A4310" w:rsidRPr="00811604">
              <w:rPr>
                <w:rFonts w:cs="Arial"/>
                <w:szCs w:val="22"/>
                <w:lang w:eastAsia="en-AU"/>
              </w:rPr>
              <w:t>enetically modified organism</w:t>
            </w:r>
          </w:p>
        </w:tc>
      </w:tr>
      <w:tr w:rsidR="00811604" w:rsidRPr="00811604" w:rsidTr="00E66868">
        <w:tc>
          <w:tcPr>
            <w:tcW w:w="1605" w:type="dxa"/>
          </w:tcPr>
          <w:p w:rsidR="003A4310" w:rsidRPr="00811604" w:rsidRDefault="003A4310" w:rsidP="005322E1">
            <w:pPr>
              <w:rPr>
                <w:rFonts w:cs="Arial"/>
                <w:szCs w:val="22"/>
                <w:lang w:eastAsia="en-AU"/>
              </w:rPr>
            </w:pPr>
            <w:r w:rsidRPr="00811604">
              <w:rPr>
                <w:rFonts w:cs="Arial"/>
                <w:szCs w:val="22"/>
                <w:lang w:eastAsia="en-AU"/>
              </w:rPr>
              <w:t>ha</w:t>
            </w:r>
          </w:p>
        </w:tc>
        <w:tc>
          <w:tcPr>
            <w:tcW w:w="7717" w:type="dxa"/>
          </w:tcPr>
          <w:p w:rsidR="003A4310" w:rsidRPr="00811604" w:rsidRDefault="00CF78AA" w:rsidP="005322E1">
            <w:pPr>
              <w:rPr>
                <w:rFonts w:cs="Arial"/>
                <w:szCs w:val="22"/>
                <w:lang w:eastAsia="en-AU"/>
              </w:rPr>
            </w:pPr>
            <w:r w:rsidRPr="00811604">
              <w:rPr>
                <w:rFonts w:cs="Arial"/>
                <w:szCs w:val="22"/>
                <w:lang w:eastAsia="en-AU"/>
              </w:rPr>
              <w:t>h</w:t>
            </w:r>
            <w:r w:rsidR="003A4310" w:rsidRPr="00811604">
              <w:rPr>
                <w:rFonts w:cs="Arial"/>
                <w:szCs w:val="22"/>
                <w:lang w:eastAsia="en-AU"/>
              </w:rPr>
              <w:t>ectare</w:t>
            </w:r>
          </w:p>
        </w:tc>
      </w:tr>
      <w:tr w:rsidR="00811604" w:rsidRPr="00811604" w:rsidTr="00E66868">
        <w:tc>
          <w:tcPr>
            <w:tcW w:w="1605" w:type="dxa"/>
          </w:tcPr>
          <w:p w:rsidR="003A4310" w:rsidRPr="00811604" w:rsidRDefault="003A4310" w:rsidP="005322E1">
            <w:pPr>
              <w:rPr>
                <w:rFonts w:cs="Arial"/>
                <w:szCs w:val="22"/>
                <w:lang w:eastAsia="en-AU"/>
              </w:rPr>
            </w:pPr>
            <w:r w:rsidRPr="00811604">
              <w:rPr>
                <w:rFonts w:cs="Arial"/>
                <w:szCs w:val="22"/>
                <w:lang w:eastAsia="en-AU"/>
              </w:rPr>
              <w:t>HGT</w:t>
            </w:r>
          </w:p>
        </w:tc>
        <w:tc>
          <w:tcPr>
            <w:tcW w:w="7717" w:type="dxa"/>
          </w:tcPr>
          <w:p w:rsidR="003A4310" w:rsidRPr="00811604" w:rsidRDefault="00CF78AA" w:rsidP="005322E1">
            <w:pPr>
              <w:rPr>
                <w:rFonts w:cs="Arial"/>
                <w:szCs w:val="22"/>
                <w:lang w:eastAsia="en-AU"/>
              </w:rPr>
            </w:pPr>
            <w:r w:rsidRPr="00811604">
              <w:rPr>
                <w:rFonts w:cs="Arial"/>
                <w:szCs w:val="22"/>
                <w:lang w:eastAsia="en-AU"/>
              </w:rPr>
              <w:t>h</w:t>
            </w:r>
            <w:r w:rsidR="003A4310" w:rsidRPr="00811604">
              <w:rPr>
                <w:rFonts w:cs="Arial"/>
                <w:szCs w:val="22"/>
                <w:lang w:eastAsia="en-AU"/>
              </w:rPr>
              <w:t>orizontal gene transfer</w:t>
            </w:r>
          </w:p>
        </w:tc>
      </w:tr>
      <w:tr w:rsidR="00811604" w:rsidRPr="00811604" w:rsidTr="00E66868">
        <w:tc>
          <w:tcPr>
            <w:tcW w:w="1605" w:type="dxa"/>
          </w:tcPr>
          <w:p w:rsidR="003A4310" w:rsidRPr="00811604" w:rsidRDefault="003A4310" w:rsidP="005322E1">
            <w:pPr>
              <w:rPr>
                <w:rFonts w:cs="Arial"/>
                <w:szCs w:val="22"/>
                <w:lang w:eastAsia="en-AU"/>
              </w:rPr>
            </w:pPr>
            <w:r w:rsidRPr="00811604">
              <w:rPr>
                <w:rFonts w:cs="Arial"/>
                <w:szCs w:val="22"/>
                <w:lang w:eastAsia="en-AU"/>
              </w:rPr>
              <w:t>m</w:t>
            </w:r>
          </w:p>
        </w:tc>
        <w:tc>
          <w:tcPr>
            <w:tcW w:w="7717" w:type="dxa"/>
          </w:tcPr>
          <w:p w:rsidR="003A4310" w:rsidRPr="00811604" w:rsidRDefault="009F0718" w:rsidP="005322E1">
            <w:pPr>
              <w:rPr>
                <w:rFonts w:cs="Arial"/>
                <w:szCs w:val="22"/>
                <w:lang w:eastAsia="en-AU"/>
              </w:rPr>
            </w:pPr>
            <w:r w:rsidRPr="00811604">
              <w:rPr>
                <w:rFonts w:cs="Arial"/>
                <w:szCs w:val="22"/>
                <w:lang w:eastAsia="en-AU"/>
              </w:rPr>
              <w:t>m</w:t>
            </w:r>
            <w:r w:rsidR="003A4310" w:rsidRPr="00811604">
              <w:rPr>
                <w:rFonts w:cs="Arial"/>
                <w:szCs w:val="22"/>
                <w:lang w:eastAsia="en-AU"/>
              </w:rPr>
              <w:t>etres</w:t>
            </w:r>
          </w:p>
        </w:tc>
      </w:tr>
      <w:tr w:rsidR="00811604" w:rsidRPr="00811604" w:rsidTr="00E66868">
        <w:tc>
          <w:tcPr>
            <w:tcW w:w="1605" w:type="dxa"/>
          </w:tcPr>
          <w:p w:rsidR="003A4310" w:rsidRPr="00811604" w:rsidRDefault="00393BB9" w:rsidP="005322E1">
            <w:pPr>
              <w:rPr>
                <w:rFonts w:cs="Arial"/>
                <w:szCs w:val="22"/>
                <w:lang w:eastAsia="en-AU"/>
              </w:rPr>
            </w:pPr>
            <w:r w:rsidRPr="00811604">
              <w:rPr>
                <w:rFonts w:cs="Arial"/>
                <w:szCs w:val="22"/>
                <w:lang w:eastAsia="en-AU"/>
              </w:rPr>
              <w:t>NLRD</w:t>
            </w:r>
          </w:p>
        </w:tc>
        <w:tc>
          <w:tcPr>
            <w:tcW w:w="7717" w:type="dxa"/>
          </w:tcPr>
          <w:p w:rsidR="003A4310" w:rsidRPr="00811604" w:rsidRDefault="00393BB9" w:rsidP="005322E1">
            <w:pPr>
              <w:rPr>
                <w:rFonts w:cs="Arial"/>
                <w:szCs w:val="22"/>
                <w:lang w:eastAsia="en-AU"/>
              </w:rPr>
            </w:pPr>
            <w:r w:rsidRPr="00811604">
              <w:rPr>
                <w:rFonts w:cs="Arial"/>
                <w:szCs w:val="22"/>
                <w:lang w:eastAsia="en-AU"/>
              </w:rPr>
              <w:t>Notifiable Low Risk Dealing</w:t>
            </w:r>
          </w:p>
        </w:tc>
      </w:tr>
      <w:tr w:rsidR="00BB3E8B" w:rsidRPr="00811604" w:rsidTr="00E66868">
        <w:tc>
          <w:tcPr>
            <w:tcW w:w="1605" w:type="dxa"/>
          </w:tcPr>
          <w:p w:rsidR="00BB3E8B" w:rsidRPr="00811604" w:rsidRDefault="00BB3E8B" w:rsidP="005322E1">
            <w:pPr>
              <w:rPr>
                <w:rFonts w:cs="Arial"/>
                <w:szCs w:val="22"/>
                <w:lang w:eastAsia="en-AU"/>
              </w:rPr>
            </w:pPr>
            <w:proofErr w:type="spellStart"/>
            <w:r>
              <w:rPr>
                <w:rFonts w:cs="Arial"/>
                <w:szCs w:val="22"/>
                <w:lang w:eastAsia="en-AU"/>
              </w:rPr>
              <w:t>nptII</w:t>
            </w:r>
            <w:proofErr w:type="spellEnd"/>
          </w:p>
        </w:tc>
        <w:tc>
          <w:tcPr>
            <w:tcW w:w="7717" w:type="dxa"/>
          </w:tcPr>
          <w:p w:rsidR="00BB3E8B" w:rsidRPr="00811604" w:rsidRDefault="00BB3E8B" w:rsidP="005322E1">
            <w:pPr>
              <w:rPr>
                <w:rFonts w:cs="Arial"/>
                <w:szCs w:val="22"/>
                <w:lang w:eastAsia="en-AU"/>
              </w:rPr>
            </w:pPr>
            <w:r w:rsidRPr="001227F0">
              <w:t>neomycin phosphotransferase type II</w:t>
            </w:r>
          </w:p>
        </w:tc>
      </w:tr>
      <w:tr w:rsidR="00BB3E8B" w:rsidRPr="00811604" w:rsidTr="00E66868">
        <w:tc>
          <w:tcPr>
            <w:tcW w:w="1605" w:type="dxa"/>
          </w:tcPr>
          <w:p w:rsidR="00BB3E8B" w:rsidRPr="00811604" w:rsidRDefault="00BB3E8B" w:rsidP="005322E1">
            <w:pPr>
              <w:rPr>
                <w:rFonts w:cs="Arial"/>
                <w:szCs w:val="22"/>
                <w:lang w:eastAsia="en-AU"/>
              </w:rPr>
            </w:pPr>
            <w:r>
              <w:rPr>
                <w:rFonts w:cs="Arial"/>
                <w:szCs w:val="22"/>
                <w:lang w:eastAsia="en-AU"/>
              </w:rPr>
              <w:t>NSW</w:t>
            </w:r>
          </w:p>
        </w:tc>
        <w:tc>
          <w:tcPr>
            <w:tcW w:w="7717" w:type="dxa"/>
          </w:tcPr>
          <w:p w:rsidR="00BB3E8B" w:rsidRPr="00811604" w:rsidRDefault="00BB3E8B" w:rsidP="005322E1">
            <w:pPr>
              <w:rPr>
                <w:rFonts w:cs="Arial"/>
                <w:szCs w:val="22"/>
                <w:lang w:eastAsia="en-AU"/>
              </w:rPr>
            </w:pPr>
            <w:r>
              <w:rPr>
                <w:rFonts w:cs="Arial"/>
                <w:szCs w:val="22"/>
                <w:lang w:eastAsia="en-AU"/>
              </w:rPr>
              <w:t>New South Wales</w:t>
            </w:r>
          </w:p>
        </w:tc>
      </w:tr>
      <w:tr w:rsidR="00811604" w:rsidRPr="00811604" w:rsidTr="00E66868">
        <w:tc>
          <w:tcPr>
            <w:tcW w:w="1605" w:type="dxa"/>
          </w:tcPr>
          <w:p w:rsidR="003A4310" w:rsidRPr="00811604" w:rsidRDefault="003A4310" w:rsidP="005322E1">
            <w:pPr>
              <w:rPr>
                <w:rFonts w:cs="Arial"/>
                <w:szCs w:val="22"/>
                <w:lang w:eastAsia="en-AU"/>
              </w:rPr>
            </w:pPr>
            <w:r w:rsidRPr="00811604">
              <w:rPr>
                <w:rFonts w:cs="Arial"/>
                <w:szCs w:val="22"/>
                <w:lang w:eastAsia="en-AU"/>
              </w:rPr>
              <w:t>OGTR</w:t>
            </w:r>
          </w:p>
        </w:tc>
        <w:tc>
          <w:tcPr>
            <w:tcW w:w="7717" w:type="dxa"/>
          </w:tcPr>
          <w:p w:rsidR="003A4310" w:rsidRPr="00811604" w:rsidRDefault="003A4310" w:rsidP="005322E1">
            <w:pPr>
              <w:rPr>
                <w:rFonts w:cs="Arial"/>
                <w:szCs w:val="22"/>
                <w:lang w:eastAsia="en-AU"/>
              </w:rPr>
            </w:pPr>
            <w:r w:rsidRPr="00811604">
              <w:rPr>
                <w:rFonts w:cs="Arial"/>
                <w:szCs w:val="22"/>
                <w:lang w:eastAsia="en-AU"/>
              </w:rPr>
              <w:t>Office of the Gene Technology Regulator</w:t>
            </w:r>
          </w:p>
        </w:tc>
      </w:tr>
      <w:tr w:rsidR="00811604" w:rsidRPr="00811604" w:rsidTr="00E66868">
        <w:tc>
          <w:tcPr>
            <w:tcW w:w="1605" w:type="dxa"/>
          </w:tcPr>
          <w:p w:rsidR="003A4310" w:rsidRPr="00811604" w:rsidRDefault="00523D17" w:rsidP="005322E1">
            <w:pPr>
              <w:rPr>
                <w:rFonts w:cs="Arial"/>
                <w:szCs w:val="22"/>
                <w:lang w:eastAsia="en-AU"/>
              </w:rPr>
            </w:pPr>
            <w:r w:rsidRPr="00811604">
              <w:rPr>
                <w:rFonts w:cs="Arial"/>
                <w:szCs w:val="22"/>
                <w:lang w:eastAsia="en-AU"/>
              </w:rPr>
              <w:t>PC2</w:t>
            </w:r>
          </w:p>
        </w:tc>
        <w:tc>
          <w:tcPr>
            <w:tcW w:w="7717" w:type="dxa"/>
          </w:tcPr>
          <w:p w:rsidR="003A4310" w:rsidRPr="00811604" w:rsidRDefault="00523D17" w:rsidP="005322E1">
            <w:pPr>
              <w:rPr>
                <w:rFonts w:cs="Arial"/>
                <w:szCs w:val="22"/>
                <w:lang w:eastAsia="en-AU"/>
              </w:rPr>
            </w:pPr>
            <w:r w:rsidRPr="00811604">
              <w:rPr>
                <w:rFonts w:cs="Arial"/>
                <w:szCs w:val="22"/>
                <w:lang w:eastAsia="en-AU"/>
              </w:rPr>
              <w:t>Physical Containment level 2</w:t>
            </w:r>
          </w:p>
        </w:tc>
      </w:tr>
      <w:tr w:rsidR="00811604" w:rsidRPr="00811604" w:rsidTr="00E66868">
        <w:tc>
          <w:tcPr>
            <w:tcW w:w="1605" w:type="dxa"/>
          </w:tcPr>
          <w:p w:rsidR="003A4310" w:rsidRPr="00811604" w:rsidRDefault="003A4310" w:rsidP="005322E1">
            <w:pPr>
              <w:rPr>
                <w:rFonts w:cs="Arial"/>
                <w:szCs w:val="22"/>
                <w:lang w:eastAsia="en-AU"/>
              </w:rPr>
            </w:pPr>
            <w:r w:rsidRPr="00811604">
              <w:rPr>
                <w:rFonts w:cs="Arial"/>
                <w:szCs w:val="22"/>
                <w:lang w:eastAsia="en-AU"/>
              </w:rPr>
              <w:t>RARMP</w:t>
            </w:r>
          </w:p>
        </w:tc>
        <w:tc>
          <w:tcPr>
            <w:tcW w:w="7717" w:type="dxa"/>
          </w:tcPr>
          <w:p w:rsidR="003A4310" w:rsidRPr="00811604" w:rsidRDefault="003A4310" w:rsidP="005322E1">
            <w:pPr>
              <w:rPr>
                <w:rFonts w:cs="Arial"/>
                <w:szCs w:val="22"/>
                <w:lang w:eastAsia="en-AU"/>
              </w:rPr>
            </w:pPr>
            <w:r w:rsidRPr="00811604">
              <w:rPr>
                <w:rFonts w:cs="Arial"/>
                <w:szCs w:val="22"/>
                <w:lang w:eastAsia="en-AU"/>
              </w:rPr>
              <w:t>Risk Assessment and Risk Management Plan</w:t>
            </w:r>
          </w:p>
        </w:tc>
      </w:tr>
      <w:tr w:rsidR="00811604" w:rsidRPr="00811604" w:rsidTr="00E66868">
        <w:tc>
          <w:tcPr>
            <w:tcW w:w="1605" w:type="dxa"/>
          </w:tcPr>
          <w:p w:rsidR="003A4310" w:rsidRPr="00811604" w:rsidRDefault="003A4310" w:rsidP="005322E1">
            <w:pPr>
              <w:rPr>
                <w:rFonts w:cs="Arial"/>
                <w:szCs w:val="22"/>
                <w:lang w:eastAsia="en-AU"/>
              </w:rPr>
            </w:pPr>
            <w:r w:rsidRPr="00811604">
              <w:rPr>
                <w:rFonts w:cs="Arial"/>
                <w:szCs w:val="22"/>
                <w:lang w:eastAsia="en-AU"/>
              </w:rPr>
              <w:t>Regulations</w:t>
            </w:r>
          </w:p>
        </w:tc>
        <w:tc>
          <w:tcPr>
            <w:tcW w:w="7717" w:type="dxa"/>
          </w:tcPr>
          <w:p w:rsidR="003A4310" w:rsidRPr="00811604" w:rsidRDefault="003A4310" w:rsidP="005322E1">
            <w:pPr>
              <w:rPr>
                <w:rFonts w:cs="Arial"/>
                <w:szCs w:val="22"/>
                <w:lang w:eastAsia="en-AU"/>
              </w:rPr>
            </w:pPr>
            <w:r w:rsidRPr="00811604">
              <w:rPr>
                <w:rFonts w:cs="Arial"/>
                <w:szCs w:val="22"/>
                <w:lang w:eastAsia="en-AU"/>
              </w:rPr>
              <w:t>Gene Technology Regulations 2001</w:t>
            </w:r>
          </w:p>
        </w:tc>
      </w:tr>
      <w:tr w:rsidR="00811604" w:rsidRPr="00811604" w:rsidTr="00E66868">
        <w:tc>
          <w:tcPr>
            <w:tcW w:w="1605" w:type="dxa"/>
          </w:tcPr>
          <w:p w:rsidR="003A4310" w:rsidRPr="00811604" w:rsidRDefault="003A4310" w:rsidP="005322E1">
            <w:pPr>
              <w:rPr>
                <w:rFonts w:cs="Arial"/>
                <w:szCs w:val="22"/>
                <w:lang w:eastAsia="en-AU"/>
              </w:rPr>
            </w:pPr>
            <w:r w:rsidRPr="00811604">
              <w:rPr>
                <w:rFonts w:cs="Arial"/>
                <w:szCs w:val="22"/>
                <w:lang w:eastAsia="en-AU"/>
              </w:rPr>
              <w:t>Regulator</w:t>
            </w:r>
          </w:p>
        </w:tc>
        <w:tc>
          <w:tcPr>
            <w:tcW w:w="7717" w:type="dxa"/>
          </w:tcPr>
          <w:p w:rsidR="003A4310" w:rsidRPr="00811604" w:rsidRDefault="003A4310" w:rsidP="005322E1">
            <w:pPr>
              <w:rPr>
                <w:rFonts w:cs="Arial"/>
                <w:szCs w:val="22"/>
                <w:lang w:eastAsia="en-AU"/>
              </w:rPr>
            </w:pPr>
            <w:r w:rsidRPr="00811604">
              <w:rPr>
                <w:rFonts w:cs="Arial"/>
                <w:szCs w:val="22"/>
                <w:lang w:eastAsia="en-AU"/>
              </w:rPr>
              <w:t>Gene Technology Regulator</w:t>
            </w:r>
          </w:p>
        </w:tc>
      </w:tr>
      <w:tr w:rsidR="00921E73" w:rsidRPr="00811604" w:rsidTr="00E66868">
        <w:tc>
          <w:tcPr>
            <w:tcW w:w="1605" w:type="dxa"/>
          </w:tcPr>
          <w:p w:rsidR="00921E73" w:rsidRPr="00811604" w:rsidRDefault="00921E73" w:rsidP="005322E1">
            <w:pPr>
              <w:rPr>
                <w:rFonts w:cs="Arial"/>
                <w:szCs w:val="22"/>
                <w:lang w:eastAsia="en-AU"/>
              </w:rPr>
            </w:pPr>
            <w:r>
              <w:rPr>
                <w:rFonts w:cs="Arial"/>
                <w:szCs w:val="22"/>
                <w:lang w:eastAsia="en-AU"/>
              </w:rPr>
              <w:t>siRNA</w:t>
            </w:r>
          </w:p>
        </w:tc>
        <w:tc>
          <w:tcPr>
            <w:tcW w:w="7717" w:type="dxa"/>
          </w:tcPr>
          <w:p w:rsidR="00921E73" w:rsidRPr="00811604" w:rsidRDefault="00921E73" w:rsidP="00921E73">
            <w:pPr>
              <w:rPr>
                <w:rFonts w:cs="Arial"/>
                <w:szCs w:val="22"/>
                <w:lang w:eastAsia="en-AU"/>
              </w:rPr>
            </w:pPr>
            <w:r w:rsidRPr="00FE753D">
              <w:t>short interfering</w:t>
            </w:r>
            <w:r>
              <w:t xml:space="preserve"> ribonucleic acid</w:t>
            </w:r>
          </w:p>
        </w:tc>
      </w:tr>
      <w:tr w:rsidR="008A31EF" w:rsidRPr="00811604" w:rsidTr="00E66868">
        <w:tc>
          <w:tcPr>
            <w:tcW w:w="1605" w:type="dxa"/>
          </w:tcPr>
          <w:p w:rsidR="008A31EF" w:rsidRPr="00811604" w:rsidRDefault="008A31EF" w:rsidP="005322E1">
            <w:pPr>
              <w:rPr>
                <w:rFonts w:cs="Arial"/>
                <w:szCs w:val="22"/>
                <w:lang w:eastAsia="en-AU"/>
              </w:rPr>
            </w:pPr>
            <w:r>
              <w:rPr>
                <w:rFonts w:cs="Arial"/>
                <w:szCs w:val="22"/>
                <w:lang w:eastAsia="en-AU"/>
              </w:rPr>
              <w:t>subsp.</w:t>
            </w:r>
          </w:p>
        </w:tc>
        <w:tc>
          <w:tcPr>
            <w:tcW w:w="7717" w:type="dxa"/>
          </w:tcPr>
          <w:p w:rsidR="008A31EF" w:rsidRPr="00811604" w:rsidRDefault="008A31EF" w:rsidP="005322E1">
            <w:pPr>
              <w:rPr>
                <w:rFonts w:cs="Arial"/>
                <w:szCs w:val="22"/>
                <w:lang w:eastAsia="en-AU"/>
              </w:rPr>
            </w:pPr>
            <w:r>
              <w:rPr>
                <w:rFonts w:cs="Arial"/>
                <w:szCs w:val="22"/>
                <w:lang w:eastAsia="en-AU"/>
              </w:rPr>
              <w:t>subspecies</w:t>
            </w:r>
          </w:p>
        </w:tc>
      </w:tr>
      <w:tr w:rsidR="00A54085" w:rsidRPr="00811604" w:rsidTr="00E66868">
        <w:tc>
          <w:tcPr>
            <w:tcW w:w="1605" w:type="dxa"/>
          </w:tcPr>
          <w:p w:rsidR="00A54085" w:rsidRPr="00811604" w:rsidRDefault="00A54085" w:rsidP="005322E1">
            <w:pPr>
              <w:rPr>
                <w:rFonts w:cs="Arial"/>
                <w:szCs w:val="22"/>
                <w:lang w:eastAsia="en-AU"/>
              </w:rPr>
            </w:pPr>
            <w:r>
              <w:rPr>
                <w:rFonts w:cs="Arial"/>
                <w:szCs w:val="22"/>
                <w:lang w:eastAsia="en-AU"/>
              </w:rPr>
              <w:t>UQ</w:t>
            </w:r>
          </w:p>
        </w:tc>
        <w:tc>
          <w:tcPr>
            <w:tcW w:w="7717" w:type="dxa"/>
          </w:tcPr>
          <w:p w:rsidR="00A54085" w:rsidRPr="00811604" w:rsidRDefault="00A54085" w:rsidP="005322E1">
            <w:pPr>
              <w:rPr>
                <w:rFonts w:cs="Arial"/>
                <w:szCs w:val="22"/>
                <w:lang w:eastAsia="en-AU"/>
              </w:rPr>
            </w:pPr>
            <w:r>
              <w:rPr>
                <w:rFonts w:cs="Arial"/>
                <w:szCs w:val="22"/>
                <w:lang w:eastAsia="en-AU"/>
              </w:rPr>
              <w:t>the University of Queensland</w:t>
            </w:r>
          </w:p>
        </w:tc>
      </w:tr>
      <w:bookmarkEnd w:id="27"/>
    </w:tbl>
    <w:p w:rsidR="00925FE4" w:rsidRPr="00811604" w:rsidRDefault="00925FE4" w:rsidP="00ED538A">
      <w:pPr>
        <w:rPr>
          <w:lang w:eastAsia="en-AU"/>
        </w:rPr>
        <w:sectPr w:rsidR="00925FE4" w:rsidRPr="00811604" w:rsidSect="00823C6E">
          <w:footerReference w:type="default" r:id="rId15"/>
          <w:pgSz w:w="11906" w:h="16838" w:code="9"/>
          <w:pgMar w:top="1247" w:right="1361" w:bottom="1247" w:left="1361" w:header="680" w:footer="510" w:gutter="0"/>
          <w:pgNumType w:fmt="upperRoman"/>
          <w:cols w:space="708"/>
          <w:docGrid w:linePitch="360"/>
        </w:sectPr>
      </w:pPr>
    </w:p>
    <w:p w:rsidR="00B248F7" w:rsidRPr="00811604" w:rsidRDefault="00B248F7" w:rsidP="00BE190E">
      <w:pPr>
        <w:pStyle w:val="Style1"/>
      </w:pPr>
      <w:bookmarkStart w:id="29" w:name="_Toc488653808"/>
      <w:bookmarkStart w:id="30" w:name="_Toc209859565"/>
      <w:bookmarkStart w:id="31" w:name="_Toc274904743"/>
      <w:bookmarkStart w:id="32" w:name="_Toc291151793"/>
      <w:bookmarkStart w:id="33" w:name="_Toc309053997"/>
      <w:bookmarkStart w:id="34" w:name="_Toc309833689"/>
      <w:bookmarkStart w:id="35" w:name="_Toc355008002"/>
      <w:r w:rsidRPr="00811604">
        <w:lastRenderedPageBreak/>
        <w:t>Risk assessment context</w:t>
      </w:r>
      <w:bookmarkEnd w:id="29"/>
    </w:p>
    <w:p w:rsidR="00925FE4" w:rsidRPr="00811604" w:rsidRDefault="00925FE4" w:rsidP="00E176CF">
      <w:pPr>
        <w:pStyle w:val="Style2"/>
      </w:pPr>
      <w:bookmarkStart w:id="36" w:name="_Toc488653809"/>
      <w:r w:rsidRPr="00811604">
        <w:t>Background</w:t>
      </w:r>
      <w:bookmarkEnd w:id="30"/>
      <w:bookmarkEnd w:id="31"/>
      <w:bookmarkEnd w:id="32"/>
      <w:bookmarkEnd w:id="33"/>
      <w:bookmarkEnd w:id="34"/>
      <w:bookmarkEnd w:id="35"/>
      <w:bookmarkEnd w:id="36"/>
    </w:p>
    <w:p w:rsidR="00925FE4" w:rsidRPr="00811604" w:rsidRDefault="00925FE4" w:rsidP="00472344">
      <w:pPr>
        <w:pStyle w:val="1Para"/>
        <w:rPr>
          <w:szCs w:val="22"/>
        </w:rPr>
      </w:pPr>
      <w:r w:rsidRPr="00811604">
        <w:rPr>
          <w:szCs w:val="22"/>
        </w:rPr>
        <w:t xml:space="preserve">An application has been made under the </w:t>
      </w:r>
      <w:r w:rsidRPr="00811604">
        <w:rPr>
          <w:i/>
          <w:iCs/>
          <w:szCs w:val="22"/>
        </w:rPr>
        <w:t>Gene Technology Act 2000</w:t>
      </w:r>
      <w:r w:rsidRPr="00811604">
        <w:rPr>
          <w:szCs w:val="22"/>
        </w:rPr>
        <w:t xml:space="preserve"> (the Act) for Dealings involving the Intentional Release (DIR) of genetically modified organisms (GMOs) into the Australian environment.</w:t>
      </w:r>
    </w:p>
    <w:p w:rsidR="00925FE4" w:rsidRPr="00811604" w:rsidRDefault="00925FE4" w:rsidP="00472344">
      <w:pPr>
        <w:pStyle w:val="1Para"/>
        <w:rPr>
          <w:szCs w:val="22"/>
        </w:rPr>
      </w:pPr>
      <w:r w:rsidRPr="00811604">
        <w:rPr>
          <w:szCs w:val="22"/>
        </w:rPr>
        <w:t>The Act in conjunction with the Gene Technology Regulations 2001 (the Regulations), an inter-governmental agreement and corresponding legislation</w:t>
      </w:r>
      <w:r w:rsidR="00247747" w:rsidRPr="00811604">
        <w:rPr>
          <w:szCs w:val="22"/>
        </w:rPr>
        <w:t xml:space="preserve"> in States and Territories</w:t>
      </w:r>
      <w:r w:rsidRPr="00811604">
        <w:rPr>
          <w:szCs w:val="22"/>
        </w:rPr>
        <w:t>, comprise Australia’s national regulatory system for gene technology. Its objective is to protect the health and safety of people, and to protect the environment, by identifying risks posed by or as a result of gene technology, and by managing those risks through regulating certain dealings with GMOs.</w:t>
      </w:r>
    </w:p>
    <w:p w:rsidR="00925FE4" w:rsidRPr="00811604" w:rsidRDefault="00925FE4" w:rsidP="00472344">
      <w:pPr>
        <w:pStyle w:val="1Para"/>
        <w:rPr>
          <w:szCs w:val="22"/>
        </w:rPr>
      </w:pPr>
      <w:r w:rsidRPr="00811604">
        <w:rPr>
          <w:szCs w:val="22"/>
        </w:rPr>
        <w:t>This chapter describes the parameters within which potential risks to the health and safety of people or the environment posed by the proposed release are assessed. The risk assessment context is established within the regulatory framework and considers application-specific parameters (</w:t>
      </w:r>
      <w:r w:rsidR="00C46304">
        <w:rPr>
          <w:szCs w:val="22"/>
        </w:rPr>
        <w:t>Figure</w:t>
      </w:r>
      <w:r w:rsidR="00C271FD">
        <w:rPr>
          <w:szCs w:val="22"/>
        </w:rPr>
        <w:t> </w:t>
      </w:r>
      <w:r w:rsidR="00C46304">
        <w:rPr>
          <w:szCs w:val="22"/>
        </w:rPr>
        <w:t>1</w:t>
      </w:r>
      <w:r w:rsidRPr="00811604">
        <w:rPr>
          <w:szCs w:val="22"/>
        </w:rPr>
        <w:t>).</w:t>
      </w:r>
    </w:p>
    <w:p w:rsidR="00925FE4" w:rsidRPr="00811604" w:rsidRDefault="0009490A" w:rsidP="00DD36D9">
      <w:pPr>
        <w:jc w:val="center"/>
      </w:pPr>
      <w:r w:rsidRPr="00811604">
        <w:rPr>
          <w:noProof/>
          <w:lang w:eastAsia="en-AU"/>
        </w:rPr>
        <w:drawing>
          <wp:inline distT="0" distB="0" distL="0" distR="0" wp14:anchorId="72311D65" wp14:editId="6141A227">
            <wp:extent cx="5274310" cy="3546887"/>
            <wp:effectExtent l="0" t="0" r="2540" b="0"/>
            <wp:docPr id="8" name="Picture 8" descr="Shows the factors which form the risk context for this document." title="Figure 1 Summary of parameters used to estabilish the risk assessment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74310" cy="3546887"/>
                    </a:xfrm>
                    <a:prstGeom prst="rect">
                      <a:avLst/>
                    </a:prstGeom>
                  </pic:spPr>
                </pic:pic>
              </a:graphicData>
            </a:graphic>
          </wp:inline>
        </w:drawing>
      </w:r>
    </w:p>
    <w:p w:rsidR="00925FE4" w:rsidRPr="00811604" w:rsidRDefault="009B4363" w:rsidP="009B4363">
      <w:pPr>
        <w:pStyle w:val="Caption"/>
      </w:pPr>
      <w:bookmarkStart w:id="37" w:name="_Ref256168805"/>
      <w:proofErr w:type="gramStart"/>
      <w:r w:rsidRPr="00811604">
        <w:t>Figure 1</w:t>
      </w:r>
      <w:r w:rsidR="0085232F" w:rsidRPr="00811604">
        <w:t>.</w:t>
      </w:r>
      <w:proofErr w:type="gramEnd"/>
      <w:r w:rsidRPr="00811604">
        <w:t xml:space="preserve"> </w:t>
      </w:r>
      <w:r w:rsidR="00925FE4" w:rsidRPr="00811604">
        <w:t>Summary of parameters used to establish the risk assessment context</w:t>
      </w:r>
      <w:bookmarkEnd w:id="37"/>
    </w:p>
    <w:p w:rsidR="00925FE4" w:rsidRPr="00811604" w:rsidRDefault="00925FE4" w:rsidP="00E176CF">
      <w:pPr>
        <w:pStyle w:val="Style2"/>
      </w:pPr>
      <w:bookmarkStart w:id="38" w:name="_Toc209859566"/>
      <w:bookmarkStart w:id="39" w:name="_Ref220919834"/>
      <w:bookmarkStart w:id="40" w:name="_Ref220919845"/>
      <w:bookmarkStart w:id="41" w:name="_Toc274904744"/>
      <w:bookmarkStart w:id="42" w:name="_Toc291151794"/>
      <w:bookmarkStart w:id="43" w:name="_Toc309053998"/>
      <w:bookmarkStart w:id="44" w:name="_Toc309833690"/>
      <w:bookmarkStart w:id="45" w:name="_Toc311188351"/>
      <w:bookmarkStart w:id="46" w:name="_Toc355008003"/>
      <w:bookmarkStart w:id="47" w:name="_Toc488653810"/>
      <w:r w:rsidRPr="00811604">
        <w:t>Regulatory framework</w:t>
      </w:r>
      <w:bookmarkEnd w:id="38"/>
      <w:bookmarkEnd w:id="39"/>
      <w:bookmarkEnd w:id="40"/>
      <w:bookmarkEnd w:id="41"/>
      <w:bookmarkEnd w:id="42"/>
      <w:bookmarkEnd w:id="43"/>
      <w:bookmarkEnd w:id="44"/>
      <w:bookmarkEnd w:id="45"/>
      <w:bookmarkEnd w:id="46"/>
      <w:bookmarkEnd w:id="47"/>
    </w:p>
    <w:p w:rsidR="00247747" w:rsidRPr="00811604" w:rsidRDefault="00236137" w:rsidP="007D0610">
      <w:pPr>
        <w:numPr>
          <w:ilvl w:val="0"/>
          <w:numId w:val="4"/>
        </w:numPr>
        <w:spacing w:before="120" w:after="120"/>
        <w:rPr>
          <w:szCs w:val="22"/>
          <w:lang w:eastAsia="en-AU"/>
        </w:rPr>
      </w:pPr>
      <w:r w:rsidRPr="00811604">
        <w:rPr>
          <w:szCs w:val="22"/>
          <w:lang w:eastAsia="en-AU"/>
        </w:rPr>
        <w:t xml:space="preserve">Sections 50, 50A and 51 of the Act outline the matters which the Gene Technology Regulator (the Regulator) must take into account, and </w:t>
      </w:r>
      <w:r w:rsidR="00247747" w:rsidRPr="00811604">
        <w:rPr>
          <w:szCs w:val="22"/>
          <w:lang w:eastAsia="en-AU"/>
        </w:rPr>
        <w:t>who must be consulted,</w:t>
      </w:r>
      <w:r w:rsidRPr="00811604">
        <w:rPr>
          <w:szCs w:val="22"/>
          <w:lang w:eastAsia="en-AU"/>
        </w:rPr>
        <w:t xml:space="preserve"> when preparing the Risk Assessment and Risk Management Plans (RARMPs) that inform the decisions on licence applications. In addition, the Regulations outline further matters the Regulator must consider when preparing a RARMP. </w:t>
      </w:r>
    </w:p>
    <w:p w:rsidR="00236137" w:rsidRPr="00811604" w:rsidRDefault="00236137" w:rsidP="007D0610">
      <w:pPr>
        <w:numPr>
          <w:ilvl w:val="0"/>
          <w:numId w:val="4"/>
        </w:numPr>
        <w:spacing w:before="120" w:after="120"/>
        <w:rPr>
          <w:szCs w:val="22"/>
          <w:lang w:eastAsia="en-AU"/>
        </w:rPr>
      </w:pPr>
      <w:r w:rsidRPr="00811604">
        <w:rPr>
          <w:szCs w:val="22"/>
          <w:lang w:eastAsia="en-AU"/>
        </w:rPr>
        <w:t xml:space="preserve">In accordance with section 50A of the Act, this application is considered to be a limited and controlled release application, as its principal purpose is to enable the applicant to conduct experiments and the applicant has proposed limits on the size, location and duration of the release, as well as controls to restrict the spread and persistence of the GMOs and their genetic material in the </w:t>
      </w:r>
      <w:r w:rsidRPr="00811604">
        <w:rPr>
          <w:szCs w:val="22"/>
          <w:lang w:eastAsia="en-AU"/>
        </w:rPr>
        <w:lastRenderedPageBreak/>
        <w:t xml:space="preserve">environment. Therefore, the Regulator was not required to consult with prescribed experts, agencies and authorities before preparation of the </w:t>
      </w:r>
      <w:r w:rsidR="00247747" w:rsidRPr="00811604">
        <w:rPr>
          <w:szCs w:val="22"/>
          <w:lang w:eastAsia="en-AU"/>
        </w:rPr>
        <w:t>RARMP</w:t>
      </w:r>
      <w:r w:rsidR="00AB40B4" w:rsidRPr="00811604">
        <w:rPr>
          <w:szCs w:val="22"/>
          <w:lang w:eastAsia="en-AU"/>
        </w:rPr>
        <w:t>.</w:t>
      </w:r>
    </w:p>
    <w:p w:rsidR="00925FE4" w:rsidRPr="00811604" w:rsidRDefault="00925FE4" w:rsidP="007D0610">
      <w:pPr>
        <w:numPr>
          <w:ilvl w:val="0"/>
          <w:numId w:val="4"/>
        </w:numPr>
        <w:spacing w:before="120" w:after="120"/>
        <w:rPr>
          <w:szCs w:val="22"/>
          <w:lang w:eastAsia="en-AU"/>
        </w:rPr>
      </w:pPr>
      <w:bookmarkStart w:id="48" w:name="_Ref220914107"/>
      <w:r w:rsidRPr="00811604">
        <w:rPr>
          <w:szCs w:val="22"/>
          <w:lang w:eastAsia="en-AU"/>
        </w:rPr>
        <w:t>Section 52 of the Act requires the Regulator to seek comment on the RARMP from the States and Territories, the Gene Technology Technical Advisory Committee, Commonwealth authorities or agencies prescribed in the Regulations, the Minister for the Environment, relevant local council(s), and the public.</w:t>
      </w:r>
      <w:bookmarkEnd w:id="48"/>
      <w:r w:rsidR="004955E9">
        <w:rPr>
          <w:szCs w:val="22"/>
          <w:lang w:eastAsia="en-AU"/>
        </w:rPr>
        <w:t xml:space="preserve"> The advice from the prescribed experts, agencies and authorities and how it was taken into account is summarised in Appendix A. </w:t>
      </w:r>
      <w:r w:rsidR="00A90DB5">
        <w:rPr>
          <w:szCs w:val="22"/>
          <w:lang w:eastAsia="en-AU"/>
        </w:rPr>
        <w:t>Four</w:t>
      </w:r>
      <w:r w:rsidR="004955E9">
        <w:rPr>
          <w:szCs w:val="22"/>
          <w:lang w:eastAsia="en-AU"/>
        </w:rPr>
        <w:t xml:space="preserve"> public submissions were received and their consideration is summarised in Appendix B.</w:t>
      </w:r>
    </w:p>
    <w:p w:rsidR="00925FE4" w:rsidRPr="00811604" w:rsidRDefault="00925FE4" w:rsidP="007D0610">
      <w:pPr>
        <w:numPr>
          <w:ilvl w:val="0"/>
          <w:numId w:val="4"/>
        </w:numPr>
        <w:spacing w:before="120" w:after="120"/>
        <w:rPr>
          <w:szCs w:val="22"/>
          <w:lang w:eastAsia="en-AU"/>
        </w:rPr>
      </w:pPr>
      <w:r w:rsidRPr="00811604">
        <w:rPr>
          <w:szCs w:val="22"/>
          <w:lang w:eastAsia="en-AU"/>
        </w:rPr>
        <w:t xml:space="preserve">The </w:t>
      </w:r>
      <w:r w:rsidRPr="00811604">
        <w:rPr>
          <w:i/>
          <w:szCs w:val="22"/>
          <w:lang w:eastAsia="en-AU"/>
        </w:rPr>
        <w:t>Risk Analysis Framework</w:t>
      </w:r>
      <w:r w:rsidRPr="00811604">
        <w:rPr>
          <w:szCs w:val="22"/>
          <w:lang w:eastAsia="en-AU"/>
        </w:rPr>
        <w:t xml:space="preserve"> </w:t>
      </w:r>
      <w:r w:rsidR="00151771" w:rsidRPr="00811604">
        <w:rPr>
          <w:szCs w:val="22"/>
          <w:lang w:eastAsia="en-AU"/>
        </w:rPr>
        <w:fldChar w:fldCharType="begin"/>
      </w:r>
      <w:r w:rsidR="008D39F4">
        <w:rPr>
          <w:szCs w:val="22"/>
          <w:lang w:eastAsia="en-AU"/>
        </w:rPr>
        <w:instrText xml:space="preserve"> ADDIN REFMGR.CITE &lt;Refman&gt;&lt;Cite&gt;&lt;Author&gt;OGTR&lt;/Author&gt;&lt;Year&gt;2013&lt;/Year&gt;&lt;RecNum&gt;19708&lt;/RecNum&gt;&lt;IDText&gt;Risk Analysis Framework 2013&lt;/IDText&gt;&lt;MDL Ref_Type="Report"&gt;&lt;Ref_Type&gt;Report&lt;/Ref_Type&gt;&lt;Ref_ID&gt;19708&lt;/Ref_ID&gt;&lt;Title_Primary&gt;Risk Analysis Framework 2013&lt;/Title_Primary&gt;&lt;Authors_Primary&gt;OGTR&lt;/Authors_Primary&gt;&lt;Date_Primary&gt;2013/1/6&lt;/Date_Primary&gt;&lt;Keywords&gt;analysis&lt;/Keywords&gt;&lt;Keywords&gt;risk analysis&lt;/Keywords&gt;&lt;Reprint&gt;Not in File&lt;/Reprint&gt;&lt;Pub_Place&gt;Canberra&lt;/Pub_Place&gt;&lt;Publisher&gt;Australian Government Office of the Gene Technology Regulator&lt;/Publisher&gt;&lt;Web_URL&gt;&lt;u&gt;http://www.ogtr.gov.au/internet/ogtr/publishing.nsf/Content/riskassessments-1&lt;/u&gt;&lt;/Web_URL&gt;&lt;Web_URL_Link1&gt;file://S:\CO\OGTR\EVAL\Eval Sections\Scohort\RAF 2013\Pre-print final proof.PDF&lt;/Web_URL_Link1&gt;&lt;ZZ_WorkformID&gt;24&lt;/ZZ_WorkformID&gt;&lt;/MDL&gt;&lt;/Cite&gt;&lt;/Refman&gt;</w:instrText>
      </w:r>
      <w:r w:rsidR="00151771" w:rsidRPr="00811604">
        <w:rPr>
          <w:szCs w:val="22"/>
          <w:lang w:eastAsia="en-AU"/>
        </w:rPr>
        <w:fldChar w:fldCharType="separate"/>
      </w:r>
      <w:r w:rsidR="00151771" w:rsidRPr="00811604">
        <w:rPr>
          <w:noProof/>
          <w:szCs w:val="22"/>
          <w:lang w:eastAsia="en-AU"/>
        </w:rPr>
        <w:t>(OGTR 2013)</w:t>
      </w:r>
      <w:r w:rsidR="00151771" w:rsidRPr="00811604">
        <w:rPr>
          <w:szCs w:val="22"/>
          <w:lang w:eastAsia="en-AU"/>
        </w:rPr>
        <w:fldChar w:fldCharType="end"/>
      </w:r>
      <w:r w:rsidR="00973F36" w:rsidRPr="00811604">
        <w:rPr>
          <w:szCs w:val="22"/>
        </w:rPr>
        <w:t xml:space="preserve"> </w:t>
      </w:r>
      <w:r w:rsidRPr="00811604">
        <w:rPr>
          <w:szCs w:val="22"/>
          <w:lang w:eastAsia="en-AU"/>
        </w:rPr>
        <w:t xml:space="preserve">explains the Regulator’s approach to the preparation of RARMPs in accordance with the legislative requirements. Additionally, there are a number of operational policies and guidelines developed by the Office of the Gene Technology Regulator (OGTR) that are relevant to DIR licences. These documents are available from the </w:t>
      </w:r>
      <w:hyperlink r:id="rId17" w:history="1">
        <w:r w:rsidRPr="00811604">
          <w:rPr>
            <w:szCs w:val="22"/>
            <w:u w:val="single"/>
            <w:lang w:eastAsia="en-AU"/>
          </w:rPr>
          <w:t>OGTR website</w:t>
        </w:r>
      </w:hyperlink>
      <w:r w:rsidRPr="00811604">
        <w:rPr>
          <w:szCs w:val="22"/>
          <w:lang w:eastAsia="en-AU"/>
        </w:rPr>
        <w:t>.</w:t>
      </w:r>
    </w:p>
    <w:p w:rsidR="00925FE4" w:rsidRPr="00811604" w:rsidRDefault="00925FE4" w:rsidP="007D0610">
      <w:pPr>
        <w:numPr>
          <w:ilvl w:val="0"/>
          <w:numId w:val="4"/>
        </w:numPr>
        <w:spacing w:before="120" w:after="120"/>
        <w:rPr>
          <w:szCs w:val="22"/>
          <w:lang w:eastAsia="en-AU"/>
        </w:rPr>
      </w:pPr>
      <w:r w:rsidRPr="00811604">
        <w:rPr>
          <w:szCs w:val="22"/>
          <w:lang w:eastAsia="en-AU"/>
        </w:rPr>
        <w:t xml:space="preserve">Any dealings conducted under a licence issued by the Regulator may also be subject to regulation by other Australian government agencies that regulate GMOs or GM products, including Food Standards Australia New Zealand (FSANZ), </w:t>
      </w:r>
      <w:r w:rsidR="009017AE" w:rsidRPr="00811604">
        <w:rPr>
          <w:szCs w:val="22"/>
          <w:lang w:eastAsia="en-AU"/>
        </w:rPr>
        <w:t xml:space="preserve">the </w:t>
      </w:r>
      <w:r w:rsidRPr="00811604">
        <w:rPr>
          <w:szCs w:val="22"/>
          <w:lang w:eastAsia="en-AU"/>
        </w:rPr>
        <w:t>Australian Pesticides and Veteri</w:t>
      </w:r>
      <w:r w:rsidR="004C3EC1" w:rsidRPr="00811604">
        <w:rPr>
          <w:szCs w:val="22"/>
          <w:lang w:eastAsia="en-AU"/>
        </w:rPr>
        <w:t>nary Medicines Authority</w:t>
      </w:r>
      <w:r w:rsidRPr="00811604">
        <w:rPr>
          <w:szCs w:val="22"/>
          <w:lang w:eastAsia="en-AU"/>
        </w:rPr>
        <w:t xml:space="preserve">, </w:t>
      </w:r>
      <w:r w:rsidR="009017AE" w:rsidRPr="00811604">
        <w:rPr>
          <w:szCs w:val="22"/>
          <w:lang w:eastAsia="en-AU"/>
        </w:rPr>
        <w:t xml:space="preserve">the </w:t>
      </w:r>
      <w:r w:rsidRPr="00811604">
        <w:rPr>
          <w:szCs w:val="22"/>
          <w:lang w:eastAsia="en-AU"/>
        </w:rPr>
        <w:t xml:space="preserve">Therapeutic Goods Administration and </w:t>
      </w:r>
      <w:r w:rsidR="009017AE" w:rsidRPr="00811604">
        <w:rPr>
          <w:szCs w:val="22"/>
          <w:lang w:eastAsia="en-AU"/>
        </w:rPr>
        <w:t xml:space="preserve">the </w:t>
      </w:r>
      <w:r w:rsidRPr="00811604">
        <w:rPr>
          <w:szCs w:val="22"/>
          <w:lang w:eastAsia="en-AU"/>
        </w:rPr>
        <w:t>Department of Agriculture</w:t>
      </w:r>
      <w:r w:rsidR="009B11C9" w:rsidRPr="00811604">
        <w:rPr>
          <w:szCs w:val="22"/>
          <w:lang w:eastAsia="en-AU"/>
        </w:rPr>
        <w:t xml:space="preserve"> and Water Resources</w:t>
      </w:r>
      <w:r w:rsidR="004B1775" w:rsidRPr="00811604">
        <w:rPr>
          <w:szCs w:val="22"/>
          <w:lang w:eastAsia="en-AU"/>
        </w:rPr>
        <w:t>.</w:t>
      </w:r>
      <w:r w:rsidRPr="00811604">
        <w:rPr>
          <w:szCs w:val="22"/>
          <w:lang w:eastAsia="en-AU"/>
        </w:rPr>
        <w:t xml:space="preserve"> These dealings may also be subject to the operation of State legislation declaring areas to be GM, GM free, or both, for marketing purposes.</w:t>
      </w:r>
    </w:p>
    <w:p w:rsidR="00925FE4" w:rsidRPr="00811604" w:rsidRDefault="00925FE4" w:rsidP="00E176CF">
      <w:pPr>
        <w:pStyle w:val="Style2"/>
      </w:pPr>
      <w:bookmarkStart w:id="49" w:name="_Ref191119009"/>
      <w:bookmarkStart w:id="50" w:name="_Toc209859567"/>
      <w:bookmarkStart w:id="51" w:name="_Toc274904745"/>
      <w:bookmarkStart w:id="52" w:name="_Toc291151795"/>
      <w:bookmarkStart w:id="53" w:name="_Toc309053999"/>
      <w:bookmarkStart w:id="54" w:name="_Toc309833691"/>
      <w:bookmarkStart w:id="55" w:name="_Toc311188352"/>
      <w:bookmarkStart w:id="56" w:name="_Toc355008004"/>
      <w:bookmarkStart w:id="57" w:name="_Toc488653811"/>
      <w:r w:rsidRPr="00811604">
        <w:t>The proposed dealings</w:t>
      </w:r>
      <w:bookmarkEnd w:id="49"/>
      <w:bookmarkEnd w:id="50"/>
      <w:bookmarkEnd w:id="51"/>
      <w:bookmarkEnd w:id="52"/>
      <w:bookmarkEnd w:id="53"/>
      <w:bookmarkEnd w:id="54"/>
      <w:bookmarkEnd w:id="55"/>
      <w:bookmarkEnd w:id="56"/>
      <w:bookmarkEnd w:id="57"/>
    </w:p>
    <w:p w:rsidR="00925FE4" w:rsidRPr="00811604" w:rsidRDefault="00247747" w:rsidP="006F4AFB">
      <w:pPr>
        <w:pStyle w:val="1Para"/>
      </w:pPr>
      <w:r w:rsidRPr="00811604">
        <w:t xml:space="preserve">The </w:t>
      </w:r>
      <w:r w:rsidR="006F4AFB">
        <w:t xml:space="preserve">University </w:t>
      </w:r>
      <w:proofErr w:type="gramStart"/>
      <w:r w:rsidR="006F4AFB">
        <w:t>of</w:t>
      </w:r>
      <w:proofErr w:type="gramEnd"/>
      <w:r w:rsidR="006F4AFB">
        <w:t xml:space="preserve"> Queensland</w:t>
      </w:r>
      <w:r w:rsidRPr="00811604">
        <w:t xml:space="preserve"> (</w:t>
      </w:r>
      <w:r w:rsidR="006F4AFB">
        <w:t>UQ</w:t>
      </w:r>
      <w:r w:rsidRPr="00811604">
        <w:t>)</w:t>
      </w:r>
      <w:r w:rsidR="00925FE4" w:rsidRPr="00811604">
        <w:t xml:space="preserve"> proposes to release </w:t>
      </w:r>
      <w:r w:rsidR="00721625" w:rsidRPr="00811604">
        <w:t>up to</w:t>
      </w:r>
      <w:r w:rsidR="008254D5" w:rsidRPr="00811604">
        <w:t xml:space="preserve"> </w:t>
      </w:r>
      <w:r w:rsidR="006F4AFB">
        <w:t>42</w:t>
      </w:r>
      <w:r w:rsidR="008254D5" w:rsidRPr="00811604">
        <w:t xml:space="preserve"> </w:t>
      </w:r>
      <w:r w:rsidR="00721625" w:rsidRPr="00811604">
        <w:t xml:space="preserve">lines of </w:t>
      </w:r>
      <w:r w:rsidR="006F4AFB">
        <w:t>sorghum</w:t>
      </w:r>
      <w:r w:rsidR="00BF1E4E" w:rsidRPr="00811604">
        <w:t xml:space="preserve"> </w:t>
      </w:r>
      <w:r w:rsidRPr="00811604">
        <w:t xml:space="preserve">genetically modified </w:t>
      </w:r>
      <w:r w:rsidR="00D0717D" w:rsidRPr="00811604">
        <w:t xml:space="preserve">for </w:t>
      </w:r>
      <w:r w:rsidR="00F24A4C">
        <w:t>increased grain quality and yield</w:t>
      </w:r>
      <w:r w:rsidR="00310062" w:rsidRPr="00811604">
        <w:t xml:space="preserve"> </w:t>
      </w:r>
      <w:r w:rsidR="00D0717D" w:rsidRPr="00811604">
        <w:t xml:space="preserve">into </w:t>
      </w:r>
      <w:r w:rsidR="00925FE4" w:rsidRPr="00811604">
        <w:t>the environment under limited and controlled conditions.</w:t>
      </w:r>
      <w:r w:rsidR="00712182" w:rsidRPr="00811604">
        <w:t xml:space="preserve"> </w:t>
      </w:r>
      <w:r w:rsidR="00925FE4" w:rsidRPr="00811604">
        <w:t xml:space="preserve">The purpose of the </w:t>
      </w:r>
      <w:r w:rsidR="00860E91" w:rsidRPr="00811604">
        <w:t>release</w:t>
      </w:r>
      <w:r w:rsidR="00925FE4" w:rsidRPr="00811604">
        <w:t xml:space="preserve"> is </w:t>
      </w:r>
      <w:r w:rsidR="006F4AFB">
        <w:rPr>
          <w:szCs w:val="22"/>
          <w:lang w:eastAsia="en-US"/>
        </w:rPr>
        <w:t>t</w:t>
      </w:r>
      <w:r w:rsidR="006F4AFB" w:rsidRPr="006F4AFB">
        <w:rPr>
          <w:szCs w:val="22"/>
          <w:lang w:eastAsia="en-US"/>
        </w:rPr>
        <w:t>o assess agronomic characteristics, yield and grain quality of the GM sorghum plants</w:t>
      </w:r>
      <w:r w:rsidR="00727770" w:rsidRPr="00811604">
        <w:rPr>
          <w:lang w:eastAsia="en-US"/>
        </w:rPr>
        <w:t xml:space="preserve"> under field conditions</w:t>
      </w:r>
      <w:r w:rsidR="009E1324" w:rsidRPr="00811604">
        <w:t>.</w:t>
      </w:r>
    </w:p>
    <w:p w:rsidR="00925FE4" w:rsidRPr="00811604" w:rsidRDefault="00925FE4" w:rsidP="007D0610">
      <w:pPr>
        <w:numPr>
          <w:ilvl w:val="0"/>
          <w:numId w:val="4"/>
        </w:numPr>
        <w:spacing w:before="120" w:after="120"/>
        <w:rPr>
          <w:szCs w:val="22"/>
          <w:lang w:eastAsia="en-AU"/>
        </w:rPr>
      </w:pPr>
      <w:r w:rsidRPr="00811604">
        <w:rPr>
          <w:szCs w:val="22"/>
          <w:lang w:eastAsia="en-AU"/>
        </w:rPr>
        <w:t xml:space="preserve">The dealings involved in the proposed intentional release </w:t>
      </w:r>
      <w:r w:rsidR="00247747" w:rsidRPr="00811604">
        <w:rPr>
          <w:szCs w:val="22"/>
          <w:lang w:eastAsia="en-AU"/>
        </w:rPr>
        <w:t>are</w:t>
      </w:r>
      <w:r w:rsidRPr="00811604">
        <w:rPr>
          <w:szCs w:val="22"/>
          <w:lang w:eastAsia="en-AU"/>
        </w:rPr>
        <w:t>:</w:t>
      </w:r>
    </w:p>
    <w:p w:rsidR="00925FE4" w:rsidRPr="00811604" w:rsidRDefault="00925FE4" w:rsidP="007D0610">
      <w:pPr>
        <w:numPr>
          <w:ilvl w:val="0"/>
          <w:numId w:val="10"/>
        </w:numPr>
        <w:tabs>
          <w:tab w:val="num" w:pos="567"/>
        </w:tabs>
        <w:spacing w:before="120" w:after="120"/>
        <w:ind w:left="567" w:hanging="425"/>
        <w:rPr>
          <w:szCs w:val="22"/>
          <w:lang w:eastAsia="en-AU"/>
        </w:rPr>
      </w:pPr>
      <w:r w:rsidRPr="00811604">
        <w:rPr>
          <w:szCs w:val="22"/>
          <w:lang w:eastAsia="en-AU"/>
        </w:rPr>
        <w:t>conducting experiments with the GMOs</w:t>
      </w:r>
    </w:p>
    <w:p w:rsidR="00727770" w:rsidRPr="00811604" w:rsidRDefault="00727770" w:rsidP="007D0610">
      <w:pPr>
        <w:numPr>
          <w:ilvl w:val="0"/>
          <w:numId w:val="10"/>
        </w:numPr>
        <w:tabs>
          <w:tab w:val="num" w:pos="567"/>
        </w:tabs>
        <w:spacing w:before="120" w:after="120"/>
        <w:ind w:left="567" w:hanging="425"/>
        <w:rPr>
          <w:szCs w:val="22"/>
          <w:lang w:eastAsia="en-AU"/>
        </w:rPr>
      </w:pPr>
      <w:r w:rsidRPr="00811604">
        <w:rPr>
          <w:szCs w:val="22"/>
          <w:lang w:eastAsia="en-AU"/>
        </w:rPr>
        <w:t>breeding the GMOs</w:t>
      </w:r>
    </w:p>
    <w:p w:rsidR="00925FE4" w:rsidRDefault="00925FE4" w:rsidP="007D0610">
      <w:pPr>
        <w:numPr>
          <w:ilvl w:val="0"/>
          <w:numId w:val="10"/>
        </w:numPr>
        <w:tabs>
          <w:tab w:val="num" w:pos="567"/>
        </w:tabs>
        <w:spacing w:before="120" w:after="120"/>
        <w:ind w:left="567" w:hanging="425"/>
        <w:rPr>
          <w:szCs w:val="22"/>
          <w:lang w:eastAsia="en-AU"/>
        </w:rPr>
      </w:pPr>
      <w:r w:rsidRPr="00811604">
        <w:rPr>
          <w:szCs w:val="22"/>
          <w:lang w:eastAsia="en-AU"/>
        </w:rPr>
        <w:t>propagating the GMOs</w:t>
      </w:r>
    </w:p>
    <w:p w:rsidR="00701B66" w:rsidRPr="00811604" w:rsidRDefault="00701B66" w:rsidP="007D0610">
      <w:pPr>
        <w:numPr>
          <w:ilvl w:val="0"/>
          <w:numId w:val="10"/>
        </w:numPr>
        <w:tabs>
          <w:tab w:val="num" w:pos="567"/>
        </w:tabs>
        <w:spacing w:before="120" w:after="120"/>
        <w:ind w:left="567" w:hanging="425"/>
        <w:rPr>
          <w:szCs w:val="22"/>
          <w:lang w:eastAsia="en-AU"/>
        </w:rPr>
      </w:pPr>
      <w:r>
        <w:rPr>
          <w:szCs w:val="22"/>
          <w:lang w:eastAsia="en-AU"/>
        </w:rPr>
        <w:t>using the GMOs in the course of manufacture of a thing that is not a GMO</w:t>
      </w:r>
    </w:p>
    <w:p w:rsidR="00D20D55" w:rsidRPr="00811604" w:rsidRDefault="00925FE4" w:rsidP="007D0610">
      <w:pPr>
        <w:numPr>
          <w:ilvl w:val="0"/>
          <w:numId w:val="10"/>
        </w:numPr>
        <w:tabs>
          <w:tab w:val="num" w:pos="567"/>
        </w:tabs>
        <w:spacing w:before="120" w:after="120"/>
        <w:ind w:left="567" w:hanging="425"/>
        <w:rPr>
          <w:szCs w:val="22"/>
          <w:lang w:eastAsia="en-AU"/>
        </w:rPr>
      </w:pPr>
      <w:r w:rsidRPr="00811604">
        <w:rPr>
          <w:szCs w:val="22"/>
          <w:lang w:eastAsia="en-AU"/>
        </w:rPr>
        <w:t>growing the GMOs</w:t>
      </w:r>
    </w:p>
    <w:p w:rsidR="00925FE4" w:rsidRPr="00811604" w:rsidRDefault="00925FE4" w:rsidP="007D0610">
      <w:pPr>
        <w:numPr>
          <w:ilvl w:val="0"/>
          <w:numId w:val="10"/>
        </w:numPr>
        <w:tabs>
          <w:tab w:val="num" w:pos="567"/>
        </w:tabs>
        <w:spacing w:before="120" w:after="120"/>
        <w:ind w:left="567" w:hanging="425"/>
        <w:rPr>
          <w:szCs w:val="22"/>
          <w:lang w:eastAsia="en-AU"/>
        </w:rPr>
      </w:pPr>
      <w:r w:rsidRPr="00811604">
        <w:rPr>
          <w:szCs w:val="22"/>
          <w:lang w:eastAsia="en-AU"/>
        </w:rPr>
        <w:t>transporting the GMOs</w:t>
      </w:r>
    </w:p>
    <w:p w:rsidR="00925FE4" w:rsidRPr="00811604" w:rsidRDefault="00A26A2D" w:rsidP="007D0610">
      <w:pPr>
        <w:numPr>
          <w:ilvl w:val="0"/>
          <w:numId w:val="10"/>
        </w:numPr>
        <w:tabs>
          <w:tab w:val="num" w:pos="567"/>
        </w:tabs>
        <w:spacing w:before="120" w:after="120"/>
        <w:ind w:left="567" w:hanging="425"/>
        <w:rPr>
          <w:szCs w:val="22"/>
          <w:lang w:eastAsia="en-AU"/>
        </w:rPr>
      </w:pPr>
      <w:r w:rsidRPr="00811604">
        <w:rPr>
          <w:szCs w:val="22"/>
          <w:lang w:eastAsia="en-AU"/>
        </w:rPr>
        <w:t>disposing of the GMO</w:t>
      </w:r>
      <w:r w:rsidR="00E71024" w:rsidRPr="00811604">
        <w:rPr>
          <w:szCs w:val="22"/>
          <w:lang w:eastAsia="en-AU"/>
        </w:rPr>
        <w:t>s</w:t>
      </w:r>
    </w:p>
    <w:p w:rsidR="00925FE4" w:rsidRPr="00811604" w:rsidRDefault="00727770" w:rsidP="00DD36D9">
      <w:pPr>
        <w:rPr>
          <w:lang w:eastAsia="en-AU"/>
        </w:rPr>
      </w:pPr>
      <w:proofErr w:type="gramStart"/>
      <w:r w:rsidRPr="00811604">
        <w:rPr>
          <w:lang w:eastAsia="en-AU"/>
        </w:rPr>
        <w:t>and</w:t>
      </w:r>
      <w:proofErr w:type="gramEnd"/>
      <w:r w:rsidRPr="00811604">
        <w:rPr>
          <w:lang w:eastAsia="en-AU"/>
        </w:rPr>
        <w:t xml:space="preserve"> possession, </w:t>
      </w:r>
      <w:r w:rsidR="00925FE4" w:rsidRPr="00811604">
        <w:rPr>
          <w:lang w:eastAsia="en-AU"/>
        </w:rPr>
        <w:t>supply or use of the GMOs</w:t>
      </w:r>
      <w:r w:rsidR="00A34921" w:rsidRPr="00811604">
        <w:rPr>
          <w:lang w:eastAsia="en-AU"/>
        </w:rPr>
        <w:t xml:space="preserve"> for </w:t>
      </w:r>
      <w:r w:rsidRPr="00811604">
        <w:rPr>
          <w:lang w:eastAsia="en-AU"/>
        </w:rPr>
        <w:t>the purposes of, or in the course of, any of the above.</w:t>
      </w:r>
    </w:p>
    <w:p w:rsidR="00925FE4" w:rsidRPr="00811604" w:rsidRDefault="00925FE4" w:rsidP="005F21C0">
      <w:pPr>
        <w:pStyle w:val="Style3"/>
      </w:pPr>
      <w:bookmarkStart w:id="58" w:name="_Ref255555021"/>
      <w:bookmarkStart w:id="59" w:name="_Toc274904747"/>
      <w:bookmarkStart w:id="60" w:name="_Toc291151797"/>
      <w:bookmarkStart w:id="61" w:name="_Toc309054001"/>
      <w:bookmarkStart w:id="62" w:name="_Toc309833693"/>
      <w:bookmarkStart w:id="63" w:name="_Toc311188354"/>
      <w:bookmarkStart w:id="64" w:name="_Toc355008005"/>
      <w:bookmarkStart w:id="65" w:name="_Toc488653812"/>
      <w:r w:rsidRPr="00811604">
        <w:t>The proposed limits of the dealings (</w:t>
      </w:r>
      <w:r w:rsidR="00D87A83" w:rsidRPr="00811604">
        <w:t xml:space="preserve">duration, </w:t>
      </w:r>
      <w:r w:rsidRPr="00811604">
        <w:t>size, location and people)</w:t>
      </w:r>
      <w:bookmarkEnd w:id="58"/>
      <w:bookmarkEnd w:id="59"/>
      <w:bookmarkEnd w:id="60"/>
      <w:bookmarkEnd w:id="61"/>
      <w:bookmarkEnd w:id="62"/>
      <w:bookmarkEnd w:id="63"/>
      <w:bookmarkEnd w:id="64"/>
      <w:bookmarkEnd w:id="65"/>
    </w:p>
    <w:p w:rsidR="00F46D1C" w:rsidRPr="00811604" w:rsidRDefault="00925FE4" w:rsidP="00DE0C65">
      <w:pPr>
        <w:pStyle w:val="1Para"/>
      </w:pPr>
      <w:r w:rsidRPr="00811604">
        <w:t>Th</w:t>
      </w:r>
      <w:r w:rsidR="00E3596E" w:rsidRPr="00811604">
        <w:t xml:space="preserve">e release is proposed to take place </w:t>
      </w:r>
      <w:r w:rsidR="00DE0C65">
        <w:t xml:space="preserve">over three years, between October 2017 and June 2020. In the first year the GM sorghum would be grown on one trial site with an area of up to 1 ha, and in each of the second and third years the GMOs would be grown on up to four sites with combined areas of up to 5 ha. The local government areas where </w:t>
      </w:r>
      <w:r w:rsidR="00DE0C65" w:rsidRPr="00DE0C65">
        <w:rPr>
          <w:szCs w:val="22"/>
        </w:rPr>
        <w:t>trial sites m</w:t>
      </w:r>
      <w:r w:rsidR="00DE0C65">
        <w:rPr>
          <w:szCs w:val="22"/>
        </w:rPr>
        <w:t>ay</w:t>
      </w:r>
      <w:r w:rsidR="00DE0C65" w:rsidRPr="00DE0C65">
        <w:rPr>
          <w:szCs w:val="22"/>
        </w:rPr>
        <w:t xml:space="preserve"> be located are Brisbane City, Goondiwindi, Lockyer Valley, Redland City, Somerset, Southern Downs, South Burnett and Toowoomba,</w:t>
      </w:r>
      <w:r w:rsidR="00DE0C65">
        <w:rPr>
          <w:szCs w:val="22"/>
        </w:rPr>
        <w:t xml:space="preserve"> all in south-east Queensland.</w:t>
      </w:r>
    </w:p>
    <w:p w:rsidR="00925FE4" w:rsidRPr="00811604" w:rsidRDefault="00C71BB4" w:rsidP="007D0610">
      <w:pPr>
        <w:numPr>
          <w:ilvl w:val="0"/>
          <w:numId w:val="4"/>
        </w:numPr>
        <w:tabs>
          <w:tab w:val="left" w:pos="540"/>
        </w:tabs>
        <w:spacing w:before="120" w:after="120"/>
        <w:rPr>
          <w:szCs w:val="22"/>
          <w:lang w:eastAsia="en-AU"/>
        </w:rPr>
      </w:pPr>
      <w:r w:rsidRPr="00811604">
        <w:rPr>
          <w:szCs w:val="22"/>
          <w:lang w:eastAsia="en-AU"/>
        </w:rPr>
        <w:t>Only</w:t>
      </w:r>
      <w:r w:rsidR="00925FE4" w:rsidRPr="00811604">
        <w:rPr>
          <w:szCs w:val="22"/>
          <w:lang w:eastAsia="en-AU"/>
        </w:rPr>
        <w:t xml:space="preserve"> </w:t>
      </w:r>
      <w:r w:rsidR="00E3596E" w:rsidRPr="00811604">
        <w:rPr>
          <w:szCs w:val="22"/>
          <w:lang w:eastAsia="en-AU"/>
        </w:rPr>
        <w:t xml:space="preserve">trained and </w:t>
      </w:r>
      <w:r w:rsidRPr="00811604">
        <w:rPr>
          <w:szCs w:val="22"/>
          <w:lang w:eastAsia="en-AU"/>
        </w:rPr>
        <w:t>authorised</w:t>
      </w:r>
      <w:r w:rsidR="00925FE4" w:rsidRPr="00811604">
        <w:rPr>
          <w:szCs w:val="22"/>
          <w:lang w:eastAsia="en-AU"/>
        </w:rPr>
        <w:t xml:space="preserve"> </w:t>
      </w:r>
      <w:r w:rsidR="00E3596E" w:rsidRPr="00811604">
        <w:rPr>
          <w:szCs w:val="22"/>
          <w:lang w:eastAsia="en-AU"/>
        </w:rPr>
        <w:t>staff</w:t>
      </w:r>
      <w:r w:rsidRPr="00811604">
        <w:rPr>
          <w:szCs w:val="22"/>
          <w:lang w:eastAsia="en-AU"/>
        </w:rPr>
        <w:t xml:space="preserve"> </w:t>
      </w:r>
      <w:r w:rsidR="00925FE4" w:rsidRPr="00811604">
        <w:rPr>
          <w:szCs w:val="22"/>
          <w:lang w:eastAsia="en-AU"/>
        </w:rPr>
        <w:t>would be permitt</w:t>
      </w:r>
      <w:r w:rsidR="00532499" w:rsidRPr="00811604">
        <w:rPr>
          <w:szCs w:val="22"/>
          <w:lang w:eastAsia="en-AU"/>
        </w:rPr>
        <w:t xml:space="preserve">ed to deal with the GM </w:t>
      </w:r>
      <w:r w:rsidR="00DE0C65">
        <w:rPr>
          <w:szCs w:val="22"/>
          <w:lang w:eastAsia="en-AU"/>
        </w:rPr>
        <w:t>sorghum</w:t>
      </w:r>
      <w:r w:rsidR="0076501C" w:rsidRPr="00811604">
        <w:rPr>
          <w:szCs w:val="22"/>
          <w:lang w:eastAsia="en-AU"/>
        </w:rPr>
        <w:t>.</w:t>
      </w:r>
    </w:p>
    <w:p w:rsidR="00925FE4" w:rsidRPr="00811604" w:rsidRDefault="00925FE4" w:rsidP="005F21C0">
      <w:pPr>
        <w:pStyle w:val="Style3"/>
      </w:pPr>
      <w:bookmarkStart w:id="66" w:name="_Ref191268900"/>
      <w:bookmarkStart w:id="67" w:name="_Ref191280081"/>
      <w:bookmarkStart w:id="68" w:name="_Ref191284324"/>
      <w:bookmarkStart w:id="69" w:name="_Toc209859570"/>
      <w:bookmarkStart w:id="70" w:name="_Toc274904748"/>
      <w:bookmarkStart w:id="71" w:name="_Toc291151798"/>
      <w:bookmarkStart w:id="72" w:name="_Toc309054002"/>
      <w:bookmarkStart w:id="73" w:name="_Toc309833694"/>
      <w:bookmarkStart w:id="74" w:name="_Toc311188355"/>
      <w:bookmarkStart w:id="75" w:name="_Toc355008006"/>
      <w:bookmarkStart w:id="76" w:name="_Toc488653813"/>
      <w:r w:rsidRPr="00811604">
        <w:lastRenderedPageBreak/>
        <w:t>The proposed controls to restrict the spread and persistence of the GMOs in the environment</w:t>
      </w:r>
      <w:bookmarkEnd w:id="66"/>
      <w:bookmarkEnd w:id="67"/>
      <w:bookmarkEnd w:id="68"/>
      <w:bookmarkEnd w:id="69"/>
      <w:bookmarkEnd w:id="70"/>
      <w:bookmarkEnd w:id="71"/>
      <w:bookmarkEnd w:id="72"/>
      <w:bookmarkEnd w:id="73"/>
      <w:bookmarkEnd w:id="74"/>
      <w:bookmarkEnd w:id="75"/>
      <w:bookmarkEnd w:id="76"/>
    </w:p>
    <w:p w:rsidR="00925FE4" w:rsidRPr="00811604" w:rsidRDefault="00925FE4" w:rsidP="007D0610">
      <w:pPr>
        <w:numPr>
          <w:ilvl w:val="0"/>
          <w:numId w:val="4"/>
        </w:numPr>
        <w:tabs>
          <w:tab w:val="left" w:pos="540"/>
        </w:tabs>
        <w:spacing w:before="120" w:after="120"/>
        <w:rPr>
          <w:szCs w:val="22"/>
          <w:lang w:eastAsia="en-AU"/>
        </w:rPr>
      </w:pPr>
      <w:bookmarkStart w:id="77" w:name="_Ref335735315"/>
      <w:bookmarkStart w:id="78" w:name="_Toc209859571"/>
      <w:bookmarkStart w:id="79" w:name="_Ref220920009"/>
      <w:r w:rsidRPr="00811604">
        <w:rPr>
          <w:szCs w:val="22"/>
          <w:lang w:eastAsia="en-AU"/>
        </w:rPr>
        <w:t xml:space="preserve">The applicant has proposed a number of controls to restrict the spread and persistence of the GM </w:t>
      </w:r>
      <w:r w:rsidR="006E059E">
        <w:rPr>
          <w:szCs w:val="22"/>
          <w:lang w:eastAsia="en-AU"/>
        </w:rPr>
        <w:t>sorghum</w:t>
      </w:r>
      <w:r w:rsidR="00106824" w:rsidRPr="00811604">
        <w:rPr>
          <w:szCs w:val="22"/>
          <w:lang w:eastAsia="en-AU"/>
        </w:rPr>
        <w:t xml:space="preserve"> </w:t>
      </w:r>
      <w:r w:rsidRPr="00811604">
        <w:rPr>
          <w:szCs w:val="22"/>
          <w:lang w:eastAsia="en-AU"/>
        </w:rPr>
        <w:t>and the introduced genetic material in the environment</w:t>
      </w:r>
      <w:bookmarkEnd w:id="77"/>
      <w:r w:rsidRPr="00811604">
        <w:rPr>
          <w:szCs w:val="22"/>
          <w:lang w:eastAsia="en-AU"/>
        </w:rPr>
        <w:t>. These include:</w:t>
      </w:r>
    </w:p>
    <w:p w:rsidR="007A32D7" w:rsidRPr="00811604" w:rsidRDefault="007A32D7" w:rsidP="007D0610">
      <w:pPr>
        <w:pStyle w:val="BulletedRARMP"/>
        <w:widowControl w:val="0"/>
        <w:numPr>
          <w:ilvl w:val="0"/>
          <w:numId w:val="11"/>
        </w:numPr>
        <w:tabs>
          <w:tab w:val="clear" w:pos="567"/>
          <w:tab w:val="num" w:pos="426"/>
        </w:tabs>
        <w:spacing w:after="120"/>
        <w:ind w:left="426" w:hanging="426"/>
        <w:rPr>
          <w:szCs w:val="22"/>
        </w:rPr>
      </w:pPr>
      <w:r w:rsidRPr="00811604">
        <w:rPr>
          <w:szCs w:val="22"/>
        </w:rPr>
        <w:t xml:space="preserve">locating the </w:t>
      </w:r>
      <w:r w:rsidR="00DE3A75" w:rsidRPr="00811604">
        <w:rPr>
          <w:szCs w:val="22"/>
        </w:rPr>
        <w:t>field trial</w:t>
      </w:r>
      <w:r w:rsidRPr="00811604">
        <w:rPr>
          <w:szCs w:val="22"/>
        </w:rPr>
        <w:t xml:space="preserve"> </w:t>
      </w:r>
      <w:r w:rsidR="00391004">
        <w:rPr>
          <w:szCs w:val="22"/>
        </w:rPr>
        <w:t>sites at least 100 m</w:t>
      </w:r>
      <w:r w:rsidR="00DE3A75" w:rsidRPr="00811604">
        <w:rPr>
          <w:szCs w:val="22"/>
        </w:rPr>
        <w:t xml:space="preserve"> from </w:t>
      </w:r>
      <w:r w:rsidR="00391004">
        <w:rPr>
          <w:szCs w:val="22"/>
        </w:rPr>
        <w:t>any</w:t>
      </w:r>
      <w:r w:rsidRPr="00811604">
        <w:rPr>
          <w:szCs w:val="22"/>
        </w:rPr>
        <w:t xml:space="preserve"> natural waterway</w:t>
      </w:r>
    </w:p>
    <w:p w:rsidR="00262E87" w:rsidRDefault="00262E87" w:rsidP="007D0610">
      <w:pPr>
        <w:pStyle w:val="BulletedRARMP"/>
        <w:widowControl w:val="0"/>
        <w:numPr>
          <w:ilvl w:val="0"/>
          <w:numId w:val="11"/>
        </w:numPr>
        <w:tabs>
          <w:tab w:val="clear" w:pos="567"/>
          <w:tab w:val="num" w:pos="426"/>
        </w:tabs>
        <w:spacing w:after="120"/>
        <w:ind w:left="426" w:hanging="426"/>
        <w:rPr>
          <w:szCs w:val="22"/>
        </w:rPr>
      </w:pPr>
      <w:r>
        <w:rPr>
          <w:szCs w:val="22"/>
        </w:rPr>
        <w:t>restricting pollen flow from the GM sorghum by (option A):</w:t>
      </w:r>
    </w:p>
    <w:p w:rsidR="00262E87" w:rsidRDefault="00391004" w:rsidP="00262E87">
      <w:pPr>
        <w:pStyle w:val="BulletedRARMP"/>
        <w:widowControl w:val="0"/>
        <w:numPr>
          <w:ilvl w:val="1"/>
          <w:numId w:val="11"/>
        </w:numPr>
        <w:spacing w:after="120"/>
        <w:rPr>
          <w:szCs w:val="22"/>
        </w:rPr>
      </w:pPr>
      <w:r>
        <w:rPr>
          <w:szCs w:val="22"/>
        </w:rPr>
        <w:t xml:space="preserve">surrounding each </w:t>
      </w:r>
      <w:r w:rsidR="008F3B25">
        <w:rPr>
          <w:szCs w:val="22"/>
        </w:rPr>
        <w:t xml:space="preserve">trial </w:t>
      </w:r>
      <w:r>
        <w:rPr>
          <w:szCs w:val="22"/>
        </w:rPr>
        <w:t>site with a 7.5 m pollen trap of non-GM sorghum</w:t>
      </w:r>
    </w:p>
    <w:p w:rsidR="00262E87" w:rsidRDefault="00262E87" w:rsidP="00262E87">
      <w:pPr>
        <w:pStyle w:val="BulletedRARMP"/>
        <w:widowControl w:val="0"/>
        <w:numPr>
          <w:ilvl w:val="1"/>
          <w:numId w:val="11"/>
        </w:numPr>
        <w:spacing w:after="120"/>
        <w:rPr>
          <w:szCs w:val="22"/>
        </w:rPr>
      </w:pPr>
      <w:r>
        <w:rPr>
          <w:szCs w:val="22"/>
        </w:rPr>
        <w:t>surrounding each pollen trap</w:t>
      </w:r>
      <w:r w:rsidR="00391004">
        <w:rPr>
          <w:szCs w:val="22"/>
        </w:rPr>
        <w:t xml:space="preserve"> </w:t>
      </w:r>
      <w:r>
        <w:rPr>
          <w:szCs w:val="22"/>
        </w:rPr>
        <w:t>with a 200 m monitoring zone which will be inspected while the GM sorghum is flowering to destroy any plants that are sexually compatible with sorghum</w:t>
      </w:r>
    </w:p>
    <w:p w:rsidR="00A45DC6" w:rsidRPr="00A45DC6" w:rsidRDefault="00A45DC6" w:rsidP="00A45DC6">
      <w:pPr>
        <w:pStyle w:val="BulletedRARMP"/>
        <w:widowControl w:val="0"/>
        <w:numPr>
          <w:ilvl w:val="1"/>
          <w:numId w:val="11"/>
        </w:numPr>
        <w:spacing w:after="120"/>
        <w:rPr>
          <w:szCs w:val="22"/>
        </w:rPr>
      </w:pPr>
      <w:r w:rsidRPr="00A45DC6">
        <w:rPr>
          <w:szCs w:val="22"/>
        </w:rPr>
        <w:t xml:space="preserve">manipulating the planting date of the GM sorghum in such a way that it will not flower synchronously with any sorghum crops planted within 100 m of the </w:t>
      </w:r>
      <w:r>
        <w:rPr>
          <w:szCs w:val="22"/>
        </w:rPr>
        <w:t>monitoring</w:t>
      </w:r>
      <w:r w:rsidRPr="00A45DC6">
        <w:rPr>
          <w:szCs w:val="22"/>
        </w:rPr>
        <w:t xml:space="preserve"> zone</w:t>
      </w:r>
    </w:p>
    <w:p w:rsidR="00262E87" w:rsidRDefault="00262E87" w:rsidP="006940BC">
      <w:pPr>
        <w:pStyle w:val="BulletedRARMP"/>
        <w:widowControl w:val="0"/>
        <w:numPr>
          <w:ilvl w:val="0"/>
          <w:numId w:val="11"/>
        </w:numPr>
        <w:tabs>
          <w:tab w:val="clear" w:pos="567"/>
          <w:tab w:val="num" w:pos="426"/>
        </w:tabs>
        <w:spacing w:after="120"/>
        <w:ind w:left="426" w:hanging="426"/>
        <w:rPr>
          <w:szCs w:val="22"/>
        </w:rPr>
      </w:pPr>
      <w:r>
        <w:rPr>
          <w:szCs w:val="22"/>
        </w:rPr>
        <w:t>or by (option B)</w:t>
      </w:r>
      <w:r w:rsidR="00A45DC6">
        <w:rPr>
          <w:szCs w:val="22"/>
        </w:rPr>
        <w:t>:</w:t>
      </w:r>
    </w:p>
    <w:p w:rsidR="00262E87" w:rsidRDefault="00262E87" w:rsidP="00262E87">
      <w:pPr>
        <w:pStyle w:val="BulletedRARMP"/>
        <w:widowControl w:val="0"/>
        <w:numPr>
          <w:ilvl w:val="1"/>
          <w:numId w:val="11"/>
        </w:numPr>
        <w:spacing w:after="120"/>
        <w:rPr>
          <w:szCs w:val="22"/>
        </w:rPr>
      </w:pPr>
      <w:r>
        <w:rPr>
          <w:szCs w:val="22"/>
        </w:rPr>
        <w:t>bagging the GM sorghum panicles during flowering</w:t>
      </w:r>
    </w:p>
    <w:p w:rsidR="00262E87" w:rsidRDefault="00262E87" w:rsidP="00262E87">
      <w:pPr>
        <w:pStyle w:val="BulletedRARMP"/>
        <w:widowControl w:val="0"/>
        <w:numPr>
          <w:ilvl w:val="1"/>
          <w:numId w:val="11"/>
        </w:numPr>
        <w:spacing w:after="120"/>
        <w:rPr>
          <w:szCs w:val="22"/>
        </w:rPr>
      </w:pPr>
      <w:r>
        <w:rPr>
          <w:szCs w:val="22"/>
        </w:rPr>
        <w:t>surrounding the trial site with a 100 m monitoring zone which will be inspected while the GM sorghum is flowering to destroy any plants that are sexually compatible with sorghum</w:t>
      </w:r>
    </w:p>
    <w:p w:rsidR="008F3B25" w:rsidRDefault="008F3B25" w:rsidP="007D0610">
      <w:pPr>
        <w:pStyle w:val="BulletedRARMP"/>
        <w:widowControl w:val="0"/>
        <w:numPr>
          <w:ilvl w:val="0"/>
          <w:numId w:val="11"/>
        </w:numPr>
        <w:tabs>
          <w:tab w:val="clear" w:pos="567"/>
          <w:tab w:val="num" w:pos="426"/>
        </w:tabs>
        <w:spacing w:after="120"/>
        <w:ind w:left="426" w:hanging="426"/>
        <w:rPr>
          <w:szCs w:val="22"/>
        </w:rPr>
      </w:pPr>
      <w:r>
        <w:rPr>
          <w:szCs w:val="22"/>
        </w:rPr>
        <w:t>controlling rodents in the trial sites by baiting</w:t>
      </w:r>
    </w:p>
    <w:p w:rsidR="008F3B25" w:rsidRPr="008F3B25" w:rsidRDefault="008F3B25" w:rsidP="008F3B25">
      <w:pPr>
        <w:pStyle w:val="BulletedRARMP"/>
        <w:widowControl w:val="0"/>
        <w:numPr>
          <w:ilvl w:val="0"/>
          <w:numId w:val="11"/>
        </w:numPr>
        <w:tabs>
          <w:tab w:val="clear" w:pos="567"/>
          <w:tab w:val="num" w:pos="426"/>
        </w:tabs>
        <w:spacing w:after="120"/>
        <w:ind w:left="426" w:hanging="426"/>
        <w:rPr>
          <w:szCs w:val="22"/>
        </w:rPr>
      </w:pPr>
      <w:r w:rsidRPr="00811604">
        <w:rPr>
          <w:szCs w:val="22"/>
        </w:rPr>
        <w:t xml:space="preserve">cleaning </w:t>
      </w:r>
      <w:r>
        <w:rPr>
          <w:szCs w:val="22"/>
        </w:rPr>
        <w:t>equipment used with the GMOs before use for other purposes</w:t>
      </w:r>
      <w:r w:rsidRPr="00173462">
        <w:rPr>
          <w:szCs w:val="22"/>
        </w:rPr>
        <w:t xml:space="preserve"> </w:t>
      </w:r>
      <w:r>
        <w:rPr>
          <w:szCs w:val="22"/>
        </w:rPr>
        <w:t>or removal from a trial site</w:t>
      </w:r>
    </w:p>
    <w:p w:rsidR="004D3643" w:rsidRPr="00811604" w:rsidRDefault="00DE3A75" w:rsidP="007D0610">
      <w:pPr>
        <w:pStyle w:val="BulletedRARMP"/>
        <w:widowControl w:val="0"/>
        <w:numPr>
          <w:ilvl w:val="0"/>
          <w:numId w:val="11"/>
        </w:numPr>
        <w:tabs>
          <w:tab w:val="clear" w:pos="567"/>
          <w:tab w:val="num" w:pos="426"/>
        </w:tabs>
        <w:spacing w:after="120"/>
        <w:ind w:left="426" w:hanging="426"/>
        <w:rPr>
          <w:szCs w:val="22"/>
        </w:rPr>
      </w:pPr>
      <w:r w:rsidRPr="00811604">
        <w:rPr>
          <w:szCs w:val="22"/>
        </w:rPr>
        <w:t xml:space="preserve">destroying all </w:t>
      </w:r>
      <w:r w:rsidR="00173462">
        <w:rPr>
          <w:szCs w:val="22"/>
        </w:rPr>
        <w:t>GM</w:t>
      </w:r>
      <w:r w:rsidR="008F3B25">
        <w:rPr>
          <w:szCs w:val="22"/>
        </w:rPr>
        <w:t xml:space="preserve"> seed</w:t>
      </w:r>
      <w:r w:rsidRPr="00811604">
        <w:rPr>
          <w:szCs w:val="22"/>
        </w:rPr>
        <w:t xml:space="preserve"> that </w:t>
      </w:r>
      <w:r w:rsidR="008F3B25">
        <w:rPr>
          <w:szCs w:val="22"/>
        </w:rPr>
        <w:t>is</w:t>
      </w:r>
      <w:r w:rsidRPr="00811604">
        <w:rPr>
          <w:szCs w:val="22"/>
        </w:rPr>
        <w:t xml:space="preserve"> not required for </w:t>
      </w:r>
      <w:r w:rsidR="008F3B25">
        <w:rPr>
          <w:szCs w:val="22"/>
        </w:rPr>
        <w:t xml:space="preserve">analysis </w:t>
      </w:r>
      <w:r w:rsidRPr="00811604">
        <w:rPr>
          <w:szCs w:val="22"/>
        </w:rPr>
        <w:t xml:space="preserve">or future </w:t>
      </w:r>
      <w:r w:rsidR="008F3B25">
        <w:rPr>
          <w:szCs w:val="22"/>
        </w:rPr>
        <w:t>planting</w:t>
      </w:r>
    </w:p>
    <w:p w:rsidR="000533CC" w:rsidRDefault="00A43C6A" w:rsidP="000533CC">
      <w:pPr>
        <w:pStyle w:val="BulletedRARMP"/>
        <w:widowControl w:val="0"/>
        <w:numPr>
          <w:ilvl w:val="0"/>
          <w:numId w:val="11"/>
        </w:numPr>
        <w:tabs>
          <w:tab w:val="clear" w:pos="567"/>
          <w:tab w:val="num" w:pos="426"/>
        </w:tabs>
        <w:spacing w:after="120"/>
        <w:ind w:left="426" w:hanging="426"/>
        <w:rPr>
          <w:szCs w:val="22"/>
        </w:rPr>
      </w:pPr>
      <w:r w:rsidRPr="00811604">
        <w:rPr>
          <w:szCs w:val="22"/>
        </w:rPr>
        <w:t xml:space="preserve">treating non-GM </w:t>
      </w:r>
      <w:r w:rsidR="00173462">
        <w:rPr>
          <w:szCs w:val="22"/>
        </w:rPr>
        <w:t>sorghum</w:t>
      </w:r>
      <w:r w:rsidR="00B13BF7">
        <w:rPr>
          <w:szCs w:val="22"/>
        </w:rPr>
        <w:t xml:space="preserve"> grown in the trial sites or pollen traps</w:t>
      </w:r>
      <w:r w:rsidR="00173462">
        <w:rPr>
          <w:szCs w:val="22"/>
        </w:rPr>
        <w:t xml:space="preserve"> </w:t>
      </w:r>
      <w:r w:rsidRPr="00811604">
        <w:rPr>
          <w:szCs w:val="22"/>
        </w:rPr>
        <w:t>the same as GM plants</w:t>
      </w:r>
      <w:r w:rsidR="000533CC" w:rsidRPr="000533CC">
        <w:rPr>
          <w:szCs w:val="22"/>
        </w:rPr>
        <w:t xml:space="preserve"> </w:t>
      </w:r>
    </w:p>
    <w:p w:rsidR="000533CC" w:rsidRDefault="000533CC" w:rsidP="000533CC">
      <w:pPr>
        <w:pStyle w:val="BulletedRARMP"/>
        <w:widowControl w:val="0"/>
        <w:numPr>
          <w:ilvl w:val="0"/>
          <w:numId w:val="11"/>
        </w:numPr>
        <w:tabs>
          <w:tab w:val="clear" w:pos="567"/>
          <w:tab w:val="num" w:pos="426"/>
        </w:tabs>
        <w:spacing w:after="120"/>
        <w:ind w:left="426" w:hanging="426"/>
        <w:rPr>
          <w:szCs w:val="22"/>
        </w:rPr>
      </w:pPr>
      <w:r>
        <w:rPr>
          <w:szCs w:val="22"/>
        </w:rPr>
        <w:t>cultivating and irrigating the post-harvest trial sites to promote germination of volunteers</w:t>
      </w:r>
    </w:p>
    <w:p w:rsidR="007A32D7" w:rsidRPr="00811604" w:rsidRDefault="007A24C0" w:rsidP="007D0610">
      <w:pPr>
        <w:pStyle w:val="BulletedRARMP"/>
        <w:widowControl w:val="0"/>
        <w:numPr>
          <w:ilvl w:val="0"/>
          <w:numId w:val="11"/>
        </w:numPr>
        <w:tabs>
          <w:tab w:val="clear" w:pos="567"/>
          <w:tab w:val="num" w:pos="426"/>
        </w:tabs>
        <w:spacing w:after="120"/>
        <w:ind w:left="426" w:hanging="426"/>
        <w:rPr>
          <w:szCs w:val="22"/>
        </w:rPr>
      </w:pPr>
      <w:r>
        <w:rPr>
          <w:szCs w:val="22"/>
        </w:rPr>
        <w:t>monitoring</w:t>
      </w:r>
      <w:r w:rsidR="000533CC">
        <w:rPr>
          <w:szCs w:val="22"/>
        </w:rPr>
        <w:t xml:space="preserve"> the post-harvest trial sites at least every 30 days during the summer months and </w:t>
      </w:r>
      <w:r>
        <w:rPr>
          <w:szCs w:val="22"/>
        </w:rPr>
        <w:t xml:space="preserve">at least </w:t>
      </w:r>
      <w:r w:rsidR="000533CC">
        <w:rPr>
          <w:szCs w:val="22"/>
        </w:rPr>
        <w:t>every 60 days at other times</w:t>
      </w:r>
      <w:r>
        <w:rPr>
          <w:szCs w:val="22"/>
        </w:rPr>
        <w:t>,</w:t>
      </w:r>
      <w:r w:rsidR="000533CC">
        <w:rPr>
          <w:szCs w:val="22"/>
        </w:rPr>
        <w:t xml:space="preserve"> and </w:t>
      </w:r>
      <w:r>
        <w:rPr>
          <w:szCs w:val="22"/>
        </w:rPr>
        <w:t>destroying any sorghum volunteers prior to flowering</w:t>
      </w:r>
    </w:p>
    <w:p w:rsidR="006940BC" w:rsidRDefault="000533CC" w:rsidP="006940BC">
      <w:pPr>
        <w:pStyle w:val="BulletedRARMP"/>
        <w:widowControl w:val="0"/>
        <w:numPr>
          <w:ilvl w:val="0"/>
          <w:numId w:val="11"/>
        </w:numPr>
        <w:tabs>
          <w:tab w:val="clear" w:pos="567"/>
          <w:tab w:val="num" w:pos="426"/>
        </w:tabs>
        <w:spacing w:after="120"/>
        <w:ind w:left="426" w:hanging="426"/>
        <w:rPr>
          <w:szCs w:val="22"/>
        </w:rPr>
      </w:pPr>
      <w:r>
        <w:rPr>
          <w:szCs w:val="22"/>
        </w:rPr>
        <w:t>continuing monitoring</w:t>
      </w:r>
      <w:r w:rsidR="006940BC" w:rsidRPr="006940BC">
        <w:rPr>
          <w:szCs w:val="22"/>
        </w:rPr>
        <w:t xml:space="preserve"> of the</w:t>
      </w:r>
      <w:r>
        <w:rPr>
          <w:szCs w:val="22"/>
        </w:rPr>
        <w:t xml:space="preserve"> post-harvest</w:t>
      </w:r>
      <w:r w:rsidR="006940BC" w:rsidRPr="006940BC">
        <w:rPr>
          <w:szCs w:val="22"/>
        </w:rPr>
        <w:t xml:space="preserve"> trial sites for at least 12 months and until the sites are free of </w:t>
      </w:r>
      <w:r w:rsidR="007A24C0">
        <w:rPr>
          <w:szCs w:val="22"/>
        </w:rPr>
        <w:t>sorghum volunteers</w:t>
      </w:r>
      <w:r w:rsidR="006940BC" w:rsidRPr="006940BC">
        <w:rPr>
          <w:szCs w:val="22"/>
        </w:rPr>
        <w:t xml:space="preserve"> for at least 6 months</w:t>
      </w:r>
    </w:p>
    <w:p w:rsidR="007A32D7" w:rsidRPr="006940BC" w:rsidRDefault="007A32D7" w:rsidP="006940BC">
      <w:pPr>
        <w:pStyle w:val="BulletedRARMP"/>
        <w:widowControl w:val="0"/>
        <w:numPr>
          <w:ilvl w:val="0"/>
          <w:numId w:val="11"/>
        </w:numPr>
        <w:tabs>
          <w:tab w:val="clear" w:pos="567"/>
          <w:tab w:val="num" w:pos="426"/>
        </w:tabs>
        <w:spacing w:after="120"/>
        <w:ind w:left="426" w:hanging="426"/>
        <w:rPr>
          <w:szCs w:val="22"/>
        </w:rPr>
      </w:pPr>
      <w:r w:rsidRPr="006940BC">
        <w:rPr>
          <w:szCs w:val="22"/>
        </w:rPr>
        <w:t xml:space="preserve">transporting and storing GM plant materials in accordance with the current Regulator’s </w:t>
      </w:r>
      <w:r w:rsidRPr="006940BC">
        <w:rPr>
          <w:i/>
          <w:szCs w:val="22"/>
        </w:rPr>
        <w:t>Guidelines for the Transport, Storage and Disposal of GMOs</w:t>
      </w:r>
    </w:p>
    <w:p w:rsidR="00925FE4" w:rsidRPr="00811604" w:rsidRDefault="007A32D7" w:rsidP="007D0610">
      <w:pPr>
        <w:pStyle w:val="BulletedRARMP"/>
        <w:widowControl w:val="0"/>
        <w:numPr>
          <w:ilvl w:val="0"/>
          <w:numId w:val="11"/>
        </w:numPr>
        <w:tabs>
          <w:tab w:val="clear" w:pos="567"/>
          <w:tab w:val="num" w:pos="426"/>
        </w:tabs>
        <w:spacing w:after="120"/>
        <w:ind w:left="426" w:hanging="426"/>
        <w:rPr>
          <w:szCs w:val="22"/>
        </w:rPr>
      </w:pPr>
      <w:proofErr w:type="gramStart"/>
      <w:r w:rsidRPr="00811604">
        <w:rPr>
          <w:szCs w:val="22"/>
        </w:rPr>
        <w:t>not</w:t>
      </w:r>
      <w:proofErr w:type="gramEnd"/>
      <w:r w:rsidRPr="00811604">
        <w:rPr>
          <w:szCs w:val="22"/>
        </w:rPr>
        <w:t xml:space="preserve"> allowing GM plant material to be used for human food or animal feed</w:t>
      </w:r>
      <w:r w:rsidR="008F3B25">
        <w:rPr>
          <w:szCs w:val="22"/>
        </w:rPr>
        <w:t>,</w:t>
      </w:r>
      <w:r w:rsidR="008F3B25" w:rsidRPr="008F3B25">
        <w:rPr>
          <w:szCs w:val="22"/>
        </w:rPr>
        <w:t xml:space="preserve"> </w:t>
      </w:r>
      <w:r w:rsidR="008F3B25" w:rsidRPr="00424B85">
        <w:rPr>
          <w:szCs w:val="22"/>
        </w:rPr>
        <w:t>with the exception of a poultry feeding trial if approved by a</w:t>
      </w:r>
      <w:r w:rsidR="00FF0299">
        <w:rPr>
          <w:szCs w:val="22"/>
        </w:rPr>
        <w:t>n</w:t>
      </w:r>
      <w:r w:rsidR="008F3B25" w:rsidRPr="00424B85">
        <w:rPr>
          <w:szCs w:val="22"/>
        </w:rPr>
        <w:t xml:space="preserve"> Animal Ethics Committee.</w:t>
      </w:r>
    </w:p>
    <w:p w:rsidR="00925FE4" w:rsidRPr="00811604" w:rsidRDefault="00925FE4" w:rsidP="00E176CF">
      <w:pPr>
        <w:pStyle w:val="Style2"/>
      </w:pPr>
      <w:bookmarkStart w:id="80" w:name="Section_4"/>
      <w:bookmarkStart w:id="81" w:name="_Ref256776860"/>
      <w:bookmarkStart w:id="82" w:name="_Toc274904749"/>
      <w:bookmarkStart w:id="83" w:name="_Toc291151799"/>
      <w:bookmarkStart w:id="84" w:name="_Toc309054003"/>
      <w:bookmarkStart w:id="85" w:name="_Toc309833695"/>
      <w:bookmarkStart w:id="86" w:name="_Toc311188356"/>
      <w:bookmarkStart w:id="87" w:name="_Toc355008007"/>
      <w:bookmarkStart w:id="88" w:name="_Toc488653814"/>
      <w:bookmarkEnd w:id="80"/>
      <w:r w:rsidRPr="00811604">
        <w:t>The parent organism</w:t>
      </w:r>
      <w:bookmarkEnd w:id="78"/>
      <w:bookmarkEnd w:id="79"/>
      <w:bookmarkEnd w:id="81"/>
      <w:bookmarkEnd w:id="82"/>
      <w:bookmarkEnd w:id="83"/>
      <w:bookmarkEnd w:id="84"/>
      <w:bookmarkEnd w:id="85"/>
      <w:bookmarkEnd w:id="86"/>
      <w:bookmarkEnd w:id="87"/>
      <w:bookmarkEnd w:id="88"/>
    </w:p>
    <w:p w:rsidR="00490AC5" w:rsidRPr="001167ED" w:rsidRDefault="00490AC5" w:rsidP="00490AC5">
      <w:pPr>
        <w:pStyle w:val="1Para"/>
        <w:rPr>
          <w:rFonts w:asciiTheme="minorHAnsi" w:hAnsiTheme="minorHAnsi"/>
          <w:szCs w:val="22"/>
        </w:rPr>
      </w:pPr>
      <w:r w:rsidRPr="001167ED">
        <w:rPr>
          <w:rFonts w:asciiTheme="minorHAnsi" w:hAnsiTheme="minorHAnsi"/>
          <w:szCs w:val="22"/>
        </w:rPr>
        <w:t xml:space="preserve">The parent organism is </w:t>
      </w:r>
      <w:r>
        <w:rPr>
          <w:rFonts w:asciiTheme="minorHAnsi" w:hAnsiTheme="minorHAnsi"/>
          <w:szCs w:val="22"/>
        </w:rPr>
        <w:t>grain sorghum</w:t>
      </w:r>
      <w:r w:rsidRPr="001167ED">
        <w:rPr>
          <w:rFonts w:asciiTheme="minorHAnsi" w:hAnsiTheme="minorHAnsi"/>
          <w:szCs w:val="22"/>
        </w:rPr>
        <w:t xml:space="preserve"> (</w:t>
      </w:r>
      <w:r>
        <w:rPr>
          <w:rFonts w:asciiTheme="minorHAnsi" w:hAnsiTheme="minorHAnsi"/>
          <w:i/>
          <w:szCs w:val="22"/>
        </w:rPr>
        <w:t>Sorghum bicolor</w:t>
      </w:r>
      <w:r w:rsidRPr="001167ED">
        <w:rPr>
          <w:rFonts w:asciiTheme="minorHAnsi" w:hAnsiTheme="minorHAnsi"/>
          <w:szCs w:val="22"/>
        </w:rPr>
        <w:t xml:space="preserve"> </w:t>
      </w:r>
      <w:r>
        <w:rPr>
          <w:rFonts w:asciiTheme="minorHAnsi" w:hAnsiTheme="minorHAnsi"/>
          <w:szCs w:val="22"/>
        </w:rPr>
        <w:t>(</w:t>
      </w:r>
      <w:r w:rsidRPr="001167ED">
        <w:rPr>
          <w:rFonts w:asciiTheme="minorHAnsi" w:hAnsiTheme="minorHAnsi"/>
          <w:szCs w:val="22"/>
        </w:rPr>
        <w:t>L.</w:t>
      </w:r>
      <w:r>
        <w:rPr>
          <w:rFonts w:asciiTheme="minorHAnsi" w:hAnsiTheme="minorHAnsi"/>
          <w:szCs w:val="22"/>
        </w:rPr>
        <w:t xml:space="preserve">) </w:t>
      </w:r>
      <w:proofErr w:type="spellStart"/>
      <w:r>
        <w:rPr>
          <w:rFonts w:asciiTheme="minorHAnsi" w:hAnsiTheme="minorHAnsi"/>
          <w:szCs w:val="22"/>
        </w:rPr>
        <w:t>Moench</w:t>
      </w:r>
      <w:proofErr w:type="spellEnd"/>
      <w:r>
        <w:rPr>
          <w:rFonts w:asciiTheme="minorHAnsi" w:hAnsiTheme="minorHAnsi"/>
          <w:szCs w:val="22"/>
        </w:rPr>
        <w:t xml:space="preserve"> subsp. </w:t>
      </w:r>
      <w:r w:rsidRPr="00490AC5">
        <w:rPr>
          <w:rFonts w:asciiTheme="minorHAnsi" w:hAnsiTheme="minorHAnsi"/>
          <w:i/>
          <w:szCs w:val="22"/>
        </w:rPr>
        <w:t>bicolor</w:t>
      </w:r>
      <w:r w:rsidRPr="001167ED">
        <w:rPr>
          <w:rFonts w:asciiTheme="minorHAnsi" w:hAnsiTheme="minorHAnsi"/>
          <w:szCs w:val="22"/>
        </w:rPr>
        <w:t xml:space="preserve">) which is exotic to Australia. </w:t>
      </w:r>
      <w:r>
        <w:rPr>
          <w:rFonts w:asciiTheme="minorHAnsi" w:hAnsiTheme="minorHAnsi"/>
          <w:szCs w:val="22"/>
        </w:rPr>
        <w:t xml:space="preserve">Grain sorghum is an important summer crop in </w:t>
      </w:r>
      <w:r w:rsidR="00E62E28">
        <w:rPr>
          <w:rFonts w:asciiTheme="minorHAnsi" w:hAnsiTheme="minorHAnsi"/>
          <w:szCs w:val="22"/>
        </w:rPr>
        <w:t>Queensland and NSW,</w:t>
      </w:r>
      <w:r>
        <w:rPr>
          <w:rFonts w:asciiTheme="minorHAnsi" w:hAnsiTheme="minorHAnsi"/>
          <w:szCs w:val="22"/>
        </w:rPr>
        <w:t xml:space="preserve"> with </w:t>
      </w:r>
      <w:r w:rsidR="008C275D">
        <w:rPr>
          <w:rFonts w:asciiTheme="minorHAnsi" w:hAnsiTheme="minorHAnsi"/>
          <w:szCs w:val="22"/>
        </w:rPr>
        <w:t xml:space="preserve">an average of </w:t>
      </w:r>
      <w:r>
        <w:rPr>
          <w:rFonts w:asciiTheme="minorHAnsi" w:hAnsiTheme="minorHAnsi"/>
          <w:szCs w:val="22"/>
        </w:rPr>
        <w:t xml:space="preserve">over 600,000 ha/year planted in </w:t>
      </w:r>
      <w:r w:rsidR="003B009B">
        <w:rPr>
          <w:rFonts w:asciiTheme="minorHAnsi" w:hAnsiTheme="minorHAnsi"/>
          <w:szCs w:val="22"/>
        </w:rPr>
        <w:t>recent</w:t>
      </w:r>
      <w:r w:rsidR="008C275D">
        <w:rPr>
          <w:rFonts w:asciiTheme="minorHAnsi" w:hAnsiTheme="minorHAnsi"/>
          <w:szCs w:val="22"/>
        </w:rPr>
        <w:t xml:space="preserve"> years </w:t>
      </w:r>
      <w:r w:rsidR="002859C3">
        <w:rPr>
          <w:rFonts w:asciiTheme="minorHAnsi" w:hAnsiTheme="minorHAnsi"/>
          <w:szCs w:val="22"/>
        </w:rPr>
        <w:fldChar w:fldCharType="begin"/>
      </w:r>
      <w:r w:rsidR="008D39F4">
        <w:rPr>
          <w:rFonts w:asciiTheme="minorHAnsi" w:hAnsiTheme="minorHAnsi"/>
          <w:szCs w:val="22"/>
        </w:rPr>
        <w:instrText xml:space="preserve"> ADDIN REFMGR.CITE &lt;Refman&gt;&lt;Cite&gt;&lt;Author&gt;ABARES&lt;/Author&gt;&lt;Year&gt;2016&lt;/Year&gt;&lt;RecNum&gt;21802&lt;/RecNum&gt;&lt;IDText&gt;Australian crop report No. 178, June 2016&lt;/IDText&gt;&lt;MDL Ref_Type="Report"&gt;&lt;Ref_Type&gt;Report&lt;/Ref_Type&gt;&lt;Ref_ID&gt;21802&lt;/Ref_ID&gt;&lt;Title_Primary&gt;Australian crop report No. 178, June 2016&lt;/Title_Primary&gt;&lt;Authors_Primary&gt;ABARES&lt;/Authors_Primary&gt;&lt;Date_Primary&gt;2016&lt;/Date_Primary&gt;&lt;Keywords&gt;CROP&lt;/Keywords&gt;&lt;Reprint&gt;Not in File&lt;/Reprint&gt;&lt;Pub_Place&gt;Canberra&lt;/Pub_Place&gt;&lt;Publisher&gt;Australian Bureau of Agricultural and Resources Economics and Sciences&lt;/Publisher&gt;&lt;Web_URL&gt;&lt;u&gt;http://www.agriculture.gov.au/abares/publications/pubs?url=http://143.188.17.20/anrdl/DAFFService/pubs.php?seriesName=AustCropReport%26sort=date%26sortOrder=desc%26showIndex=true%26outputType=list%26indexLetter=_&lt;/u&gt;&lt;/Web_URL&gt;&lt;Web_URL_Link1&gt;file://S:\CO\OGTR\EVAL\Eval Sections\Library\REFS\Sorghum\References Cited\ABARES 2016 Aust Crop Report 178.pdf&lt;/Web_URL_Link1&gt;&lt;Web_URL_Link2&gt;&lt;u&gt;http://data.daff.gov.au/data/warehouse/aucrpd9abcc003/aucrpd9abcc201606vVFkk/AustCropRrt20160615_v1.0.0.pdf&lt;/u&gt;&lt;/Web_URL_Link2&gt;&lt;ZZ_WorkformID&gt;24&lt;/ZZ_WorkformID&gt;&lt;/MDL&gt;&lt;/Cite&gt;&lt;/Refman&gt;</w:instrText>
      </w:r>
      <w:r w:rsidR="002859C3">
        <w:rPr>
          <w:rFonts w:asciiTheme="minorHAnsi" w:hAnsiTheme="minorHAnsi"/>
          <w:szCs w:val="22"/>
        </w:rPr>
        <w:fldChar w:fldCharType="separate"/>
      </w:r>
      <w:r w:rsidR="002859C3">
        <w:rPr>
          <w:rFonts w:asciiTheme="minorHAnsi" w:hAnsiTheme="minorHAnsi"/>
          <w:noProof/>
          <w:szCs w:val="22"/>
        </w:rPr>
        <w:t>(ABARES 2016)</w:t>
      </w:r>
      <w:r w:rsidR="002859C3">
        <w:rPr>
          <w:rFonts w:asciiTheme="minorHAnsi" w:hAnsiTheme="minorHAnsi"/>
          <w:szCs w:val="22"/>
        </w:rPr>
        <w:fldChar w:fldCharType="end"/>
      </w:r>
      <w:r>
        <w:rPr>
          <w:rFonts w:asciiTheme="minorHAnsi" w:hAnsiTheme="minorHAnsi"/>
          <w:szCs w:val="22"/>
        </w:rPr>
        <w:t xml:space="preserve">. </w:t>
      </w:r>
      <w:r w:rsidR="00E62E28">
        <w:rPr>
          <w:rFonts w:asciiTheme="minorHAnsi" w:hAnsiTheme="minorHAnsi"/>
          <w:szCs w:val="22"/>
        </w:rPr>
        <w:t xml:space="preserve">Within Australia </w:t>
      </w:r>
      <w:r w:rsidR="001B6C0D">
        <w:rPr>
          <w:rFonts w:asciiTheme="minorHAnsi" w:hAnsiTheme="minorHAnsi"/>
          <w:szCs w:val="22"/>
        </w:rPr>
        <w:t>sorghum</w:t>
      </w:r>
      <w:r w:rsidR="00E62E28">
        <w:rPr>
          <w:rFonts w:asciiTheme="minorHAnsi" w:hAnsiTheme="minorHAnsi"/>
          <w:szCs w:val="22"/>
        </w:rPr>
        <w:t xml:space="preserve"> is </w:t>
      </w:r>
      <w:r w:rsidR="002859C3">
        <w:rPr>
          <w:rFonts w:asciiTheme="minorHAnsi" w:hAnsiTheme="minorHAnsi"/>
          <w:szCs w:val="22"/>
        </w:rPr>
        <w:t>used predominantly</w:t>
      </w:r>
      <w:r w:rsidR="00E62E28">
        <w:rPr>
          <w:rFonts w:asciiTheme="minorHAnsi" w:hAnsiTheme="minorHAnsi"/>
          <w:szCs w:val="22"/>
        </w:rPr>
        <w:t xml:space="preserve"> as livestock</w:t>
      </w:r>
      <w:r w:rsidR="00D00955">
        <w:rPr>
          <w:rFonts w:asciiTheme="minorHAnsi" w:hAnsiTheme="minorHAnsi"/>
          <w:szCs w:val="22"/>
        </w:rPr>
        <w:t xml:space="preserve"> feed</w:t>
      </w:r>
      <w:r w:rsidR="006E7CB7">
        <w:rPr>
          <w:rFonts w:asciiTheme="minorHAnsi" w:hAnsiTheme="minorHAnsi"/>
          <w:szCs w:val="22"/>
        </w:rPr>
        <w:t xml:space="preserve"> but also for production of ethanol fuel</w:t>
      </w:r>
      <w:r w:rsidR="008E3DBD">
        <w:rPr>
          <w:rFonts w:asciiTheme="minorHAnsi" w:hAnsiTheme="minorHAnsi"/>
          <w:szCs w:val="22"/>
        </w:rPr>
        <w:t xml:space="preserve"> </w:t>
      </w:r>
      <w:r w:rsidR="008E3DBD">
        <w:rPr>
          <w:rFonts w:asciiTheme="minorHAnsi" w:hAnsiTheme="minorHAnsi"/>
          <w:szCs w:val="22"/>
        </w:rPr>
        <w:fldChar w:fldCharType="begin"/>
      </w:r>
      <w:r w:rsidR="008D39F4">
        <w:rPr>
          <w:rFonts w:asciiTheme="minorHAnsi" w:hAnsiTheme="minorHAnsi"/>
          <w:szCs w:val="22"/>
        </w:rPr>
        <w:instrText xml:space="preserve"> ADDIN REFMGR.CITE &lt;Refman&gt;&lt;Cite&gt;&lt;Author&gt;Gordon&lt;/Author&gt;&lt;Year&gt;2016&lt;/Year&gt;&lt;RecNum&gt;22046&lt;/RecNum&gt;&lt;IDText&gt;State of the Australian grains industry 2016&lt;/IDText&gt;&lt;MDL Ref_Type="Report"&gt;&lt;Ref_Type&gt;Report&lt;/Ref_Type&gt;&lt;Ref_ID&gt;22046&lt;/Ref_ID&gt;&lt;Title_Primary&gt;State of the Australian grains industry 2016&lt;/Title_Primary&gt;&lt;Authors_Primary&gt;Gordon,C.K.&lt;/Authors_Primary&gt;&lt;Date_Primary&gt;2016&lt;/Date_Primary&gt;&lt;Keywords&gt;STATE&lt;/Keywords&gt;&lt;Keywords&gt;of&lt;/Keywords&gt;&lt;Keywords&gt;grain&lt;/Keywords&gt;&lt;Keywords&gt;Industry&lt;/Keywords&gt;&lt;Reprint&gt;Not in File&lt;/Reprint&gt;&lt;Pub_Place&gt;Canberra&lt;/Pub_Place&gt;&lt;Publisher&gt;Grain Growers Limited&lt;/Publisher&gt;&lt;Web_URL_Link1&gt;file://S:\CO\OGTR\EVAL\Eval Sections\Library\REFS\Sorghum\Gordon 2016 State of Australian grain industry.pdf&lt;/Web_URL_Link1&gt;&lt;ZZ_WorkformID&gt;24&lt;/ZZ_WorkformID&gt;&lt;/MDL&gt;&lt;/Cite&gt;&lt;/Refman&gt;</w:instrText>
      </w:r>
      <w:r w:rsidR="008E3DBD">
        <w:rPr>
          <w:rFonts w:asciiTheme="minorHAnsi" w:hAnsiTheme="minorHAnsi"/>
          <w:szCs w:val="22"/>
        </w:rPr>
        <w:fldChar w:fldCharType="separate"/>
      </w:r>
      <w:r w:rsidR="008E3DBD">
        <w:rPr>
          <w:rFonts w:asciiTheme="minorHAnsi" w:hAnsiTheme="minorHAnsi"/>
          <w:noProof/>
          <w:szCs w:val="22"/>
        </w:rPr>
        <w:t>(Gordon 2016)</w:t>
      </w:r>
      <w:r w:rsidR="008E3DBD">
        <w:rPr>
          <w:rFonts w:asciiTheme="minorHAnsi" w:hAnsiTheme="minorHAnsi"/>
          <w:szCs w:val="22"/>
        </w:rPr>
        <w:fldChar w:fldCharType="end"/>
      </w:r>
      <w:r w:rsidR="006E7CB7">
        <w:rPr>
          <w:rFonts w:asciiTheme="minorHAnsi" w:hAnsiTheme="minorHAnsi"/>
          <w:szCs w:val="22"/>
        </w:rPr>
        <w:t xml:space="preserve">. </w:t>
      </w:r>
      <w:r w:rsidR="008E3DBD">
        <w:t>Sorghum flour is also used in some gluten-free food products in Australia (</w:t>
      </w:r>
      <w:hyperlink r:id="rId18" w:history="1">
        <w:r w:rsidR="008E3DBD" w:rsidRPr="00971C24">
          <w:rPr>
            <w:rStyle w:val="Hyperlink"/>
          </w:rPr>
          <w:t xml:space="preserve">GRDC </w:t>
        </w:r>
        <w:proofErr w:type="spellStart"/>
        <w:r w:rsidR="008E3DBD" w:rsidRPr="00971C24">
          <w:rPr>
            <w:rStyle w:val="Hyperlink"/>
          </w:rPr>
          <w:t>GroundCover</w:t>
        </w:r>
        <w:proofErr w:type="spellEnd"/>
        <w:r w:rsidR="008E3DBD" w:rsidRPr="00971C24">
          <w:rPr>
            <w:rStyle w:val="Hyperlink"/>
          </w:rPr>
          <w:t xml:space="preserve"> 2017</w:t>
        </w:r>
      </w:hyperlink>
      <w:r w:rsidR="008E3DBD">
        <w:t xml:space="preserve">). </w:t>
      </w:r>
      <w:r w:rsidR="006E7CB7">
        <w:rPr>
          <w:rFonts w:asciiTheme="minorHAnsi" w:hAnsiTheme="minorHAnsi"/>
          <w:szCs w:val="22"/>
        </w:rPr>
        <w:t>G</w:t>
      </w:r>
      <w:r w:rsidR="00E66B04">
        <w:rPr>
          <w:rFonts w:asciiTheme="minorHAnsi" w:hAnsiTheme="minorHAnsi"/>
          <w:szCs w:val="22"/>
        </w:rPr>
        <w:t>rain</w:t>
      </w:r>
      <w:r w:rsidR="00D00955">
        <w:rPr>
          <w:rFonts w:asciiTheme="minorHAnsi" w:hAnsiTheme="minorHAnsi"/>
          <w:szCs w:val="22"/>
        </w:rPr>
        <w:t xml:space="preserve"> is exported for both</w:t>
      </w:r>
      <w:r w:rsidR="00E62E28">
        <w:rPr>
          <w:rFonts w:asciiTheme="minorHAnsi" w:hAnsiTheme="minorHAnsi"/>
          <w:szCs w:val="22"/>
        </w:rPr>
        <w:t xml:space="preserve"> animal and human consumption</w:t>
      </w:r>
      <w:r w:rsidR="006E7CB7">
        <w:rPr>
          <w:rFonts w:asciiTheme="minorHAnsi" w:hAnsiTheme="minorHAnsi"/>
          <w:szCs w:val="22"/>
        </w:rPr>
        <w:t xml:space="preserve"> </w:t>
      </w:r>
      <w:r w:rsidR="006E7CB7">
        <w:rPr>
          <w:rFonts w:asciiTheme="minorHAnsi" w:hAnsiTheme="minorHAnsi"/>
          <w:szCs w:val="22"/>
        </w:rPr>
        <w:fldChar w:fldCharType="begin"/>
      </w:r>
      <w:r w:rsidR="008D39F4">
        <w:rPr>
          <w:rFonts w:asciiTheme="minorHAnsi" w:hAnsiTheme="minorHAnsi"/>
          <w:szCs w:val="22"/>
        </w:rPr>
        <w:instrText xml:space="preserve"> ADDIN REFMGR.CITE &lt;Refman&gt;&lt;Cite&gt;&lt;Author&gt;Gordon&lt;/Author&gt;&lt;Year&gt;2016&lt;/Year&gt;&lt;RecNum&gt;22046&lt;/RecNum&gt;&lt;IDText&gt;State of the Australian grains industry 2016&lt;/IDText&gt;&lt;MDL Ref_Type="Report"&gt;&lt;Ref_Type&gt;Report&lt;/Ref_Type&gt;&lt;Ref_ID&gt;22046&lt;/Ref_ID&gt;&lt;Title_Primary&gt;State of the Australian grains industry 2016&lt;/Title_Primary&gt;&lt;Authors_Primary&gt;Gordon,C.K.&lt;/Authors_Primary&gt;&lt;Date_Primary&gt;2016&lt;/Date_Primary&gt;&lt;Keywords&gt;STATE&lt;/Keywords&gt;&lt;Keywords&gt;of&lt;/Keywords&gt;&lt;Keywords&gt;grain&lt;/Keywords&gt;&lt;Keywords&gt;Industry&lt;/Keywords&gt;&lt;Reprint&gt;Not in File&lt;/Reprint&gt;&lt;Pub_Place&gt;Canberra&lt;/Pub_Place&gt;&lt;Publisher&gt;Grain Growers Limited&lt;/Publisher&gt;&lt;Web_URL_Link1&gt;file://S:\CO\OGTR\EVAL\Eval Sections\Library\REFS\Sorghum\Gordon 2016 State of Australian grain industry.pdf&lt;/Web_URL_Link1&gt;&lt;ZZ_WorkformID&gt;24&lt;/ZZ_WorkformID&gt;&lt;/MDL&gt;&lt;/Cite&gt;&lt;/Refman&gt;</w:instrText>
      </w:r>
      <w:r w:rsidR="006E7CB7">
        <w:rPr>
          <w:rFonts w:asciiTheme="minorHAnsi" w:hAnsiTheme="minorHAnsi"/>
          <w:szCs w:val="22"/>
        </w:rPr>
        <w:fldChar w:fldCharType="separate"/>
      </w:r>
      <w:r w:rsidR="006E7CB7">
        <w:rPr>
          <w:rFonts w:asciiTheme="minorHAnsi" w:hAnsiTheme="minorHAnsi"/>
          <w:noProof/>
          <w:szCs w:val="22"/>
        </w:rPr>
        <w:t>(Gordon 2016)</w:t>
      </w:r>
      <w:r w:rsidR="006E7CB7">
        <w:rPr>
          <w:rFonts w:asciiTheme="minorHAnsi" w:hAnsiTheme="minorHAnsi"/>
          <w:szCs w:val="22"/>
        </w:rPr>
        <w:fldChar w:fldCharType="end"/>
      </w:r>
      <w:r w:rsidR="00E62E28">
        <w:rPr>
          <w:rFonts w:asciiTheme="minorHAnsi" w:hAnsiTheme="minorHAnsi"/>
          <w:szCs w:val="22"/>
        </w:rPr>
        <w:t>.</w:t>
      </w:r>
    </w:p>
    <w:p w:rsidR="00490AC5" w:rsidRDefault="00490AC5" w:rsidP="00D00955">
      <w:pPr>
        <w:pStyle w:val="1Para"/>
      </w:pPr>
      <w:r w:rsidRPr="001167ED">
        <w:t xml:space="preserve">Detailed information about the parent organism is contained in the reference document </w:t>
      </w:r>
      <w:r w:rsidRPr="00F2177E">
        <w:rPr>
          <w:i/>
        </w:rPr>
        <w:t xml:space="preserve">The Biology of </w:t>
      </w:r>
      <w:r w:rsidR="00D00955" w:rsidRPr="00D00955">
        <w:rPr>
          <w:rFonts w:asciiTheme="minorHAnsi" w:hAnsiTheme="minorHAnsi"/>
          <w:szCs w:val="22"/>
        </w:rPr>
        <w:t xml:space="preserve">Sorghum bicolor </w:t>
      </w:r>
      <w:r w:rsidR="00D00955" w:rsidRPr="00D00955">
        <w:rPr>
          <w:rFonts w:asciiTheme="minorHAnsi" w:hAnsiTheme="minorHAnsi"/>
          <w:i/>
          <w:szCs w:val="22"/>
        </w:rPr>
        <w:t xml:space="preserve">(L.) </w:t>
      </w:r>
      <w:proofErr w:type="spellStart"/>
      <w:r w:rsidR="00D00955" w:rsidRPr="00D00955">
        <w:rPr>
          <w:rFonts w:asciiTheme="minorHAnsi" w:hAnsiTheme="minorHAnsi"/>
          <w:i/>
          <w:szCs w:val="22"/>
        </w:rPr>
        <w:t>Moench</w:t>
      </w:r>
      <w:proofErr w:type="spellEnd"/>
      <w:r w:rsidR="00D00955" w:rsidRPr="00D00955">
        <w:rPr>
          <w:rFonts w:asciiTheme="minorHAnsi" w:hAnsiTheme="minorHAnsi"/>
          <w:i/>
          <w:szCs w:val="22"/>
        </w:rPr>
        <w:t xml:space="preserve"> subsp. </w:t>
      </w:r>
      <w:r w:rsidR="00D00955" w:rsidRPr="00D00955">
        <w:rPr>
          <w:rFonts w:asciiTheme="minorHAnsi" w:hAnsiTheme="minorHAnsi"/>
          <w:szCs w:val="22"/>
        </w:rPr>
        <w:t xml:space="preserve">bicolor </w:t>
      </w:r>
      <w:r w:rsidR="00D00955" w:rsidRPr="00D00955">
        <w:rPr>
          <w:rFonts w:asciiTheme="minorHAnsi" w:hAnsiTheme="minorHAnsi"/>
          <w:i/>
          <w:szCs w:val="22"/>
        </w:rPr>
        <w:t>(Sorghum)</w:t>
      </w:r>
      <w:r w:rsidRPr="001167ED">
        <w:t xml:space="preserve"> </w:t>
      </w:r>
      <w:r w:rsidR="007E3B0B">
        <w:fldChar w:fldCharType="begin"/>
      </w:r>
      <w:r w:rsidR="008D39F4">
        <w:instrText xml:space="preserve"> ADDIN REFMGR.CITE &lt;Refman&gt;&lt;Cite&gt;&lt;Author&gt;OGTR&lt;/Author&gt;&lt;Year&gt;2017&lt;/Year&gt;&lt;RecNum&gt;22097&lt;/RecNum&gt;&lt;IDText&gt;The biology of Sorghum bicolor (L.) Moench subsp. bicolor (Sorghum)&lt;/IDText&gt;&lt;MDL Ref_Type="Report"&gt;&lt;Ref_Type&gt;Report&lt;/Ref_Type&gt;&lt;Ref_ID&gt;22097&lt;/Ref_ID&gt;&lt;Title_Primary&gt;The biology of &lt;i&gt;Sorghum bicolor&lt;/i&gt; (L.) Moench subsp. &lt;i&gt;bicolor &lt;/i&gt;(Sorghum)&lt;/Title_Primary&gt;&lt;Authors_Primary&gt;OGTR&lt;/Authors_Primary&gt;&lt;Date_Primary&gt;2017&lt;/Date_Primary&gt;&lt;Keywords&gt;Biology&lt;/Keywords&gt;&lt;Keywords&gt;of&lt;/Keywords&gt;&lt;Keywords&gt;sorghum&lt;/Keywords&gt;&lt;Reprint&gt;Not in File&lt;/Reprint&gt;&lt;Pub_Place&gt;Canberra, Australia&lt;/Pub_Place&gt;&lt;Publisher&gt;Office of the Gene Technology Regulator&lt;/Publisher&gt;&lt;ZZ_WorkformID&gt;24&lt;/ZZ_WorkformID&gt;&lt;/MDL&gt;&lt;/Cite&gt;&lt;/Refman&gt;</w:instrText>
      </w:r>
      <w:r w:rsidR="007E3B0B">
        <w:fldChar w:fldCharType="separate"/>
      </w:r>
      <w:r w:rsidR="007E3B0B">
        <w:rPr>
          <w:noProof/>
        </w:rPr>
        <w:t>(OGTR 2017)</w:t>
      </w:r>
      <w:r w:rsidR="007E3B0B">
        <w:fldChar w:fldCharType="end"/>
      </w:r>
      <w:r w:rsidR="007E3B0B">
        <w:t xml:space="preserve"> </w:t>
      </w:r>
      <w:r w:rsidRPr="001167ED">
        <w:t xml:space="preserve">which was produced to inform the risk assessment process for licence applications involving GM </w:t>
      </w:r>
      <w:r w:rsidR="00D00955">
        <w:t>sorghum</w:t>
      </w:r>
      <w:r w:rsidRPr="001167ED">
        <w:t>. Baseline information from this document will be used and referred to throughout the RARMP.</w:t>
      </w:r>
    </w:p>
    <w:p w:rsidR="00E66B04" w:rsidRPr="002B0C54" w:rsidRDefault="00E66B04" w:rsidP="007E33D0">
      <w:pPr>
        <w:pStyle w:val="1Para"/>
      </w:pPr>
      <w:r w:rsidRPr="002B0C54">
        <w:lastRenderedPageBreak/>
        <w:t xml:space="preserve">The GM sorghum lines were generated </w:t>
      </w:r>
      <w:r w:rsidR="002431F7" w:rsidRPr="002B0C54">
        <w:t>in</w:t>
      </w:r>
      <w:r w:rsidRPr="002B0C54">
        <w:t xml:space="preserve"> </w:t>
      </w:r>
      <w:r w:rsidR="002B0C54">
        <w:t>cultivar</w:t>
      </w:r>
      <w:r w:rsidRPr="002B0C54">
        <w:t xml:space="preserve"> </w:t>
      </w:r>
      <w:r w:rsidR="002431F7" w:rsidRPr="002B0C54">
        <w:t xml:space="preserve">RTx430, an </w:t>
      </w:r>
      <w:r w:rsidR="002B0C54" w:rsidRPr="002B0C54">
        <w:t xml:space="preserve">American </w:t>
      </w:r>
      <w:r w:rsidR="002431F7" w:rsidRPr="002B0C54">
        <w:t xml:space="preserve">inbred </w:t>
      </w:r>
      <w:r w:rsidR="002B0C54">
        <w:t>cultivar</w:t>
      </w:r>
      <w:r w:rsidR="002431F7" w:rsidRPr="002B0C54">
        <w:t xml:space="preserve"> that is commonly used as a male parent in sorghum hybrid breeding</w:t>
      </w:r>
      <w:r w:rsidR="002B0C54" w:rsidRPr="002B0C54">
        <w:t xml:space="preserve"> worldwide. </w:t>
      </w:r>
      <w:r w:rsidR="006C633A" w:rsidRPr="002B0C54">
        <w:t xml:space="preserve">During the trial the GM </w:t>
      </w:r>
      <w:r w:rsidR="002B0C54" w:rsidRPr="002B0C54">
        <w:t>sorghum</w:t>
      </w:r>
      <w:r w:rsidR="006C633A" w:rsidRPr="002B0C54">
        <w:t xml:space="preserve"> lines may be c</w:t>
      </w:r>
      <w:r w:rsidRPr="002B0C54">
        <w:t>ross</w:t>
      </w:r>
      <w:r w:rsidR="006C633A" w:rsidRPr="002B0C54">
        <w:t>ed</w:t>
      </w:r>
      <w:r w:rsidRPr="002B0C54">
        <w:t xml:space="preserve"> with </w:t>
      </w:r>
      <w:r w:rsidR="006C633A" w:rsidRPr="002B0C54">
        <w:t xml:space="preserve">non-GM </w:t>
      </w:r>
      <w:r w:rsidR="002B0C54">
        <w:t>inbred</w:t>
      </w:r>
      <w:r w:rsidRPr="002B0C54">
        <w:t xml:space="preserve"> </w:t>
      </w:r>
      <w:r w:rsidR="002B0C54" w:rsidRPr="002B0C54">
        <w:t>female parents</w:t>
      </w:r>
      <w:r w:rsidRPr="002B0C54">
        <w:t xml:space="preserve"> to produce hybrid </w:t>
      </w:r>
      <w:r w:rsidR="00277509">
        <w:t xml:space="preserve">grain sorghum </w:t>
      </w:r>
      <w:r w:rsidRPr="002B0C54">
        <w:t xml:space="preserve">seed. </w:t>
      </w:r>
      <w:r w:rsidR="003F7111">
        <w:t xml:space="preserve"> </w:t>
      </w:r>
      <w:r w:rsidR="00BB7D86">
        <w:t>T</w:t>
      </w:r>
      <w:r w:rsidR="003F7111">
        <w:t>he average height of RTx430 sorghum plants is 102</w:t>
      </w:r>
      <w:r w:rsidR="005D4DB9">
        <w:noBreakHyphen/>
      </w:r>
      <w:r w:rsidR="003F7111">
        <w:t>107 cm, and the average time from planting to 50% flowering is 78 days</w:t>
      </w:r>
      <w:r w:rsidR="00C5357B">
        <w:t xml:space="preserve"> </w:t>
      </w:r>
      <w:r w:rsidR="00BB7D86">
        <w:t xml:space="preserve">in field trials </w:t>
      </w:r>
      <w:r w:rsidR="005D4DB9">
        <w:fldChar w:fldCharType="begin"/>
      </w:r>
      <w:r w:rsidR="008D39F4">
        <w:instrText xml:space="preserve"> ADDIN REFMGR.CITE &lt;Refman&gt;&lt;Cite&gt;&lt;Author&gt;Rooney&lt;/Author&gt;&lt;Year&gt;2011&lt;/Year&gt;&lt;RecNum&gt;22027&lt;/RecNum&gt;&lt;IDText&gt;Registration of Tx2935 through Tx2944 sorghum germplasm&lt;/IDText&gt;&lt;MDL Ref_Type="Journal"&gt;&lt;Ref_Type&gt;Journal&lt;/Ref_Type&gt;&lt;Ref_ID&gt;22027&lt;/Ref_ID&gt;&lt;Title_Primary&gt;Registration of Tx2935 through Tx2944 sorghum germplasm&lt;/Title_Primary&gt;&lt;Authors_Primary&gt;Rooney,W.L.&lt;/Authors_Primary&gt;&lt;Authors_Primary&gt;Odvody,G.N.&lt;/Authors_Primary&gt;&lt;Authors_Primary&gt;Schaefer,K.&lt;/Authors_Primary&gt;&lt;Authors_Primary&gt;Collins,S.D.&lt;/Authors_Primary&gt;&lt;Date_Primary&gt;2011&lt;/Date_Primary&gt;&lt;Keywords&gt;germplasm&lt;/Keywords&gt;&lt;Keywords&gt;of&lt;/Keywords&gt;&lt;Keywords&gt;sorghum&lt;/Keywords&gt;&lt;Reprint&gt;Not in File&lt;/Reprint&gt;&lt;Start_Page&gt;1&lt;/Start_Page&gt;&lt;End_Page&gt;5&lt;/End_Page&gt;&lt;Periodical&gt;J.Plant Regist.&lt;/Periodical&gt;&lt;Volume&gt;5&lt;/Volume&gt;&lt;Web_URL_Link1&gt;file://S:\CO\OGTR\EVAL\Eval Sections\Library\REFS\Sorghum\Rooney et al 2011 sorghum germplasm.pdf&lt;/Web_URL_Link1&gt;&lt;ZZ_JournalStdAbbrev&gt;&lt;f name="System"&gt;J.Plant Regist.&lt;/f&gt;&lt;/ZZ_JournalStdAbbrev&gt;&lt;ZZ_WorkformID&gt;1&lt;/ZZ_WorkformID&gt;&lt;/MDL&gt;&lt;/Cite&gt;&lt;Cite&gt;&lt;Author&gt;Peterson&lt;/Author&gt;&lt;Year&gt;2009&lt;/Year&gt;&lt;RecNum&gt;22028&lt;/RecNum&gt;&lt;IDText&gt;Registration of 16 sorghum germplasm lines&lt;/IDText&gt;&lt;MDL Ref_Type="Journal"&gt;&lt;Ref_Type&gt;Journal&lt;/Ref_Type&gt;&lt;Ref_ID&gt;22028&lt;/Ref_ID&gt;&lt;Title_Primary&gt;Registration of 16 sorghum germplasm lines&lt;/Title_Primary&gt;&lt;Authors_Primary&gt;Peterson,G.C.&lt;/Authors_Primary&gt;&lt;Authors_Primary&gt;Schaefer,K.&lt;/Authors_Primary&gt;&lt;Authors_Primary&gt;Pendleton,B.B.&lt;/Authors_Primary&gt;&lt;Date_Primary&gt;2009&lt;/Date_Primary&gt;&lt;Keywords&gt;of&lt;/Keywords&gt;&lt;Keywords&gt;sorghum&lt;/Keywords&gt;&lt;Keywords&gt;germplasm&lt;/Keywords&gt;&lt;Keywords&gt;LINE&lt;/Keywords&gt;&lt;Reprint&gt;Not in File&lt;/Reprint&gt;&lt;Start_Page&gt;203&lt;/Start_Page&gt;&lt;End_Page&gt;205&lt;/End_Page&gt;&lt;Periodical&gt;J.Plant Regist.&lt;/Periodical&gt;&lt;Volume&gt;3&lt;/Volume&gt;&lt;Web_URL_Link1&gt;file://S:\CO\OGTR\EVAL\Eval Sections\Library\REFS\Sorghum\Peterson et al 2009 sorghum germplasm.pdf&lt;/Web_URL_Link1&gt;&lt;ZZ_JournalStdAbbrev&gt;&lt;f name="System"&gt;J.Plant Regist.&lt;/f&gt;&lt;/ZZ_JournalStdAbbrev&gt;&lt;ZZ_WorkformID&gt;1&lt;/ZZ_WorkformID&gt;&lt;/MDL&gt;&lt;/Cite&gt;&lt;/Refman&gt;</w:instrText>
      </w:r>
      <w:r w:rsidR="005D4DB9">
        <w:fldChar w:fldCharType="separate"/>
      </w:r>
      <w:r w:rsidR="00973375">
        <w:rPr>
          <w:noProof/>
        </w:rPr>
        <w:t>(Peterson et al. 2009; Rooney et al. 2011)</w:t>
      </w:r>
      <w:r w:rsidR="005D4DB9">
        <w:fldChar w:fldCharType="end"/>
      </w:r>
      <w:r w:rsidR="003F7111">
        <w:t>.</w:t>
      </w:r>
    </w:p>
    <w:p w:rsidR="00925FE4" w:rsidRPr="00811604" w:rsidRDefault="00925FE4" w:rsidP="00E176CF">
      <w:pPr>
        <w:pStyle w:val="Style2"/>
      </w:pPr>
      <w:bookmarkStart w:id="89" w:name="_Toc209859572"/>
      <w:bookmarkStart w:id="90" w:name="_Ref220914220"/>
      <w:bookmarkStart w:id="91" w:name="_Ref220920025"/>
      <w:bookmarkStart w:id="92" w:name="_Ref256776892"/>
      <w:bookmarkStart w:id="93" w:name="_Toc274904750"/>
      <w:bookmarkStart w:id="94" w:name="_Toc291151800"/>
      <w:bookmarkStart w:id="95" w:name="_Toc309054004"/>
      <w:bookmarkStart w:id="96" w:name="_Toc309833696"/>
      <w:bookmarkStart w:id="97" w:name="_Toc311188357"/>
      <w:bookmarkStart w:id="98" w:name="_Toc355008008"/>
      <w:bookmarkStart w:id="99" w:name="_Ref419242708"/>
      <w:bookmarkStart w:id="100" w:name="_Toc488653815"/>
      <w:r w:rsidRPr="00811604">
        <w:t>The GMOs, nature and effect of the genetic modification</w:t>
      </w:r>
      <w:bookmarkEnd w:id="89"/>
      <w:bookmarkEnd w:id="90"/>
      <w:bookmarkEnd w:id="91"/>
      <w:bookmarkEnd w:id="92"/>
      <w:bookmarkEnd w:id="93"/>
      <w:bookmarkEnd w:id="94"/>
      <w:bookmarkEnd w:id="95"/>
      <w:bookmarkEnd w:id="96"/>
      <w:bookmarkEnd w:id="97"/>
      <w:bookmarkEnd w:id="98"/>
      <w:bookmarkEnd w:id="99"/>
      <w:bookmarkEnd w:id="100"/>
    </w:p>
    <w:p w:rsidR="00925FE4" w:rsidRPr="00811604" w:rsidRDefault="00925FE4" w:rsidP="005F21C0">
      <w:pPr>
        <w:pStyle w:val="Style3"/>
      </w:pPr>
      <w:bookmarkStart w:id="101" w:name="_Ref191112356"/>
      <w:bookmarkStart w:id="102" w:name="_Toc194221361"/>
      <w:bookmarkStart w:id="103" w:name="_Toc195684933"/>
      <w:bookmarkStart w:id="104" w:name="_Toc209859573"/>
      <w:bookmarkStart w:id="105" w:name="_Toc274904751"/>
      <w:bookmarkStart w:id="106" w:name="_Toc291151801"/>
      <w:bookmarkStart w:id="107" w:name="_Toc309054005"/>
      <w:bookmarkStart w:id="108" w:name="_Toc309833697"/>
      <w:bookmarkStart w:id="109" w:name="_Toc311188358"/>
      <w:bookmarkStart w:id="110" w:name="_Toc355008009"/>
      <w:bookmarkStart w:id="111" w:name="_Toc488653816"/>
      <w:bookmarkStart w:id="112" w:name="_Ref191716974"/>
      <w:r w:rsidRPr="00811604">
        <w:t>Introduction to the GMOs</w:t>
      </w:r>
      <w:bookmarkEnd w:id="101"/>
      <w:bookmarkEnd w:id="102"/>
      <w:bookmarkEnd w:id="103"/>
      <w:bookmarkEnd w:id="104"/>
      <w:bookmarkEnd w:id="105"/>
      <w:bookmarkEnd w:id="106"/>
      <w:bookmarkEnd w:id="107"/>
      <w:bookmarkEnd w:id="108"/>
      <w:bookmarkEnd w:id="109"/>
      <w:bookmarkEnd w:id="110"/>
      <w:bookmarkEnd w:id="111"/>
    </w:p>
    <w:p w:rsidR="00C30B28" w:rsidRPr="00811604" w:rsidRDefault="00925FE4" w:rsidP="00C30B28">
      <w:pPr>
        <w:pStyle w:val="1Para"/>
      </w:pPr>
      <w:r w:rsidRPr="00811604">
        <w:t xml:space="preserve">The </w:t>
      </w:r>
      <w:r w:rsidR="008079D8" w:rsidRPr="00811604">
        <w:t xml:space="preserve">applicant proposes to release </w:t>
      </w:r>
      <w:r w:rsidR="00BE6A54">
        <w:t xml:space="preserve">up to 42 lines of GM sorghum. The lines are classified into four categories (Table 1). Each line contains </w:t>
      </w:r>
      <w:r w:rsidR="00990A8E">
        <w:t>a single</w:t>
      </w:r>
      <w:r w:rsidR="00FB038F">
        <w:t xml:space="preserve"> introduced</w:t>
      </w:r>
      <w:r w:rsidR="00BE6A54">
        <w:t xml:space="preserve"> gene or gene fragment intende</w:t>
      </w:r>
      <w:r w:rsidR="00990A8E">
        <w:t xml:space="preserve">d to </w:t>
      </w:r>
      <w:r w:rsidR="00F24A4C">
        <w:t>increase grain quality or yield</w:t>
      </w:r>
      <w:r w:rsidR="00BE6A54">
        <w:t xml:space="preserve"> and </w:t>
      </w:r>
      <w:r w:rsidR="00FB038F">
        <w:t xml:space="preserve">an introduced </w:t>
      </w:r>
      <w:r w:rsidR="00BE6A54">
        <w:t xml:space="preserve">selectable marker gene. All of the </w:t>
      </w:r>
      <w:r w:rsidR="00FB038F">
        <w:t xml:space="preserve">introduced </w:t>
      </w:r>
      <w:r w:rsidR="00BE6A54">
        <w:t xml:space="preserve">genes or gene fragments conferring altered grain </w:t>
      </w:r>
      <w:r w:rsidR="00F24A4C">
        <w:t xml:space="preserve">traits </w:t>
      </w:r>
      <w:r w:rsidR="00BE6A54">
        <w:t xml:space="preserve">are derived from cultivated </w:t>
      </w:r>
      <w:r w:rsidR="005C28C3">
        <w:t xml:space="preserve">grain </w:t>
      </w:r>
      <w:r w:rsidR="00BE6A54">
        <w:t>sorghum (</w:t>
      </w:r>
      <w:r w:rsidR="00BE6A54" w:rsidRPr="00BE6A54">
        <w:rPr>
          <w:i/>
        </w:rPr>
        <w:t>S. bicolor</w:t>
      </w:r>
      <w:r w:rsidR="00BE6A54">
        <w:t xml:space="preserve"> subsp. </w:t>
      </w:r>
      <w:r w:rsidR="00BE6A54" w:rsidRPr="00BE6A54">
        <w:rPr>
          <w:i/>
        </w:rPr>
        <w:t>bicolor</w:t>
      </w:r>
      <w:r w:rsidR="00BE6A54">
        <w:t xml:space="preserve">). </w:t>
      </w:r>
    </w:p>
    <w:p w:rsidR="00064C91" w:rsidRPr="00811604" w:rsidRDefault="00064C91" w:rsidP="0085232F">
      <w:pPr>
        <w:pStyle w:val="Caption"/>
        <w:ind w:firstLine="0"/>
      </w:pPr>
      <w:r w:rsidRPr="00811604">
        <w:t>Table 1</w:t>
      </w:r>
      <w:r w:rsidR="0085232F" w:rsidRPr="00811604">
        <w:tab/>
      </w:r>
      <w:r w:rsidR="00990A8E">
        <w:t>Categories of GM sorghum</w:t>
      </w:r>
    </w:p>
    <w:tbl>
      <w:tblPr>
        <w:tblStyle w:val="TableGrid"/>
        <w:tblW w:w="0" w:type="auto"/>
        <w:tblLook w:val="04A0" w:firstRow="1" w:lastRow="0" w:firstColumn="1" w:lastColumn="0" w:noHBand="0" w:noVBand="1"/>
        <w:tblCaption w:val="Table 1. Categories of GM sorghum"/>
        <w:tblDescription w:val="This table provides summary information on the categories of GM sorghum proposed for release in the field trial. The table has three columns, one each for Category, Introduced genetic element conferring altered grain quality,and Number of lines."/>
      </w:tblPr>
      <w:tblGrid>
        <w:gridCol w:w="1034"/>
        <w:gridCol w:w="6481"/>
        <w:gridCol w:w="1740"/>
      </w:tblGrid>
      <w:tr w:rsidR="00A711C8" w:rsidRPr="00811604" w:rsidTr="00FB038F">
        <w:trPr>
          <w:tblHeader/>
        </w:trPr>
        <w:tc>
          <w:tcPr>
            <w:tcW w:w="998" w:type="dxa"/>
            <w:shd w:val="clear" w:color="auto" w:fill="BFBFBF" w:themeFill="background1" w:themeFillShade="BF"/>
          </w:tcPr>
          <w:p w:rsidR="00A711C8" w:rsidRPr="00FB038F" w:rsidRDefault="00A711C8" w:rsidP="00C85AB0">
            <w:pPr>
              <w:pStyle w:val="1Para"/>
              <w:keepNext/>
              <w:numPr>
                <w:ilvl w:val="0"/>
                <w:numId w:val="0"/>
              </w:numPr>
              <w:rPr>
                <w:b/>
                <w:szCs w:val="22"/>
              </w:rPr>
            </w:pPr>
            <w:r w:rsidRPr="00FB038F">
              <w:rPr>
                <w:b/>
                <w:szCs w:val="22"/>
              </w:rPr>
              <w:t>Category</w:t>
            </w:r>
          </w:p>
        </w:tc>
        <w:tc>
          <w:tcPr>
            <w:tcW w:w="6481" w:type="dxa"/>
            <w:shd w:val="clear" w:color="auto" w:fill="BFBFBF" w:themeFill="background1" w:themeFillShade="BF"/>
          </w:tcPr>
          <w:p w:rsidR="00A711C8" w:rsidRPr="00FB038F" w:rsidRDefault="004C6575" w:rsidP="00F24A4C">
            <w:pPr>
              <w:pStyle w:val="1Para"/>
              <w:keepNext/>
              <w:numPr>
                <w:ilvl w:val="0"/>
                <w:numId w:val="0"/>
              </w:numPr>
              <w:jc w:val="center"/>
              <w:rPr>
                <w:b/>
                <w:szCs w:val="22"/>
              </w:rPr>
            </w:pPr>
            <w:r w:rsidRPr="00FB038F">
              <w:rPr>
                <w:b/>
                <w:szCs w:val="22"/>
              </w:rPr>
              <w:t>Introduced g</w:t>
            </w:r>
            <w:r w:rsidR="00A711C8" w:rsidRPr="00FB038F">
              <w:rPr>
                <w:b/>
                <w:szCs w:val="22"/>
              </w:rPr>
              <w:t xml:space="preserve">enetic element conferring altered grain </w:t>
            </w:r>
            <w:r w:rsidR="00F24A4C">
              <w:rPr>
                <w:b/>
                <w:szCs w:val="22"/>
              </w:rPr>
              <w:t>traits</w:t>
            </w:r>
          </w:p>
        </w:tc>
        <w:tc>
          <w:tcPr>
            <w:tcW w:w="1740" w:type="dxa"/>
            <w:shd w:val="clear" w:color="auto" w:fill="BFBFBF" w:themeFill="background1" w:themeFillShade="BF"/>
          </w:tcPr>
          <w:p w:rsidR="00A711C8" w:rsidRPr="00FB038F" w:rsidRDefault="00A711C8" w:rsidP="00A711C8">
            <w:pPr>
              <w:pStyle w:val="1Para"/>
              <w:keepNext/>
              <w:numPr>
                <w:ilvl w:val="0"/>
                <w:numId w:val="0"/>
              </w:numPr>
              <w:jc w:val="center"/>
              <w:rPr>
                <w:b/>
                <w:szCs w:val="22"/>
              </w:rPr>
            </w:pPr>
            <w:r w:rsidRPr="00FB038F">
              <w:rPr>
                <w:b/>
                <w:szCs w:val="22"/>
              </w:rPr>
              <w:t>Number of lines</w:t>
            </w:r>
          </w:p>
        </w:tc>
      </w:tr>
      <w:tr w:rsidR="00A711C8" w:rsidRPr="00811604" w:rsidTr="00FB038F">
        <w:trPr>
          <w:trHeight w:val="235"/>
        </w:trPr>
        <w:tc>
          <w:tcPr>
            <w:tcW w:w="998" w:type="dxa"/>
          </w:tcPr>
          <w:p w:rsidR="00A711C8" w:rsidRPr="00FB038F" w:rsidRDefault="00A711C8" w:rsidP="00A711C8">
            <w:pPr>
              <w:pStyle w:val="1Para"/>
              <w:numPr>
                <w:ilvl w:val="0"/>
                <w:numId w:val="0"/>
              </w:numPr>
              <w:jc w:val="center"/>
              <w:rPr>
                <w:szCs w:val="22"/>
              </w:rPr>
            </w:pPr>
            <w:r w:rsidRPr="00FB038F">
              <w:rPr>
                <w:szCs w:val="22"/>
              </w:rPr>
              <w:t>1</w:t>
            </w:r>
          </w:p>
        </w:tc>
        <w:tc>
          <w:tcPr>
            <w:tcW w:w="6481" w:type="dxa"/>
          </w:tcPr>
          <w:p w:rsidR="00A711C8" w:rsidRPr="00FB038F" w:rsidRDefault="00FB038F" w:rsidP="00C85AB0">
            <w:pPr>
              <w:pStyle w:val="1Para"/>
              <w:numPr>
                <w:ilvl w:val="0"/>
                <w:numId w:val="0"/>
              </w:numPr>
              <w:rPr>
                <w:szCs w:val="22"/>
              </w:rPr>
            </w:pPr>
            <w:r w:rsidRPr="00FB038F">
              <w:rPr>
                <w:szCs w:val="22"/>
              </w:rPr>
              <w:t>Modified kafirin gene</w:t>
            </w:r>
          </w:p>
        </w:tc>
        <w:tc>
          <w:tcPr>
            <w:tcW w:w="1740" w:type="dxa"/>
          </w:tcPr>
          <w:p w:rsidR="00A711C8" w:rsidRPr="00FB038F" w:rsidRDefault="00A711C8" w:rsidP="00A711C8">
            <w:pPr>
              <w:pStyle w:val="1Para"/>
              <w:numPr>
                <w:ilvl w:val="0"/>
                <w:numId w:val="0"/>
              </w:numPr>
              <w:jc w:val="center"/>
              <w:rPr>
                <w:szCs w:val="22"/>
              </w:rPr>
            </w:pPr>
            <w:r w:rsidRPr="00FB038F">
              <w:rPr>
                <w:szCs w:val="22"/>
              </w:rPr>
              <w:t>Up to 6</w:t>
            </w:r>
          </w:p>
        </w:tc>
      </w:tr>
      <w:tr w:rsidR="00A711C8" w:rsidRPr="00811604" w:rsidTr="00FB038F">
        <w:trPr>
          <w:trHeight w:val="310"/>
        </w:trPr>
        <w:tc>
          <w:tcPr>
            <w:tcW w:w="998" w:type="dxa"/>
          </w:tcPr>
          <w:p w:rsidR="00A711C8" w:rsidRPr="00FB038F" w:rsidRDefault="00A711C8" w:rsidP="00A711C8">
            <w:pPr>
              <w:pStyle w:val="1Para"/>
              <w:numPr>
                <w:ilvl w:val="0"/>
                <w:numId w:val="0"/>
              </w:numPr>
              <w:jc w:val="center"/>
              <w:rPr>
                <w:szCs w:val="22"/>
              </w:rPr>
            </w:pPr>
            <w:r w:rsidRPr="00FB038F">
              <w:rPr>
                <w:szCs w:val="22"/>
              </w:rPr>
              <w:t>2</w:t>
            </w:r>
          </w:p>
        </w:tc>
        <w:tc>
          <w:tcPr>
            <w:tcW w:w="6481" w:type="dxa"/>
          </w:tcPr>
          <w:p w:rsidR="00A711C8" w:rsidRPr="00FB038F" w:rsidRDefault="00FB038F" w:rsidP="00C85AB0">
            <w:pPr>
              <w:pStyle w:val="1Para"/>
              <w:numPr>
                <w:ilvl w:val="0"/>
                <w:numId w:val="0"/>
              </w:numPr>
              <w:rPr>
                <w:szCs w:val="22"/>
              </w:rPr>
            </w:pPr>
            <w:r>
              <w:rPr>
                <w:szCs w:val="22"/>
              </w:rPr>
              <w:t xml:space="preserve">Gene silencing construct containing fragment of </w:t>
            </w:r>
            <w:proofErr w:type="spellStart"/>
            <w:r>
              <w:rPr>
                <w:szCs w:val="22"/>
              </w:rPr>
              <w:t>foldase</w:t>
            </w:r>
            <w:proofErr w:type="spellEnd"/>
            <w:r>
              <w:rPr>
                <w:szCs w:val="22"/>
              </w:rPr>
              <w:t xml:space="preserve"> enzyme gene</w:t>
            </w:r>
          </w:p>
        </w:tc>
        <w:tc>
          <w:tcPr>
            <w:tcW w:w="1740" w:type="dxa"/>
          </w:tcPr>
          <w:p w:rsidR="00A711C8" w:rsidRPr="00FB038F" w:rsidRDefault="00A711C8" w:rsidP="00A711C8">
            <w:pPr>
              <w:pStyle w:val="1Para"/>
              <w:numPr>
                <w:ilvl w:val="0"/>
                <w:numId w:val="0"/>
              </w:numPr>
              <w:jc w:val="center"/>
              <w:rPr>
                <w:szCs w:val="22"/>
              </w:rPr>
            </w:pPr>
            <w:r w:rsidRPr="00FB038F">
              <w:rPr>
                <w:szCs w:val="22"/>
              </w:rPr>
              <w:t>Up to 6</w:t>
            </w:r>
          </w:p>
        </w:tc>
      </w:tr>
      <w:tr w:rsidR="00A711C8" w:rsidRPr="00811604" w:rsidTr="00FB038F">
        <w:trPr>
          <w:trHeight w:val="425"/>
        </w:trPr>
        <w:tc>
          <w:tcPr>
            <w:tcW w:w="998" w:type="dxa"/>
          </w:tcPr>
          <w:p w:rsidR="00A711C8" w:rsidRPr="00FB038F" w:rsidRDefault="00A711C8" w:rsidP="00A711C8">
            <w:pPr>
              <w:pStyle w:val="1Para"/>
              <w:numPr>
                <w:ilvl w:val="0"/>
                <w:numId w:val="0"/>
              </w:numPr>
              <w:jc w:val="center"/>
              <w:rPr>
                <w:szCs w:val="22"/>
              </w:rPr>
            </w:pPr>
            <w:r w:rsidRPr="00FB038F">
              <w:rPr>
                <w:szCs w:val="22"/>
              </w:rPr>
              <w:t>3</w:t>
            </w:r>
          </w:p>
        </w:tc>
        <w:tc>
          <w:tcPr>
            <w:tcW w:w="6481" w:type="dxa"/>
          </w:tcPr>
          <w:p w:rsidR="00A711C8" w:rsidRPr="00FB038F" w:rsidRDefault="00FB038F" w:rsidP="00C85AB0">
            <w:pPr>
              <w:pStyle w:val="1Para"/>
              <w:numPr>
                <w:ilvl w:val="0"/>
                <w:numId w:val="0"/>
              </w:numPr>
              <w:rPr>
                <w:szCs w:val="22"/>
              </w:rPr>
            </w:pPr>
            <w:r>
              <w:rPr>
                <w:szCs w:val="22"/>
              </w:rPr>
              <w:t>Gene silencin</w:t>
            </w:r>
            <w:r w:rsidR="00631A50">
              <w:rPr>
                <w:szCs w:val="22"/>
              </w:rPr>
              <w:t>g construct containing fragment</w:t>
            </w:r>
            <w:r>
              <w:rPr>
                <w:szCs w:val="22"/>
              </w:rPr>
              <w:t xml:space="preserve"> of GP1, GP2 or GP3 membrane protein genes</w:t>
            </w:r>
          </w:p>
        </w:tc>
        <w:tc>
          <w:tcPr>
            <w:tcW w:w="1740" w:type="dxa"/>
          </w:tcPr>
          <w:p w:rsidR="00A711C8" w:rsidRPr="00FB038F" w:rsidRDefault="00A711C8" w:rsidP="00A711C8">
            <w:pPr>
              <w:pStyle w:val="1Para"/>
              <w:numPr>
                <w:ilvl w:val="0"/>
                <w:numId w:val="0"/>
              </w:numPr>
              <w:jc w:val="center"/>
              <w:rPr>
                <w:szCs w:val="22"/>
              </w:rPr>
            </w:pPr>
            <w:r w:rsidRPr="00FB038F">
              <w:rPr>
                <w:szCs w:val="22"/>
              </w:rPr>
              <w:t>Up to 15</w:t>
            </w:r>
          </w:p>
        </w:tc>
      </w:tr>
      <w:tr w:rsidR="00A711C8" w:rsidRPr="00811604" w:rsidTr="00FB038F">
        <w:trPr>
          <w:trHeight w:val="425"/>
        </w:trPr>
        <w:tc>
          <w:tcPr>
            <w:tcW w:w="998" w:type="dxa"/>
          </w:tcPr>
          <w:p w:rsidR="00A711C8" w:rsidRPr="00FB038F" w:rsidRDefault="00A711C8" w:rsidP="00A711C8">
            <w:pPr>
              <w:pStyle w:val="1Para"/>
              <w:numPr>
                <w:ilvl w:val="0"/>
                <w:numId w:val="0"/>
              </w:numPr>
              <w:jc w:val="center"/>
              <w:rPr>
                <w:szCs w:val="22"/>
              </w:rPr>
            </w:pPr>
            <w:r w:rsidRPr="00FB038F">
              <w:rPr>
                <w:szCs w:val="22"/>
              </w:rPr>
              <w:t>4</w:t>
            </w:r>
          </w:p>
        </w:tc>
        <w:tc>
          <w:tcPr>
            <w:tcW w:w="6481" w:type="dxa"/>
          </w:tcPr>
          <w:p w:rsidR="00A711C8" w:rsidRPr="00FB038F" w:rsidRDefault="00FB038F" w:rsidP="00C85AB0">
            <w:pPr>
              <w:pStyle w:val="1Para"/>
              <w:numPr>
                <w:ilvl w:val="0"/>
                <w:numId w:val="0"/>
              </w:numPr>
              <w:rPr>
                <w:szCs w:val="22"/>
              </w:rPr>
            </w:pPr>
            <w:r>
              <w:rPr>
                <w:szCs w:val="22"/>
              </w:rPr>
              <w:t>Truncated version of GP1, GP2 or GP3 membrane protein gene</w:t>
            </w:r>
            <w:r w:rsidR="00631A50">
              <w:rPr>
                <w:szCs w:val="22"/>
              </w:rPr>
              <w:t>s</w:t>
            </w:r>
          </w:p>
        </w:tc>
        <w:tc>
          <w:tcPr>
            <w:tcW w:w="1740" w:type="dxa"/>
          </w:tcPr>
          <w:p w:rsidR="00A711C8" w:rsidRPr="00FB038F" w:rsidRDefault="00A711C8" w:rsidP="00A711C8">
            <w:pPr>
              <w:pStyle w:val="1Para"/>
              <w:numPr>
                <w:ilvl w:val="0"/>
                <w:numId w:val="0"/>
              </w:numPr>
              <w:jc w:val="center"/>
              <w:rPr>
                <w:szCs w:val="22"/>
              </w:rPr>
            </w:pPr>
            <w:r w:rsidRPr="00FB038F">
              <w:rPr>
                <w:szCs w:val="22"/>
              </w:rPr>
              <w:t>Up to 15</w:t>
            </w:r>
          </w:p>
        </w:tc>
      </w:tr>
    </w:tbl>
    <w:p w:rsidR="00990A8E" w:rsidRDefault="00990A8E" w:rsidP="00BE6A54">
      <w:pPr>
        <w:numPr>
          <w:ilvl w:val="0"/>
          <w:numId w:val="4"/>
        </w:numPr>
        <w:spacing w:before="120" w:after="120"/>
        <w:rPr>
          <w:lang w:eastAsia="en-AU"/>
        </w:rPr>
      </w:pPr>
      <w:bookmarkStart w:id="113" w:name="_Toc355008010"/>
      <w:bookmarkStart w:id="114" w:name="_Ref418461496"/>
      <w:bookmarkStart w:id="115" w:name="_Ref422236566"/>
      <w:bookmarkStart w:id="116" w:name="_Toc194221362"/>
      <w:bookmarkStart w:id="117" w:name="_Toc195684934"/>
      <w:bookmarkStart w:id="118" w:name="_Toc209859574"/>
      <w:bookmarkStart w:id="119" w:name="_Ref236199314"/>
      <w:bookmarkStart w:id="120" w:name="_Toc274904753"/>
      <w:bookmarkStart w:id="121" w:name="_Toc291151804"/>
      <w:r>
        <w:rPr>
          <w:lang w:eastAsia="en-AU"/>
        </w:rPr>
        <w:t xml:space="preserve">The </w:t>
      </w:r>
      <w:r w:rsidR="00FB038F">
        <w:rPr>
          <w:lang w:eastAsia="en-AU"/>
        </w:rPr>
        <w:t xml:space="preserve">exact </w:t>
      </w:r>
      <w:r>
        <w:rPr>
          <w:lang w:eastAsia="en-AU"/>
        </w:rPr>
        <w:t xml:space="preserve">names of the </w:t>
      </w:r>
      <w:r w:rsidR="00FB038F">
        <w:rPr>
          <w:lang w:eastAsia="en-AU"/>
        </w:rPr>
        <w:t xml:space="preserve">sorghum genes or gene fragments in Table 1 have been declared Confidential Commercial Information (CCI). </w:t>
      </w:r>
      <w:r w:rsidR="009452DF">
        <w:rPr>
          <w:lang w:eastAsia="en-AU"/>
        </w:rPr>
        <w:t>The names are</w:t>
      </w:r>
      <w:r w:rsidR="00FB038F">
        <w:rPr>
          <w:lang w:eastAsia="en-AU"/>
        </w:rPr>
        <w:t xml:space="preserve"> </w:t>
      </w:r>
      <w:r w:rsidR="00FF0299">
        <w:rPr>
          <w:lang w:eastAsia="en-AU"/>
        </w:rPr>
        <w:t xml:space="preserve">listed </w:t>
      </w:r>
      <w:r w:rsidR="00FB038F">
        <w:rPr>
          <w:lang w:eastAsia="en-AU"/>
        </w:rPr>
        <w:t xml:space="preserve">in a CCI Attachment to the RARMP which </w:t>
      </w:r>
      <w:r w:rsidR="00C407C6">
        <w:rPr>
          <w:lang w:eastAsia="en-AU"/>
        </w:rPr>
        <w:t xml:space="preserve">was </w:t>
      </w:r>
      <w:r w:rsidR="00631A50">
        <w:rPr>
          <w:lang w:eastAsia="en-AU"/>
        </w:rPr>
        <w:t xml:space="preserve">available to the prescribed experts and agencies that </w:t>
      </w:r>
      <w:r w:rsidR="00C407C6">
        <w:rPr>
          <w:lang w:eastAsia="en-AU"/>
        </w:rPr>
        <w:t>were</w:t>
      </w:r>
      <w:r w:rsidR="00631A50">
        <w:rPr>
          <w:lang w:eastAsia="en-AU"/>
        </w:rPr>
        <w:t xml:space="preserve"> consulted on the RARMP.</w:t>
      </w:r>
      <w:r w:rsidR="00595351">
        <w:rPr>
          <w:lang w:eastAsia="en-AU"/>
        </w:rPr>
        <w:t xml:space="preserve"> The CCI Attachment also includes some information about these genes. </w:t>
      </w:r>
    </w:p>
    <w:p w:rsidR="00BE6A54" w:rsidRDefault="00BE6A54" w:rsidP="004C6575">
      <w:pPr>
        <w:pStyle w:val="1Para"/>
      </w:pPr>
      <w:r>
        <w:t xml:space="preserve">All </w:t>
      </w:r>
      <w:r w:rsidR="00990A8E">
        <w:t xml:space="preserve">GM sorghum </w:t>
      </w:r>
      <w:r>
        <w:t xml:space="preserve">lines </w:t>
      </w:r>
      <w:r w:rsidR="004C6575" w:rsidRPr="004C6575">
        <w:rPr>
          <w:lang w:eastAsia="en-US"/>
        </w:rPr>
        <w:t xml:space="preserve">contain the selectable marker gene </w:t>
      </w:r>
      <w:proofErr w:type="spellStart"/>
      <w:r w:rsidR="004C6575" w:rsidRPr="004C6575">
        <w:rPr>
          <w:i/>
          <w:lang w:eastAsia="en-US"/>
        </w:rPr>
        <w:t>nptII</w:t>
      </w:r>
      <w:proofErr w:type="spellEnd"/>
      <w:r w:rsidR="004C6575" w:rsidRPr="004C6575">
        <w:rPr>
          <w:lang w:eastAsia="en-US"/>
        </w:rPr>
        <w:t xml:space="preserve"> </w:t>
      </w:r>
      <w:r w:rsidR="001227F0">
        <w:rPr>
          <w:lang w:eastAsia="en-US"/>
        </w:rPr>
        <w:t xml:space="preserve">derived from the </w:t>
      </w:r>
      <w:r w:rsidR="004C6575" w:rsidRPr="004C6575">
        <w:rPr>
          <w:lang w:eastAsia="en-US"/>
        </w:rPr>
        <w:t xml:space="preserve">bacterium </w:t>
      </w:r>
      <w:r w:rsidR="004C6575" w:rsidRPr="004C6575">
        <w:rPr>
          <w:i/>
          <w:lang w:eastAsia="en-US"/>
        </w:rPr>
        <w:t>Escherichia coli</w:t>
      </w:r>
      <w:r w:rsidR="004C6575" w:rsidRPr="004C6575">
        <w:rPr>
          <w:lang w:eastAsia="en-US"/>
        </w:rPr>
        <w:t>. This gene</w:t>
      </w:r>
      <w:r w:rsidR="001227F0">
        <w:rPr>
          <w:lang w:eastAsia="en-US"/>
        </w:rPr>
        <w:t xml:space="preserve"> </w:t>
      </w:r>
      <w:r w:rsidR="004C6575" w:rsidRPr="004C6575">
        <w:rPr>
          <w:lang w:eastAsia="en-US"/>
        </w:rPr>
        <w:t xml:space="preserve">confers </w:t>
      </w:r>
      <w:r w:rsidR="007D0D39">
        <w:rPr>
          <w:lang w:eastAsia="en-US"/>
        </w:rPr>
        <w:t xml:space="preserve">antibiotic resistance </w:t>
      </w:r>
      <w:r w:rsidR="007700B3">
        <w:rPr>
          <w:lang w:eastAsia="en-US"/>
        </w:rPr>
        <w:t>on</w:t>
      </w:r>
      <w:r w:rsidR="004C6575" w:rsidRPr="004C6575">
        <w:rPr>
          <w:lang w:eastAsia="en-US"/>
        </w:rPr>
        <w:t xml:space="preserve"> GM plant cells</w:t>
      </w:r>
      <w:r w:rsidR="007D0D39">
        <w:rPr>
          <w:lang w:eastAsia="en-US"/>
        </w:rPr>
        <w:t xml:space="preserve"> and</w:t>
      </w:r>
      <w:r w:rsidR="004C6575" w:rsidRPr="004C6575">
        <w:rPr>
          <w:lang w:eastAsia="en-US"/>
        </w:rPr>
        <w:t xml:space="preserve"> was used during initial development of the GM plants in the laboratory to select plant cells containing the introduced genes.</w:t>
      </w:r>
    </w:p>
    <w:p w:rsidR="00990A8E" w:rsidRPr="00990A8E" w:rsidRDefault="00990A8E" w:rsidP="007D0610">
      <w:pPr>
        <w:numPr>
          <w:ilvl w:val="0"/>
          <w:numId w:val="4"/>
        </w:numPr>
        <w:spacing w:before="120" w:after="120"/>
        <w:rPr>
          <w:lang w:eastAsia="en-AU"/>
        </w:rPr>
      </w:pPr>
      <w:r w:rsidRPr="00F67890">
        <w:rPr>
          <w:rFonts w:asciiTheme="minorHAnsi" w:hAnsiTheme="minorHAnsi"/>
          <w:szCs w:val="22"/>
        </w:rPr>
        <w:t xml:space="preserve">Short regulatory sequences that control </w:t>
      </w:r>
      <w:r w:rsidR="00721838">
        <w:rPr>
          <w:rFonts w:asciiTheme="minorHAnsi" w:hAnsiTheme="minorHAnsi"/>
          <w:szCs w:val="22"/>
        </w:rPr>
        <w:t>gene expression</w:t>
      </w:r>
      <w:r w:rsidRPr="00F67890">
        <w:rPr>
          <w:rFonts w:asciiTheme="minorHAnsi" w:hAnsiTheme="minorHAnsi"/>
          <w:szCs w:val="22"/>
        </w:rPr>
        <w:t xml:space="preserve"> are also present in the GM </w:t>
      </w:r>
      <w:r>
        <w:rPr>
          <w:rFonts w:asciiTheme="minorHAnsi" w:hAnsiTheme="minorHAnsi"/>
          <w:szCs w:val="22"/>
        </w:rPr>
        <w:t>sorghum</w:t>
      </w:r>
      <w:r w:rsidRPr="00F67890">
        <w:rPr>
          <w:rFonts w:asciiTheme="minorHAnsi" w:hAnsiTheme="minorHAnsi"/>
          <w:szCs w:val="22"/>
        </w:rPr>
        <w:t xml:space="preserve"> lines. </w:t>
      </w:r>
      <w:r w:rsidR="006B2F92">
        <w:rPr>
          <w:rFonts w:asciiTheme="minorHAnsi" w:hAnsiTheme="minorHAnsi"/>
          <w:szCs w:val="22"/>
        </w:rPr>
        <w:t xml:space="preserve">The introduced sorghum kafirin gene (Category 1, Table 1) is controlled by its native promoter and signal peptide for specific expression in developing endosperm. </w:t>
      </w:r>
      <w:r>
        <w:rPr>
          <w:rFonts w:asciiTheme="minorHAnsi" w:hAnsiTheme="minorHAnsi"/>
          <w:szCs w:val="22"/>
        </w:rPr>
        <w:t xml:space="preserve">All </w:t>
      </w:r>
      <w:r w:rsidR="006B2F92">
        <w:rPr>
          <w:rFonts w:asciiTheme="minorHAnsi" w:hAnsiTheme="minorHAnsi"/>
          <w:szCs w:val="22"/>
        </w:rPr>
        <w:t xml:space="preserve">other </w:t>
      </w:r>
      <w:r>
        <w:rPr>
          <w:rFonts w:asciiTheme="minorHAnsi" w:hAnsiTheme="minorHAnsi"/>
          <w:szCs w:val="22"/>
        </w:rPr>
        <w:t xml:space="preserve">introduced genes </w:t>
      </w:r>
      <w:r w:rsidR="00721838">
        <w:rPr>
          <w:rFonts w:asciiTheme="minorHAnsi" w:hAnsiTheme="minorHAnsi"/>
          <w:szCs w:val="22"/>
        </w:rPr>
        <w:t xml:space="preserve">or gene fragments </w:t>
      </w:r>
      <w:r>
        <w:rPr>
          <w:rFonts w:asciiTheme="minorHAnsi" w:hAnsiTheme="minorHAnsi"/>
          <w:szCs w:val="22"/>
        </w:rPr>
        <w:t xml:space="preserve">are controlled by the </w:t>
      </w:r>
      <w:r w:rsidR="00D51D31">
        <w:rPr>
          <w:rFonts w:asciiTheme="minorHAnsi" w:hAnsiTheme="minorHAnsi"/>
          <w:i/>
          <w:szCs w:val="22"/>
        </w:rPr>
        <w:t>u</w:t>
      </w:r>
      <w:r w:rsidR="004C6575" w:rsidRPr="004C6575">
        <w:rPr>
          <w:rFonts w:asciiTheme="minorHAnsi" w:hAnsiTheme="minorHAnsi"/>
          <w:i/>
          <w:szCs w:val="22"/>
        </w:rPr>
        <w:t>biquitin 1</w:t>
      </w:r>
      <w:r w:rsidR="004C6575">
        <w:rPr>
          <w:rFonts w:asciiTheme="minorHAnsi" w:hAnsiTheme="minorHAnsi"/>
          <w:szCs w:val="22"/>
        </w:rPr>
        <w:t xml:space="preserve"> (</w:t>
      </w:r>
      <w:r w:rsidR="004C6575" w:rsidRPr="004C6575">
        <w:rPr>
          <w:rFonts w:asciiTheme="minorHAnsi" w:hAnsiTheme="minorHAnsi"/>
          <w:i/>
          <w:szCs w:val="22"/>
        </w:rPr>
        <w:t>ubi1</w:t>
      </w:r>
      <w:r w:rsidR="004C6575">
        <w:rPr>
          <w:rFonts w:asciiTheme="minorHAnsi" w:hAnsiTheme="minorHAnsi"/>
          <w:szCs w:val="22"/>
        </w:rPr>
        <w:t xml:space="preserve">) </w:t>
      </w:r>
      <w:r w:rsidR="00721838">
        <w:rPr>
          <w:rFonts w:asciiTheme="minorHAnsi" w:hAnsiTheme="minorHAnsi"/>
          <w:szCs w:val="22"/>
        </w:rPr>
        <w:t xml:space="preserve">constitutive </w:t>
      </w:r>
      <w:r>
        <w:rPr>
          <w:rFonts w:asciiTheme="minorHAnsi" w:hAnsiTheme="minorHAnsi"/>
          <w:szCs w:val="22"/>
        </w:rPr>
        <w:t>promoter</w:t>
      </w:r>
      <w:r w:rsidR="00721838">
        <w:rPr>
          <w:rFonts w:asciiTheme="minorHAnsi" w:hAnsiTheme="minorHAnsi"/>
          <w:szCs w:val="22"/>
        </w:rPr>
        <w:t xml:space="preserve"> from maize (</w:t>
      </w:r>
      <w:proofErr w:type="spellStart"/>
      <w:r w:rsidR="00721838" w:rsidRPr="00721838">
        <w:rPr>
          <w:rFonts w:asciiTheme="minorHAnsi" w:hAnsiTheme="minorHAnsi"/>
          <w:i/>
          <w:szCs w:val="22"/>
        </w:rPr>
        <w:t>Zea</w:t>
      </w:r>
      <w:proofErr w:type="spellEnd"/>
      <w:r w:rsidR="00721838" w:rsidRPr="00721838">
        <w:rPr>
          <w:rFonts w:asciiTheme="minorHAnsi" w:hAnsiTheme="minorHAnsi"/>
          <w:i/>
          <w:szCs w:val="22"/>
        </w:rPr>
        <w:t xml:space="preserve"> mays</w:t>
      </w:r>
      <w:r w:rsidR="00721838">
        <w:rPr>
          <w:rFonts w:asciiTheme="minorHAnsi" w:hAnsiTheme="minorHAnsi"/>
          <w:szCs w:val="22"/>
        </w:rPr>
        <w:t>)</w:t>
      </w:r>
      <w:r w:rsidR="006B2F92">
        <w:rPr>
          <w:rFonts w:asciiTheme="minorHAnsi" w:hAnsiTheme="minorHAnsi"/>
          <w:szCs w:val="22"/>
        </w:rPr>
        <w:t>. The terminator used for all categories</w:t>
      </w:r>
      <w:r>
        <w:rPr>
          <w:rFonts w:asciiTheme="minorHAnsi" w:hAnsiTheme="minorHAnsi"/>
          <w:szCs w:val="22"/>
        </w:rPr>
        <w:t xml:space="preserve"> </w:t>
      </w:r>
      <w:r w:rsidR="006B2F92">
        <w:rPr>
          <w:rFonts w:asciiTheme="minorHAnsi" w:hAnsiTheme="minorHAnsi"/>
          <w:szCs w:val="22"/>
        </w:rPr>
        <w:t>is</w:t>
      </w:r>
      <w:r w:rsidR="00721838">
        <w:rPr>
          <w:rFonts w:asciiTheme="minorHAnsi" w:hAnsiTheme="minorHAnsi"/>
          <w:szCs w:val="22"/>
        </w:rPr>
        <w:t xml:space="preserve"> </w:t>
      </w:r>
      <w:r w:rsidR="00721838" w:rsidRPr="00721838">
        <w:rPr>
          <w:rFonts w:asciiTheme="minorHAnsi" w:hAnsiTheme="minorHAnsi"/>
          <w:i/>
          <w:szCs w:val="22"/>
        </w:rPr>
        <w:t>nos</w:t>
      </w:r>
      <w:r w:rsidR="00721838">
        <w:rPr>
          <w:rFonts w:asciiTheme="minorHAnsi" w:hAnsiTheme="minorHAnsi"/>
          <w:szCs w:val="22"/>
        </w:rPr>
        <w:t xml:space="preserve"> </w:t>
      </w:r>
      <w:r w:rsidR="006B2F92">
        <w:rPr>
          <w:rFonts w:asciiTheme="minorHAnsi" w:hAnsiTheme="minorHAnsi"/>
          <w:szCs w:val="22"/>
        </w:rPr>
        <w:t xml:space="preserve">derived </w:t>
      </w:r>
      <w:r w:rsidR="00721838">
        <w:rPr>
          <w:rFonts w:asciiTheme="minorHAnsi" w:hAnsiTheme="minorHAnsi"/>
          <w:szCs w:val="22"/>
        </w:rPr>
        <w:t xml:space="preserve">from the common soil bacterium </w:t>
      </w:r>
      <w:r w:rsidR="00721838" w:rsidRPr="00721838">
        <w:rPr>
          <w:rFonts w:asciiTheme="minorHAnsi" w:hAnsiTheme="minorHAnsi"/>
          <w:i/>
          <w:szCs w:val="22"/>
        </w:rPr>
        <w:t xml:space="preserve">Agrobacterium </w:t>
      </w:r>
      <w:proofErr w:type="spellStart"/>
      <w:r w:rsidR="00721838" w:rsidRPr="00721838">
        <w:rPr>
          <w:rFonts w:asciiTheme="minorHAnsi" w:hAnsiTheme="minorHAnsi"/>
          <w:i/>
          <w:szCs w:val="22"/>
        </w:rPr>
        <w:t>tumefaciens</w:t>
      </w:r>
      <w:proofErr w:type="spellEnd"/>
      <w:r w:rsidR="00721838">
        <w:rPr>
          <w:rFonts w:asciiTheme="minorHAnsi" w:hAnsiTheme="minorHAnsi"/>
          <w:szCs w:val="22"/>
        </w:rPr>
        <w:t>.</w:t>
      </w:r>
    </w:p>
    <w:p w:rsidR="006945F7" w:rsidRPr="00990A8E" w:rsidRDefault="006945F7" w:rsidP="007D0610">
      <w:pPr>
        <w:numPr>
          <w:ilvl w:val="0"/>
          <w:numId w:val="4"/>
        </w:numPr>
        <w:spacing w:before="120" w:after="120"/>
        <w:rPr>
          <w:lang w:eastAsia="en-AU"/>
        </w:rPr>
      </w:pPr>
      <w:r w:rsidRPr="00811604">
        <w:rPr>
          <w:lang w:eastAsia="en-AU"/>
        </w:rPr>
        <w:t xml:space="preserve">The </w:t>
      </w:r>
      <w:r w:rsidR="004C6575">
        <w:rPr>
          <w:lang w:eastAsia="en-AU"/>
        </w:rPr>
        <w:t xml:space="preserve">GM sorghum </w:t>
      </w:r>
      <w:r w:rsidRPr="00811604">
        <w:rPr>
          <w:lang w:eastAsia="en-AU"/>
        </w:rPr>
        <w:t xml:space="preserve">lines were produced </w:t>
      </w:r>
      <w:r w:rsidRPr="004C6575">
        <w:rPr>
          <w:lang w:eastAsia="en-AU"/>
        </w:rPr>
        <w:t xml:space="preserve">using </w:t>
      </w:r>
      <w:r w:rsidR="004C6575" w:rsidRPr="004C6575">
        <w:rPr>
          <w:lang w:eastAsia="en-AU"/>
        </w:rPr>
        <w:t>biolistic transformation (particle bombardment)</w:t>
      </w:r>
      <w:r w:rsidRPr="004C6575">
        <w:rPr>
          <w:lang w:eastAsia="en-AU"/>
        </w:rPr>
        <w:t>.</w:t>
      </w:r>
      <w:r w:rsidRPr="00811604">
        <w:rPr>
          <w:lang w:eastAsia="en-AU"/>
        </w:rPr>
        <w:t xml:space="preserve"> </w:t>
      </w:r>
      <w:r w:rsidRPr="00811604">
        <w:rPr>
          <w:rFonts w:eastAsia="Times New Roman"/>
          <w:lang w:eastAsia="en-AU"/>
        </w:rPr>
        <w:t xml:space="preserve">Information about this transformation method can be found in the document </w:t>
      </w:r>
      <w:r w:rsidRPr="00811604">
        <w:rPr>
          <w:rFonts w:eastAsia="Times New Roman"/>
          <w:i/>
          <w:lang w:eastAsia="en-AU"/>
        </w:rPr>
        <w:t>Methods of plant genetic modification</w:t>
      </w:r>
      <w:r w:rsidRPr="00811604">
        <w:rPr>
          <w:rFonts w:eastAsia="Times New Roman"/>
          <w:lang w:eastAsia="en-AU"/>
        </w:rPr>
        <w:t xml:space="preserve"> available from the OGTR </w:t>
      </w:r>
      <w:hyperlink r:id="rId19" w:history="1">
        <w:r w:rsidRPr="00811604">
          <w:rPr>
            <w:rFonts w:eastAsia="Times New Roman"/>
            <w:u w:val="single"/>
            <w:lang w:eastAsia="en-AU"/>
          </w:rPr>
          <w:t>Risk Assessment References page</w:t>
        </w:r>
      </w:hyperlink>
      <w:r w:rsidRPr="00811604">
        <w:rPr>
          <w:rFonts w:eastAsia="Times New Roman"/>
          <w:lang w:eastAsia="en-AU"/>
        </w:rPr>
        <w:t>.</w:t>
      </w:r>
    </w:p>
    <w:p w:rsidR="00990A8E" w:rsidRPr="00811604" w:rsidRDefault="00990A8E" w:rsidP="007D0610">
      <w:pPr>
        <w:numPr>
          <w:ilvl w:val="0"/>
          <w:numId w:val="4"/>
        </w:numPr>
        <w:spacing w:before="120" w:after="120"/>
        <w:rPr>
          <w:lang w:eastAsia="en-AU"/>
        </w:rPr>
      </w:pPr>
      <w:r>
        <w:rPr>
          <w:rFonts w:eastAsia="Times New Roman"/>
          <w:lang w:eastAsia="en-AU"/>
        </w:rPr>
        <w:t xml:space="preserve">During the course of the proposed field trial, different GM sorghum lines may be crossed using conventional breeding, producing GMOs containing up to two introduced genes or gene fragments conferring </w:t>
      </w:r>
      <w:r w:rsidR="00F24A4C">
        <w:rPr>
          <w:rFonts w:eastAsia="Times New Roman"/>
          <w:lang w:eastAsia="en-AU"/>
        </w:rPr>
        <w:t xml:space="preserve">increased </w:t>
      </w:r>
      <w:r>
        <w:rPr>
          <w:rFonts w:eastAsia="Times New Roman"/>
          <w:lang w:eastAsia="en-AU"/>
        </w:rPr>
        <w:t>grain quality</w:t>
      </w:r>
      <w:r w:rsidR="00F24A4C">
        <w:rPr>
          <w:rFonts w:eastAsia="Times New Roman"/>
          <w:lang w:eastAsia="en-AU"/>
        </w:rPr>
        <w:t xml:space="preserve"> or yield</w:t>
      </w:r>
      <w:r>
        <w:rPr>
          <w:rFonts w:eastAsia="Times New Roman"/>
          <w:lang w:eastAsia="en-AU"/>
        </w:rPr>
        <w:t>.</w:t>
      </w:r>
    </w:p>
    <w:p w:rsidR="00925FE4" w:rsidRPr="00811604" w:rsidRDefault="00925FE4" w:rsidP="005F21C0">
      <w:pPr>
        <w:pStyle w:val="Style3"/>
      </w:pPr>
      <w:bookmarkStart w:id="122" w:name="_Toc488653817"/>
      <w:r w:rsidRPr="00811604">
        <w:lastRenderedPageBreak/>
        <w:t>The introduced genes, encoded proteins and their associated effects</w:t>
      </w:r>
      <w:bookmarkEnd w:id="113"/>
      <w:bookmarkEnd w:id="114"/>
      <w:bookmarkEnd w:id="115"/>
      <w:bookmarkEnd w:id="122"/>
    </w:p>
    <w:p w:rsidR="008D247E" w:rsidRPr="00811604" w:rsidRDefault="00EA2529" w:rsidP="0040623F">
      <w:pPr>
        <w:pStyle w:val="Quote"/>
        <w:numPr>
          <w:ilvl w:val="3"/>
          <w:numId w:val="18"/>
        </w:numPr>
      </w:pPr>
      <w:r w:rsidRPr="00811604">
        <w:t xml:space="preserve">The </w:t>
      </w:r>
      <w:r w:rsidR="00FA1E8D">
        <w:t>modified kafirin gene</w:t>
      </w:r>
      <w:r w:rsidR="00EA5C81" w:rsidRPr="00811604">
        <w:t xml:space="preserve"> </w:t>
      </w:r>
    </w:p>
    <w:p w:rsidR="00DB728D" w:rsidRPr="00811604" w:rsidRDefault="00CB3168" w:rsidP="00CB3168">
      <w:pPr>
        <w:pStyle w:val="1Para"/>
      </w:pPr>
      <w:r w:rsidRPr="00811604">
        <w:t xml:space="preserve">The </w:t>
      </w:r>
      <w:r w:rsidR="00FA1E8D">
        <w:t xml:space="preserve">kafirin gene family encodes the major storage proteins in sorghum grain. Kafirin proteins make up approximately 70% of total protein in whole grain and are packaged into protein bodies located in the endosperm </w:t>
      </w:r>
      <w:r w:rsidR="00024870">
        <w:fldChar w:fldCharType="begin"/>
      </w:r>
      <w:r w:rsidR="008D39F4">
        <w:instrText xml:space="preserve"> ADDIN REFMGR.CITE &lt;Refman&gt;&lt;Cite&gt;&lt;Author&gt;Belton&lt;/Author&gt;&lt;Year&gt;2006&lt;/Year&gt;&lt;RecNum&gt;22040&lt;/RecNum&gt;&lt;IDText&gt;Kafirin structure and functionality&lt;/IDText&gt;&lt;MDL Ref_Type="Journal"&gt;&lt;Ref_Type&gt;Journal&lt;/Ref_Type&gt;&lt;Ref_ID&gt;22040&lt;/Ref_ID&gt;&lt;Title_Primary&gt;Kafirin structure and functionality&lt;/Title_Primary&gt;&lt;Authors_Primary&gt;Belton,P.S.&lt;/Authors_Primary&gt;&lt;Authors_Primary&gt;Delgadillo,I.&lt;/Authors_Primary&gt;&lt;Authors_Primary&gt;Halford,N.G.&lt;/Authors_Primary&gt;&lt;Authors_Primary&gt;Shewry,P.R.&lt;/Authors_Primary&gt;&lt;Date_Primary&gt;2006&lt;/Date_Primary&gt;&lt;Keywords&gt;structure&lt;/Keywords&gt;&lt;Keywords&gt;and&lt;/Keywords&gt;&lt;Reprint&gt;Not in File&lt;/Reprint&gt;&lt;Start_Page&gt;272&lt;/Start_Page&gt;&lt;End_Page&gt;286&lt;/End_Page&gt;&lt;Periodical&gt;Journal of Cereal Science&lt;/Periodical&gt;&lt;Volume&gt;44&lt;/Volume&gt;&lt;Web_URL_Link1&gt;file://S:\CO\OGTR\EVAL\Eval Sections\Library\REFS\Sorghum\Belton et al 2006 review kafirins.pdf&lt;/Web_URL_Link1&gt;&lt;ZZ_JournalStdAbbrev&gt;&lt;f name="System"&gt;Journal of Cereal Science&lt;/f&gt;&lt;/ZZ_JournalStdAbbrev&gt;&lt;ZZ_WorkformID&gt;1&lt;/ZZ_WorkformID&gt;&lt;/MDL&gt;&lt;/Cite&gt;&lt;Cite&gt;&lt;Author&gt;Duodu&lt;/Author&gt;&lt;Year&gt;2003&lt;/Year&gt;&lt;RecNum&gt;21023&lt;/RecNum&gt;&lt;IDText&gt;Factors affecting sorghum protein digestibility&lt;/IDText&gt;&lt;MDL Ref_Type="Journal"&gt;&lt;Ref_Type&gt;Journal&lt;/Ref_Type&gt;&lt;Ref_ID&gt;21023&lt;/Ref_ID&gt;&lt;Title_Primary&gt;Factors affecting sorghum protein digestibility&lt;/Title_Primary&gt;&lt;Authors_Primary&gt;Duodu,K.G.&lt;/Authors_Primary&gt;&lt;Authors_Primary&gt;Taylor,J.R.N.&lt;/Authors_Primary&gt;&lt;Authors_Primary&gt;Belton,P.S.&lt;/Authors_Primary&gt;&lt;Authors_Primary&gt;Hamaker,B.R.&lt;/Authors_Primary&gt;&lt;Date_Primary&gt;2003&lt;/Date_Primary&gt;&lt;Keywords&gt;sorghum&lt;/Keywords&gt;&lt;Keywords&gt;PROTEIN&lt;/Keywords&gt;&lt;Keywords&gt;digestibility&lt;/Keywords&gt;&lt;Reprint&gt;Not in File&lt;/Reprint&gt;&lt;Start_Page&gt;117&lt;/Start_Page&gt;&lt;End_Page&gt;131&lt;/End_Page&gt;&lt;Periodical&gt;Journal of Cereal Science&lt;/Periodical&gt;&lt;Volume&gt;38&lt;/Volume&gt;&lt;Web_URL_Link1&gt;file://S:\CO\OGTR\EVAL\Eval Sections\Library\REFS\Sorghum\References Cited\Duodu et al 2003 Factors sorghum protein digestibility.pdf&lt;/Web_URL_Link1&gt;&lt;ZZ_JournalStdAbbrev&gt;&lt;f name="System"&gt;Journal of Cereal Science&lt;/f&gt;&lt;/ZZ_JournalStdAbbrev&gt;&lt;ZZ_WorkformID&gt;1&lt;/ZZ_WorkformID&gt;&lt;/MDL&gt;&lt;/Cite&gt;&lt;/Refman&gt;</w:instrText>
      </w:r>
      <w:r w:rsidR="00024870">
        <w:fldChar w:fldCharType="separate"/>
      </w:r>
      <w:r w:rsidR="0030059C">
        <w:rPr>
          <w:noProof/>
        </w:rPr>
        <w:t>(Belton et al. 2006; Duodu et al. 2003)</w:t>
      </w:r>
      <w:r w:rsidR="00024870">
        <w:fldChar w:fldCharType="end"/>
      </w:r>
      <w:r w:rsidR="00FA1E8D">
        <w:t>.</w:t>
      </w:r>
      <w:r w:rsidR="000F79DF">
        <w:t xml:space="preserve"> Sorghum grain has low protein digestibility compared to other cereals such as wheat or maize. This is attributed to a combination of factors including high hydrophobicity of kafirin proteins and protein crosslinking between </w:t>
      </w:r>
      <w:proofErr w:type="spellStart"/>
      <w:r w:rsidR="000F79DF">
        <w:t>kafirins</w:t>
      </w:r>
      <w:proofErr w:type="spellEnd"/>
      <w:r w:rsidR="000F79DF">
        <w:t xml:space="preserve"> </w:t>
      </w:r>
      <w:r w:rsidR="00024870">
        <w:fldChar w:fldCharType="begin"/>
      </w:r>
      <w:r w:rsidR="008D39F4">
        <w:instrText xml:space="preserve"> ADDIN REFMGR.CITE &lt;Refman&gt;&lt;Cite&gt;&lt;Author&gt;Duodu&lt;/Author&gt;&lt;Year&gt;2003&lt;/Year&gt;&lt;RecNum&gt;21023&lt;/RecNum&gt;&lt;IDText&gt;Factors affecting sorghum protein digestibility&lt;/IDText&gt;&lt;MDL Ref_Type="Journal"&gt;&lt;Ref_Type&gt;Journal&lt;/Ref_Type&gt;&lt;Ref_ID&gt;21023&lt;/Ref_ID&gt;&lt;Title_Primary&gt;Factors affecting sorghum protein digestibility&lt;/Title_Primary&gt;&lt;Authors_Primary&gt;Duodu,K.G.&lt;/Authors_Primary&gt;&lt;Authors_Primary&gt;Taylor,J.R.N.&lt;/Authors_Primary&gt;&lt;Authors_Primary&gt;Belton,P.S.&lt;/Authors_Primary&gt;&lt;Authors_Primary&gt;Hamaker,B.R.&lt;/Authors_Primary&gt;&lt;Date_Primary&gt;2003&lt;/Date_Primary&gt;&lt;Keywords&gt;sorghum&lt;/Keywords&gt;&lt;Keywords&gt;PROTEIN&lt;/Keywords&gt;&lt;Keywords&gt;digestibility&lt;/Keywords&gt;&lt;Reprint&gt;Not in File&lt;/Reprint&gt;&lt;Start_Page&gt;117&lt;/Start_Page&gt;&lt;End_Page&gt;131&lt;/End_Page&gt;&lt;Periodical&gt;Journal of Cereal Science&lt;/Periodical&gt;&lt;Volume&gt;38&lt;/Volume&gt;&lt;Web_URL_Link1&gt;file://S:\CO\OGTR\EVAL\Eval Sections\Library\REFS\Sorghum\References Cited\Duodu et al 2003 Factors sorghum protein digestibility.pdf&lt;/Web_URL_Link1&gt;&lt;ZZ_JournalStdAbbrev&gt;&lt;f name="System"&gt;Journal of Cereal Science&lt;/f&gt;&lt;/ZZ_JournalStdAbbrev&gt;&lt;ZZ_WorkformID&gt;1&lt;/ZZ_WorkformID&gt;&lt;/MDL&gt;&lt;/Cite&gt;&lt;/Refman&gt;</w:instrText>
      </w:r>
      <w:r w:rsidR="00024870">
        <w:fldChar w:fldCharType="separate"/>
      </w:r>
      <w:r w:rsidR="00024870">
        <w:rPr>
          <w:noProof/>
        </w:rPr>
        <w:t>(Duodu et al. 2003)</w:t>
      </w:r>
      <w:r w:rsidR="00024870">
        <w:fldChar w:fldCharType="end"/>
      </w:r>
      <w:r w:rsidR="000F79DF">
        <w:t>.</w:t>
      </w:r>
    </w:p>
    <w:p w:rsidR="006A58FE" w:rsidRDefault="00CB3168" w:rsidP="007D0610">
      <w:pPr>
        <w:numPr>
          <w:ilvl w:val="0"/>
          <w:numId w:val="4"/>
        </w:numPr>
        <w:spacing w:before="120" w:after="120"/>
        <w:rPr>
          <w:lang w:eastAsia="en-AU"/>
        </w:rPr>
      </w:pPr>
      <w:r w:rsidRPr="00811604">
        <w:rPr>
          <w:lang w:eastAsia="en-AU"/>
        </w:rPr>
        <w:t>The</w:t>
      </w:r>
      <w:r w:rsidR="005C28C3">
        <w:rPr>
          <w:lang w:eastAsia="en-AU"/>
        </w:rPr>
        <w:t xml:space="preserve"> synthetic kafirin gene in</w:t>
      </w:r>
      <w:r w:rsidR="00BC3146">
        <w:rPr>
          <w:lang w:eastAsia="en-AU"/>
        </w:rPr>
        <w:t xml:space="preserve">troduced into some lines of the </w:t>
      </w:r>
      <w:r w:rsidR="00AD2083">
        <w:rPr>
          <w:lang w:eastAsia="en-AU"/>
        </w:rPr>
        <w:t xml:space="preserve">GM sorghum </w:t>
      </w:r>
      <w:r w:rsidR="009F6E6F">
        <w:rPr>
          <w:lang w:eastAsia="en-AU"/>
        </w:rPr>
        <w:t xml:space="preserve">(Category 1) </w:t>
      </w:r>
      <w:r w:rsidR="00AD2083">
        <w:rPr>
          <w:lang w:eastAsia="en-AU"/>
        </w:rPr>
        <w:t>is based on a native sorghum kafirin gene with the sequence modified to add ten proteolytic sites</w:t>
      </w:r>
      <w:r w:rsidR="00EA2529" w:rsidRPr="00811604">
        <w:rPr>
          <w:lang w:eastAsia="en-AU"/>
        </w:rPr>
        <w:t>.</w:t>
      </w:r>
      <w:r w:rsidR="00AD2083">
        <w:rPr>
          <w:lang w:eastAsia="en-AU"/>
        </w:rPr>
        <w:t xml:space="preserve"> </w:t>
      </w:r>
      <w:r w:rsidR="004108BE">
        <w:rPr>
          <w:lang w:eastAsia="en-AU"/>
        </w:rPr>
        <w:t xml:space="preserve">Proteolytic sites are parts of a protein sequence where digestive enzymes can react with the protein and cleave it into smaller fragments </w:t>
      </w:r>
      <w:r w:rsidR="004108BE">
        <w:rPr>
          <w:lang w:eastAsia="en-AU"/>
        </w:rPr>
        <w:fldChar w:fldCharType="begin"/>
      </w:r>
      <w:r w:rsidR="008D39F4">
        <w:rPr>
          <w:lang w:eastAsia="en-AU"/>
        </w:rPr>
        <w:instrText xml:space="preserve"> ADDIN REFMGR.CITE &lt;Refman&gt;&lt;Cite&gt;&lt;Author&gt;Page&lt;/Author&gt;&lt;Year&gt;1981&lt;/Year&gt;&lt;RecNum&gt;20664&lt;/RecNum&gt;&lt;IDText&gt;Principles of Biological Chemistry&lt;/IDText&gt;&lt;MDL Ref_Type="Book, Whole"&gt;&lt;Ref_Type&gt;Book, Whole&lt;/Ref_Type&gt;&lt;Ref_ID&gt;20664&lt;/Ref_ID&gt;&lt;Title_Primary&gt;Principles of Biological Chemistry&lt;/Title_Primary&gt;&lt;Authors_Primary&gt;Page,D.S.&lt;/Authors_Primary&gt;&lt;Date_Primary&gt;1981&lt;/Date_Primary&gt;&lt;Keywords&gt;biological&lt;/Keywords&gt;&lt;Keywords&gt;chemistry&lt;/Keywords&gt;&lt;Keywords&gt;of&lt;/Keywords&gt;&lt;Keywords&gt;ogtr&lt;/Keywords&gt;&lt;Reprint&gt;On Request //&lt;/Reprint&gt;&lt;Volume&gt;2nd&lt;/Volume&gt;&lt;Pub_Place&gt;USA&lt;/Pub_Place&gt;&lt;Publisher&gt;Willard Grant Press&lt;/Publisher&gt;&lt;ZZ_WorkformID&gt;2&lt;/ZZ_WorkformID&gt;&lt;/MDL&gt;&lt;/Cite&gt;&lt;/Refman&gt;</w:instrText>
      </w:r>
      <w:r w:rsidR="004108BE">
        <w:rPr>
          <w:lang w:eastAsia="en-AU"/>
        </w:rPr>
        <w:fldChar w:fldCharType="separate"/>
      </w:r>
      <w:r w:rsidR="004108BE">
        <w:rPr>
          <w:noProof/>
          <w:lang w:eastAsia="en-AU"/>
        </w:rPr>
        <w:t>(Page 1981)</w:t>
      </w:r>
      <w:r w:rsidR="004108BE">
        <w:rPr>
          <w:lang w:eastAsia="en-AU"/>
        </w:rPr>
        <w:fldChar w:fldCharType="end"/>
      </w:r>
      <w:r w:rsidR="004108BE">
        <w:rPr>
          <w:lang w:eastAsia="en-AU"/>
        </w:rPr>
        <w:t xml:space="preserve">. </w:t>
      </w:r>
      <w:r w:rsidR="00AD2083">
        <w:rPr>
          <w:lang w:eastAsia="en-AU"/>
        </w:rPr>
        <w:t>T</w:t>
      </w:r>
      <w:r w:rsidR="00AF21C0">
        <w:rPr>
          <w:lang w:eastAsia="en-AU"/>
        </w:rPr>
        <w:t>he modified kafirin</w:t>
      </w:r>
      <w:r w:rsidR="00AD2083">
        <w:rPr>
          <w:lang w:eastAsia="en-AU"/>
        </w:rPr>
        <w:t xml:space="preserve"> gene is controlled by a</w:t>
      </w:r>
      <w:r w:rsidR="00112901">
        <w:rPr>
          <w:lang w:eastAsia="en-AU"/>
        </w:rPr>
        <w:t>n</w:t>
      </w:r>
      <w:r w:rsidR="00AD2083">
        <w:rPr>
          <w:lang w:eastAsia="en-AU"/>
        </w:rPr>
        <w:t xml:space="preserve"> </w:t>
      </w:r>
      <w:r w:rsidR="00191C21">
        <w:rPr>
          <w:lang w:eastAsia="en-AU"/>
        </w:rPr>
        <w:t>endosperm</w:t>
      </w:r>
      <w:r w:rsidR="00AD2083">
        <w:rPr>
          <w:lang w:eastAsia="en-AU"/>
        </w:rPr>
        <w:t>-specific promoter so is expected to be expressed in the sorghum grain. The introduced gene confer</w:t>
      </w:r>
      <w:r w:rsidR="008D70DC">
        <w:rPr>
          <w:lang w:eastAsia="en-AU"/>
        </w:rPr>
        <w:t>s</w:t>
      </w:r>
      <w:r w:rsidR="00AD2083">
        <w:rPr>
          <w:lang w:eastAsia="en-AU"/>
        </w:rPr>
        <w:t xml:space="preserve"> increased grain protein content and improved grain protein digestibility.</w:t>
      </w:r>
    </w:p>
    <w:p w:rsidR="00B24D14" w:rsidRPr="00811604" w:rsidRDefault="00EA2529" w:rsidP="0040623F">
      <w:pPr>
        <w:pStyle w:val="Quote"/>
        <w:numPr>
          <w:ilvl w:val="3"/>
          <w:numId w:val="18"/>
        </w:numPr>
      </w:pPr>
      <w:r w:rsidRPr="00811604">
        <w:t xml:space="preserve">The </w:t>
      </w:r>
      <w:proofErr w:type="spellStart"/>
      <w:r w:rsidR="00145E69">
        <w:t>foldase</w:t>
      </w:r>
      <w:proofErr w:type="spellEnd"/>
      <w:r w:rsidR="00145E69">
        <w:t xml:space="preserve"> enzyme</w:t>
      </w:r>
      <w:r w:rsidR="00E36401">
        <w:t xml:space="preserve"> gene</w:t>
      </w:r>
    </w:p>
    <w:p w:rsidR="00B24D14" w:rsidRPr="00811604" w:rsidRDefault="00BC3146" w:rsidP="007D0610">
      <w:pPr>
        <w:numPr>
          <w:ilvl w:val="0"/>
          <w:numId w:val="4"/>
        </w:numPr>
        <w:spacing w:before="120" w:after="120"/>
        <w:rPr>
          <w:lang w:eastAsia="en-AU"/>
        </w:rPr>
      </w:pPr>
      <w:r>
        <w:rPr>
          <w:lang w:val="en-US"/>
        </w:rPr>
        <w:t xml:space="preserve">Some lines of the GM sorghum </w:t>
      </w:r>
      <w:r w:rsidR="009F6E6F">
        <w:rPr>
          <w:lang w:val="en-US"/>
        </w:rPr>
        <w:t xml:space="preserve">(Category 2) </w:t>
      </w:r>
      <w:r>
        <w:rPr>
          <w:lang w:val="en-US"/>
        </w:rPr>
        <w:t>contain</w:t>
      </w:r>
      <w:r>
        <w:rPr>
          <w:szCs w:val="22"/>
          <w:lang w:eastAsia="en-AU"/>
        </w:rPr>
        <w:t xml:space="preserve"> a </w:t>
      </w:r>
      <w:r w:rsidR="00FE753D">
        <w:rPr>
          <w:szCs w:val="22"/>
          <w:lang w:eastAsia="en-AU"/>
        </w:rPr>
        <w:t xml:space="preserve">gene </w:t>
      </w:r>
      <w:r>
        <w:rPr>
          <w:szCs w:val="22"/>
          <w:lang w:eastAsia="en-AU"/>
        </w:rPr>
        <w:t xml:space="preserve">silencing construct that </w:t>
      </w:r>
      <w:r w:rsidR="006379D5">
        <w:rPr>
          <w:szCs w:val="22"/>
          <w:lang w:eastAsia="en-AU"/>
        </w:rPr>
        <w:t>suppresses expression of</w:t>
      </w:r>
      <w:r>
        <w:rPr>
          <w:szCs w:val="22"/>
          <w:lang w:eastAsia="en-AU"/>
        </w:rPr>
        <w:t xml:space="preserve"> a native sorghum “</w:t>
      </w:r>
      <w:proofErr w:type="spellStart"/>
      <w:r>
        <w:rPr>
          <w:szCs w:val="22"/>
          <w:lang w:eastAsia="en-AU"/>
        </w:rPr>
        <w:t>foldase</w:t>
      </w:r>
      <w:proofErr w:type="spellEnd"/>
      <w:r>
        <w:rPr>
          <w:szCs w:val="22"/>
          <w:lang w:eastAsia="en-AU"/>
        </w:rPr>
        <w:t>” enzyme</w:t>
      </w:r>
      <w:r w:rsidR="005E28D1">
        <w:rPr>
          <w:szCs w:val="22"/>
          <w:lang w:eastAsia="en-AU"/>
        </w:rPr>
        <w:t xml:space="preserve"> gene</w:t>
      </w:r>
      <w:r w:rsidR="00E0392A" w:rsidRPr="00811604">
        <w:rPr>
          <w:szCs w:val="22"/>
          <w:lang w:eastAsia="en-AU"/>
        </w:rPr>
        <w:t>.</w:t>
      </w:r>
      <w:r w:rsidR="005E28D1">
        <w:rPr>
          <w:szCs w:val="22"/>
          <w:lang w:eastAsia="en-AU"/>
        </w:rPr>
        <w:t xml:space="preserve"> The targeted</w:t>
      </w:r>
      <w:r>
        <w:rPr>
          <w:szCs w:val="22"/>
          <w:lang w:eastAsia="en-AU"/>
        </w:rPr>
        <w:t xml:space="preserve"> </w:t>
      </w:r>
      <w:proofErr w:type="spellStart"/>
      <w:r w:rsidR="00BC487A">
        <w:rPr>
          <w:szCs w:val="22"/>
          <w:lang w:eastAsia="en-AU"/>
        </w:rPr>
        <w:t>foldase</w:t>
      </w:r>
      <w:proofErr w:type="spellEnd"/>
      <w:r>
        <w:rPr>
          <w:szCs w:val="22"/>
          <w:lang w:eastAsia="en-AU"/>
        </w:rPr>
        <w:t xml:space="preserve"> </w:t>
      </w:r>
      <w:r w:rsidR="005E28D1">
        <w:rPr>
          <w:szCs w:val="22"/>
          <w:lang w:eastAsia="en-AU"/>
        </w:rPr>
        <w:t xml:space="preserve">gene </w:t>
      </w:r>
      <w:r>
        <w:rPr>
          <w:szCs w:val="22"/>
          <w:lang w:eastAsia="en-AU"/>
        </w:rPr>
        <w:t xml:space="preserve">is </w:t>
      </w:r>
      <w:r w:rsidR="005E28D1">
        <w:rPr>
          <w:szCs w:val="22"/>
          <w:lang w:eastAsia="en-AU"/>
        </w:rPr>
        <w:t xml:space="preserve">expressed </w:t>
      </w:r>
      <w:r w:rsidR="00C93AED">
        <w:rPr>
          <w:szCs w:val="22"/>
          <w:lang w:eastAsia="en-AU"/>
        </w:rPr>
        <w:t xml:space="preserve">preferentially </w:t>
      </w:r>
      <w:r w:rsidR="005E28D1">
        <w:rPr>
          <w:szCs w:val="22"/>
          <w:lang w:eastAsia="en-AU"/>
        </w:rPr>
        <w:t>in the endosperm</w:t>
      </w:r>
      <w:r>
        <w:rPr>
          <w:szCs w:val="22"/>
          <w:lang w:eastAsia="en-AU"/>
        </w:rPr>
        <w:t xml:space="preserve"> and</w:t>
      </w:r>
      <w:r w:rsidR="00BC487A">
        <w:rPr>
          <w:szCs w:val="22"/>
          <w:lang w:eastAsia="en-AU"/>
        </w:rPr>
        <w:t xml:space="preserve"> encodes an enzyme</w:t>
      </w:r>
      <w:r>
        <w:rPr>
          <w:szCs w:val="22"/>
          <w:lang w:eastAsia="en-AU"/>
        </w:rPr>
        <w:t xml:space="preserve"> involved in folding seed storage proteins. </w:t>
      </w:r>
      <w:r w:rsidR="00E0392A" w:rsidRPr="00811604">
        <w:rPr>
          <w:szCs w:val="22"/>
          <w:lang w:eastAsia="en-AU"/>
        </w:rPr>
        <w:t xml:space="preserve"> </w:t>
      </w:r>
      <w:r w:rsidR="006379D5">
        <w:rPr>
          <w:szCs w:val="22"/>
          <w:lang w:eastAsia="en-AU"/>
        </w:rPr>
        <w:t xml:space="preserve">The introduced </w:t>
      </w:r>
      <w:proofErr w:type="spellStart"/>
      <w:r w:rsidR="006379D5">
        <w:rPr>
          <w:szCs w:val="22"/>
          <w:lang w:eastAsia="en-AU"/>
        </w:rPr>
        <w:t>foldase</w:t>
      </w:r>
      <w:proofErr w:type="spellEnd"/>
      <w:r w:rsidR="006379D5">
        <w:rPr>
          <w:szCs w:val="22"/>
          <w:lang w:eastAsia="en-AU"/>
        </w:rPr>
        <w:t xml:space="preserve"> silencing construct confer</w:t>
      </w:r>
      <w:r w:rsidR="008D70DC">
        <w:rPr>
          <w:szCs w:val="22"/>
          <w:lang w:eastAsia="en-AU"/>
        </w:rPr>
        <w:t>s</w:t>
      </w:r>
      <w:r w:rsidR="006379D5">
        <w:rPr>
          <w:szCs w:val="22"/>
          <w:lang w:eastAsia="en-AU"/>
        </w:rPr>
        <w:t xml:space="preserve"> increased </w:t>
      </w:r>
      <w:r w:rsidR="005E28D1">
        <w:rPr>
          <w:szCs w:val="22"/>
          <w:lang w:eastAsia="en-AU"/>
        </w:rPr>
        <w:t xml:space="preserve">sorghum </w:t>
      </w:r>
      <w:r w:rsidR="006379D5">
        <w:rPr>
          <w:szCs w:val="22"/>
          <w:lang w:eastAsia="en-AU"/>
        </w:rPr>
        <w:t>grain size</w:t>
      </w:r>
      <w:r w:rsidR="008D70DC">
        <w:rPr>
          <w:szCs w:val="22"/>
          <w:lang w:eastAsia="en-AU"/>
        </w:rPr>
        <w:t>, increased grain protein content</w:t>
      </w:r>
      <w:r w:rsidR="006379D5">
        <w:rPr>
          <w:szCs w:val="22"/>
          <w:lang w:eastAsia="en-AU"/>
        </w:rPr>
        <w:t xml:space="preserve"> and improved grain protein digestibility.</w:t>
      </w:r>
      <w:r w:rsidR="008B6A5D" w:rsidRPr="00811604">
        <w:rPr>
          <w:szCs w:val="22"/>
          <w:lang w:eastAsia="en-AU"/>
        </w:rPr>
        <w:t xml:space="preserve"> </w:t>
      </w:r>
    </w:p>
    <w:p w:rsidR="00256333" w:rsidRDefault="00FE753D" w:rsidP="00FE753D">
      <w:pPr>
        <w:pStyle w:val="1Para"/>
      </w:pPr>
      <w:r>
        <w:t>Gene</w:t>
      </w:r>
      <w:r w:rsidRPr="00FE753D">
        <w:t xml:space="preserve"> silencing constructs </w:t>
      </w:r>
      <w:r>
        <w:t xml:space="preserve">are a widely-used technique </w:t>
      </w:r>
      <w:r w:rsidRPr="00FE753D">
        <w:t xml:space="preserve">designed to suppress or reduce expression of </w:t>
      </w:r>
      <w:r>
        <w:t>target genes</w:t>
      </w:r>
      <w:r w:rsidRPr="00FE753D">
        <w:t xml:space="preserve">. Suppression of the target genes is mediated by </w:t>
      </w:r>
      <w:r>
        <w:t>a</w:t>
      </w:r>
      <w:r w:rsidRPr="00FE753D">
        <w:t xml:space="preserve"> natural regulatory mechanism in plants known as ribonucleic acid interference (</w:t>
      </w:r>
      <w:proofErr w:type="spellStart"/>
      <w:r w:rsidRPr="00FE753D">
        <w:t>RNAi</w:t>
      </w:r>
      <w:proofErr w:type="spellEnd"/>
      <w:r w:rsidRPr="00FE753D">
        <w:t>) or gene silencing</w:t>
      </w:r>
      <w:r>
        <w:t xml:space="preserve"> </w:t>
      </w:r>
      <w:r w:rsidRPr="00FE753D">
        <w:t xml:space="preserve"> </w:t>
      </w:r>
      <w:r w:rsidR="00914F2D">
        <w:fldChar w:fldCharType="begin"/>
      </w:r>
      <w:r w:rsidR="008D39F4">
        <w:instrText xml:space="preserve"> ADDIN REFMGR.CITE &lt;Refman&gt;&lt;Cite&gt;&lt;Author&gt;Baykal&lt;/Author&gt;&lt;Year&gt;2010&lt;/Year&gt;&lt;RecNum&gt;19329&lt;/RecNum&gt;&lt;IDText&gt;Small RNA-mediated gene silencing for plant biotechnology&lt;/IDText&gt;&lt;MDL Ref_Type="Book Chapter"&gt;&lt;Ref_Type&gt;Book Chapter&lt;/Ref_Type&gt;&lt;Ref_ID&gt;19329&lt;/Ref_ID&gt;&lt;Title_Primary&gt;Small RNA-mediated gene silencing for plant biotechnology&lt;/Title_Primary&gt;&lt;Authors_Primary&gt;Baykal,U.&lt;/Authors_Primary&gt;&lt;Authors_Primary&gt;Zhang,Z.&lt;/Authors_Primary&gt;&lt;Date_Primary&gt;2010&lt;/Date_Primary&gt;&lt;Keywords&gt;GENE&lt;/Keywords&gt;&lt;Keywords&gt;gene silencing&lt;/Keywords&gt;&lt;Keywords&gt;silencing&lt;/Keywords&gt;&lt;Keywords&gt;plant&lt;/Keywords&gt;&lt;Keywords&gt;plant biotechnology&lt;/Keywords&gt;&lt;Keywords&gt;Biotechnology&lt;/Keywords&gt;&lt;Keywords&gt;Techniques&lt;/Keywords&gt;&lt;Keywords&gt;and&lt;/Keywords&gt;&lt;Keywords&gt;applications&lt;/Keywords&gt;&lt;Reprint&gt;Not in File&lt;/Reprint&gt;&lt;Start_Page&gt;255&lt;/Start_Page&gt;&lt;End_Page&gt;269&lt;/End_Page&gt;&lt;Title_Secondary&gt;Gene silencing: Theory, techniques and applications&lt;/Title_Secondary&gt;&lt;Authors_Secondary&gt;Catalano,A.J.&lt;/Authors_Secondary&gt;&lt;Issue&gt;11&lt;/Issue&gt;&lt;Pub_Place&gt;New York&lt;/Pub_Place&gt;&lt;Publisher&gt;Nova Science Publishers, Inc.&lt;/Publisher&gt;&lt;Web_URL&gt;&lt;u&gt;http://plantsci.missouri.edu/muptcf/publications/Baykal_and_Zhang_2010_Small_RNA-mediated%20gene%20silencing%20for%20plant%20biotechnology.pdf&lt;/u&gt;&lt;/Web_URL&gt;&lt;Web_URL_Link1&gt;file://S:\CO\OGTR\EVAL\Eval Sections\Library\REFS\DIR 117\Baykal and Zhang 2010_RNAi.pdf&lt;/Web_URL_Link1&gt;&lt;ZZ_WorkformID&gt;3&lt;/ZZ_WorkformID&gt;&lt;/MDL&gt;&lt;/Cite&gt;&lt;/Refman&gt;</w:instrText>
      </w:r>
      <w:r w:rsidR="00914F2D">
        <w:fldChar w:fldCharType="separate"/>
      </w:r>
      <w:r w:rsidR="00914F2D">
        <w:rPr>
          <w:noProof/>
        </w:rPr>
        <w:t>(Baykal &amp; Zhang 2010)</w:t>
      </w:r>
      <w:r w:rsidR="00914F2D">
        <w:fldChar w:fldCharType="end"/>
      </w:r>
      <w:r w:rsidRPr="00FE753D">
        <w:t xml:space="preserve">. Using the </w:t>
      </w:r>
      <w:proofErr w:type="spellStart"/>
      <w:r w:rsidRPr="00FE753D">
        <w:t>RNAi</w:t>
      </w:r>
      <w:proofErr w:type="spellEnd"/>
      <w:r w:rsidRPr="00FE753D">
        <w:t xml:space="preserve"> pathway, an introduced silencing construct</w:t>
      </w:r>
      <w:r>
        <w:t xml:space="preserve"> containing a fragment of the target gene</w:t>
      </w:r>
      <w:r w:rsidRPr="00FE753D">
        <w:t xml:space="preserve"> is transcribed into double-stranded RNA, which is processed by endogenous cellular machinery into short interfering RNAs (siRNAs). The siRNAs direct the degradation of messenger RNA (mRNA) molecules with matching sequence after the mRNAs are transcribed from genes and before they are translated into proteins. The efficiency of gene silencing is generally determined by the extent of homology between the silencing construct and the target gene (usually &gt; 95% homology is required) and the length of the homologous region. In plants, introduced silencing constructs have been shown to effectively suppress expression of the target genes, but can also give rise to silencing of non-target genes with closely matching sequences.</w:t>
      </w:r>
    </w:p>
    <w:p w:rsidR="00E36401" w:rsidRDefault="00E36401" w:rsidP="0040623F">
      <w:pPr>
        <w:pStyle w:val="Quote"/>
        <w:numPr>
          <w:ilvl w:val="3"/>
          <w:numId w:val="18"/>
        </w:numPr>
      </w:pPr>
      <w:r w:rsidRPr="00811604">
        <w:t xml:space="preserve">The </w:t>
      </w:r>
      <w:r>
        <w:t>membrane protein genes</w:t>
      </w:r>
    </w:p>
    <w:p w:rsidR="00E36401" w:rsidRDefault="00F748A1" w:rsidP="007D0610">
      <w:pPr>
        <w:numPr>
          <w:ilvl w:val="0"/>
          <w:numId w:val="4"/>
        </w:numPr>
        <w:spacing w:before="120" w:after="120"/>
        <w:rPr>
          <w:lang w:eastAsia="en-AU"/>
        </w:rPr>
      </w:pPr>
      <w:r>
        <w:rPr>
          <w:lang w:eastAsia="en-AU"/>
        </w:rPr>
        <w:t xml:space="preserve">Some lines of the GM sorghum are designed to </w:t>
      </w:r>
      <w:r w:rsidR="006B114E">
        <w:rPr>
          <w:lang w:eastAsia="en-AU"/>
        </w:rPr>
        <w:t>alter</w:t>
      </w:r>
      <w:r>
        <w:rPr>
          <w:lang w:eastAsia="en-AU"/>
        </w:rPr>
        <w:t xml:space="preserve"> the function of one of three related membrane protein genes, which are given the identifiers GP1, GP2 and GP3 for the purposes of this application. Category 3 lines each contain a gene silencing construct that suppresses expression of one of the membrane protein genes. Cate</w:t>
      </w:r>
      <w:r w:rsidR="006B114E">
        <w:rPr>
          <w:lang w:eastAsia="en-AU"/>
        </w:rPr>
        <w:t>gory 4 lines each overexpress a</w:t>
      </w:r>
      <w:r>
        <w:rPr>
          <w:lang w:eastAsia="en-AU"/>
        </w:rPr>
        <w:t xml:space="preserve"> truncated version of one of the membrane </w:t>
      </w:r>
      <w:r w:rsidR="006B114E">
        <w:rPr>
          <w:lang w:eastAsia="en-AU"/>
        </w:rPr>
        <w:t>protein genes. These changes confer either increased sorghum grain size (GP1 and GP2 lines) or increased grain number per panicle (GP3 lines).</w:t>
      </w:r>
    </w:p>
    <w:p w:rsidR="001227F0" w:rsidRDefault="001227F0" w:rsidP="0040623F">
      <w:pPr>
        <w:pStyle w:val="Quote"/>
        <w:numPr>
          <w:ilvl w:val="3"/>
          <w:numId w:val="18"/>
        </w:numPr>
      </w:pPr>
      <w:r w:rsidRPr="00811604">
        <w:t xml:space="preserve">The </w:t>
      </w:r>
      <w:proofErr w:type="spellStart"/>
      <w:r>
        <w:t>nptII</w:t>
      </w:r>
      <w:proofErr w:type="spellEnd"/>
      <w:r>
        <w:t xml:space="preserve"> gene</w:t>
      </w:r>
    </w:p>
    <w:p w:rsidR="001227F0" w:rsidRPr="00811604" w:rsidRDefault="001227F0" w:rsidP="001227F0">
      <w:pPr>
        <w:pStyle w:val="1Para"/>
      </w:pPr>
      <w:r w:rsidRPr="001227F0">
        <w:t xml:space="preserve">The </w:t>
      </w:r>
      <w:proofErr w:type="spellStart"/>
      <w:r w:rsidRPr="001227F0">
        <w:rPr>
          <w:i/>
        </w:rPr>
        <w:t>nptII</w:t>
      </w:r>
      <w:proofErr w:type="spellEnd"/>
      <w:r w:rsidRPr="001227F0">
        <w:t xml:space="preserve"> gene was isolated from the common gut bacterium </w:t>
      </w:r>
      <w:r w:rsidRPr="001227F0">
        <w:rPr>
          <w:i/>
        </w:rPr>
        <w:t>E. coli</w:t>
      </w:r>
      <w:r w:rsidRPr="001227F0">
        <w:t xml:space="preserve"> and encodes </w:t>
      </w:r>
      <w:r>
        <w:t xml:space="preserve">the enzyme </w:t>
      </w:r>
      <w:r w:rsidRPr="001227F0">
        <w:t>neomycin phosphotransferase type II</w:t>
      </w:r>
      <w:r w:rsidR="0012104E">
        <w:t xml:space="preserve"> (NPTII)</w:t>
      </w:r>
      <w:r w:rsidRPr="001227F0">
        <w:t xml:space="preserve">, which inactivates aminoglycoside antibiotics such as kanamycin and neomycin. The </w:t>
      </w:r>
      <w:proofErr w:type="spellStart"/>
      <w:r w:rsidRPr="001227F0">
        <w:rPr>
          <w:i/>
        </w:rPr>
        <w:t>nptII</w:t>
      </w:r>
      <w:proofErr w:type="spellEnd"/>
      <w:r w:rsidRPr="001227F0">
        <w:t xml:space="preserve"> gene is used extensively as a selectable marker in the production of GM plants. Regulatory agencies in Australia and in other countries have assessed the use of the </w:t>
      </w:r>
      <w:proofErr w:type="spellStart"/>
      <w:r w:rsidRPr="001227F0">
        <w:rPr>
          <w:i/>
        </w:rPr>
        <w:t>nptII</w:t>
      </w:r>
      <w:proofErr w:type="spellEnd"/>
      <w:r w:rsidRPr="001227F0">
        <w:t xml:space="preserve"> gene in GM plants as not posing a risk to human health and safety or to the environment. Further information about this gene can be found in the document </w:t>
      </w:r>
      <w:r w:rsidRPr="001227F0">
        <w:rPr>
          <w:i/>
        </w:rPr>
        <w:t>Marker genes in GM plants</w:t>
      </w:r>
      <w:r w:rsidRPr="001227F0">
        <w:t xml:space="preserve"> available from the </w:t>
      </w:r>
      <w:hyperlink r:id="rId20" w:history="1">
        <w:r w:rsidRPr="00811604">
          <w:rPr>
            <w:rFonts w:eastAsia="Times New Roman"/>
            <w:u w:val="single"/>
          </w:rPr>
          <w:t>Risk Assessment References page</w:t>
        </w:r>
      </w:hyperlink>
      <w:r w:rsidRPr="001227F0">
        <w:t xml:space="preserve"> on the OGTR website.</w:t>
      </w:r>
    </w:p>
    <w:p w:rsidR="00C25E18" w:rsidRPr="00811604" w:rsidRDefault="00C25E18" w:rsidP="005F21C0">
      <w:pPr>
        <w:pStyle w:val="Style3"/>
      </w:pPr>
      <w:bookmarkStart w:id="123" w:name="_Ref420507471"/>
      <w:bookmarkStart w:id="124" w:name="_Toc488653818"/>
      <w:r w:rsidRPr="00811604">
        <w:lastRenderedPageBreak/>
        <w:t>Toxicity/allergenicity of the proteins associated with the introduced genes</w:t>
      </w:r>
      <w:bookmarkEnd w:id="123"/>
      <w:bookmarkEnd w:id="124"/>
    </w:p>
    <w:p w:rsidR="000604F8" w:rsidRDefault="000604F8" w:rsidP="005D3584">
      <w:pPr>
        <w:pStyle w:val="1Para"/>
      </w:pPr>
      <w:bookmarkStart w:id="125" w:name="_Ref191289522"/>
      <w:bookmarkStart w:id="126" w:name="_Ref191289538"/>
      <w:bookmarkStart w:id="127" w:name="_Ref187133049"/>
      <w:bookmarkStart w:id="128" w:name="_Toc169061700"/>
      <w:bookmarkEnd w:id="112"/>
      <w:bookmarkEnd w:id="116"/>
      <w:bookmarkEnd w:id="117"/>
      <w:bookmarkEnd w:id="118"/>
      <w:bookmarkEnd w:id="119"/>
      <w:bookmarkEnd w:id="120"/>
      <w:bookmarkEnd w:id="121"/>
      <w:r>
        <w:t>The introduced genes</w:t>
      </w:r>
      <w:r w:rsidR="00F24A4C">
        <w:t xml:space="preserve"> conferring increased grain quality or yield</w:t>
      </w:r>
      <w:r>
        <w:t xml:space="preserve"> are based on </w:t>
      </w:r>
      <w:r w:rsidR="005F7AB8">
        <w:t>sorghum genes</w:t>
      </w:r>
      <w:r w:rsidR="002B4B60">
        <w:t xml:space="preserve"> </w:t>
      </w:r>
      <w:r>
        <w:t xml:space="preserve">that are </w:t>
      </w:r>
      <w:r w:rsidR="0012104E">
        <w:t>expressed</w:t>
      </w:r>
      <w:r>
        <w:t xml:space="preserve"> in cultivated</w:t>
      </w:r>
      <w:r w:rsidR="002B4B60">
        <w:t xml:space="preserve"> sorghum grain. Sorghum grain is a staple food in </w:t>
      </w:r>
      <w:r w:rsidR="0012104E">
        <w:t>many countries in</w:t>
      </w:r>
      <w:r w:rsidR="00475E1F">
        <w:t xml:space="preserve"> Africa and Asia, and is grown for livestock feed in Australia and other developed countries </w:t>
      </w:r>
      <w:r w:rsidR="007E3B0B">
        <w:fldChar w:fldCharType="begin"/>
      </w:r>
      <w:r w:rsidR="008D39F4">
        <w:instrText xml:space="preserve"> ADDIN REFMGR.CITE &lt;Refman&gt;&lt;Cite&gt;&lt;Author&gt;OGTR&lt;/Author&gt;&lt;Year&gt;2017&lt;/Year&gt;&lt;RecNum&gt;22097&lt;/RecNum&gt;&lt;IDText&gt;The biology of Sorghum bicolor (L.) Moench subsp. bicolor (Sorghum)&lt;/IDText&gt;&lt;MDL Ref_Type="Report"&gt;&lt;Ref_Type&gt;Report&lt;/Ref_Type&gt;&lt;Ref_ID&gt;22097&lt;/Ref_ID&gt;&lt;Title_Primary&gt;The biology of &lt;i&gt;Sorghum bicolor&lt;/i&gt; (L.) Moench subsp. &lt;i&gt;bicolor &lt;/i&gt;(Sorghum)&lt;/Title_Primary&gt;&lt;Authors_Primary&gt;OGTR&lt;/Authors_Primary&gt;&lt;Date_Primary&gt;2017&lt;/Date_Primary&gt;&lt;Keywords&gt;Biology&lt;/Keywords&gt;&lt;Keywords&gt;of&lt;/Keywords&gt;&lt;Keywords&gt;sorghum&lt;/Keywords&gt;&lt;Reprint&gt;Not in File&lt;/Reprint&gt;&lt;Pub_Place&gt;Canberra, Australia&lt;/Pub_Place&gt;&lt;Publisher&gt;Office of the Gene Technology Regulator&lt;/Publisher&gt;&lt;ZZ_WorkformID&gt;24&lt;/ZZ_WorkformID&gt;&lt;/MDL&gt;&lt;/Cite&gt;&lt;/Refman&gt;</w:instrText>
      </w:r>
      <w:r w:rsidR="007E3B0B">
        <w:fldChar w:fldCharType="separate"/>
      </w:r>
      <w:r w:rsidR="007E3B0B">
        <w:rPr>
          <w:noProof/>
        </w:rPr>
        <w:t>(OGTR 2017)</w:t>
      </w:r>
      <w:r w:rsidR="007E3B0B">
        <w:fldChar w:fldCharType="end"/>
      </w:r>
      <w:r w:rsidR="00475E1F">
        <w:t>.</w:t>
      </w:r>
      <w:r w:rsidR="005D3584" w:rsidRPr="00811604">
        <w:t xml:space="preserve"> </w:t>
      </w:r>
      <w:r w:rsidR="00CA5A41">
        <w:t xml:space="preserve">The proteins </w:t>
      </w:r>
      <w:r w:rsidR="005F7AB8">
        <w:t>in sorghum grain</w:t>
      </w:r>
      <w:r w:rsidR="005D3584" w:rsidRPr="00811604">
        <w:t xml:space="preserve"> </w:t>
      </w:r>
      <w:r w:rsidR="00CA5A41">
        <w:t>are</w:t>
      </w:r>
      <w:r w:rsidR="005D3584" w:rsidRPr="00811604">
        <w:t xml:space="preserve"> regularly consumed by humans and livestock without adverse effects.</w:t>
      </w:r>
    </w:p>
    <w:p w:rsidR="00952A62" w:rsidRDefault="005F7AB8" w:rsidP="005D3584">
      <w:pPr>
        <w:pStyle w:val="1Para"/>
      </w:pPr>
      <w:r>
        <w:t>In Category 1 lines t</w:t>
      </w:r>
      <w:r w:rsidR="000604F8">
        <w:t xml:space="preserve">he introduced kafirin protein is modified to increase digestibility, and </w:t>
      </w:r>
      <w:r>
        <w:t xml:space="preserve">in Category 4 lines the </w:t>
      </w:r>
      <w:r w:rsidR="000604F8">
        <w:t>introduced membrane</w:t>
      </w:r>
      <w:r>
        <w:t xml:space="preserve"> proteins</w:t>
      </w:r>
      <w:r w:rsidR="000604F8">
        <w:t xml:space="preserve"> </w:t>
      </w:r>
      <w:r>
        <w:t xml:space="preserve">are truncated. </w:t>
      </w:r>
      <w:r w:rsidR="000604F8">
        <w:t>No toxicity or allergenicity studies hav</w:t>
      </w:r>
      <w:r w:rsidR="000604F8" w:rsidRPr="0020475A">
        <w:t>e</w:t>
      </w:r>
      <w:r w:rsidR="000604F8">
        <w:t xml:space="preserve"> been conducted on the modified </w:t>
      </w:r>
      <w:r w:rsidR="00FF0299">
        <w:t xml:space="preserve">or </w:t>
      </w:r>
      <w:r w:rsidR="000604F8">
        <w:t>truncated versions of the</w:t>
      </w:r>
      <w:r>
        <w:t>se</w:t>
      </w:r>
      <w:r w:rsidR="000604F8">
        <w:t xml:space="preserve"> proteins, as the proposed trial is at preliminary research stage.</w:t>
      </w:r>
      <w:r>
        <w:t xml:space="preserve"> </w:t>
      </w:r>
    </w:p>
    <w:p w:rsidR="00475E1F" w:rsidRDefault="005F7AB8" w:rsidP="005D3584">
      <w:pPr>
        <w:pStyle w:val="1Para"/>
      </w:pPr>
      <w:r>
        <w:t>In Category 2 and Category 3 lines, the introduced genetic elements conferring grain traits are gene silencing constructs.</w:t>
      </w:r>
      <w:r w:rsidR="007D0D39">
        <w:t xml:space="preserve"> The function of gene silencing constructs is to suppress expression of a gene. They do not encode a protein that could potentially be toxic or allergenic.</w:t>
      </w:r>
    </w:p>
    <w:p w:rsidR="007D0D39" w:rsidRPr="00811604" w:rsidRDefault="007D0D39" w:rsidP="005D3584">
      <w:pPr>
        <w:pStyle w:val="1Para"/>
      </w:pPr>
      <w:r>
        <w:t xml:space="preserve">All of the GM sorghum lines contain the </w:t>
      </w:r>
      <w:proofErr w:type="spellStart"/>
      <w:r w:rsidRPr="007D0D39">
        <w:rPr>
          <w:i/>
        </w:rPr>
        <w:t>nptII</w:t>
      </w:r>
      <w:proofErr w:type="spellEnd"/>
      <w:r>
        <w:t xml:space="preserve"> selectable marker gene.</w:t>
      </w:r>
      <w:r w:rsidR="0012104E">
        <w:t xml:space="preserve"> Regulatory agencies in Australia and other countries have found no evidence that the NPTII protein is toxic or allergenic</w:t>
      </w:r>
      <w:r w:rsidR="00EC218C">
        <w:t xml:space="preserve"> </w:t>
      </w:r>
      <w:r w:rsidR="00EC218C">
        <w:fldChar w:fldCharType="begin">
          <w:fldData xml:space="preserve">PFJlZm1hbj48Q2l0ZT48QXV0aG9yPkVGU0E8L0F1dGhvcj48WWVhcj4yMDA5PC9ZZWFyPjxSZWNO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</w:fldData>
        </w:fldChar>
      </w:r>
      <w:r w:rsidR="008D39F4">
        <w:instrText xml:space="preserve"> ADDIN REFMGR.CITE </w:instrText>
      </w:r>
      <w:r w:rsidR="008D39F4">
        <w:fldChar w:fldCharType="begin">
          <w:fldData xml:space="preserve">PFJlZm1hbj48Q2l0ZT48QXV0aG9yPkVGU0E8L0F1dGhvcj48WWVhcj4yMDA5PC9ZZWFyPjxSZWNO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</w:fldData>
        </w:fldChar>
      </w:r>
      <w:r w:rsidR="008D39F4">
        <w:instrText xml:space="preserve"> ADDIN EN.CITE.DATA </w:instrText>
      </w:r>
      <w:r w:rsidR="008D39F4">
        <w:fldChar w:fldCharType="end"/>
      </w:r>
      <w:r w:rsidR="00EC218C">
        <w:fldChar w:fldCharType="separate"/>
      </w:r>
      <w:r w:rsidR="00EC218C">
        <w:rPr>
          <w:noProof/>
        </w:rPr>
        <w:t>(EFSA 2009; FSANZ 2010)</w:t>
      </w:r>
      <w:r w:rsidR="00EC218C">
        <w:fldChar w:fldCharType="end"/>
      </w:r>
      <w:r w:rsidR="00EC218C">
        <w:t>.</w:t>
      </w:r>
    </w:p>
    <w:p w:rsidR="00AB52A6" w:rsidRPr="00811604" w:rsidRDefault="007D0D39" w:rsidP="005D3584">
      <w:pPr>
        <w:pStyle w:val="1Para"/>
      </w:pPr>
      <w:r>
        <w:t>All of the GM sorghum lines have been grown by the applicant in glasshouse trials</w:t>
      </w:r>
      <w:r w:rsidR="00595351">
        <w:t xml:space="preserve"> under a NLRD authorisation</w:t>
      </w:r>
      <w:r>
        <w:t xml:space="preserve">. </w:t>
      </w:r>
      <w:proofErr w:type="gramStart"/>
      <w:r w:rsidR="0012104E">
        <w:t>Staff handling the GM plants in the glasshouse have</w:t>
      </w:r>
      <w:proofErr w:type="gramEnd"/>
      <w:r w:rsidR="0012104E">
        <w:t xml:space="preserve"> not reported any adverse effects.</w:t>
      </w:r>
    </w:p>
    <w:p w:rsidR="00327D2E" w:rsidRPr="00811604" w:rsidRDefault="00327D2E" w:rsidP="005F21C0">
      <w:pPr>
        <w:pStyle w:val="Style3"/>
      </w:pPr>
      <w:bookmarkStart w:id="129" w:name="_Toc488653819"/>
      <w:r w:rsidRPr="00811604">
        <w:t>Characterisation of the GMO</w:t>
      </w:r>
      <w:r w:rsidR="006012E9" w:rsidRPr="00811604">
        <w:t>s</w:t>
      </w:r>
      <w:bookmarkEnd w:id="129"/>
    </w:p>
    <w:p w:rsidR="00E029B9" w:rsidRPr="00811604" w:rsidRDefault="00F359A8" w:rsidP="007D0610">
      <w:pPr>
        <w:numPr>
          <w:ilvl w:val="0"/>
          <w:numId w:val="4"/>
        </w:numPr>
        <w:tabs>
          <w:tab w:val="left" w:pos="540"/>
        </w:tabs>
        <w:spacing w:before="120" w:after="120"/>
        <w:rPr>
          <w:lang w:eastAsia="en-AU"/>
        </w:rPr>
      </w:pPr>
      <w:bookmarkStart w:id="130" w:name="_Ref191119091"/>
      <w:bookmarkStart w:id="131" w:name="_Toc291151811"/>
      <w:bookmarkStart w:id="132" w:name="_Toc309054012"/>
      <w:bookmarkStart w:id="133" w:name="_Toc309833704"/>
      <w:bookmarkStart w:id="134" w:name="_Toc311188365"/>
      <w:bookmarkStart w:id="135" w:name="_Toc355008012"/>
      <w:bookmarkStart w:id="136" w:name="_Toc219529474"/>
      <w:bookmarkStart w:id="137" w:name="_Ref233512151"/>
      <w:bookmarkStart w:id="138" w:name="_Ref233520982"/>
      <w:bookmarkStart w:id="139" w:name="_Ref235515052"/>
      <w:bookmarkEnd w:id="125"/>
      <w:bookmarkEnd w:id="126"/>
      <w:bookmarkEnd w:id="127"/>
      <w:r>
        <w:rPr>
          <w:lang w:eastAsia="en-AU"/>
        </w:rPr>
        <w:t>All GM sorghum lines proposed for release have been grown in the glasshouse for at least two generations. Phenotypic changes observed in glasshouse trials for each category of GM sorghum (Table 1) are detailed below.</w:t>
      </w:r>
    </w:p>
    <w:p w:rsidR="00A46CBB" w:rsidRDefault="00F359A8" w:rsidP="007D0610">
      <w:pPr>
        <w:numPr>
          <w:ilvl w:val="0"/>
          <w:numId w:val="4"/>
        </w:numPr>
        <w:tabs>
          <w:tab w:val="left" w:pos="540"/>
        </w:tabs>
        <w:spacing w:before="120" w:after="120"/>
        <w:rPr>
          <w:lang w:eastAsia="en-AU"/>
        </w:rPr>
      </w:pPr>
      <w:r>
        <w:rPr>
          <w:lang w:eastAsia="en-AU"/>
        </w:rPr>
        <w:t xml:space="preserve">Category 1 GM sorghum lines </w:t>
      </w:r>
      <w:r w:rsidR="00DA1892">
        <w:rPr>
          <w:lang w:eastAsia="en-AU"/>
        </w:rPr>
        <w:t xml:space="preserve">produced seed </w:t>
      </w:r>
      <w:r w:rsidR="0048676B">
        <w:rPr>
          <w:lang w:eastAsia="en-AU"/>
        </w:rPr>
        <w:t>which had</w:t>
      </w:r>
      <w:r w:rsidR="00DA1892">
        <w:rPr>
          <w:lang w:eastAsia="en-AU"/>
        </w:rPr>
        <w:t xml:space="preserve"> 40-70% higher protein content</w:t>
      </w:r>
      <w:r w:rsidR="0048676B">
        <w:rPr>
          <w:lang w:eastAsia="en-AU"/>
        </w:rPr>
        <w:t xml:space="preserve"> and increased </w:t>
      </w:r>
      <w:r w:rsidR="0048676B" w:rsidRPr="0048676B">
        <w:rPr>
          <w:i/>
          <w:lang w:eastAsia="en-AU"/>
        </w:rPr>
        <w:t>in vitro</w:t>
      </w:r>
      <w:r w:rsidR="0048676B">
        <w:rPr>
          <w:lang w:eastAsia="en-AU"/>
        </w:rPr>
        <w:t xml:space="preserve"> protein digestibility compared to the non-GM parent cultivar</w:t>
      </w:r>
      <w:r w:rsidR="00DA1892">
        <w:rPr>
          <w:lang w:eastAsia="en-AU"/>
        </w:rPr>
        <w:t>.</w:t>
      </w:r>
    </w:p>
    <w:p w:rsidR="00DA1892" w:rsidRDefault="00DA1892" w:rsidP="007D0610">
      <w:pPr>
        <w:numPr>
          <w:ilvl w:val="0"/>
          <w:numId w:val="4"/>
        </w:numPr>
        <w:tabs>
          <w:tab w:val="left" w:pos="540"/>
        </w:tabs>
        <w:spacing w:before="120" w:after="120"/>
        <w:rPr>
          <w:lang w:eastAsia="en-AU"/>
        </w:rPr>
      </w:pPr>
      <w:r>
        <w:rPr>
          <w:lang w:eastAsia="en-AU"/>
        </w:rPr>
        <w:t xml:space="preserve">Category 2 GM sorghum lines produced </w:t>
      </w:r>
      <w:r w:rsidR="0048676B">
        <w:rPr>
          <w:lang w:eastAsia="en-AU"/>
        </w:rPr>
        <w:t>seed which had 15-30% heavier seed weight, 0</w:t>
      </w:r>
      <w:r w:rsidR="0048676B">
        <w:rPr>
          <w:lang w:eastAsia="en-AU"/>
        </w:rPr>
        <w:noBreakHyphen/>
        <w:t xml:space="preserve">30% higher protein content, and increased </w:t>
      </w:r>
      <w:r w:rsidR="0048676B" w:rsidRPr="0048676B">
        <w:rPr>
          <w:i/>
          <w:lang w:eastAsia="en-AU"/>
        </w:rPr>
        <w:t>in vitro</w:t>
      </w:r>
      <w:r w:rsidR="0048676B">
        <w:rPr>
          <w:lang w:eastAsia="en-AU"/>
        </w:rPr>
        <w:t xml:space="preserve"> protein digestibility compared to the non-GM parent cultivar.</w:t>
      </w:r>
    </w:p>
    <w:p w:rsidR="0048676B" w:rsidRDefault="00D45413" w:rsidP="007D0610">
      <w:pPr>
        <w:numPr>
          <w:ilvl w:val="0"/>
          <w:numId w:val="4"/>
        </w:numPr>
        <w:tabs>
          <w:tab w:val="left" w:pos="540"/>
        </w:tabs>
        <w:spacing w:before="120" w:after="120"/>
        <w:rPr>
          <w:lang w:eastAsia="en-AU"/>
        </w:rPr>
      </w:pPr>
      <w:r>
        <w:rPr>
          <w:lang w:eastAsia="en-AU"/>
        </w:rPr>
        <w:t>Category</w:t>
      </w:r>
      <w:r w:rsidR="005B55A1">
        <w:rPr>
          <w:lang w:eastAsia="en-AU"/>
        </w:rPr>
        <w:t xml:space="preserve"> 3 and Category 4 GM sorghum lines </w:t>
      </w:r>
      <w:r w:rsidR="00B02967">
        <w:rPr>
          <w:lang w:eastAsia="en-AU"/>
        </w:rPr>
        <w:t>caused similar changes to phenotype.</w:t>
      </w:r>
      <w:r w:rsidR="005B55A1">
        <w:rPr>
          <w:lang w:eastAsia="en-AU"/>
        </w:rPr>
        <w:t xml:space="preserve"> Lines which either suppressed expression or expressed truncated versions of GP1 or GP2 membrane protein genes had </w:t>
      </w:r>
      <w:r w:rsidR="00BD4D5B">
        <w:rPr>
          <w:lang w:eastAsia="en-AU"/>
        </w:rPr>
        <w:t>on average</w:t>
      </w:r>
      <w:r w:rsidR="005B55A1">
        <w:rPr>
          <w:lang w:eastAsia="en-AU"/>
        </w:rPr>
        <w:t xml:space="preserve"> 7% heavier seed weight than the non-GM parent cultivar. Lines which either suppressed expression or expressed a truncated version of the GP3 membrane protein gene</w:t>
      </w:r>
      <w:r w:rsidR="00BD4D5B">
        <w:rPr>
          <w:lang w:eastAsia="en-AU"/>
        </w:rPr>
        <w:t xml:space="preserve"> had no change in seed weight, but had up to 18% more seeds per plant.</w:t>
      </w:r>
    </w:p>
    <w:p w:rsidR="00D45413" w:rsidRPr="00811604" w:rsidRDefault="00D45413" w:rsidP="00D45413">
      <w:pPr>
        <w:pStyle w:val="1Para"/>
      </w:pPr>
      <w:r>
        <w:t xml:space="preserve">All GM sorghum lines proposed for release had </w:t>
      </w:r>
      <w:r w:rsidRPr="00D45413">
        <w:t xml:space="preserve">normal </w:t>
      </w:r>
      <w:r>
        <w:t>phenotypes</w:t>
      </w:r>
      <w:r w:rsidR="007779FD">
        <w:t xml:space="preserve"> when grown in the greenhouse. The GM lines were not</w:t>
      </w:r>
      <w:r>
        <w:t xml:space="preserve"> </w:t>
      </w:r>
      <w:r w:rsidRPr="00D45413">
        <w:t xml:space="preserve">distinguishable from the </w:t>
      </w:r>
      <w:r>
        <w:t>RTx430 parent cultivar</w:t>
      </w:r>
      <w:r w:rsidR="00503814">
        <w:t xml:space="preserve"> except in the targeted </w:t>
      </w:r>
      <w:r w:rsidR="00BD4D5B">
        <w:t xml:space="preserve">grain </w:t>
      </w:r>
      <w:r w:rsidR="00503814">
        <w:t>traits described above.</w:t>
      </w:r>
    </w:p>
    <w:p w:rsidR="00925FE4" w:rsidRPr="00811604" w:rsidRDefault="00925FE4" w:rsidP="00E176CF">
      <w:pPr>
        <w:pStyle w:val="Style2"/>
      </w:pPr>
      <w:bookmarkStart w:id="140" w:name="_Ref419284238"/>
      <w:bookmarkStart w:id="141" w:name="_Toc488653820"/>
      <w:r w:rsidRPr="00811604">
        <w:t>The receiving environment</w:t>
      </w:r>
      <w:bookmarkEnd w:id="130"/>
      <w:bookmarkEnd w:id="131"/>
      <w:bookmarkEnd w:id="132"/>
      <w:bookmarkEnd w:id="133"/>
      <w:bookmarkEnd w:id="134"/>
      <w:bookmarkEnd w:id="135"/>
      <w:bookmarkEnd w:id="140"/>
      <w:bookmarkEnd w:id="141"/>
    </w:p>
    <w:p w:rsidR="00925FE4" w:rsidRDefault="00925FE4" w:rsidP="00C61984">
      <w:pPr>
        <w:pStyle w:val="1Para"/>
      </w:pPr>
      <w:r w:rsidRPr="00811604">
        <w:t xml:space="preserve">The receiving environment </w:t>
      </w:r>
      <w:r w:rsidR="00C61984" w:rsidRPr="00811604">
        <w:t>forms part of the context in which the risks associated with dealings involving the GMOs are assessed. Relevant information about the receiving environment includes abiotic and biotic interactions of the crop with the environment where the release would occur; agronomic practices for the crop; presence of plants that are sexually compatible with the GMO; and background presence of the gene(s) used in the genetic modification</w:t>
      </w:r>
      <w:r w:rsidR="001901CF" w:rsidRPr="00811604">
        <w:t xml:space="preserve"> </w:t>
      </w:r>
      <w:r w:rsidR="00151771" w:rsidRPr="00811604">
        <w:fldChar w:fldCharType="begin"/>
      </w:r>
      <w:r w:rsidR="008D39F4">
        <w:instrText xml:space="preserve"> ADDIN REFMGR.CITE &lt;Refman&gt;&lt;Cite&gt;&lt;Author&gt;OGTR&lt;/Author&gt;&lt;Year&gt;2013&lt;/Year&gt;&lt;RecNum&gt;19708&lt;/RecNum&gt;&lt;IDText&gt;Risk Analysis Framework 2013&lt;/IDText&gt;&lt;MDL Ref_Type="Report"&gt;&lt;Ref_Type&gt;Report&lt;/Ref_Type&gt;&lt;Ref_ID&gt;19708&lt;/Ref_ID&gt;&lt;Title_Primary&gt;Risk Analysis Framework 2013&lt;/Title_Primary&gt;&lt;Authors_Primary&gt;OGTR&lt;/Authors_Primary&gt;&lt;Date_Primary&gt;2013/1/6&lt;/Date_Primary&gt;&lt;Keywords&gt;analysis&lt;/Keywords&gt;&lt;Keywords&gt;risk analysis&lt;/Keywords&gt;&lt;Reprint&gt;Not in File&lt;/Reprint&gt;&lt;Pub_Place&gt;Canberra&lt;/Pub_Place&gt;&lt;Publisher&gt;Australian Government Office of the Gene Technology Regulator&lt;/Publisher&gt;&lt;Web_URL&gt;&lt;u&gt;http://www.ogtr.gov.au/internet/ogtr/publishing.nsf/Content/riskassessments-1&lt;/u&gt;&lt;/Web_URL&gt;&lt;Web_URL_Link1&gt;file://S:\CO\OGTR\EVAL\Eval Sections\Scohort\RAF 2013\Pre-print final proof.PDF&lt;/Web_URL_Link1&gt;&lt;ZZ_WorkformID&gt;24&lt;/ZZ_WorkformID&gt;&lt;/MDL&gt;&lt;/Cite&gt;&lt;/Refman&gt;</w:instrText>
      </w:r>
      <w:r w:rsidR="00151771" w:rsidRPr="00811604">
        <w:fldChar w:fldCharType="separate"/>
      </w:r>
      <w:r w:rsidR="00151771" w:rsidRPr="00811604">
        <w:rPr>
          <w:noProof/>
        </w:rPr>
        <w:t>(OGTR 2013)</w:t>
      </w:r>
      <w:r w:rsidR="00151771" w:rsidRPr="00811604">
        <w:fldChar w:fldCharType="end"/>
      </w:r>
      <w:r w:rsidR="00C748E7" w:rsidRPr="00811604">
        <w:t>.</w:t>
      </w:r>
    </w:p>
    <w:p w:rsidR="004146CE" w:rsidRPr="00811604" w:rsidRDefault="004146CE" w:rsidP="00C61984">
      <w:pPr>
        <w:pStyle w:val="1Para"/>
      </w:pPr>
      <w:r>
        <w:t xml:space="preserve">Information relevant to the growth and distribution of commercial sorghum in Australia is discussed in </w:t>
      </w:r>
      <w:r w:rsidRPr="00F2177E">
        <w:rPr>
          <w:i/>
        </w:rPr>
        <w:t xml:space="preserve">The Biology of </w:t>
      </w:r>
      <w:r w:rsidRPr="00D00955">
        <w:rPr>
          <w:rFonts w:asciiTheme="minorHAnsi" w:hAnsiTheme="minorHAnsi"/>
          <w:szCs w:val="22"/>
        </w:rPr>
        <w:t xml:space="preserve">Sorghum bicolor </w:t>
      </w:r>
      <w:r w:rsidRPr="00D00955">
        <w:rPr>
          <w:rFonts w:asciiTheme="minorHAnsi" w:hAnsiTheme="minorHAnsi"/>
          <w:i/>
          <w:szCs w:val="22"/>
        </w:rPr>
        <w:t xml:space="preserve">(L.) </w:t>
      </w:r>
      <w:proofErr w:type="spellStart"/>
      <w:r w:rsidRPr="00D00955">
        <w:rPr>
          <w:rFonts w:asciiTheme="minorHAnsi" w:hAnsiTheme="minorHAnsi"/>
          <w:i/>
          <w:szCs w:val="22"/>
        </w:rPr>
        <w:t>Moench</w:t>
      </w:r>
      <w:proofErr w:type="spellEnd"/>
      <w:r w:rsidRPr="00D00955">
        <w:rPr>
          <w:rFonts w:asciiTheme="minorHAnsi" w:hAnsiTheme="minorHAnsi"/>
          <w:i/>
          <w:szCs w:val="22"/>
        </w:rPr>
        <w:t xml:space="preserve"> subsp. </w:t>
      </w:r>
      <w:r w:rsidRPr="00D00955">
        <w:rPr>
          <w:rFonts w:asciiTheme="minorHAnsi" w:hAnsiTheme="minorHAnsi"/>
          <w:szCs w:val="22"/>
        </w:rPr>
        <w:t xml:space="preserve">bicolor </w:t>
      </w:r>
      <w:r w:rsidRPr="00D00955">
        <w:rPr>
          <w:rFonts w:asciiTheme="minorHAnsi" w:hAnsiTheme="minorHAnsi"/>
          <w:i/>
          <w:szCs w:val="22"/>
        </w:rPr>
        <w:t>(Sorghum)</w:t>
      </w:r>
      <w:r w:rsidRPr="001167ED">
        <w:t xml:space="preserve"> </w:t>
      </w:r>
      <w:r w:rsidR="007E3B0B">
        <w:fldChar w:fldCharType="begin"/>
      </w:r>
      <w:r w:rsidR="008D39F4">
        <w:instrText xml:space="preserve"> ADDIN REFMGR.CITE &lt;Refman&gt;&lt;Cite&gt;&lt;Author&gt;OGTR&lt;/Author&gt;&lt;Year&gt;2017&lt;/Year&gt;&lt;RecNum&gt;22097&lt;/RecNum&gt;&lt;IDText&gt;The biology of Sorghum bicolor (L.) Moench subsp. bicolor (Sorghum)&lt;/IDText&gt;&lt;MDL Ref_Type="Report"&gt;&lt;Ref_Type&gt;Report&lt;/Ref_Type&gt;&lt;Ref_ID&gt;22097&lt;/Ref_ID&gt;&lt;Title_Primary&gt;The biology of &lt;i&gt;Sorghum bicolor&lt;/i&gt; (L.) Moench subsp. &lt;i&gt;bicolor &lt;/i&gt;(Sorghum)&lt;/Title_Primary&gt;&lt;Authors_Primary&gt;OGTR&lt;/Authors_Primary&gt;&lt;Date_Primary&gt;2017&lt;/Date_Primary&gt;&lt;Keywords&gt;Biology&lt;/Keywords&gt;&lt;Keywords&gt;of&lt;/Keywords&gt;&lt;Keywords&gt;sorghum&lt;/Keywords&gt;&lt;Reprint&gt;Not in File&lt;/Reprint&gt;&lt;Pub_Place&gt;Canberra, Australia&lt;/Pub_Place&gt;&lt;Publisher&gt;Office of the Gene Technology Regulator&lt;/Publisher&gt;&lt;ZZ_WorkformID&gt;24&lt;/ZZ_WorkformID&gt;&lt;/MDL&gt;&lt;/Cite&gt;&lt;/Refman&gt;</w:instrText>
      </w:r>
      <w:r w:rsidR="007E3B0B">
        <w:fldChar w:fldCharType="separate"/>
      </w:r>
      <w:r w:rsidR="007E3B0B">
        <w:rPr>
          <w:noProof/>
        </w:rPr>
        <w:t>(OGTR 2017)</w:t>
      </w:r>
      <w:r w:rsidR="007E3B0B">
        <w:fldChar w:fldCharType="end"/>
      </w:r>
      <w:r>
        <w:t>.</w:t>
      </w:r>
    </w:p>
    <w:p w:rsidR="00925FE4" w:rsidRPr="00811604" w:rsidRDefault="00925FE4" w:rsidP="005F21C0">
      <w:pPr>
        <w:pStyle w:val="Style3"/>
      </w:pPr>
      <w:bookmarkStart w:id="142" w:name="_Toc291151812"/>
      <w:bookmarkStart w:id="143" w:name="_Toc309054013"/>
      <w:bookmarkStart w:id="144" w:name="_Toc309833705"/>
      <w:bookmarkStart w:id="145" w:name="_Toc311188366"/>
      <w:bookmarkStart w:id="146" w:name="_Toc355008013"/>
      <w:bookmarkStart w:id="147" w:name="_Toc488653821"/>
      <w:bookmarkEnd w:id="128"/>
      <w:bookmarkEnd w:id="136"/>
      <w:bookmarkEnd w:id="137"/>
      <w:bookmarkEnd w:id="138"/>
      <w:bookmarkEnd w:id="139"/>
      <w:r w:rsidRPr="00811604">
        <w:lastRenderedPageBreak/>
        <w:t>Relevant abiotic factors</w:t>
      </w:r>
      <w:bookmarkEnd w:id="142"/>
      <w:bookmarkEnd w:id="143"/>
      <w:bookmarkEnd w:id="144"/>
      <w:bookmarkEnd w:id="145"/>
      <w:bookmarkEnd w:id="146"/>
      <w:bookmarkEnd w:id="147"/>
    </w:p>
    <w:p w:rsidR="00952C4E" w:rsidRPr="00811604" w:rsidRDefault="00724C34" w:rsidP="00F4605D">
      <w:pPr>
        <w:pStyle w:val="1Para"/>
      </w:pPr>
      <w:bookmarkStart w:id="148" w:name="_Ref266710352"/>
      <w:bookmarkStart w:id="149" w:name="_Toc291151814"/>
      <w:bookmarkStart w:id="150" w:name="_Toc309054015"/>
      <w:bookmarkStart w:id="151" w:name="_Toc309833707"/>
      <w:bookmarkStart w:id="152" w:name="_Toc311188368"/>
      <w:bookmarkStart w:id="153" w:name="_Toc355008014"/>
      <w:bookmarkStart w:id="154" w:name="_Toc169061702"/>
      <w:bookmarkStart w:id="155" w:name="_Ref190155019"/>
      <w:bookmarkStart w:id="156" w:name="_Ref190670449"/>
      <w:bookmarkStart w:id="157" w:name="_Ref190670474"/>
      <w:bookmarkStart w:id="158" w:name="_Ref190670740"/>
      <w:bookmarkStart w:id="159" w:name="_Ref191365337"/>
      <w:bookmarkStart w:id="160" w:name="_Ref191365347"/>
      <w:bookmarkStart w:id="161" w:name="_Ref191716941"/>
      <w:bookmarkStart w:id="162" w:name="_Ref191956918"/>
      <w:bookmarkStart w:id="163" w:name="_Ref206392980"/>
      <w:bookmarkStart w:id="164" w:name="_Toc219529476"/>
      <w:bookmarkStart w:id="165" w:name="_Ref227915152"/>
      <w:bookmarkStart w:id="166" w:name="_Ref227997583"/>
      <w:bookmarkStart w:id="167" w:name="_Ref227997971"/>
      <w:bookmarkStart w:id="168" w:name="_Ref235845124"/>
      <w:r w:rsidRPr="00811604">
        <w:t xml:space="preserve">The </w:t>
      </w:r>
      <w:r w:rsidR="00BF1739" w:rsidRPr="00811604">
        <w:t>release is</w:t>
      </w:r>
      <w:r w:rsidR="009914FC" w:rsidRPr="00811604">
        <w:t xml:space="preserve"> proposed to take place</w:t>
      </w:r>
      <w:r w:rsidRPr="00811604">
        <w:t xml:space="preserve"> </w:t>
      </w:r>
      <w:r w:rsidR="00DE4948">
        <w:t>at the University of Queensland Gatton Campus research facility in all years of the field trial, and at up to six other sites in south-east Queensland during the second and third years. The average temperatures in Gatton range between 19 – 31</w:t>
      </w:r>
      <w:r w:rsidR="00DE4948" w:rsidRPr="00811604">
        <w:t>°C</w:t>
      </w:r>
      <w:r w:rsidR="00DE4948">
        <w:t xml:space="preserve"> in summer and 7 – 21</w:t>
      </w:r>
      <w:r w:rsidR="00DE4948" w:rsidRPr="00811604">
        <w:t>°C</w:t>
      </w:r>
      <w:r w:rsidR="00DE4948">
        <w:t xml:space="preserve"> in winter </w:t>
      </w:r>
      <w:r w:rsidR="00DE4948" w:rsidRPr="00811604">
        <w:t>(</w:t>
      </w:r>
      <w:hyperlink r:id="rId21" w:history="1">
        <w:r w:rsidR="00DE4948" w:rsidRPr="00811604">
          <w:rPr>
            <w:rStyle w:val="Hyperlink"/>
            <w:color w:val="auto"/>
          </w:rPr>
          <w:t>Bureau of Meteorology website</w:t>
        </w:r>
      </w:hyperlink>
      <w:r w:rsidR="00DE4948" w:rsidRPr="00811604">
        <w:t>)</w:t>
      </w:r>
      <w:r w:rsidR="00DE4948">
        <w:t xml:space="preserve">. </w:t>
      </w:r>
      <w:r w:rsidR="00BC7A9E">
        <w:t>The GM</w:t>
      </w:r>
      <w:r w:rsidR="00DE4948">
        <w:t xml:space="preserve"> sorghum cultivar that would be genetically modified, RTx430, is photoperiod insensitive </w:t>
      </w:r>
      <w:r w:rsidR="003A12EE">
        <w:fldChar w:fldCharType="begin">
          <w:fldData xml:space="preserve">PFJlZm1hbj48Q2l0ZT48QXV0aG9yPkN1ZXZhczwvQXV0aG9yPjxZZWFyPjIwMTY8L1llYXI+PFJl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</w:fldData>
        </w:fldChar>
      </w:r>
      <w:r w:rsidR="008D39F4">
        <w:instrText xml:space="preserve"> ADDIN REFMGR.CITE </w:instrText>
      </w:r>
      <w:r w:rsidR="008D39F4">
        <w:fldChar w:fldCharType="begin">
          <w:fldData xml:space="preserve">PFJlZm1hbj48Q2l0ZT48QXV0aG9yPkN1ZXZhczwvQXV0aG9yPjxZZWFyPjIwMTY8L1llYXI+PFJl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</w:fldData>
        </w:fldChar>
      </w:r>
      <w:r w:rsidR="008D39F4">
        <w:instrText xml:space="preserve"> ADDIN EN.CITE.DATA </w:instrText>
      </w:r>
      <w:r w:rsidR="008D39F4">
        <w:fldChar w:fldCharType="end"/>
      </w:r>
      <w:r w:rsidR="003A12EE">
        <w:fldChar w:fldCharType="separate"/>
      </w:r>
      <w:r w:rsidR="003A12EE">
        <w:rPr>
          <w:noProof/>
        </w:rPr>
        <w:t>(Cuevas et al. 2016)</w:t>
      </w:r>
      <w:r w:rsidR="003A12EE">
        <w:fldChar w:fldCharType="end"/>
      </w:r>
      <w:r w:rsidR="003A12EE">
        <w:t xml:space="preserve"> </w:t>
      </w:r>
      <w:r w:rsidR="00DE4948">
        <w:t xml:space="preserve">so in principle </w:t>
      </w:r>
      <w:r w:rsidR="00BC7A9E">
        <w:t xml:space="preserve">could grow throughout the year. However, </w:t>
      </w:r>
      <w:r w:rsidR="00F4605D">
        <w:t xml:space="preserve">RTx430 has low cold tolerance and seeds </w:t>
      </w:r>
      <w:r w:rsidR="003F7111">
        <w:t>germinate poorly at</w:t>
      </w:r>
      <w:r w:rsidR="00F4605D">
        <w:t xml:space="preserve"> </w:t>
      </w:r>
      <w:r w:rsidR="003F7111">
        <w:t xml:space="preserve">soil </w:t>
      </w:r>
      <w:r w:rsidR="00F4605D">
        <w:t>temperatures lower than 1</w:t>
      </w:r>
      <w:r w:rsidR="003F7111">
        <w:t>6</w:t>
      </w:r>
      <w:r w:rsidR="00F4605D" w:rsidRPr="00F4605D">
        <w:t>°C</w:t>
      </w:r>
      <w:r w:rsidR="00F4605D">
        <w:t xml:space="preserve"> </w:t>
      </w:r>
      <w:r w:rsidR="00486678">
        <w:fldChar w:fldCharType="begin"/>
      </w:r>
      <w:r w:rsidR="008D39F4">
        <w:instrText xml:space="preserve"> ADDIN REFMGR.CITE &lt;Refman&gt;&lt;Cite&gt;&lt;Author&gt;Franks&lt;/Author&gt;&lt;Year&gt;2006&lt;/Year&gt;&lt;RecNum&gt;22029&lt;/RecNum&gt;&lt;IDText&gt;A comparison of U.S. and Chinese sorghum germplasm for early season cold tolerance&lt;/IDText&gt;&lt;MDL Ref_Type="Journal"&gt;&lt;Ref_Type&gt;Journal&lt;/Ref_Type&gt;&lt;Ref_ID&gt;22029&lt;/Ref_ID&gt;&lt;Title_Primary&gt;A comparison of U.S. and Chinese sorghum germplasm for early season cold tolerance&lt;/Title_Primary&gt;&lt;Authors_Primary&gt;Franks,C.D.&lt;/Authors_Primary&gt;&lt;Authors_Primary&gt;Burow,G.B.&lt;/Authors_Primary&gt;&lt;Authors_Primary&gt;Burke,J.J.&lt;/Authors_Primary&gt;&lt;Date_Primary&gt;2006&lt;/Date_Primary&gt;&lt;Keywords&gt;of&lt;/Keywords&gt;&lt;Keywords&gt;and&lt;/Keywords&gt;&lt;Keywords&gt;sorghum&lt;/Keywords&gt;&lt;Keywords&gt;germplasm&lt;/Keywords&gt;&lt;Keywords&gt;Cold&lt;/Keywords&gt;&lt;Keywords&gt;cold tolerance&lt;/Keywords&gt;&lt;Keywords&gt;TOLERANCE&lt;/Keywords&gt;&lt;Reprint&gt;Not in File&lt;/Reprint&gt;&lt;Start_Page&gt;1371&lt;/Start_Page&gt;&lt;End_Page&gt;1376&lt;/End_Page&gt;&lt;Periodical&gt;Crop Sci.&lt;/Periodical&gt;&lt;Volume&gt;46&lt;/Volume&gt;&lt;Web_URL_Link1&gt;file://S:\CO\OGTR\EVAL\Eval Sections\Library\REFS\Sorghum\Franks et al 2006 sorghum cold tolerance.pdf&lt;/Web_URL_Link1&gt;&lt;ZZ_JournalStdAbbrev&gt;&lt;f name="System"&gt;Crop Sci.&lt;/f&gt;&lt;/ZZ_JournalStdAbbrev&gt;&lt;ZZ_WorkformID&gt;1&lt;/ZZ_WorkformID&gt;&lt;/MDL&gt;&lt;/Cite&gt;&lt;/Refman&gt;</w:instrText>
      </w:r>
      <w:r w:rsidR="00486678">
        <w:fldChar w:fldCharType="separate"/>
      </w:r>
      <w:r w:rsidR="00486678">
        <w:rPr>
          <w:noProof/>
        </w:rPr>
        <w:t>(Franks et al. 2006)</w:t>
      </w:r>
      <w:r w:rsidR="00486678">
        <w:fldChar w:fldCharType="end"/>
      </w:r>
      <w:r w:rsidR="00F4605D">
        <w:t xml:space="preserve">, so </w:t>
      </w:r>
      <w:r w:rsidR="003F7111">
        <w:t xml:space="preserve">the </w:t>
      </w:r>
      <w:r w:rsidR="00F4605D">
        <w:t xml:space="preserve">GM sorghum </w:t>
      </w:r>
      <w:r w:rsidR="003F7111">
        <w:t>would not be</w:t>
      </w:r>
      <w:r w:rsidR="00F4605D">
        <w:t xml:space="preserve"> expected to grow well during winter in south-east Queensland. </w:t>
      </w:r>
      <w:r w:rsidR="002721C8">
        <w:t xml:space="preserve"> </w:t>
      </w:r>
      <w:r w:rsidR="00E04844">
        <w:t>Sorghum is most sensitive to heat stre</w:t>
      </w:r>
      <w:r w:rsidR="007460D2">
        <w:t>ss during flowering, as high daily</w:t>
      </w:r>
      <w:r w:rsidR="00E04844">
        <w:t xml:space="preserve"> temperatures (e.g. 26 – 36</w:t>
      </w:r>
      <w:r w:rsidR="00E04844" w:rsidRPr="00811604">
        <w:t>°C</w:t>
      </w:r>
      <w:r w:rsidR="00E04844">
        <w:t xml:space="preserve"> or 21 – 38</w:t>
      </w:r>
      <w:r w:rsidR="00E04844" w:rsidRPr="00811604">
        <w:t>°C</w:t>
      </w:r>
      <w:r w:rsidR="00E04844">
        <w:t>) during this period will reduce seed set</w:t>
      </w:r>
      <w:r w:rsidR="00720FD1">
        <w:t xml:space="preserve"> </w:t>
      </w:r>
      <w:r w:rsidR="00382737">
        <w:fldChar w:fldCharType="begin"/>
      </w:r>
      <w:r w:rsidR="008D39F4">
        <w:instrText xml:space="preserve"> ADDIN REFMGR.CITE &lt;Refman&gt;&lt;Cite&gt;&lt;Author&gt;Nguyen&lt;/Author&gt;&lt;Year&gt;2013&lt;/Year&gt;&lt;RecNum&gt;22034&lt;/RecNum&gt;&lt;IDText&gt;Genetic variability in high temperature effects on seed-set in sorghum&lt;/IDText&gt;&lt;MDL Ref_Type="Journal"&gt;&lt;Ref_Type&gt;Journal&lt;/Ref_Type&gt;&lt;Ref_ID&gt;22034&lt;/Ref_ID&gt;&lt;Title_Primary&gt;Genetic variability in high temperature effects on seed-set in sorghum&lt;/Title_Primary&gt;&lt;Authors_Primary&gt;Nguyen,C.T.&lt;/Authors_Primary&gt;&lt;Authors_Primary&gt;Singh,V.&lt;/Authors_Primary&gt;&lt;Authors_Primary&gt;van Oosterom,E.J.&lt;/Authors_Primary&gt;&lt;Authors_Primary&gt;Chapman,S.C.&lt;/Authors_Primary&gt;&lt;Authors_Primary&gt;Jordan,D.R.&lt;/Authors_Primary&gt;&lt;Authors_Primary&gt;Hammer,G.L.&lt;/Authors_Primary&gt;&lt;Date_Primary&gt;2013&lt;/Date_Primary&gt;&lt;Keywords&gt;genetic&lt;/Keywords&gt;&lt;Keywords&gt;Variability&lt;/Keywords&gt;&lt;Keywords&gt;temperature&lt;/Keywords&gt;&lt;Keywords&gt;effects&lt;/Keywords&gt;&lt;Keywords&gt;seed set&lt;/Keywords&gt;&lt;Keywords&gt;sorghum&lt;/Keywords&gt;&lt;Reprint&gt;Not in File&lt;/Reprint&gt;&lt;Start_Page&gt;439&lt;/Start_Page&gt;&lt;End_Page&gt;448&lt;/End_Page&gt;&lt;Periodical&gt;Funct Plant Biol&lt;/Periodical&gt;&lt;Volume&gt;40&lt;/Volume&gt;&lt;Web_URL_Link1&gt;file://S:\CO\OGTR\EVAL\Eval Sections\Library\REFS\Sorghum\Nguyen et al 2013 high temperature effects on sorghum.pdf&lt;/Web_URL_Link1&gt;&lt;ZZ_JournalFull&gt;&lt;f name="System"&gt;Funct Plant Biol&lt;/f&gt;&lt;/ZZ_JournalFull&gt;&lt;ZZ_WorkformID&gt;1&lt;/ZZ_WorkformID&gt;&lt;/MDL&gt;&lt;/Cite&gt;&lt;/Refman&gt;</w:instrText>
      </w:r>
      <w:r w:rsidR="00382737">
        <w:fldChar w:fldCharType="separate"/>
      </w:r>
      <w:r w:rsidR="00382737">
        <w:rPr>
          <w:noProof/>
        </w:rPr>
        <w:t>(Nguyen et al. 2013)</w:t>
      </w:r>
      <w:r w:rsidR="00382737">
        <w:fldChar w:fldCharType="end"/>
      </w:r>
      <w:r w:rsidR="00E04844">
        <w:t xml:space="preserve">. These temperatures are </w:t>
      </w:r>
      <w:r w:rsidR="00382737">
        <w:t>higher than</w:t>
      </w:r>
      <w:r w:rsidR="00E04844">
        <w:t xml:space="preserve"> </w:t>
      </w:r>
      <w:r w:rsidR="00382737">
        <w:t xml:space="preserve">the </w:t>
      </w:r>
      <w:r w:rsidR="00E04844">
        <w:t>average summer temperatures in south</w:t>
      </w:r>
      <w:r w:rsidR="00382737">
        <w:noBreakHyphen/>
      </w:r>
      <w:r w:rsidR="00E04844">
        <w:t xml:space="preserve">east </w:t>
      </w:r>
      <w:r w:rsidR="00041B78">
        <w:t>Queensland, but the GM sorghum could suffer from heat stress if a heat wave coincided with flowering.</w:t>
      </w:r>
    </w:p>
    <w:p w:rsidR="00412458" w:rsidRPr="00811604" w:rsidRDefault="000D1CE9" w:rsidP="00412458">
      <w:pPr>
        <w:pStyle w:val="1Para"/>
        <w:tabs>
          <w:tab w:val="clear" w:pos="540"/>
        </w:tabs>
      </w:pPr>
      <w:r>
        <w:t xml:space="preserve">Sorghum is a water-efficient crop with </w:t>
      </w:r>
      <w:r w:rsidR="00BD5137">
        <w:t>high drought tolerance</w:t>
      </w:r>
      <w:r>
        <w:t xml:space="preserve"> </w:t>
      </w:r>
      <w:r w:rsidR="00C971ED">
        <w:fldChar w:fldCharType="begin"/>
      </w:r>
      <w:r w:rsidR="008D39F4">
        <w:instrText xml:space="preserve"> ADDIN REFMGR.CITE &lt;Refman&gt;&lt;Cite&gt;&lt;Author&gt;GRDC&lt;/Author&gt;&lt;Year&gt;2014&lt;/Year&gt;&lt;RecNum&gt;20965&lt;/RecNum&gt;&lt;IDText&gt;GRDC Grownotes: Sorghum&lt;/IDText&gt;&lt;MDL Ref_Type="Report"&gt;&lt;Ref_Type&gt;Report&lt;/Ref_Type&gt;&lt;Ref_ID&gt;20965&lt;/Ref_ID&gt;&lt;Title_Primary&gt;GRDC Grownotes: Sorghum&lt;/Title_Primary&gt;&lt;Authors_Primary&gt;GRDC&lt;/Authors_Primary&gt;&lt;Date_Primary&gt;2014&lt;/Date_Primary&gt;&lt;Keywords&gt;sorghum&lt;/Keywords&gt;&lt;Reprint&gt;Not in File&lt;/Reprint&gt;&lt;Pub_Place&gt;Canberra&lt;/Pub_Place&gt;&lt;Publisher&gt;Grains Research and Development Corporation&lt;/Publisher&gt;&lt;Title_Series&gt;Grownotes&lt;/Title_Series&gt;&lt;Web_URL_Link1&gt;file://S:\CO\OGTR\EVAL\Eval Sections\Library\REFS\Sorghum\References Cited\GRDC 2014 Grownotes Sorghum.pdf&lt;/Web_URL_Link1&gt;&lt;Web_URL_Link2&gt;&lt;u&gt;http://asp-au.secure-zone.net/v2/index.jsp?id=1229/1381/5646&amp;amp;lng=en&lt;/u&gt;&lt;/Web_URL_Link2&gt;&lt;ZZ_WorkformID&gt;24&lt;/ZZ_WorkformID&gt;&lt;/MDL&gt;&lt;/Cite&gt;&lt;Cite&gt;&lt;Author&gt;OECD&lt;/Author&gt;&lt;Year&gt;2016&lt;/Year&gt;&lt;RecNum&gt;22037&lt;/RecNum&gt;&lt;IDText&gt;Consensus document on the biology of sorghum (Sorghum bicolor (L.) Moench)&lt;/IDText&gt;&lt;MDL Ref_Type="Report"&gt;&lt;Ref_Type&gt;Report&lt;/Ref_Type&gt;&lt;Ref_ID&gt;22037&lt;/Ref_ID&gt;&lt;Title_Primary&gt;Consensus document on the biology of sorghum (&lt;i&gt;Sorghum bicolor&lt;/i&gt; (L.) Moench)&lt;/Title_Primary&gt;&lt;Authors_Primary&gt;OECD&lt;/Authors_Primary&gt;&lt;Date_Primary&gt;2016&lt;/Date_Primary&gt;&lt;Keywords&gt;Biology&lt;/Keywords&gt;&lt;Keywords&gt;of&lt;/Keywords&gt;&lt;Keywords&gt;sorghum&lt;/Keywords&gt;&lt;Keywords&gt;Regulatory&lt;/Keywords&gt;&lt;Keywords&gt;Biotechnology&lt;/Keywords&gt;&lt;Reprint&gt;Not in File&lt;/Reprint&gt;&lt;Volume&gt;62&lt;/Volume&gt;&lt;Pub_Place&gt;Paris&lt;/Pub_Place&gt;&lt;Publisher&gt;Organisation for Economic Co-operation and Development&lt;/Publisher&gt;&lt;Title_Series&gt;Series on Harmonisation of Regulatory Oversight in Biotechnology&lt;/Title_Series&gt;&lt;Web_URL_Link1&gt;file://S:\CO\OGTR\EVAL\Eval Sections\Library\REFS\Sorghum\OECD 2016 sorghum biology.pdf&lt;/Web_URL_Link1&gt;&lt;ZZ_WorkformID&gt;24&lt;/ZZ_WorkformID&gt;&lt;/MDL&gt;&lt;/Cite&gt;&lt;/Refman&gt;</w:instrText>
      </w:r>
      <w:r w:rsidR="00C971ED">
        <w:fldChar w:fldCharType="separate"/>
      </w:r>
      <w:r w:rsidR="00440C34">
        <w:rPr>
          <w:noProof/>
        </w:rPr>
        <w:t>(GRDC 2014; OECD 2016a)</w:t>
      </w:r>
      <w:r w:rsidR="00C971ED">
        <w:fldChar w:fldCharType="end"/>
      </w:r>
      <w:r w:rsidR="00DC6C9F" w:rsidRPr="00811604">
        <w:t>.</w:t>
      </w:r>
      <w:r w:rsidR="00BD5137">
        <w:t xml:space="preserve"> It is estimated that over 90% of sorghum in Australia is grown as a dryland crop</w:t>
      </w:r>
      <w:r w:rsidR="0035408A">
        <w:t xml:space="preserve"> </w:t>
      </w:r>
      <w:r w:rsidR="0035408A">
        <w:fldChar w:fldCharType="begin"/>
      </w:r>
      <w:r w:rsidR="008D39F4">
        <w:instrText xml:space="preserve"> ADDIN REFMGR.CITE &lt;Refman&gt;&lt;Cite&gt;&lt;Author&gt;Philp&lt;/Author&gt;&lt;Year&gt;2010&lt;/Year&gt;&lt;RecNum&gt;22035&lt;/RecNum&gt;&lt;IDText&gt;Improving profitability of irrigated sorghum through partial irrigation of larger areas&lt;/IDText&gt;&lt;MDL Ref_Type="Conference Proceeding"&gt;&lt;Ref_Type&gt;Conference Proceeding&lt;/Ref_Type&gt;&lt;Ref_ID&gt;22035&lt;/Ref_ID&gt;&lt;Title_Primary&gt;Improving profitability of irrigated sorghum through partial irrigation of larger areas&lt;/Title_Primary&gt;&lt;Authors_Primary&gt;Philp,T.&lt;/Authors_Primary&gt;&lt;Authors_Primary&gt;Peake,A.&lt;/Authors_Primary&gt;&lt;Authors_Primary&gt;McLean,G.&lt;/Authors_Primary&gt;&lt;Date_Primary&gt;2010&lt;/Date_Primary&gt;&lt;Keywords&gt;of&lt;/Keywords&gt;&lt;Keywords&gt;sorghum&lt;/Keywords&gt;&lt;Keywords&gt;Irrigation&lt;/Keywords&gt;&lt;Keywords&gt;grain&lt;/Keywords&gt;&lt;Keywords&gt;Conference&lt;/Keywords&gt;&lt;Reprint&gt;Not in File&lt;/Reprint&gt;&lt;Pub_Place&gt;Gold Coast, Australia&lt;/Pub_Place&gt;&lt;Title_Series&gt;Proceedings of the 1st Australian Summer Grains Conference&lt;/Title_Series&gt;&lt;Web_URL_Link1&gt;file://S:\CO\OGTR\EVAL\Eval Sections\Library\REFS\Sorghum\Philp et al 2010 irrigated sorghum.pdf&lt;/Web_URL_Link1&gt;&lt;ZZ_WorkformID&gt;12&lt;/ZZ_WorkformID&gt;&lt;/MDL&gt;&lt;/Cite&gt;&lt;/Refman&gt;</w:instrText>
      </w:r>
      <w:r w:rsidR="0035408A">
        <w:fldChar w:fldCharType="separate"/>
      </w:r>
      <w:r w:rsidR="0035408A">
        <w:rPr>
          <w:noProof/>
        </w:rPr>
        <w:t>(Philp et al. 2010)</w:t>
      </w:r>
      <w:r w:rsidR="0035408A">
        <w:fldChar w:fldCharType="end"/>
      </w:r>
      <w:r w:rsidR="00BD5137">
        <w:t xml:space="preserve">. </w:t>
      </w:r>
      <w:r w:rsidR="00B91A01">
        <w:t xml:space="preserve">The applicant proposes that the GM sorghum would be grown either on irrigated or dryland </w:t>
      </w:r>
      <w:r w:rsidR="003A5FFD">
        <w:t xml:space="preserve">trial </w:t>
      </w:r>
      <w:r w:rsidR="00B91A01">
        <w:t>sites.</w:t>
      </w:r>
    </w:p>
    <w:p w:rsidR="00D332A9" w:rsidRPr="00811604" w:rsidRDefault="00D332A9" w:rsidP="005F21C0">
      <w:pPr>
        <w:pStyle w:val="Style3"/>
      </w:pPr>
      <w:bookmarkStart w:id="169" w:name="_Toc488653822"/>
      <w:r w:rsidRPr="00811604">
        <w:t>Relevant biotic factors</w:t>
      </w:r>
      <w:bookmarkEnd w:id="169"/>
    </w:p>
    <w:p w:rsidR="00CC3B0C" w:rsidRPr="00811604" w:rsidRDefault="00CC3B0C" w:rsidP="00CC3B0C">
      <w:pPr>
        <w:pStyle w:val="1Para"/>
        <w:tabs>
          <w:tab w:val="clear" w:pos="540"/>
        </w:tabs>
      </w:pPr>
      <w:r>
        <w:t xml:space="preserve">The major insect pests of sorghum in Queensland are </w:t>
      </w:r>
      <w:proofErr w:type="spellStart"/>
      <w:r w:rsidRPr="00CC3B0C">
        <w:rPr>
          <w:i/>
        </w:rPr>
        <w:t>Helicoverpa</w:t>
      </w:r>
      <w:proofErr w:type="spellEnd"/>
      <w:r w:rsidRPr="00CC3B0C">
        <w:rPr>
          <w:i/>
        </w:rPr>
        <w:t xml:space="preserve"> </w:t>
      </w:r>
      <w:proofErr w:type="spellStart"/>
      <w:r w:rsidRPr="00CC3B0C">
        <w:rPr>
          <w:i/>
        </w:rPr>
        <w:t>armigera</w:t>
      </w:r>
      <w:proofErr w:type="spellEnd"/>
      <w:r w:rsidR="00AA2A95">
        <w:t xml:space="preserve"> and sorghum midge, which both feed on developing seed (</w:t>
      </w:r>
      <w:hyperlink r:id="rId22" w:history="1">
        <w:r w:rsidR="00AA2A95" w:rsidRPr="00AA2A95">
          <w:rPr>
            <w:rStyle w:val="Hyperlink"/>
          </w:rPr>
          <w:t>QDAF Insect pest management in sorghum</w:t>
        </w:r>
      </w:hyperlink>
      <w:r w:rsidR="00AA2A95">
        <w:t>). The applicant may spray insecticide on the GM sorghum to control sorghum midge post-flowering</w:t>
      </w:r>
      <w:r w:rsidR="00D75ED1">
        <w:t xml:space="preserve">. </w:t>
      </w:r>
      <w:r w:rsidR="003E4C5E">
        <w:t>Agricultural chemicals</w:t>
      </w:r>
      <w:r w:rsidR="00D75ED1">
        <w:t xml:space="preserve"> would be used according to the label instructions</w:t>
      </w:r>
      <w:r w:rsidR="003E4C5E">
        <w:t>, in the same way as on non-GM sorghum</w:t>
      </w:r>
      <w:r w:rsidR="00D75ED1">
        <w:t>.</w:t>
      </w:r>
      <w:r w:rsidR="00AA2A95">
        <w:t xml:space="preserve"> </w:t>
      </w:r>
    </w:p>
    <w:p w:rsidR="002E005E" w:rsidRDefault="00C60C04" w:rsidP="00B2380D">
      <w:pPr>
        <w:pStyle w:val="1Para"/>
      </w:pPr>
      <w:r>
        <w:t xml:space="preserve">The major disease of sorghum in Australia is ergot, caused by the fungus </w:t>
      </w:r>
      <w:proofErr w:type="spellStart"/>
      <w:r w:rsidRPr="00C60C04">
        <w:rPr>
          <w:i/>
        </w:rPr>
        <w:t>Claviceps</w:t>
      </w:r>
      <w:proofErr w:type="spellEnd"/>
      <w:r w:rsidRPr="00C60C04">
        <w:rPr>
          <w:i/>
        </w:rPr>
        <w:t xml:space="preserve"> </w:t>
      </w:r>
      <w:proofErr w:type="spellStart"/>
      <w:r w:rsidR="00AD07BC">
        <w:rPr>
          <w:i/>
        </w:rPr>
        <w:t>africana</w:t>
      </w:r>
      <w:proofErr w:type="spellEnd"/>
      <w:r w:rsidR="00AD07BC" w:rsidRPr="00AD07BC">
        <w:t>,</w:t>
      </w:r>
      <w:r w:rsidR="00AD07BC">
        <w:t xml:space="preserve"> </w:t>
      </w:r>
      <w:r w:rsidR="00AD07BC" w:rsidRPr="00AD07BC">
        <w:t>whi</w:t>
      </w:r>
      <w:r w:rsidR="00AD07BC">
        <w:t>ch generates alkaloids that are toxic to livestock</w:t>
      </w:r>
      <w:r w:rsidR="0026645F">
        <w:t xml:space="preserve"> </w:t>
      </w:r>
      <w:r w:rsidR="0041766A">
        <w:fldChar w:fldCharType="begin"/>
      </w:r>
      <w:r w:rsidR="008D39F4">
        <w:instrText xml:space="preserve"> ADDIN REFMGR.CITE &lt;Refman&gt;&lt;Cite&gt;&lt;Author&gt;GRDC&lt;/Author&gt;&lt;Year&gt;2014&lt;/Year&gt;&lt;RecNum&gt;20965&lt;/RecNum&gt;&lt;IDText&gt;GRDC Grownotes: Sorghum&lt;/IDText&gt;&lt;MDL Ref_Type="Report"&gt;&lt;Ref_Type&gt;Report&lt;/Ref_Type&gt;&lt;Ref_ID&gt;20965&lt;/Ref_ID&gt;&lt;Title_Primary&gt;GRDC Grownotes: Sorghum&lt;/Title_Primary&gt;&lt;Authors_Primary&gt;GRDC&lt;/Authors_Primary&gt;&lt;Date_Primary&gt;2014&lt;/Date_Primary&gt;&lt;Keywords&gt;sorghum&lt;/Keywords&gt;&lt;Reprint&gt;Not in File&lt;/Reprint&gt;&lt;Pub_Place&gt;Canberra&lt;/Pub_Place&gt;&lt;Publisher&gt;Grains Research and Development Corporation&lt;/Publisher&gt;&lt;Title_Series&gt;Grownotes&lt;/Title_Series&gt;&lt;Web_URL_Link1&gt;file://S:\CO\OGTR\EVAL\Eval Sections\Library\REFS\Sorghum\References Cited\GRDC 2014 Grownotes Sorghum.pdf&lt;/Web_URL_Link1&gt;&lt;Web_URL_Link2&gt;&lt;u&gt;http://asp-au.secure-zone.net/v2/index.jsp?id=1229/1381/5646&amp;amp;lng=en&lt;/u&gt;&lt;/Web_URL_Link2&gt;&lt;ZZ_WorkformID&gt;24&lt;/ZZ_WorkformID&gt;&lt;/MDL&gt;&lt;/Cite&gt;&lt;/Refman&gt;</w:instrText>
      </w:r>
      <w:r w:rsidR="0041766A">
        <w:fldChar w:fldCharType="separate"/>
      </w:r>
      <w:r w:rsidR="0041766A">
        <w:rPr>
          <w:noProof/>
        </w:rPr>
        <w:t>(GRDC 2014)</w:t>
      </w:r>
      <w:r w:rsidR="0041766A">
        <w:fldChar w:fldCharType="end"/>
      </w:r>
      <w:r w:rsidR="00AD07BC">
        <w:t>.</w:t>
      </w:r>
      <w:r w:rsidR="00AD07BC">
        <w:rPr>
          <w:i/>
        </w:rPr>
        <w:t xml:space="preserve"> </w:t>
      </w:r>
      <w:r w:rsidR="00AD07BC" w:rsidRPr="00AD07BC">
        <w:t>Ergot infection occurs during cool and humid weather at flowering</w:t>
      </w:r>
      <w:r w:rsidR="002E005E">
        <w:t xml:space="preserve"> (</w:t>
      </w:r>
      <w:hyperlink r:id="rId23" w:history="1">
        <w:r w:rsidR="002E005E" w:rsidRPr="002E005E">
          <w:rPr>
            <w:rStyle w:val="Hyperlink"/>
          </w:rPr>
          <w:t>QDAF Disease management for sorghum</w:t>
        </w:r>
      </w:hyperlink>
      <w:r w:rsidR="002E005E">
        <w:t>)</w:t>
      </w:r>
      <w:r w:rsidR="00AD07BC" w:rsidRPr="00AD07BC">
        <w:t>.</w:t>
      </w:r>
      <w:r w:rsidR="00AD07BC">
        <w:t xml:space="preserve"> The applicant proposes to avoid late planting so that flowering occurs during the warmer summer months. If cool weather is forecast during flowering, the applicant may apply a prophylactic fungicide. If</w:t>
      </w:r>
      <w:r w:rsidR="00AD07BC" w:rsidRPr="00AD07BC">
        <w:t xml:space="preserve"> there are heavy rainfall events during grain maturity</w:t>
      </w:r>
      <w:r w:rsidR="002E005E">
        <w:t>,</w:t>
      </w:r>
      <w:r w:rsidR="00AD07BC" w:rsidRPr="00AD07BC">
        <w:t xml:space="preserve"> </w:t>
      </w:r>
      <w:r w:rsidR="00AD07BC">
        <w:t>the applicant may</w:t>
      </w:r>
      <w:r w:rsidR="00AD07BC" w:rsidRPr="00AD07BC">
        <w:t xml:space="preserve"> apply fungicide to prevent grain mould.</w:t>
      </w:r>
    </w:p>
    <w:p w:rsidR="003E4C5E" w:rsidRPr="00811604" w:rsidRDefault="003E4C5E" w:rsidP="00B2380D">
      <w:pPr>
        <w:pStyle w:val="1Para"/>
      </w:pPr>
      <w:r>
        <w:t xml:space="preserve">Birds will feed on developing or ripe sorghum grain </w:t>
      </w:r>
      <w:r w:rsidR="006F2F12">
        <w:fldChar w:fldCharType="begin"/>
      </w:r>
      <w:r w:rsidR="008D39F4">
        <w:instrText xml:space="preserve"> ADDIN REFMGR.CITE &lt;Refman&gt;&lt;Cite&gt;&lt;Author&gt;Doggett&lt;/Author&gt;&lt;Year&gt;1988&lt;/Year&gt;&lt;RecNum&gt;18045&lt;/RecNum&gt;&lt;IDText&gt;Sorghum&lt;/IDText&gt;&lt;MDL Ref_Type="Book, Whole"&gt;&lt;Ref_Type&gt;Book, Whole&lt;/Ref_Type&gt;&lt;Ref_ID&gt;18045&lt;/Ref_ID&gt;&lt;Title_Primary&gt;Sorghum&lt;/Title_Primary&gt;&lt;Authors_Primary&gt;Doggett,H.&lt;/Authors_Primary&gt;&lt;Date_Primary&gt;1988&lt;/Date_Primary&gt;&lt;Keywords&gt;sorghum&lt;/Keywords&gt;&lt;Reprint&gt;Not in File&lt;/Reprint&gt;&lt;Start_Page&gt;1&lt;/Start_Page&gt;&lt;End_Page&gt;512&lt;/End_Page&gt;&lt;Volume&gt;2nd&lt;/Volume&gt;&lt;Pub_Place&gt;Essex, UK&lt;/Pub_Place&gt;&lt;Publisher&gt;Longman Scientific and Technical&lt;/Publisher&gt;&lt;ZZ_WorkformID&gt;2&lt;/ZZ_WorkformID&gt;&lt;/MDL&gt;&lt;/Cite&gt;&lt;/Refman&gt;</w:instrText>
      </w:r>
      <w:r w:rsidR="006F2F12">
        <w:fldChar w:fldCharType="separate"/>
      </w:r>
      <w:r w:rsidR="006F2F12">
        <w:rPr>
          <w:noProof/>
        </w:rPr>
        <w:t>(Doggett 1988)</w:t>
      </w:r>
      <w:r w:rsidR="006F2F12">
        <w:fldChar w:fldCharType="end"/>
      </w:r>
      <w:r>
        <w:t>. Cockatoos and corellas, in particular, are known pests of sorghum in Queensland (</w:t>
      </w:r>
      <w:hyperlink r:id="rId24" w:history="1">
        <w:r w:rsidRPr="003E4C5E">
          <w:rPr>
            <w:rStyle w:val="Hyperlink"/>
          </w:rPr>
          <w:t>ABC Rural news</w:t>
        </w:r>
      </w:hyperlink>
      <w:r>
        <w:t>).</w:t>
      </w:r>
      <w:r w:rsidR="00A02499">
        <w:t xml:space="preserve"> The proposed Gatton trial site is enclosed in bird-proof netting, but other proposed trial sites are not. </w:t>
      </w:r>
      <w:r w:rsidR="007E2999">
        <w:t xml:space="preserve">Mice also feed on sorghum, particularly </w:t>
      </w:r>
      <w:r w:rsidR="00A336AB">
        <w:t>grain</w:t>
      </w:r>
      <w:r w:rsidR="007E2999">
        <w:t>, and during plagues have been recorded at populations of up to 3000</w:t>
      </w:r>
      <w:r w:rsidR="00A336AB">
        <w:t> </w:t>
      </w:r>
      <w:r w:rsidR="007E2999">
        <w:t xml:space="preserve">mice/ha in sorghum crops </w:t>
      </w:r>
      <w:r w:rsidR="007E2999">
        <w:fldChar w:fldCharType="begin"/>
      </w:r>
      <w:r w:rsidR="008D39F4">
        <w:instrText xml:space="preserve"> ADDIN REFMGR.CITE &lt;Refman&gt;&lt;Cite&gt;&lt;Author&gt;GRDC&lt;/Author&gt;&lt;Year&gt;2011&lt;/Year&gt;&lt;RecNum&gt;22016&lt;/RecNum&gt;&lt;IDText&gt;Mouse Control Fact Sheet&lt;/IDText&gt;&lt;MDL Ref_Type="Report"&gt;&lt;Ref_Type&gt;Report&lt;/Ref_Type&gt;&lt;Ref_ID&gt;22016&lt;/Ref_ID&gt;&lt;Title_Primary&gt;Mouse Control Fact Sheet&lt;/Title_Primary&gt;&lt;Authors_Primary&gt;GRDC&lt;/Authors_Primary&gt;&lt;Date_Primary&gt;2011/9/1&lt;/Date_Primary&gt;&lt;Keywords&gt;control&lt;/Keywords&gt;&lt;Reprint&gt;Not in File&lt;/Reprint&gt;&lt;Pub_Place&gt;Canberra&lt;/Pub_Place&gt;&lt;Publisher&gt;Grains Research and Development Corporation&lt;/Publisher&gt;&lt;Web_URL_Link1&gt;file://S:\CO\OGTR\EVAL\Eval Sections\Library\REFS\Sorghum\GRDC 2011-Mouse Control.pdf&lt;/Web_URL_Link1&gt;&lt;ZZ_WorkformID&gt;24&lt;/ZZ_WorkformID&gt;&lt;/MDL&gt;&lt;/Cite&gt;&lt;/Refman&gt;</w:instrText>
      </w:r>
      <w:r w:rsidR="007E2999">
        <w:fldChar w:fldCharType="separate"/>
      </w:r>
      <w:r w:rsidR="007E2999">
        <w:rPr>
          <w:noProof/>
        </w:rPr>
        <w:t>(GRDC 2011)</w:t>
      </w:r>
      <w:r w:rsidR="007E2999">
        <w:fldChar w:fldCharType="end"/>
      </w:r>
      <w:r w:rsidR="007E2999">
        <w:t>. The applicant proposes to control rodents by baiting.</w:t>
      </w:r>
    </w:p>
    <w:p w:rsidR="00925FE4" w:rsidRPr="00811604" w:rsidRDefault="00925FE4" w:rsidP="005F21C0">
      <w:pPr>
        <w:pStyle w:val="Style3"/>
      </w:pPr>
      <w:bookmarkStart w:id="170" w:name="_Toc488653823"/>
      <w:r w:rsidRPr="00811604">
        <w:t>Relevant agricultural practices</w:t>
      </w:r>
      <w:bookmarkEnd w:id="148"/>
      <w:bookmarkEnd w:id="149"/>
      <w:bookmarkEnd w:id="150"/>
      <w:bookmarkEnd w:id="151"/>
      <w:bookmarkEnd w:id="152"/>
      <w:bookmarkEnd w:id="153"/>
      <w:bookmarkEnd w:id="170"/>
    </w:p>
    <w:p w:rsidR="007053F1" w:rsidRDefault="004D2902" w:rsidP="00222B64">
      <w:pPr>
        <w:pStyle w:val="1Para"/>
      </w:pPr>
      <w:bookmarkStart w:id="171" w:name="_Ref273696414"/>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811604">
        <w:t>The</w:t>
      </w:r>
      <w:r w:rsidR="00B312E4" w:rsidRPr="00811604">
        <w:t xml:space="preserve"> applicant proposes </w:t>
      </w:r>
      <w:r w:rsidR="00222B64">
        <w:t>to plant GM</w:t>
      </w:r>
      <w:r w:rsidR="003A567A">
        <w:t xml:space="preserve"> sorghum seed by hand or with </w:t>
      </w:r>
      <w:r w:rsidR="00222B64">
        <w:t>precision planter</w:t>
      </w:r>
      <w:r w:rsidR="003A567A">
        <w:t>s</w:t>
      </w:r>
      <w:r w:rsidR="00222B64">
        <w:t xml:space="preserve">, </w:t>
      </w:r>
      <w:r w:rsidR="00222B64" w:rsidRPr="00222B64">
        <w:t xml:space="preserve">in rows </w:t>
      </w:r>
      <w:r w:rsidR="003A567A">
        <w:t>of</w:t>
      </w:r>
      <w:r w:rsidR="00222B64" w:rsidRPr="00222B64">
        <w:t xml:space="preserve"> 75 cm spacing, with a</w:t>
      </w:r>
      <w:r w:rsidR="00222B64">
        <w:t>pproximately 100,000 plants/ha</w:t>
      </w:r>
      <w:r w:rsidR="00222B64" w:rsidRPr="00222B64">
        <w:t xml:space="preserve"> </w:t>
      </w:r>
      <w:r w:rsidR="00222B64">
        <w:t>on</w:t>
      </w:r>
      <w:r w:rsidR="00222B64" w:rsidRPr="00222B64">
        <w:t xml:space="preserve"> irrigated </w:t>
      </w:r>
      <w:r w:rsidR="00222B64">
        <w:t>sites</w:t>
      </w:r>
      <w:r w:rsidR="00222B64" w:rsidRPr="00222B64">
        <w:t xml:space="preserve"> and 50,000 plants</w:t>
      </w:r>
      <w:r w:rsidR="00222B64">
        <w:t xml:space="preserve">/ha </w:t>
      </w:r>
      <w:r w:rsidR="003A567A">
        <w:t xml:space="preserve">on </w:t>
      </w:r>
      <w:r w:rsidR="00222B64">
        <w:t xml:space="preserve">dryland sites. Bags may be used to cover flowers on some plants to facilitate controlled crossing. The sorghum may be sprayed with glyphosate as a </w:t>
      </w:r>
      <w:r w:rsidR="006F2B1D">
        <w:t>desiccant</w:t>
      </w:r>
      <w:r w:rsidR="00222B64">
        <w:t xml:space="preserve"> prior to harvest. This is a common practice</w:t>
      </w:r>
      <w:r w:rsidR="003A567A">
        <w:t xml:space="preserve"> of commercial sorghum growers in Queensland which is intended </w:t>
      </w:r>
      <w:r w:rsidR="00222B64">
        <w:t>to prevent tiller growth once main heads are mature</w:t>
      </w:r>
      <w:r w:rsidR="003A567A">
        <w:t xml:space="preserve"> and to conserve soil moisture for the next crop </w:t>
      </w:r>
      <w:r w:rsidR="003A567A">
        <w:fldChar w:fldCharType="begin"/>
      </w:r>
      <w:r w:rsidR="008D39F4">
        <w:instrText xml:space="preserve"> ADDIN REFMGR.CITE &lt;Refman&gt;&lt;Cite&gt;&lt;Author&gt;GRDC&lt;/Author&gt;&lt;Year&gt;2014&lt;/Year&gt;&lt;RecNum&gt;20965&lt;/RecNum&gt;&lt;IDText&gt;GRDC Grownotes: Sorghum&lt;/IDText&gt;&lt;MDL Ref_Type="Report"&gt;&lt;Ref_Type&gt;Report&lt;/Ref_Type&gt;&lt;Ref_ID&gt;20965&lt;/Ref_ID&gt;&lt;Title_Primary&gt;GRDC Grownotes: Sorghum&lt;/Title_Primary&gt;&lt;Authors_Primary&gt;GRDC&lt;/Authors_Primary&gt;&lt;Date_Primary&gt;2014&lt;/Date_Primary&gt;&lt;Keywords&gt;sorghum&lt;/Keywords&gt;&lt;Reprint&gt;Not in File&lt;/Reprint&gt;&lt;Pub_Place&gt;Canberra&lt;/Pub_Place&gt;&lt;Publisher&gt;Grains Research and Development Corporation&lt;/Publisher&gt;&lt;Title_Series&gt;Grownotes&lt;/Title_Series&gt;&lt;Web_URL_Link1&gt;file://S:\CO\OGTR\EVAL\Eval Sections\Library\REFS\Sorghum\References Cited\GRDC 2014 Grownotes Sorghum.pdf&lt;/Web_URL_Link1&gt;&lt;Web_URL_Link2&gt;&lt;u&gt;http://asp-au.secure-zone.net/v2/index.jsp?id=1229/1381/5646&amp;amp;lng=en&lt;/u&gt;&lt;/Web_URL_Link2&gt;&lt;ZZ_WorkformID&gt;24&lt;/ZZ_WorkformID&gt;&lt;/MDL&gt;&lt;/Cite&gt;&lt;/Refman&gt;</w:instrText>
      </w:r>
      <w:r w:rsidR="003A567A">
        <w:fldChar w:fldCharType="separate"/>
      </w:r>
      <w:r w:rsidR="003A567A">
        <w:rPr>
          <w:noProof/>
        </w:rPr>
        <w:t>(GRDC 2014)</w:t>
      </w:r>
      <w:r w:rsidR="003A567A">
        <w:fldChar w:fldCharType="end"/>
      </w:r>
      <w:r w:rsidR="003A567A">
        <w:t>. The applicant proposes that the GM sorghum would be threshed and cleaned on site. Trial sites would be left fallow during the off-season and could be re-planted to the GM sorghum in the following growing season.</w:t>
      </w:r>
    </w:p>
    <w:p w:rsidR="00824C15" w:rsidRPr="00811604" w:rsidRDefault="00824C15" w:rsidP="00222B64">
      <w:pPr>
        <w:pStyle w:val="1Para"/>
      </w:pPr>
      <w:r>
        <w:t>The applicant proposes that some harvested GM sorghum seed would be processed into pellets for the purpose of a poultry feeding trial. The grinding and heating used during the production of poultry feeding rations would render the GM seed non-viable.</w:t>
      </w:r>
    </w:p>
    <w:p w:rsidR="00925FE4" w:rsidRPr="00811604" w:rsidRDefault="00925FE4" w:rsidP="005F21C0">
      <w:pPr>
        <w:pStyle w:val="Style3"/>
      </w:pPr>
      <w:bookmarkStart w:id="172" w:name="_Ref270931279"/>
      <w:bookmarkStart w:id="173" w:name="_Toc291151815"/>
      <w:bookmarkStart w:id="174" w:name="_Toc309054016"/>
      <w:bookmarkStart w:id="175" w:name="_Toc309833708"/>
      <w:bookmarkStart w:id="176" w:name="_Toc311188369"/>
      <w:bookmarkStart w:id="177" w:name="_Toc355008015"/>
      <w:bookmarkStart w:id="178" w:name="_Toc488653824"/>
      <w:bookmarkEnd w:id="171"/>
      <w:r w:rsidRPr="00811604">
        <w:lastRenderedPageBreak/>
        <w:t>Presence of related plants in the receiving environment</w:t>
      </w:r>
      <w:bookmarkEnd w:id="172"/>
      <w:bookmarkEnd w:id="173"/>
      <w:bookmarkEnd w:id="174"/>
      <w:bookmarkEnd w:id="175"/>
      <w:bookmarkEnd w:id="176"/>
      <w:bookmarkEnd w:id="177"/>
      <w:bookmarkEnd w:id="178"/>
    </w:p>
    <w:p w:rsidR="0065378B" w:rsidRDefault="00206322" w:rsidP="00EA4ACE">
      <w:pPr>
        <w:pStyle w:val="1Para"/>
      </w:pPr>
      <w:r>
        <w:rPr>
          <w:lang w:eastAsia="en-US"/>
        </w:rPr>
        <w:t>As discussed in Section 4, g</w:t>
      </w:r>
      <w:r w:rsidR="00286CB2">
        <w:rPr>
          <w:lang w:eastAsia="en-US"/>
        </w:rPr>
        <w:t>rain sorghum</w:t>
      </w:r>
      <w:r w:rsidR="005A5862">
        <w:rPr>
          <w:lang w:eastAsia="en-US"/>
        </w:rPr>
        <w:t xml:space="preserve"> </w:t>
      </w:r>
      <w:r w:rsidR="00286CB2">
        <w:rPr>
          <w:lang w:eastAsia="en-US"/>
        </w:rPr>
        <w:t>(</w:t>
      </w:r>
      <w:r w:rsidR="00286CB2" w:rsidRPr="00286CB2">
        <w:rPr>
          <w:i/>
          <w:lang w:eastAsia="en-US"/>
        </w:rPr>
        <w:t>Sorghum bicolor</w:t>
      </w:r>
      <w:r w:rsidR="00AF6246">
        <w:rPr>
          <w:i/>
          <w:lang w:eastAsia="en-US"/>
        </w:rPr>
        <w:t xml:space="preserve"> </w:t>
      </w:r>
      <w:r w:rsidR="00AF6246" w:rsidRPr="00AF6246">
        <w:rPr>
          <w:lang w:eastAsia="en-US"/>
        </w:rPr>
        <w:t>subsp.</w:t>
      </w:r>
      <w:r w:rsidR="00AF6246">
        <w:rPr>
          <w:i/>
          <w:lang w:eastAsia="en-US"/>
        </w:rPr>
        <w:t xml:space="preserve"> bicolor</w:t>
      </w:r>
      <w:r w:rsidR="005A5862">
        <w:rPr>
          <w:lang w:eastAsia="en-US"/>
        </w:rPr>
        <w:t xml:space="preserve">) </w:t>
      </w:r>
      <w:r w:rsidR="00AF6246">
        <w:rPr>
          <w:lang w:eastAsia="en-US"/>
        </w:rPr>
        <w:t>is widely</w:t>
      </w:r>
      <w:r w:rsidR="00286CB2">
        <w:rPr>
          <w:lang w:eastAsia="en-US"/>
        </w:rPr>
        <w:t xml:space="preserve"> cultivated in south</w:t>
      </w:r>
      <w:r w:rsidR="005A5862">
        <w:rPr>
          <w:lang w:eastAsia="en-US"/>
        </w:rPr>
        <w:noBreakHyphen/>
      </w:r>
      <w:r w:rsidR="00286CB2">
        <w:rPr>
          <w:lang w:eastAsia="en-US"/>
        </w:rPr>
        <w:t>east Queensland</w:t>
      </w:r>
      <w:r w:rsidR="00AF6246">
        <w:rPr>
          <w:lang w:eastAsia="en-US"/>
        </w:rPr>
        <w:t>. Forage sorghum</w:t>
      </w:r>
      <w:r w:rsidR="00A16936">
        <w:rPr>
          <w:lang w:eastAsia="en-US"/>
        </w:rPr>
        <w:t xml:space="preserve"> (</w:t>
      </w:r>
      <w:r w:rsidR="009424E3">
        <w:rPr>
          <w:i/>
          <w:lang w:eastAsia="en-US"/>
        </w:rPr>
        <w:t>S.</w:t>
      </w:r>
      <w:r w:rsidR="00A16936" w:rsidRPr="00286CB2">
        <w:rPr>
          <w:i/>
          <w:lang w:eastAsia="en-US"/>
        </w:rPr>
        <w:t xml:space="preserve"> bicolor</w:t>
      </w:r>
      <w:r w:rsidR="00A16936">
        <w:rPr>
          <w:i/>
          <w:lang w:eastAsia="en-US"/>
        </w:rPr>
        <w:t xml:space="preserve"> </w:t>
      </w:r>
      <w:r w:rsidR="00A16936" w:rsidRPr="00AF6246">
        <w:rPr>
          <w:lang w:eastAsia="en-US"/>
        </w:rPr>
        <w:t>subsp.</w:t>
      </w:r>
      <w:r w:rsidR="00A16936">
        <w:rPr>
          <w:i/>
          <w:lang w:eastAsia="en-US"/>
        </w:rPr>
        <w:t xml:space="preserve"> bicolor</w:t>
      </w:r>
      <w:r w:rsidR="00A16936" w:rsidRPr="00A16936">
        <w:rPr>
          <w:lang w:eastAsia="en-US"/>
        </w:rPr>
        <w:t>)</w:t>
      </w:r>
      <w:r w:rsidR="00A16936">
        <w:rPr>
          <w:lang w:eastAsia="en-US"/>
        </w:rPr>
        <w:t>,</w:t>
      </w:r>
      <w:r w:rsidR="00AF6246">
        <w:rPr>
          <w:lang w:eastAsia="en-US"/>
        </w:rPr>
        <w:t xml:space="preserve"> Sudan grass (</w:t>
      </w:r>
      <w:r w:rsidR="009424E3">
        <w:rPr>
          <w:i/>
          <w:lang w:eastAsia="en-US"/>
        </w:rPr>
        <w:t>S.</w:t>
      </w:r>
      <w:r w:rsidR="00AF6246">
        <w:rPr>
          <w:i/>
          <w:lang w:eastAsia="en-US"/>
        </w:rPr>
        <w:t xml:space="preserve"> bicolor </w:t>
      </w:r>
      <w:r w:rsidR="00AF6246" w:rsidRPr="00AF6246">
        <w:rPr>
          <w:lang w:eastAsia="en-US"/>
        </w:rPr>
        <w:t>subsp.</w:t>
      </w:r>
      <w:r w:rsidR="00A16936">
        <w:rPr>
          <w:i/>
          <w:lang w:eastAsia="en-US"/>
        </w:rPr>
        <w:t xml:space="preserve"> </w:t>
      </w:r>
      <w:proofErr w:type="spellStart"/>
      <w:r w:rsidR="00A16936">
        <w:rPr>
          <w:i/>
          <w:lang w:eastAsia="en-US"/>
        </w:rPr>
        <w:t>drummondii</w:t>
      </w:r>
      <w:proofErr w:type="spellEnd"/>
      <w:r w:rsidR="00A16936" w:rsidRPr="00A16936">
        <w:rPr>
          <w:lang w:eastAsia="en-US"/>
        </w:rPr>
        <w:t>)</w:t>
      </w:r>
      <w:r w:rsidR="00AF6246">
        <w:rPr>
          <w:i/>
          <w:lang w:eastAsia="en-US"/>
        </w:rPr>
        <w:t xml:space="preserve"> </w:t>
      </w:r>
      <w:r w:rsidR="00A16936" w:rsidRPr="00A16936">
        <w:rPr>
          <w:lang w:eastAsia="en-US"/>
        </w:rPr>
        <w:t xml:space="preserve">or sorghum x Sudan grass hybrids </w:t>
      </w:r>
      <w:r w:rsidR="006F2B1D">
        <w:rPr>
          <w:lang w:eastAsia="en-US"/>
        </w:rPr>
        <w:t>may also be</w:t>
      </w:r>
      <w:r w:rsidR="00A16936" w:rsidRPr="00A16936">
        <w:rPr>
          <w:lang w:eastAsia="en-US"/>
        </w:rPr>
        <w:t xml:space="preserve"> cultivated</w:t>
      </w:r>
      <w:r w:rsidR="006F2B1D">
        <w:rPr>
          <w:lang w:eastAsia="en-US"/>
        </w:rPr>
        <w:t xml:space="preserve"> in the receiving environment</w:t>
      </w:r>
      <w:r>
        <w:rPr>
          <w:lang w:eastAsia="en-US"/>
        </w:rPr>
        <w:t xml:space="preserve"> (</w:t>
      </w:r>
      <w:hyperlink r:id="rId25" w:history="1">
        <w:r w:rsidRPr="00206322">
          <w:rPr>
            <w:rStyle w:val="Hyperlink"/>
            <w:lang w:eastAsia="en-US"/>
          </w:rPr>
          <w:t>Pacific Seeds summer forage</w:t>
        </w:r>
      </w:hyperlink>
      <w:r>
        <w:rPr>
          <w:lang w:eastAsia="en-US"/>
        </w:rPr>
        <w:t>)</w:t>
      </w:r>
      <w:r w:rsidR="00286CB2">
        <w:rPr>
          <w:lang w:eastAsia="en-US"/>
        </w:rPr>
        <w:t xml:space="preserve">. </w:t>
      </w:r>
      <w:r>
        <w:rPr>
          <w:lang w:eastAsia="en-US"/>
        </w:rPr>
        <w:t xml:space="preserve">The wild progenitor of </w:t>
      </w:r>
      <w:r w:rsidR="006F2B1D">
        <w:rPr>
          <w:lang w:eastAsia="en-US"/>
        </w:rPr>
        <w:t xml:space="preserve">cultivated </w:t>
      </w:r>
      <w:r>
        <w:rPr>
          <w:lang w:eastAsia="en-US"/>
        </w:rPr>
        <w:t xml:space="preserve">sorghum, </w:t>
      </w:r>
      <w:r w:rsidR="009424E3">
        <w:rPr>
          <w:i/>
          <w:lang w:eastAsia="en-US"/>
        </w:rPr>
        <w:t>S.</w:t>
      </w:r>
      <w:r w:rsidRPr="006F2B1D">
        <w:rPr>
          <w:i/>
          <w:lang w:eastAsia="en-US"/>
        </w:rPr>
        <w:t xml:space="preserve"> bicolor</w:t>
      </w:r>
      <w:r>
        <w:rPr>
          <w:lang w:eastAsia="en-US"/>
        </w:rPr>
        <w:t xml:space="preserve"> subsp. </w:t>
      </w:r>
      <w:proofErr w:type="spellStart"/>
      <w:r w:rsidRPr="006F2B1D">
        <w:rPr>
          <w:i/>
          <w:lang w:eastAsia="en-US"/>
        </w:rPr>
        <w:t>arundinaceum</w:t>
      </w:r>
      <w:proofErr w:type="spellEnd"/>
      <w:r>
        <w:rPr>
          <w:lang w:eastAsia="en-US"/>
        </w:rPr>
        <w:t xml:space="preserve">, is naturalised </w:t>
      </w:r>
      <w:r w:rsidR="006F2B1D">
        <w:rPr>
          <w:lang w:eastAsia="en-US"/>
        </w:rPr>
        <w:t>in Australia, including south-east</w:t>
      </w:r>
      <w:r>
        <w:rPr>
          <w:lang w:eastAsia="en-US"/>
        </w:rPr>
        <w:t xml:space="preserve"> Queensland (</w:t>
      </w:r>
      <w:hyperlink r:id="rId26" w:history="1">
        <w:r w:rsidRPr="003C748F">
          <w:rPr>
            <w:rStyle w:val="Hyperlink"/>
            <w:lang w:eastAsia="en-US"/>
          </w:rPr>
          <w:t>Atlas of Living Australia</w:t>
        </w:r>
      </w:hyperlink>
      <w:r>
        <w:rPr>
          <w:lang w:eastAsia="en-US"/>
        </w:rPr>
        <w:t>).</w:t>
      </w:r>
      <w:r w:rsidR="009424E3">
        <w:rPr>
          <w:lang w:eastAsia="en-US"/>
        </w:rPr>
        <w:t xml:space="preserve"> All plants from species </w:t>
      </w:r>
      <w:r w:rsidR="009424E3" w:rsidRPr="009424E3">
        <w:rPr>
          <w:i/>
          <w:lang w:eastAsia="en-US"/>
        </w:rPr>
        <w:t>S. bicolor</w:t>
      </w:r>
      <w:r w:rsidR="009424E3">
        <w:rPr>
          <w:lang w:eastAsia="en-US"/>
        </w:rPr>
        <w:t xml:space="preserve"> are diploids that hybridise freely with grain sorghum </w:t>
      </w:r>
      <w:r w:rsidR="007E3B0B">
        <w:fldChar w:fldCharType="begin"/>
      </w:r>
      <w:r w:rsidR="008D39F4">
        <w:instrText xml:space="preserve"> ADDIN REFMGR.CITE &lt;Refman&gt;&lt;Cite&gt;&lt;Author&gt;OGTR&lt;/Author&gt;&lt;Year&gt;2017&lt;/Year&gt;&lt;RecNum&gt;22097&lt;/RecNum&gt;&lt;IDText&gt;The biology of Sorghum bicolor (L.) Moench subsp. bicolor (Sorghum)&lt;/IDText&gt;&lt;MDL Ref_Type="Report"&gt;&lt;Ref_Type&gt;Report&lt;/Ref_Type&gt;&lt;Ref_ID&gt;22097&lt;/Ref_ID&gt;&lt;Title_Primary&gt;The biology of &lt;i&gt;Sorghum bicolor&lt;/i&gt; (L.) Moench subsp. &lt;i&gt;bicolor &lt;/i&gt;(Sorghum)&lt;/Title_Primary&gt;&lt;Authors_Primary&gt;OGTR&lt;/Authors_Primary&gt;&lt;Date_Primary&gt;2017&lt;/Date_Primary&gt;&lt;Keywords&gt;Biology&lt;/Keywords&gt;&lt;Keywords&gt;of&lt;/Keywords&gt;&lt;Keywords&gt;sorghum&lt;/Keywords&gt;&lt;Reprint&gt;Not in File&lt;/Reprint&gt;&lt;Pub_Place&gt;Canberra, Australia&lt;/Pub_Place&gt;&lt;Publisher&gt;Office of the Gene Technology Regulator&lt;/Publisher&gt;&lt;ZZ_WorkformID&gt;24&lt;/ZZ_WorkformID&gt;&lt;/MDL&gt;&lt;/Cite&gt;&lt;/Refman&gt;</w:instrText>
      </w:r>
      <w:r w:rsidR="007E3B0B">
        <w:fldChar w:fldCharType="separate"/>
      </w:r>
      <w:r w:rsidR="007E3B0B">
        <w:rPr>
          <w:noProof/>
        </w:rPr>
        <w:t>(OGTR 2017)</w:t>
      </w:r>
      <w:r w:rsidR="007E3B0B">
        <w:fldChar w:fldCharType="end"/>
      </w:r>
      <w:r w:rsidR="009424E3">
        <w:t>.</w:t>
      </w:r>
    </w:p>
    <w:p w:rsidR="00206322" w:rsidRDefault="00B50508" w:rsidP="00EA4ACE">
      <w:pPr>
        <w:pStyle w:val="1Para"/>
      </w:pPr>
      <w:r>
        <w:t>Johnson grass (</w:t>
      </w:r>
      <w:r w:rsidRPr="00B50508">
        <w:rPr>
          <w:i/>
        </w:rPr>
        <w:t xml:space="preserve">S. </w:t>
      </w:r>
      <w:proofErr w:type="spellStart"/>
      <w:r w:rsidRPr="00B50508">
        <w:rPr>
          <w:i/>
        </w:rPr>
        <w:t>halepense</w:t>
      </w:r>
      <w:proofErr w:type="spellEnd"/>
      <w:r>
        <w:t>)</w:t>
      </w:r>
      <w:r w:rsidR="00CC49F2">
        <w:t>,</w:t>
      </w:r>
      <w:r>
        <w:t xml:space="preserve"> </w:t>
      </w:r>
      <w:proofErr w:type="spellStart"/>
      <w:r>
        <w:t>Colombus</w:t>
      </w:r>
      <w:proofErr w:type="spellEnd"/>
      <w:r>
        <w:t xml:space="preserve"> grass (</w:t>
      </w:r>
      <w:r w:rsidRPr="00B50508">
        <w:rPr>
          <w:i/>
        </w:rPr>
        <w:t xml:space="preserve">S. x </w:t>
      </w:r>
      <w:proofErr w:type="spellStart"/>
      <w:r w:rsidRPr="00B50508">
        <w:rPr>
          <w:i/>
        </w:rPr>
        <w:t>almum</w:t>
      </w:r>
      <w:proofErr w:type="spellEnd"/>
      <w:r>
        <w:t xml:space="preserve">) </w:t>
      </w:r>
      <w:r w:rsidR="00CC49F2">
        <w:t>and perennial sorghum (</w:t>
      </w:r>
      <w:r w:rsidR="00CC49F2" w:rsidRPr="00CC49F2">
        <w:rPr>
          <w:i/>
        </w:rPr>
        <w:t>S. spp.</w:t>
      </w:r>
      <w:r w:rsidR="00CC49F2">
        <w:t xml:space="preserve"> hybrid cv. Silk) </w:t>
      </w:r>
      <w:r>
        <w:t>are noxious weeds that are naturalised in southern Queensland (</w:t>
      </w:r>
      <w:hyperlink r:id="rId27" w:history="1">
        <w:r w:rsidRPr="00B50508">
          <w:rPr>
            <w:rStyle w:val="Hyperlink"/>
          </w:rPr>
          <w:t>National weeds list</w:t>
        </w:r>
      </w:hyperlink>
      <w:r>
        <w:t xml:space="preserve">). </w:t>
      </w:r>
      <w:r w:rsidR="004E613E">
        <w:t xml:space="preserve">The impacts of these weeds are discussed in Chapter 2, Section 2.4.6. </w:t>
      </w:r>
      <w:r w:rsidR="00E25F2F">
        <w:t xml:space="preserve">These tetraploid species can cross with cultivated sorghum despite </w:t>
      </w:r>
      <w:proofErr w:type="spellStart"/>
      <w:r w:rsidR="00E25F2F">
        <w:t>ploi</w:t>
      </w:r>
      <w:r w:rsidR="00F748AF">
        <w:t>dy</w:t>
      </w:r>
      <w:proofErr w:type="spellEnd"/>
      <w:r w:rsidR="00F748AF">
        <w:t xml:space="preserve"> level differences</w:t>
      </w:r>
      <w:r w:rsidR="00E25F2F">
        <w:t xml:space="preserve">, but hybrid offspring typically have reduced fertility </w:t>
      </w:r>
      <w:r w:rsidR="007E3B0B">
        <w:fldChar w:fldCharType="begin"/>
      </w:r>
      <w:r w:rsidR="008D39F4">
        <w:instrText xml:space="preserve"> ADDIN REFMGR.CITE &lt;Refman&gt;&lt;Cite&gt;&lt;Author&gt;OGTR&lt;/Author&gt;&lt;Year&gt;2017&lt;/Year&gt;&lt;RecNum&gt;22097&lt;/RecNum&gt;&lt;IDText&gt;The biology of Sorghum bicolor (L.) Moench subsp. bicolor (Sorghum)&lt;/IDText&gt;&lt;MDL Ref_Type="Report"&gt;&lt;Ref_Type&gt;Report&lt;/Ref_Type&gt;&lt;Ref_ID&gt;22097&lt;/Ref_ID&gt;&lt;Title_Primary&gt;The biology of &lt;i&gt;Sorghum bicolor&lt;/i&gt; (L.) Moench subsp. &lt;i&gt;bicolor &lt;/i&gt;(Sorghum)&lt;/Title_Primary&gt;&lt;Authors_Primary&gt;OGTR&lt;/Authors_Primary&gt;&lt;Date_Primary&gt;2017&lt;/Date_Primary&gt;&lt;Keywords&gt;Biology&lt;/Keywords&gt;&lt;Keywords&gt;of&lt;/Keywords&gt;&lt;Keywords&gt;sorghum&lt;/Keywords&gt;&lt;Reprint&gt;Not in File&lt;/Reprint&gt;&lt;Pub_Place&gt;Canberra, Australia&lt;/Pub_Place&gt;&lt;Publisher&gt;Office of the Gene Technology Regulator&lt;/Publisher&gt;&lt;ZZ_WorkformID&gt;24&lt;/ZZ_WorkformID&gt;&lt;/MDL&gt;&lt;/Cite&gt;&lt;/Refman&gt;</w:instrText>
      </w:r>
      <w:r w:rsidR="007E3B0B">
        <w:fldChar w:fldCharType="separate"/>
      </w:r>
      <w:r w:rsidR="007E3B0B">
        <w:rPr>
          <w:noProof/>
        </w:rPr>
        <w:t>(OGTR 2017)</w:t>
      </w:r>
      <w:r w:rsidR="007E3B0B">
        <w:fldChar w:fldCharType="end"/>
      </w:r>
      <w:r w:rsidR="00E25F2F">
        <w:t>.</w:t>
      </w:r>
    </w:p>
    <w:p w:rsidR="00E25F2F" w:rsidRPr="00811604" w:rsidRDefault="00341BCC" w:rsidP="00EA4ACE">
      <w:pPr>
        <w:pStyle w:val="1Para"/>
      </w:pPr>
      <w:r>
        <w:t xml:space="preserve">Other </w:t>
      </w:r>
      <w:r w:rsidRPr="00341BCC">
        <w:rPr>
          <w:i/>
        </w:rPr>
        <w:t>Sorghum</w:t>
      </w:r>
      <w:r>
        <w:t xml:space="preserve"> species present in Australia are not members of the </w:t>
      </w:r>
      <w:proofErr w:type="spellStart"/>
      <w:r w:rsidRPr="00341BCC">
        <w:rPr>
          <w:i/>
        </w:rPr>
        <w:t>Eusorghum</w:t>
      </w:r>
      <w:proofErr w:type="spellEnd"/>
      <w:r>
        <w:t xml:space="preserve"> section that includes cultivated sorghum. Cultivated sorghum cannot naturally hybridise with species outside </w:t>
      </w:r>
      <w:proofErr w:type="spellStart"/>
      <w:r w:rsidRPr="00341BCC">
        <w:rPr>
          <w:i/>
        </w:rPr>
        <w:t>Eusorghum</w:t>
      </w:r>
      <w:proofErr w:type="spellEnd"/>
      <w:r>
        <w:t xml:space="preserve">, due to pollen-pistil incompatibilities and other obstacles </w:t>
      </w:r>
      <w:r w:rsidR="007271F6">
        <w:fldChar w:fldCharType="begin">
          <w:fldData xml:space="preserve">PFJlZm1hbj48Q2l0ZT48QXV0aG9yPkhvZG5ldHQ8L0F1dGhvcj48WWVhcj4yMDA1PC9ZZWFyPjxS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</w:fldData>
        </w:fldChar>
      </w:r>
      <w:r w:rsidR="008D39F4">
        <w:instrText xml:space="preserve"> ADDIN REFMGR.CITE </w:instrText>
      </w:r>
      <w:r w:rsidR="008D39F4">
        <w:fldChar w:fldCharType="begin">
          <w:fldData xml:space="preserve">PFJlZm1hbj48Q2l0ZT48QXV0aG9yPkhvZG5ldHQ8L0F1dGhvcj48WWVhcj4yMDA1PC9ZZWFyPjxS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</w:fldData>
        </w:fldChar>
      </w:r>
      <w:r w:rsidR="008D39F4">
        <w:instrText xml:space="preserve"> ADDIN EN.CITE.DATA </w:instrText>
      </w:r>
      <w:r w:rsidR="008D39F4">
        <w:fldChar w:fldCharType="end"/>
      </w:r>
      <w:r w:rsidR="007271F6">
        <w:fldChar w:fldCharType="separate"/>
      </w:r>
      <w:r w:rsidR="007271F6">
        <w:rPr>
          <w:noProof/>
        </w:rPr>
        <w:t>(Hodnett et al. 2005)</w:t>
      </w:r>
      <w:r w:rsidR="007271F6">
        <w:fldChar w:fldCharType="end"/>
      </w:r>
      <w:r>
        <w:t>.</w:t>
      </w:r>
    </w:p>
    <w:p w:rsidR="00925FE4" w:rsidRPr="00811604" w:rsidRDefault="00925FE4" w:rsidP="005F21C0">
      <w:pPr>
        <w:pStyle w:val="Style3"/>
      </w:pPr>
      <w:bookmarkStart w:id="179" w:name="_Ref270935195"/>
      <w:bookmarkStart w:id="180" w:name="_Toc291151816"/>
      <w:bookmarkStart w:id="181" w:name="_Toc309054017"/>
      <w:bookmarkStart w:id="182" w:name="_Toc309833709"/>
      <w:bookmarkStart w:id="183" w:name="_Toc311188370"/>
      <w:bookmarkStart w:id="184" w:name="_Toc355008016"/>
      <w:bookmarkStart w:id="185" w:name="_Toc488653825"/>
      <w:r w:rsidRPr="00811604">
        <w:t>Presence of similar genes and encoded proteins in the environment</w:t>
      </w:r>
      <w:bookmarkEnd w:id="179"/>
      <w:bookmarkEnd w:id="180"/>
      <w:bookmarkEnd w:id="181"/>
      <w:bookmarkEnd w:id="182"/>
      <w:bookmarkEnd w:id="183"/>
      <w:bookmarkEnd w:id="184"/>
      <w:bookmarkEnd w:id="185"/>
    </w:p>
    <w:p w:rsidR="001B2D43" w:rsidRPr="00811604" w:rsidRDefault="00AE0706" w:rsidP="007D0610">
      <w:pPr>
        <w:numPr>
          <w:ilvl w:val="0"/>
          <w:numId w:val="4"/>
        </w:numPr>
        <w:spacing w:before="120" w:after="120"/>
        <w:rPr>
          <w:lang w:eastAsia="en-AU"/>
        </w:rPr>
      </w:pPr>
      <w:r>
        <w:rPr>
          <w:lang w:eastAsia="en-AU"/>
        </w:rPr>
        <w:t>All except one of the introduced genes or gene fragments in the GM sorghum are derived from sorghum. As discussed in Section 4, grain sorghum is widely cultivated in south-east Queensland.</w:t>
      </w:r>
    </w:p>
    <w:p w:rsidR="00934B12" w:rsidRPr="00811604" w:rsidRDefault="001B2D43" w:rsidP="007D0610">
      <w:pPr>
        <w:numPr>
          <w:ilvl w:val="0"/>
          <w:numId w:val="4"/>
        </w:numPr>
        <w:spacing w:before="120" w:after="120"/>
      </w:pPr>
      <w:r w:rsidRPr="00811604">
        <w:rPr>
          <w:lang w:eastAsia="en-AU"/>
        </w:rPr>
        <w:t xml:space="preserve">The </w:t>
      </w:r>
      <w:proofErr w:type="spellStart"/>
      <w:r w:rsidR="00AE0706" w:rsidRPr="006B68A7">
        <w:rPr>
          <w:i/>
        </w:rPr>
        <w:t>nptII</w:t>
      </w:r>
      <w:proofErr w:type="spellEnd"/>
      <w:r w:rsidR="00AE0706">
        <w:rPr>
          <w:i/>
        </w:rPr>
        <w:t xml:space="preserve"> </w:t>
      </w:r>
      <w:r w:rsidR="00AE0706" w:rsidRPr="00AE0706">
        <w:t xml:space="preserve">gene is derived from </w:t>
      </w:r>
      <w:r w:rsidR="00AE0706">
        <w:rPr>
          <w:i/>
        </w:rPr>
        <w:t>E. coli</w:t>
      </w:r>
      <w:r w:rsidR="00AE0706" w:rsidRPr="00AE0706">
        <w:t xml:space="preserve">, which is </w:t>
      </w:r>
      <w:r w:rsidR="00AE0706">
        <w:t>a common</w:t>
      </w:r>
      <w:r w:rsidR="00CA3E5A">
        <w:t xml:space="preserve"> gut bacterium</w:t>
      </w:r>
      <w:r w:rsidR="00AE0706">
        <w:t>.</w:t>
      </w:r>
    </w:p>
    <w:p w:rsidR="00925FE4" w:rsidRPr="00811604" w:rsidRDefault="00925FE4" w:rsidP="00E176CF">
      <w:pPr>
        <w:pStyle w:val="Style2"/>
      </w:pPr>
      <w:bookmarkStart w:id="186" w:name="_Toc311188371"/>
      <w:bookmarkStart w:id="187" w:name="_Toc355008017"/>
      <w:bookmarkStart w:id="188" w:name="_Toc488653826"/>
      <w:r w:rsidRPr="00811604">
        <w:t>Relevant Australian and international approvals</w:t>
      </w:r>
      <w:bookmarkEnd w:id="186"/>
      <w:bookmarkEnd w:id="187"/>
      <w:bookmarkEnd w:id="188"/>
    </w:p>
    <w:p w:rsidR="00925FE4" w:rsidRPr="00811604" w:rsidRDefault="00925FE4" w:rsidP="005F21C0">
      <w:pPr>
        <w:pStyle w:val="Style3"/>
      </w:pPr>
      <w:bookmarkStart w:id="189" w:name="_Toc311188372"/>
      <w:bookmarkStart w:id="190" w:name="_Toc355008018"/>
      <w:bookmarkStart w:id="191" w:name="_Toc488653827"/>
      <w:r w:rsidRPr="00811604">
        <w:t>Australian approvals</w:t>
      </w:r>
      <w:bookmarkEnd w:id="189"/>
      <w:bookmarkEnd w:id="190"/>
      <w:bookmarkEnd w:id="191"/>
    </w:p>
    <w:p w:rsidR="00925FE4" w:rsidRPr="00811604" w:rsidRDefault="008664EC" w:rsidP="0040623F">
      <w:pPr>
        <w:pStyle w:val="Quote"/>
        <w:numPr>
          <w:ilvl w:val="3"/>
          <w:numId w:val="18"/>
        </w:numPr>
      </w:pPr>
      <w:r w:rsidRPr="00811604">
        <w:t>A</w:t>
      </w:r>
      <w:r w:rsidR="00925FE4" w:rsidRPr="00811604">
        <w:t>pprov</w:t>
      </w:r>
      <w:r w:rsidRPr="00811604">
        <w:t>als</w:t>
      </w:r>
      <w:r w:rsidR="00925FE4" w:rsidRPr="00811604">
        <w:t xml:space="preserve"> by the Regulator </w:t>
      </w:r>
    </w:p>
    <w:p w:rsidR="00605AC6" w:rsidRPr="00811604" w:rsidRDefault="00AC78C2" w:rsidP="007D0610">
      <w:pPr>
        <w:keepNext/>
        <w:numPr>
          <w:ilvl w:val="0"/>
          <w:numId w:val="4"/>
        </w:numPr>
        <w:spacing w:before="120" w:after="120"/>
        <w:rPr>
          <w:rFonts w:cs="Arial"/>
          <w:b/>
          <w:bCs/>
          <w:szCs w:val="22"/>
          <w:lang w:eastAsia="en-AU"/>
        </w:rPr>
      </w:pPr>
      <w:r w:rsidRPr="00811604">
        <w:rPr>
          <w:szCs w:val="22"/>
          <w:lang w:eastAsia="en-AU"/>
        </w:rPr>
        <w:t>None of the</w:t>
      </w:r>
      <w:r w:rsidR="00B42CED" w:rsidRPr="00811604">
        <w:rPr>
          <w:szCs w:val="22"/>
          <w:lang w:eastAsia="en-AU"/>
        </w:rPr>
        <w:t xml:space="preserve"> GM </w:t>
      </w:r>
      <w:r w:rsidR="0012534E">
        <w:rPr>
          <w:szCs w:val="22"/>
          <w:lang w:eastAsia="en-AU"/>
        </w:rPr>
        <w:t>sorghum</w:t>
      </w:r>
      <w:r w:rsidR="00B42CED" w:rsidRPr="00811604">
        <w:rPr>
          <w:szCs w:val="22"/>
          <w:lang w:eastAsia="en-AU"/>
        </w:rPr>
        <w:t xml:space="preserve"> lines </w:t>
      </w:r>
      <w:r w:rsidR="001E10CC" w:rsidRPr="00811604">
        <w:rPr>
          <w:szCs w:val="22"/>
          <w:lang w:eastAsia="en-AU"/>
        </w:rPr>
        <w:t>i</w:t>
      </w:r>
      <w:r w:rsidRPr="00811604">
        <w:rPr>
          <w:szCs w:val="22"/>
          <w:lang w:eastAsia="en-AU"/>
        </w:rPr>
        <w:t xml:space="preserve">ncluded in this application </w:t>
      </w:r>
      <w:r w:rsidR="00DE63C9" w:rsidRPr="00811604">
        <w:rPr>
          <w:szCs w:val="22"/>
          <w:lang w:eastAsia="en-AU"/>
        </w:rPr>
        <w:t>have</w:t>
      </w:r>
      <w:r w:rsidR="001E10CC" w:rsidRPr="00811604">
        <w:rPr>
          <w:szCs w:val="22"/>
          <w:lang w:eastAsia="en-AU"/>
        </w:rPr>
        <w:t xml:space="preserve"> </w:t>
      </w:r>
      <w:r w:rsidRPr="00811604">
        <w:rPr>
          <w:szCs w:val="22"/>
          <w:lang w:eastAsia="en-AU"/>
        </w:rPr>
        <w:t xml:space="preserve">previously </w:t>
      </w:r>
      <w:r w:rsidR="001E10CC" w:rsidRPr="00811604">
        <w:rPr>
          <w:szCs w:val="22"/>
          <w:lang w:eastAsia="en-AU"/>
        </w:rPr>
        <w:t>been approved for release in Australia.</w:t>
      </w:r>
    </w:p>
    <w:p w:rsidR="00925FE4" w:rsidRPr="00811604" w:rsidRDefault="00C74126" w:rsidP="007D0610">
      <w:pPr>
        <w:numPr>
          <w:ilvl w:val="0"/>
          <w:numId w:val="4"/>
        </w:numPr>
        <w:spacing w:before="120" w:after="120"/>
        <w:rPr>
          <w:szCs w:val="22"/>
          <w:lang w:eastAsia="en-AU"/>
        </w:rPr>
      </w:pPr>
      <w:r w:rsidRPr="00811604">
        <w:rPr>
          <w:szCs w:val="22"/>
          <w:lang w:eastAsia="en-AU"/>
        </w:rPr>
        <w:t xml:space="preserve">The Regulator has not received any previous applications for release of GM </w:t>
      </w:r>
      <w:r w:rsidR="0012534E">
        <w:rPr>
          <w:szCs w:val="22"/>
          <w:lang w:eastAsia="en-AU"/>
        </w:rPr>
        <w:t>sorghum</w:t>
      </w:r>
      <w:r w:rsidR="00605AC6" w:rsidRPr="00811604">
        <w:rPr>
          <w:szCs w:val="22"/>
          <w:lang w:eastAsia="en-AU"/>
        </w:rPr>
        <w:t>.</w:t>
      </w:r>
      <w:r w:rsidR="00224FC6" w:rsidRPr="00811604">
        <w:rPr>
          <w:szCs w:val="22"/>
        </w:rPr>
        <w:t xml:space="preserve"> </w:t>
      </w:r>
    </w:p>
    <w:p w:rsidR="00925FE4" w:rsidRPr="00811604" w:rsidRDefault="00925FE4" w:rsidP="0040623F">
      <w:pPr>
        <w:pStyle w:val="Quote"/>
        <w:numPr>
          <w:ilvl w:val="3"/>
          <w:numId w:val="18"/>
        </w:numPr>
      </w:pPr>
      <w:r w:rsidRPr="00811604">
        <w:t>Approvals by other government agencies</w:t>
      </w:r>
    </w:p>
    <w:p w:rsidR="00925FE4" w:rsidRPr="00811604" w:rsidRDefault="00490A44" w:rsidP="00D10BBA">
      <w:pPr>
        <w:pStyle w:val="1Para"/>
        <w:rPr>
          <w:szCs w:val="22"/>
        </w:rPr>
      </w:pPr>
      <w:r w:rsidRPr="00811604">
        <w:rPr>
          <w:szCs w:val="22"/>
        </w:rPr>
        <w:t xml:space="preserve">There </w:t>
      </w:r>
      <w:r w:rsidR="008B3DFF" w:rsidRPr="00811604">
        <w:rPr>
          <w:szCs w:val="22"/>
        </w:rPr>
        <w:t>are no</w:t>
      </w:r>
      <w:r w:rsidRPr="00811604">
        <w:rPr>
          <w:szCs w:val="22"/>
        </w:rPr>
        <w:t xml:space="preserve"> approval</w:t>
      </w:r>
      <w:r w:rsidR="008B3DFF" w:rsidRPr="00811604">
        <w:rPr>
          <w:szCs w:val="22"/>
        </w:rPr>
        <w:t xml:space="preserve">s of </w:t>
      </w:r>
      <w:r w:rsidR="00682ED9">
        <w:rPr>
          <w:szCs w:val="22"/>
        </w:rPr>
        <w:t>GM sorghum</w:t>
      </w:r>
      <w:r w:rsidR="008B3DFF" w:rsidRPr="00811604">
        <w:rPr>
          <w:szCs w:val="22"/>
        </w:rPr>
        <w:t xml:space="preserve">, </w:t>
      </w:r>
      <w:r w:rsidR="00BA201A">
        <w:rPr>
          <w:szCs w:val="22"/>
        </w:rPr>
        <w:t>or applications for GM sorghum under consideration</w:t>
      </w:r>
      <w:r w:rsidR="008B3DFF" w:rsidRPr="00811604">
        <w:rPr>
          <w:szCs w:val="22"/>
        </w:rPr>
        <w:t>, from other Australian authorities.</w:t>
      </w:r>
    </w:p>
    <w:p w:rsidR="00925FE4" w:rsidRPr="00811604" w:rsidRDefault="00925FE4" w:rsidP="005F21C0">
      <w:pPr>
        <w:pStyle w:val="Style3"/>
      </w:pPr>
      <w:bookmarkStart w:id="192" w:name="_Toc311188373"/>
      <w:bookmarkStart w:id="193" w:name="_Toc355008019"/>
      <w:bookmarkStart w:id="194" w:name="_Toc488653828"/>
      <w:r w:rsidRPr="00811604">
        <w:t>International approvals</w:t>
      </w:r>
      <w:bookmarkEnd w:id="192"/>
      <w:bookmarkEnd w:id="193"/>
      <w:bookmarkEnd w:id="194"/>
    </w:p>
    <w:p w:rsidR="00925FE4" w:rsidRPr="00811604" w:rsidRDefault="00490A44" w:rsidP="007D0610">
      <w:pPr>
        <w:numPr>
          <w:ilvl w:val="0"/>
          <w:numId w:val="4"/>
        </w:numPr>
        <w:tabs>
          <w:tab w:val="left" w:pos="540"/>
        </w:tabs>
        <w:spacing w:before="120" w:after="120"/>
        <w:rPr>
          <w:szCs w:val="22"/>
          <w:lang w:eastAsia="en-AU"/>
        </w:rPr>
      </w:pPr>
      <w:r w:rsidRPr="00811604">
        <w:rPr>
          <w:szCs w:val="22"/>
          <w:lang w:eastAsia="en-AU"/>
        </w:rPr>
        <w:t>None</w:t>
      </w:r>
      <w:r w:rsidR="00925FE4" w:rsidRPr="00811604">
        <w:rPr>
          <w:szCs w:val="22"/>
          <w:lang w:eastAsia="en-AU"/>
        </w:rPr>
        <w:t xml:space="preserve"> of the GM </w:t>
      </w:r>
      <w:r w:rsidR="00682ED9">
        <w:rPr>
          <w:szCs w:val="22"/>
          <w:lang w:eastAsia="en-AU"/>
        </w:rPr>
        <w:t>sorghum</w:t>
      </w:r>
      <w:r w:rsidR="00925FE4" w:rsidRPr="00811604">
        <w:rPr>
          <w:szCs w:val="22"/>
          <w:lang w:eastAsia="en-AU"/>
        </w:rPr>
        <w:t xml:space="preserve"> lines </w:t>
      </w:r>
      <w:r w:rsidRPr="00811604">
        <w:rPr>
          <w:szCs w:val="22"/>
          <w:lang w:eastAsia="en-AU"/>
        </w:rPr>
        <w:t>covered</w:t>
      </w:r>
      <w:r w:rsidR="00925FE4" w:rsidRPr="00811604">
        <w:rPr>
          <w:szCs w:val="22"/>
          <w:lang w:eastAsia="en-AU"/>
        </w:rPr>
        <w:t xml:space="preserve"> in this application </w:t>
      </w:r>
      <w:r w:rsidR="00C74126" w:rsidRPr="00811604">
        <w:rPr>
          <w:szCs w:val="22"/>
          <w:lang w:eastAsia="en-AU"/>
        </w:rPr>
        <w:t>have</w:t>
      </w:r>
      <w:r w:rsidRPr="00811604">
        <w:rPr>
          <w:szCs w:val="22"/>
          <w:lang w:eastAsia="en-AU"/>
        </w:rPr>
        <w:t xml:space="preserve"> </w:t>
      </w:r>
      <w:r w:rsidR="00925FE4" w:rsidRPr="00811604">
        <w:rPr>
          <w:szCs w:val="22"/>
          <w:lang w:eastAsia="en-AU"/>
        </w:rPr>
        <w:t xml:space="preserve">been approved for </w:t>
      </w:r>
      <w:r w:rsidR="009C06DC">
        <w:rPr>
          <w:szCs w:val="22"/>
          <w:lang w:eastAsia="en-AU"/>
        </w:rPr>
        <w:t>release in any other country</w:t>
      </w:r>
      <w:r w:rsidR="00160176" w:rsidRPr="00811604">
        <w:rPr>
          <w:szCs w:val="22"/>
          <w:lang w:eastAsia="en-AU"/>
        </w:rPr>
        <w:t>.</w:t>
      </w:r>
    </w:p>
    <w:p w:rsidR="009C06DC" w:rsidRDefault="009C06DC" w:rsidP="007D0610">
      <w:pPr>
        <w:numPr>
          <w:ilvl w:val="0"/>
          <w:numId w:val="4"/>
        </w:numPr>
        <w:tabs>
          <w:tab w:val="left" w:pos="540"/>
        </w:tabs>
        <w:spacing w:before="120" w:after="120"/>
        <w:rPr>
          <w:szCs w:val="22"/>
          <w:lang w:eastAsia="en-AU"/>
        </w:rPr>
      </w:pPr>
      <w:r>
        <w:rPr>
          <w:szCs w:val="22"/>
          <w:lang w:eastAsia="en-AU"/>
        </w:rPr>
        <w:t xml:space="preserve">Different sorghum lines genetically modified for </w:t>
      </w:r>
      <w:r w:rsidR="00AC7411">
        <w:rPr>
          <w:szCs w:val="22"/>
          <w:lang w:eastAsia="en-AU"/>
        </w:rPr>
        <w:t>altered grain quality have been approved for field trials in the United States</w:t>
      </w:r>
      <w:r w:rsidR="003D2DB6">
        <w:rPr>
          <w:szCs w:val="22"/>
          <w:lang w:eastAsia="en-AU"/>
        </w:rPr>
        <w:t xml:space="preserve"> (</w:t>
      </w:r>
      <w:hyperlink r:id="rId28" w:history="1">
        <w:r w:rsidR="003D2DB6" w:rsidRPr="003D2DB6">
          <w:rPr>
            <w:rStyle w:val="Hyperlink"/>
            <w:szCs w:val="22"/>
            <w:lang w:eastAsia="en-AU"/>
          </w:rPr>
          <w:t>Information Systems for Biotechnology</w:t>
        </w:r>
      </w:hyperlink>
      <w:r w:rsidR="003D2DB6">
        <w:rPr>
          <w:szCs w:val="22"/>
          <w:lang w:eastAsia="en-AU"/>
        </w:rPr>
        <w:t>)</w:t>
      </w:r>
      <w:r w:rsidR="00AC7411">
        <w:rPr>
          <w:szCs w:val="22"/>
          <w:lang w:eastAsia="en-AU"/>
        </w:rPr>
        <w:t xml:space="preserve">. In </w:t>
      </w:r>
      <w:r w:rsidR="003D2DB6">
        <w:rPr>
          <w:szCs w:val="22"/>
          <w:lang w:eastAsia="en-AU"/>
        </w:rPr>
        <w:t>some of the lines trialled</w:t>
      </w:r>
      <w:r w:rsidR="00AC7411">
        <w:rPr>
          <w:szCs w:val="22"/>
          <w:lang w:eastAsia="en-AU"/>
        </w:rPr>
        <w:t xml:space="preserve">, suppression of native kafirin genes increased sorghum grain protein digestibility </w:t>
      </w:r>
      <w:r w:rsidR="005C70F1">
        <w:rPr>
          <w:szCs w:val="22"/>
          <w:lang w:eastAsia="en-AU"/>
        </w:rPr>
        <w:fldChar w:fldCharType="begin">
          <w:fldData xml:space="preserve">PFJlZm1hbj48Q2l0ZT48QXV0aG9yPmRhIFNpbHZhPC9BdXRob3I+PFllYXI+MjAxMTwvWWVhcj48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</w:fldData>
        </w:fldChar>
      </w:r>
      <w:r w:rsidR="008D39F4">
        <w:rPr>
          <w:szCs w:val="22"/>
          <w:lang w:eastAsia="en-AU"/>
        </w:rPr>
        <w:instrText xml:space="preserve"> ADDIN REFMGR.CITE </w:instrText>
      </w:r>
      <w:r w:rsidR="008D39F4">
        <w:rPr>
          <w:szCs w:val="22"/>
          <w:lang w:eastAsia="en-AU"/>
        </w:rPr>
        <w:fldChar w:fldCharType="begin">
          <w:fldData xml:space="preserve">PFJlZm1hbj48Q2l0ZT48QXV0aG9yPmRhIFNpbHZhPC9BdXRob3I+PFllYXI+MjAxMTwvWWVhcj48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</w:fldData>
        </w:fldChar>
      </w:r>
      <w:r w:rsidR="008D39F4">
        <w:rPr>
          <w:szCs w:val="22"/>
          <w:lang w:eastAsia="en-AU"/>
        </w:rPr>
        <w:instrText xml:space="preserve"> ADDIN EN.CITE.DATA </w:instrText>
      </w:r>
      <w:r w:rsidR="008D39F4">
        <w:rPr>
          <w:szCs w:val="22"/>
          <w:lang w:eastAsia="en-AU"/>
        </w:rPr>
      </w:r>
      <w:r w:rsidR="008D39F4">
        <w:rPr>
          <w:szCs w:val="22"/>
          <w:lang w:eastAsia="en-AU"/>
        </w:rPr>
        <w:fldChar w:fldCharType="end"/>
      </w:r>
      <w:r w:rsidR="005C70F1">
        <w:rPr>
          <w:szCs w:val="22"/>
          <w:lang w:eastAsia="en-AU"/>
        </w:rPr>
      </w:r>
      <w:r w:rsidR="005C70F1">
        <w:rPr>
          <w:szCs w:val="22"/>
          <w:lang w:eastAsia="en-AU"/>
        </w:rPr>
        <w:fldChar w:fldCharType="separate"/>
      </w:r>
      <w:r w:rsidR="005C70F1">
        <w:rPr>
          <w:noProof/>
          <w:szCs w:val="22"/>
          <w:lang w:eastAsia="en-AU"/>
        </w:rPr>
        <w:t>(da Silva et al. 2011)</w:t>
      </w:r>
      <w:r w:rsidR="005C70F1">
        <w:rPr>
          <w:szCs w:val="22"/>
          <w:lang w:eastAsia="en-AU"/>
        </w:rPr>
        <w:fldChar w:fldCharType="end"/>
      </w:r>
      <w:r w:rsidR="00AC7411">
        <w:rPr>
          <w:szCs w:val="22"/>
          <w:lang w:eastAsia="en-AU"/>
        </w:rPr>
        <w:t xml:space="preserve">. </w:t>
      </w:r>
    </w:p>
    <w:p w:rsidR="00B71386" w:rsidRPr="00187078" w:rsidRDefault="008B5468" w:rsidP="00E511E2">
      <w:pPr>
        <w:pStyle w:val="1Para"/>
        <w:sectPr w:rsidR="00B71386" w:rsidRPr="00187078" w:rsidSect="00823C6E">
          <w:footerReference w:type="default" r:id="rId29"/>
          <w:pgSz w:w="11906" w:h="16838" w:code="9"/>
          <w:pgMar w:top="1247" w:right="1361" w:bottom="1247" w:left="1361" w:header="680" w:footer="510" w:gutter="0"/>
          <w:pgNumType w:start="1"/>
          <w:cols w:space="708"/>
          <w:docGrid w:linePitch="360"/>
        </w:sectPr>
      </w:pPr>
      <w:r>
        <w:t xml:space="preserve">No GM sorghum has been approved for commercial release in any </w:t>
      </w:r>
      <w:r w:rsidR="00AC7411">
        <w:t>country.</w:t>
      </w:r>
      <w:r w:rsidR="00187078">
        <w:t xml:space="preserve"> In the United States, the Department of Agriculture has </w:t>
      </w:r>
      <w:r w:rsidR="00D35486">
        <w:t xml:space="preserve">recently </w:t>
      </w:r>
      <w:r w:rsidR="00187078">
        <w:t xml:space="preserve">ruled that two types of </w:t>
      </w:r>
      <w:r w:rsidR="00E511E2">
        <w:t>GM</w:t>
      </w:r>
      <w:r w:rsidR="00187078">
        <w:t xml:space="preserve"> sorghum are not subject to regulation, as they are not plant pests and do not pose an increased noxious weed risk</w:t>
      </w:r>
      <w:r w:rsidR="00E511E2">
        <w:t xml:space="preserve"> (</w:t>
      </w:r>
      <w:hyperlink r:id="rId30" w:history="1">
        <w:r w:rsidR="00E511E2" w:rsidRPr="00E511E2">
          <w:rPr>
            <w:rStyle w:val="Hyperlink"/>
          </w:rPr>
          <w:t xml:space="preserve">USDA letter re </w:t>
        </w:r>
        <w:r w:rsidR="00E511E2" w:rsidRPr="00E511E2">
          <w:rPr>
            <w:rStyle w:val="Hyperlink"/>
            <w:szCs w:val="22"/>
          </w:rPr>
          <w:t>TRSBG101S transgenic sorghum</w:t>
        </w:r>
      </w:hyperlink>
      <w:r w:rsidR="00E511E2">
        <w:rPr>
          <w:szCs w:val="22"/>
        </w:rPr>
        <w:t xml:space="preserve">, </w:t>
      </w:r>
      <w:hyperlink r:id="rId31" w:history="1">
        <w:r w:rsidR="00E511E2" w:rsidRPr="00E511E2">
          <w:rPr>
            <w:rStyle w:val="Hyperlink"/>
            <w:szCs w:val="22"/>
          </w:rPr>
          <w:t xml:space="preserve">USDA letter re </w:t>
        </w:r>
        <w:r w:rsidR="00E511E2" w:rsidRPr="00E511E2">
          <w:rPr>
            <w:rStyle w:val="Hyperlink"/>
          </w:rPr>
          <w:t>TRSBG101B transgenic sorghum</w:t>
        </w:r>
      </w:hyperlink>
      <w:r w:rsidR="00E511E2">
        <w:t>)</w:t>
      </w:r>
      <w:r w:rsidR="00187078">
        <w:t xml:space="preserve">. </w:t>
      </w:r>
    </w:p>
    <w:p w:rsidR="00925FE4" w:rsidRPr="00811604" w:rsidRDefault="00925FE4" w:rsidP="00E176CF">
      <w:pPr>
        <w:pStyle w:val="Style1"/>
      </w:pPr>
      <w:bookmarkStart w:id="195" w:name="_Ref190666427"/>
      <w:bookmarkStart w:id="196" w:name="_Toc209859587"/>
      <w:bookmarkStart w:id="197" w:name="_Toc274904766"/>
      <w:bookmarkStart w:id="198" w:name="_Toc291151820"/>
      <w:bookmarkStart w:id="199" w:name="_Toc355008020"/>
      <w:bookmarkStart w:id="200" w:name="_Toc488653829"/>
      <w:bookmarkStart w:id="201" w:name="_Toc209859615"/>
      <w:r w:rsidRPr="00811604">
        <w:lastRenderedPageBreak/>
        <w:t>Risk assessment</w:t>
      </w:r>
      <w:bookmarkEnd w:id="195"/>
      <w:bookmarkEnd w:id="196"/>
      <w:bookmarkEnd w:id="197"/>
      <w:bookmarkEnd w:id="198"/>
      <w:bookmarkEnd w:id="199"/>
      <w:bookmarkEnd w:id="200"/>
    </w:p>
    <w:p w:rsidR="00ED538A" w:rsidRPr="00811604" w:rsidRDefault="00ED538A" w:rsidP="00E176CF">
      <w:pPr>
        <w:pStyle w:val="Style2"/>
      </w:pPr>
      <w:bookmarkStart w:id="202" w:name="_Toc395612200"/>
      <w:bookmarkStart w:id="203" w:name="_Toc395612514"/>
      <w:bookmarkStart w:id="204" w:name="_Toc488653830"/>
      <w:bookmarkStart w:id="205" w:name="_Toc309054022"/>
      <w:bookmarkStart w:id="206" w:name="_Toc309833714"/>
      <w:bookmarkStart w:id="207" w:name="_Toc355008021"/>
      <w:r w:rsidRPr="00811604">
        <w:t>Introduction</w:t>
      </w:r>
      <w:bookmarkEnd w:id="202"/>
      <w:bookmarkEnd w:id="203"/>
      <w:bookmarkEnd w:id="204"/>
    </w:p>
    <w:p w:rsidR="00ED538A" w:rsidRPr="00811604" w:rsidRDefault="00160CFB" w:rsidP="00AC3BCE">
      <w:pPr>
        <w:pStyle w:val="1Para"/>
      </w:pPr>
      <w:r w:rsidRPr="00811604">
        <w:t>The risk assessment identifies and characterises risks to the health and safety of people or to the environment from dealings with GMOs, posed by or as the result of gene technology</w:t>
      </w:r>
      <w:r w:rsidR="00E85D6E" w:rsidRPr="00811604">
        <w:t xml:space="preserve"> (Figure </w:t>
      </w:r>
      <w:r w:rsidR="006D388C" w:rsidRPr="00811604">
        <w:t>2</w:t>
      </w:r>
      <w:r w:rsidR="00E85D6E" w:rsidRPr="00811604">
        <w:t xml:space="preserve">). </w:t>
      </w:r>
      <w:r w:rsidR="00ED538A" w:rsidRPr="00811604">
        <w:t xml:space="preserve">Risks are identified within the context established for the risk assessment (see </w:t>
      </w:r>
      <w:r w:rsidR="00C762C2" w:rsidRPr="00811604">
        <w:t>C</w:t>
      </w:r>
      <w:r w:rsidR="00BC07FE" w:rsidRPr="00811604">
        <w:t>hapter 1</w:t>
      </w:r>
      <w:r w:rsidR="00ED538A" w:rsidRPr="00811604">
        <w:t>), taking into account current scientific and technical knowledge. A consideration of uncertainty, in particular knowledge gaps, occurs throughout the risk assessment process.</w:t>
      </w:r>
    </w:p>
    <w:p w:rsidR="00BC07FE" w:rsidRPr="00811604" w:rsidRDefault="00ED538A" w:rsidP="00AC3BCE">
      <w:r w:rsidRPr="00811604">
        <w:rPr>
          <w:noProof/>
          <w:lang w:eastAsia="en-AU"/>
        </w:rPr>
        <w:drawing>
          <wp:inline distT="0" distB="0" distL="0" distR="0" wp14:anchorId="32DA1D18" wp14:editId="749AF017">
            <wp:extent cx="5848710" cy="3665354"/>
            <wp:effectExtent l="0" t="0" r="0" b="0"/>
            <wp:docPr id="10" name="Picture 10" descr="This figure outlines the process of risk identification followed by risk characterisation. The process is discussed in detail in the Introduction section of the chapter." title="Figure 2 The risk assessment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sk Assessment Process.jpg"/>
                    <pic:cNvPicPr/>
                  </pic:nvPicPr>
                  <pic:blipFill>
                    <a:blip r:embed="rId32">
                      <a:extLst>
                        <a:ext uri="{28A0092B-C50C-407E-A947-70E740481C1C}">
                          <a14:useLocalDpi xmlns:a14="http://schemas.microsoft.com/office/drawing/2010/main" val="0"/>
                        </a:ext>
                      </a:extLst>
                    </a:blip>
                    <a:stretch>
                      <a:fillRect/>
                    </a:stretch>
                  </pic:blipFill>
                  <pic:spPr>
                    <a:xfrm>
                      <a:off x="0" y="0"/>
                      <a:ext cx="5846064" cy="3663696"/>
                    </a:xfrm>
                    <a:prstGeom prst="rect">
                      <a:avLst/>
                    </a:prstGeom>
                  </pic:spPr>
                </pic:pic>
              </a:graphicData>
            </a:graphic>
          </wp:inline>
        </w:drawing>
      </w:r>
      <w:bookmarkStart w:id="208" w:name="_Ref395000019"/>
    </w:p>
    <w:p w:rsidR="00BC07FE" w:rsidRPr="00811604" w:rsidRDefault="009B4363" w:rsidP="009B4363">
      <w:pPr>
        <w:pStyle w:val="Caption"/>
        <w:ind w:firstLine="0"/>
      </w:pPr>
      <w:r w:rsidRPr="00811604">
        <w:tab/>
      </w:r>
      <w:proofErr w:type="gramStart"/>
      <w:r w:rsidR="00BC07FE" w:rsidRPr="00811604">
        <w:t xml:space="preserve">Figure </w:t>
      </w:r>
      <w:r w:rsidR="006D388C" w:rsidRPr="00811604">
        <w:t>2</w:t>
      </w:r>
      <w:r w:rsidR="0085232F" w:rsidRPr="00811604">
        <w:t>.</w:t>
      </w:r>
      <w:proofErr w:type="gramEnd"/>
      <w:r w:rsidR="00E85D6E" w:rsidRPr="00811604">
        <w:t xml:space="preserve"> </w:t>
      </w:r>
      <w:r w:rsidR="00BC07FE" w:rsidRPr="00811604">
        <w:t>The risk assessment process</w:t>
      </w:r>
    </w:p>
    <w:bookmarkEnd w:id="208"/>
    <w:p w:rsidR="00ED538A" w:rsidRPr="00811604" w:rsidRDefault="00ED538A" w:rsidP="00272CA2">
      <w:pPr>
        <w:pStyle w:val="1Para"/>
      </w:pPr>
      <w:r w:rsidRPr="00811604">
        <w:t xml:space="preserve">Initially, risk identification considers a wide range of circumstances whereby the GMO, or the introduced genetic material, could come into contact with people or the environment. Consideration of these circumstances leads to postulating plausible causal or exposure pathways that may give rise to harm for people or the environment from dealings with a GMO in the short </w:t>
      </w:r>
      <w:r w:rsidR="005660D8">
        <w:t>or</w:t>
      </w:r>
      <w:r w:rsidRPr="00811604">
        <w:t xml:space="preserve"> long term.</w:t>
      </w:r>
      <w:r w:rsidR="0002359D" w:rsidRPr="00811604">
        <w:t xml:space="preserve"> These are called risk scenarios.</w:t>
      </w:r>
    </w:p>
    <w:p w:rsidR="00ED538A" w:rsidRPr="00811604" w:rsidRDefault="00ED538A" w:rsidP="00ED538A">
      <w:pPr>
        <w:pStyle w:val="1Para"/>
      </w:pPr>
      <w:r w:rsidRPr="00811604">
        <w:t>A number of risk identification techniques are used by the Regulator and staff of the OGTR, including checklists, brainstorming</w:t>
      </w:r>
      <w:r w:rsidRPr="00811604">
        <w:rPr>
          <w:lang w:val="en"/>
        </w:rPr>
        <w:t>, reported international experience and consultation</w:t>
      </w:r>
      <w:r w:rsidR="001901CF" w:rsidRPr="00811604">
        <w:rPr>
          <w:lang w:val="en"/>
        </w:rPr>
        <w:t xml:space="preserve"> </w:t>
      </w:r>
      <w:r w:rsidR="00151771" w:rsidRPr="00811604">
        <w:rPr>
          <w:lang w:val="en"/>
        </w:rPr>
        <w:fldChar w:fldCharType="begin"/>
      </w:r>
      <w:r w:rsidR="008D39F4">
        <w:rPr>
          <w:lang w:val="en"/>
        </w:rPr>
        <w:instrText xml:space="preserve"> ADDIN REFMGR.CITE &lt;Refman&gt;&lt;Cite&gt;&lt;Author&gt;OGTR&lt;/Author&gt;&lt;Year&gt;2013&lt;/Year&gt;&lt;RecNum&gt;19708&lt;/RecNum&gt;&lt;IDText&gt;Risk Analysis Framework 2013&lt;/IDText&gt;&lt;MDL Ref_Type="Report"&gt;&lt;Ref_Type&gt;Report&lt;/Ref_Type&gt;&lt;Ref_ID&gt;19708&lt;/Ref_ID&gt;&lt;Title_Primary&gt;Risk Analysis Framework 2013&lt;/Title_Primary&gt;&lt;Authors_Primary&gt;OGTR&lt;/Authors_Primary&gt;&lt;Date_Primary&gt;2013/1/6&lt;/Date_Primary&gt;&lt;Keywords&gt;analysis&lt;/Keywords&gt;&lt;Keywords&gt;risk analysis&lt;/Keywords&gt;&lt;Reprint&gt;Not in File&lt;/Reprint&gt;&lt;Pub_Place&gt;Canberra&lt;/Pub_Place&gt;&lt;Publisher&gt;Australian Government Office of the Gene Technology Regulator&lt;/Publisher&gt;&lt;Web_URL&gt;&lt;u&gt;http://www.ogtr.gov.au/internet/ogtr/publishing.nsf/Content/riskassessments-1&lt;/u&gt;&lt;/Web_URL&gt;&lt;Web_URL_Link1&gt;file://S:\CO\OGTR\EVAL\Eval Sections\Scohort\RAF 2013\Pre-print final proof.PDF&lt;/Web_URL_Link1&gt;&lt;ZZ_WorkformID&gt;24&lt;/ZZ_WorkformID&gt;&lt;/MDL&gt;&lt;/Cite&gt;&lt;/Refman&gt;</w:instrText>
      </w:r>
      <w:r w:rsidR="00151771" w:rsidRPr="00811604">
        <w:rPr>
          <w:lang w:val="en"/>
        </w:rPr>
        <w:fldChar w:fldCharType="separate"/>
      </w:r>
      <w:r w:rsidR="00151771" w:rsidRPr="00811604">
        <w:rPr>
          <w:noProof/>
          <w:lang w:val="en"/>
        </w:rPr>
        <w:t>(OGTR 2013)</w:t>
      </w:r>
      <w:r w:rsidR="00151771" w:rsidRPr="00811604">
        <w:rPr>
          <w:lang w:val="en"/>
        </w:rPr>
        <w:fldChar w:fldCharType="end"/>
      </w:r>
      <w:r w:rsidRPr="00811604">
        <w:t>. A weed risk assessment approach is used to identify traits that may contribute to risks from GM plants</w:t>
      </w:r>
      <w:r w:rsidR="00C762C2" w:rsidRPr="00811604">
        <w:t>, as this approach addresses the full range of potential adverse outcomes associated with plants</w:t>
      </w:r>
      <w:r w:rsidRPr="00811604">
        <w:t>. In particular, novel traits that may increase the potential of the GMO to spread and persist in the environment or increase the level of potential harm compared with the parental plant(s) are used to postulate risk scenarios</w:t>
      </w:r>
      <w:r w:rsidR="00004537" w:rsidRPr="00811604">
        <w:t xml:space="preserve"> </w:t>
      </w:r>
      <w:r w:rsidR="00BE3F93" w:rsidRPr="00811604">
        <w:fldChar w:fldCharType="begin">
          <w:fldData xml:space="preserve">PFJlZm1hbj48Q2l0ZT48QXV0aG9yPktlZXNlPC9BdXRob3I+PFllYXI+MjAxNDwvWWVhcj48UmVj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</w:fldData>
        </w:fldChar>
      </w:r>
      <w:r w:rsidR="008D39F4">
        <w:instrText xml:space="preserve"> ADDIN REFMGR.CITE </w:instrText>
      </w:r>
      <w:r w:rsidR="008D39F4">
        <w:fldChar w:fldCharType="begin">
          <w:fldData xml:space="preserve">PFJlZm1hbj48Q2l0ZT48QXV0aG9yPktlZXNlPC9BdXRob3I+PFllYXI+MjAxNDwvWWVhcj48UmVj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</w:fldData>
        </w:fldChar>
      </w:r>
      <w:r w:rsidR="008D39F4">
        <w:instrText xml:space="preserve"> ADDIN EN.CITE.DATA </w:instrText>
      </w:r>
      <w:r w:rsidR="008D39F4">
        <w:fldChar w:fldCharType="end"/>
      </w:r>
      <w:r w:rsidR="00BE3F93" w:rsidRPr="00811604">
        <w:fldChar w:fldCharType="separate"/>
      </w:r>
      <w:r w:rsidR="00BE3F93" w:rsidRPr="00811604">
        <w:rPr>
          <w:noProof/>
        </w:rPr>
        <w:t>(Keese et al. 2014)</w:t>
      </w:r>
      <w:r w:rsidR="00BE3F93" w:rsidRPr="00811604">
        <w:fldChar w:fldCharType="end"/>
      </w:r>
      <w:r w:rsidR="0002359D" w:rsidRPr="00811604">
        <w:t>. R</w:t>
      </w:r>
      <w:r w:rsidRPr="00811604">
        <w:t>isk scenarios postulated in previous RARMPs prepared for li</w:t>
      </w:r>
      <w:r w:rsidR="0002359D" w:rsidRPr="00811604">
        <w:t xml:space="preserve">cence applications of the same or </w:t>
      </w:r>
      <w:r w:rsidRPr="00811604">
        <w:t>similar GMOs are also considered.</w:t>
      </w:r>
    </w:p>
    <w:p w:rsidR="0002359D" w:rsidRPr="00811604" w:rsidRDefault="0002359D" w:rsidP="0002359D">
      <w:pPr>
        <w:pStyle w:val="1Para"/>
      </w:pPr>
      <w:r w:rsidRPr="00811604">
        <w:t xml:space="preserve">Postulated risk scenarios are screened to identify </w:t>
      </w:r>
      <w:r w:rsidR="000D4390" w:rsidRPr="00811604">
        <w:t>those that are</w:t>
      </w:r>
      <w:r w:rsidRPr="00811604">
        <w:t xml:space="preserve"> considered to have some reasonable chance of causing harm. Pathways that do not lead to harm, or could not plausibly occur, do not advance in the risk assessment process.</w:t>
      </w:r>
    </w:p>
    <w:p w:rsidR="00ED538A" w:rsidRPr="00811604" w:rsidRDefault="00ED538A" w:rsidP="00ED538A">
      <w:pPr>
        <w:pStyle w:val="1Para"/>
      </w:pPr>
      <w:r w:rsidRPr="00811604">
        <w:t>Substantive risks (</w:t>
      </w:r>
      <w:proofErr w:type="spellStart"/>
      <w:r w:rsidR="005A1FA8" w:rsidRPr="00811604">
        <w:t>ie</w:t>
      </w:r>
      <w:proofErr w:type="spellEnd"/>
      <w:r w:rsidRPr="00811604">
        <w:t xml:space="preserve"> those identified for further assessment) are characterised in terms of the potential seriousness of harm (Consequence assessment) and the likelihood of harm (Likelihood </w:t>
      </w:r>
      <w:r w:rsidRPr="00811604">
        <w:lastRenderedPageBreak/>
        <w:t xml:space="preserve">assessment). </w:t>
      </w:r>
      <w:r w:rsidR="00C07C36" w:rsidRPr="00811604">
        <w:t xml:space="preserve">Risk evaluation then combines the Consequence and Likelihood assessments to </w:t>
      </w:r>
      <w:r w:rsidR="0002359D" w:rsidRPr="00811604">
        <w:t>estimate the</w:t>
      </w:r>
      <w:r w:rsidR="00C07C36" w:rsidRPr="00811604">
        <w:t xml:space="preserve"> level of risk and </w:t>
      </w:r>
      <w:r w:rsidR="0002359D" w:rsidRPr="00811604">
        <w:t xml:space="preserve">determine </w:t>
      </w:r>
      <w:r w:rsidR="00C07C36" w:rsidRPr="00811604">
        <w:t>whether risk treatment measures are required. The potential for interactions between risks is also considered.</w:t>
      </w:r>
    </w:p>
    <w:p w:rsidR="00ED538A" w:rsidRPr="00811604" w:rsidRDefault="00113522" w:rsidP="00E176CF">
      <w:pPr>
        <w:pStyle w:val="Style2"/>
      </w:pPr>
      <w:bookmarkStart w:id="209" w:name="_Toc395612201"/>
      <w:bookmarkStart w:id="210" w:name="_Toc395612515"/>
      <w:bookmarkStart w:id="211" w:name="_Toc488653831"/>
      <w:r>
        <w:t>Risk i</w:t>
      </w:r>
      <w:r w:rsidR="00ED538A" w:rsidRPr="00811604">
        <w:t>dentification</w:t>
      </w:r>
      <w:bookmarkEnd w:id="209"/>
      <w:bookmarkEnd w:id="210"/>
      <w:bookmarkEnd w:id="211"/>
    </w:p>
    <w:p w:rsidR="00ED538A" w:rsidRPr="00811604" w:rsidRDefault="00ED538A" w:rsidP="00ED538A">
      <w:pPr>
        <w:pStyle w:val="1Para"/>
        <w:tabs>
          <w:tab w:val="clear" w:pos="540"/>
        </w:tabs>
      </w:pPr>
      <w:r w:rsidRPr="00811604">
        <w:t xml:space="preserve">Postulated risk scenarios are comprised of </w:t>
      </w:r>
      <w:r w:rsidR="00034F76" w:rsidRPr="00811604">
        <w:t>three</w:t>
      </w:r>
      <w:r w:rsidRPr="00811604">
        <w:t xml:space="preserve"> components</w:t>
      </w:r>
      <w:r w:rsidR="00A601F5" w:rsidRPr="00811604">
        <w:t>:</w:t>
      </w:r>
    </w:p>
    <w:p w:rsidR="00ED538A" w:rsidRPr="00811604" w:rsidRDefault="00ED538A" w:rsidP="0040623F">
      <w:pPr>
        <w:numPr>
          <w:ilvl w:val="2"/>
          <w:numId w:val="13"/>
        </w:numPr>
        <w:tabs>
          <w:tab w:val="clear" w:pos="2160"/>
          <w:tab w:val="left" w:pos="540"/>
          <w:tab w:val="num" w:pos="1560"/>
        </w:tabs>
        <w:spacing w:before="120" w:after="120"/>
        <w:ind w:left="1560" w:hanging="426"/>
      </w:pPr>
      <w:r w:rsidRPr="00811604">
        <w:t>The source of potential harm (risk source).</w:t>
      </w:r>
    </w:p>
    <w:p w:rsidR="00ED538A" w:rsidRPr="00811604" w:rsidRDefault="00ED538A" w:rsidP="0040623F">
      <w:pPr>
        <w:numPr>
          <w:ilvl w:val="2"/>
          <w:numId w:val="13"/>
        </w:numPr>
        <w:tabs>
          <w:tab w:val="clear" w:pos="2160"/>
          <w:tab w:val="left" w:pos="540"/>
          <w:tab w:val="num" w:pos="1560"/>
        </w:tabs>
        <w:spacing w:before="120" w:after="120"/>
        <w:ind w:left="1560" w:hanging="426"/>
      </w:pPr>
      <w:r w:rsidRPr="00811604">
        <w:t>A plausible causal linkage to potential harm (causal pathway).</w:t>
      </w:r>
    </w:p>
    <w:p w:rsidR="00ED538A" w:rsidRPr="00811604" w:rsidRDefault="00ED538A" w:rsidP="0040623F">
      <w:pPr>
        <w:numPr>
          <w:ilvl w:val="2"/>
          <w:numId w:val="13"/>
        </w:numPr>
        <w:tabs>
          <w:tab w:val="clear" w:pos="2160"/>
          <w:tab w:val="left" w:pos="540"/>
          <w:tab w:val="num" w:pos="1560"/>
        </w:tabs>
        <w:spacing w:before="120" w:after="120"/>
        <w:ind w:left="1560" w:hanging="426"/>
      </w:pPr>
      <w:r w:rsidRPr="00811604">
        <w:t>Potential harm to people or the environment.</w:t>
      </w:r>
    </w:p>
    <w:p w:rsidR="00ED538A" w:rsidRPr="00811604" w:rsidRDefault="00201A97" w:rsidP="00ED538A">
      <w:pPr>
        <w:pStyle w:val="1Para"/>
      </w:pPr>
      <w:r w:rsidRPr="00811604">
        <w:t>When postulating relevant risk scenarios, t</w:t>
      </w:r>
      <w:r w:rsidR="000D4390" w:rsidRPr="00811604">
        <w:t>he risk context</w:t>
      </w:r>
      <w:r w:rsidRPr="00811604">
        <w:t xml:space="preserve"> is taken into account</w:t>
      </w:r>
      <w:r w:rsidR="000D4390" w:rsidRPr="00811604">
        <w:t>, including</w:t>
      </w:r>
      <w:r w:rsidR="00ED538A" w:rsidRPr="00811604">
        <w:t xml:space="preserve"> the following factors:</w:t>
      </w:r>
    </w:p>
    <w:p w:rsidR="00ED538A" w:rsidRPr="00811604" w:rsidRDefault="00ED538A" w:rsidP="007D0610">
      <w:pPr>
        <w:numPr>
          <w:ilvl w:val="0"/>
          <w:numId w:val="10"/>
        </w:numPr>
        <w:tabs>
          <w:tab w:val="num" w:pos="709"/>
        </w:tabs>
        <w:spacing w:before="120"/>
        <w:ind w:left="709" w:hanging="425"/>
      </w:pPr>
      <w:r w:rsidRPr="00811604">
        <w:t>the proposed dealings, which may be to conduct experiments, develop, produce, breed, propagate, grow, import, transport or dispose of the GMOs, use the GMOs in the course of manufacture of a thing that is not the GMO, and the possession, supply and use of the GMOs in the course of any of these dealings</w:t>
      </w:r>
    </w:p>
    <w:p w:rsidR="00ED538A" w:rsidRPr="00811604" w:rsidRDefault="00ED538A" w:rsidP="007D0610">
      <w:pPr>
        <w:numPr>
          <w:ilvl w:val="0"/>
          <w:numId w:val="10"/>
        </w:numPr>
        <w:spacing w:before="120"/>
        <w:ind w:left="709" w:hanging="425"/>
      </w:pPr>
      <w:r w:rsidRPr="00811604">
        <w:t>the proposed limits including the extent and scale of the proposed dealings</w:t>
      </w:r>
    </w:p>
    <w:p w:rsidR="00ED538A" w:rsidRPr="00811604" w:rsidRDefault="00ED538A" w:rsidP="007D0610">
      <w:pPr>
        <w:numPr>
          <w:ilvl w:val="0"/>
          <w:numId w:val="10"/>
        </w:numPr>
        <w:spacing w:before="120"/>
        <w:ind w:left="709" w:hanging="425"/>
      </w:pPr>
      <w:r w:rsidRPr="00811604">
        <w:t>the proposed controls to limit the spread and persistence of the GMO</w:t>
      </w:r>
      <w:r w:rsidR="000D4390" w:rsidRPr="00811604">
        <w:t xml:space="preserve"> and</w:t>
      </w:r>
    </w:p>
    <w:p w:rsidR="00ED538A" w:rsidRPr="00811604" w:rsidRDefault="00C762C2" w:rsidP="007D0610">
      <w:pPr>
        <w:numPr>
          <w:ilvl w:val="0"/>
          <w:numId w:val="10"/>
        </w:numPr>
        <w:spacing w:before="120"/>
        <w:ind w:left="709" w:hanging="425"/>
      </w:pPr>
      <w:proofErr w:type="gramStart"/>
      <w:r w:rsidRPr="00811604">
        <w:t>the</w:t>
      </w:r>
      <w:proofErr w:type="gramEnd"/>
      <w:r w:rsidRPr="00811604">
        <w:t xml:space="preserve"> </w:t>
      </w:r>
      <w:r w:rsidR="00ED538A" w:rsidRPr="00811604">
        <w:t>characteristics of the parent organism(s).</w:t>
      </w:r>
    </w:p>
    <w:p w:rsidR="00ED538A" w:rsidRPr="00811604" w:rsidRDefault="00ED538A" w:rsidP="005F21C0">
      <w:pPr>
        <w:pStyle w:val="Style3"/>
      </w:pPr>
      <w:bookmarkStart w:id="212" w:name="_Toc395612202"/>
      <w:bookmarkStart w:id="213" w:name="_Toc395612516"/>
      <w:bookmarkStart w:id="214" w:name="_Toc488653832"/>
      <w:r w:rsidRPr="00811604">
        <w:t>Risk source</w:t>
      </w:r>
      <w:bookmarkEnd w:id="212"/>
      <w:bookmarkEnd w:id="213"/>
      <w:bookmarkEnd w:id="214"/>
    </w:p>
    <w:p w:rsidR="00ED538A" w:rsidRPr="00811604" w:rsidRDefault="00ED538A" w:rsidP="00ED538A">
      <w:pPr>
        <w:pStyle w:val="1Para"/>
        <w:rPr>
          <w:snapToGrid w:val="0"/>
          <w:lang w:eastAsia="en-US"/>
        </w:rPr>
      </w:pPr>
      <w:r w:rsidRPr="00811604">
        <w:rPr>
          <w:snapToGrid w:val="0"/>
          <w:lang w:eastAsia="en-US"/>
        </w:rPr>
        <w:t>The source</w:t>
      </w:r>
      <w:r w:rsidR="009A4C29" w:rsidRPr="00811604">
        <w:rPr>
          <w:snapToGrid w:val="0"/>
          <w:lang w:eastAsia="en-US"/>
        </w:rPr>
        <w:t>s</w:t>
      </w:r>
      <w:r w:rsidRPr="00811604">
        <w:rPr>
          <w:snapToGrid w:val="0"/>
          <w:lang w:eastAsia="en-US"/>
        </w:rPr>
        <w:t xml:space="preserve"> of potential harms can be intended novel GM traits associated with one or more introduced genetic elements, or unintended effects/traits arising from the use of gene technology.</w:t>
      </w:r>
    </w:p>
    <w:p w:rsidR="00ED538A" w:rsidRDefault="00ED538A" w:rsidP="00397F81">
      <w:pPr>
        <w:pStyle w:val="1Para"/>
      </w:pPr>
      <w:r w:rsidRPr="00811604">
        <w:t xml:space="preserve">As discussed in Chapter 1, the GM </w:t>
      </w:r>
      <w:r w:rsidR="00434FF2">
        <w:t>sorghum</w:t>
      </w:r>
      <w:r w:rsidR="009A4C29" w:rsidRPr="00811604">
        <w:t xml:space="preserve"> lines have</w:t>
      </w:r>
      <w:r w:rsidRPr="00811604">
        <w:t xml:space="preserve"> be</w:t>
      </w:r>
      <w:r w:rsidR="009A4C29" w:rsidRPr="00811604">
        <w:t>en</w:t>
      </w:r>
      <w:r w:rsidRPr="00811604">
        <w:t xml:space="preserve"> modified by the introduction </w:t>
      </w:r>
      <w:r w:rsidR="00806789" w:rsidRPr="00811604">
        <w:t xml:space="preserve">of </w:t>
      </w:r>
      <w:r w:rsidR="00BE3F93" w:rsidRPr="00811604">
        <w:t xml:space="preserve">one </w:t>
      </w:r>
      <w:r w:rsidR="00434FF2">
        <w:t>of eight genetic elements</w:t>
      </w:r>
      <w:r w:rsidR="00C85AB0" w:rsidRPr="00811604">
        <w:t xml:space="preserve"> </w:t>
      </w:r>
      <w:r w:rsidR="00BE3F93" w:rsidRPr="00811604">
        <w:t>derived from</w:t>
      </w:r>
      <w:r w:rsidR="00397F81" w:rsidRPr="00811604">
        <w:t xml:space="preserve"> </w:t>
      </w:r>
      <w:r w:rsidR="00434FF2">
        <w:t xml:space="preserve">sorghum and designed to </w:t>
      </w:r>
      <w:r w:rsidR="00F24A4C">
        <w:t xml:space="preserve">increase </w:t>
      </w:r>
      <w:r w:rsidR="00434FF2">
        <w:t xml:space="preserve">grain quality </w:t>
      </w:r>
      <w:r w:rsidR="00F24A4C">
        <w:t>or yield</w:t>
      </w:r>
      <w:r w:rsidR="00397F81" w:rsidRPr="00811604">
        <w:t xml:space="preserve">. </w:t>
      </w:r>
      <w:r w:rsidRPr="00811604">
        <w:t xml:space="preserve">These introduced </w:t>
      </w:r>
      <w:r w:rsidR="00434FF2">
        <w:t>genetic elements</w:t>
      </w:r>
      <w:r w:rsidRPr="00811604">
        <w:t xml:space="preserve"> are considered further as potential sources of risk.</w:t>
      </w:r>
    </w:p>
    <w:p w:rsidR="00434FF2" w:rsidRPr="00811604" w:rsidRDefault="00434FF2" w:rsidP="00434FF2">
      <w:pPr>
        <w:pStyle w:val="1Para"/>
      </w:pPr>
      <w:r>
        <w:t>All of the GM sorghum</w:t>
      </w:r>
      <w:r w:rsidRPr="00434FF2">
        <w:t xml:space="preserve"> lines </w:t>
      </w:r>
      <w:r>
        <w:t xml:space="preserve">also </w:t>
      </w:r>
      <w:r w:rsidRPr="00434FF2">
        <w:t xml:space="preserve">contain the </w:t>
      </w:r>
      <w:proofErr w:type="spellStart"/>
      <w:r w:rsidRPr="00434FF2">
        <w:rPr>
          <w:i/>
        </w:rPr>
        <w:t>nptII</w:t>
      </w:r>
      <w:proofErr w:type="spellEnd"/>
      <w:r w:rsidRPr="00434FF2">
        <w:t xml:space="preserve"> gene which confers antibiotic resistance and was used as a selectable marker gene. This gene and its product have already been extensively characterised and assessed as posing negligible risk to human or animal health or to the environment by the Regulator as well as by other regulatory agencies in Australia and overseas. Further information about this gene can be found in the document </w:t>
      </w:r>
      <w:r w:rsidRPr="00434FF2">
        <w:rPr>
          <w:i/>
        </w:rPr>
        <w:t>Marker genes in GM plants</w:t>
      </w:r>
      <w:r w:rsidRPr="00434FF2">
        <w:t xml:space="preserve"> available from the </w:t>
      </w:r>
      <w:hyperlink r:id="rId33" w:history="1">
        <w:r w:rsidRPr="00811604">
          <w:rPr>
            <w:rFonts w:eastAsia="Times New Roman"/>
            <w:u w:val="single"/>
          </w:rPr>
          <w:t>Risk Assessment References page</w:t>
        </w:r>
      </w:hyperlink>
      <w:r w:rsidRPr="00434FF2">
        <w:t xml:space="preserve"> on the OGTR website. As the gene has not been found to pose a substantive risk to either people or the environment, its potential effects will not be further considered for this application.</w:t>
      </w:r>
    </w:p>
    <w:p w:rsidR="00ED538A" w:rsidRDefault="0082448B" w:rsidP="00E8005D">
      <w:pPr>
        <w:pStyle w:val="1Para"/>
      </w:pPr>
      <w:r w:rsidRPr="00811604">
        <w:t>The</w:t>
      </w:r>
      <w:r w:rsidR="00096EFF" w:rsidRPr="00811604">
        <w:t xml:space="preserve"> introduced </w:t>
      </w:r>
      <w:r w:rsidR="00434FF2">
        <w:t>genetic elements are controlled by introduced</w:t>
      </w:r>
      <w:r w:rsidR="00096EFF" w:rsidRPr="00811604">
        <w:t xml:space="preserve"> regulatory sequences</w:t>
      </w:r>
      <w:r w:rsidRPr="00811604">
        <w:t xml:space="preserve">. </w:t>
      </w:r>
      <w:r w:rsidR="00434FF2">
        <w:t xml:space="preserve">These were derived from sorghum, maize and </w:t>
      </w:r>
      <w:r w:rsidR="00434FF2">
        <w:rPr>
          <w:rFonts w:asciiTheme="minorHAnsi" w:hAnsiTheme="minorHAnsi"/>
          <w:szCs w:val="22"/>
        </w:rPr>
        <w:t xml:space="preserve">the common soil bacterium </w:t>
      </w:r>
      <w:r w:rsidR="00434FF2" w:rsidRPr="00721838">
        <w:rPr>
          <w:rFonts w:asciiTheme="minorHAnsi" w:hAnsiTheme="minorHAnsi"/>
          <w:i/>
          <w:szCs w:val="22"/>
        </w:rPr>
        <w:t xml:space="preserve">Agrobacterium </w:t>
      </w:r>
      <w:proofErr w:type="spellStart"/>
      <w:r w:rsidR="00434FF2" w:rsidRPr="00721838">
        <w:rPr>
          <w:rFonts w:asciiTheme="minorHAnsi" w:hAnsiTheme="minorHAnsi"/>
          <w:i/>
          <w:szCs w:val="22"/>
        </w:rPr>
        <w:t>tumefaciens</w:t>
      </w:r>
      <w:proofErr w:type="spellEnd"/>
      <w:r w:rsidR="00434FF2">
        <w:rPr>
          <w:rFonts w:asciiTheme="minorHAnsi" w:hAnsiTheme="minorHAnsi"/>
          <w:szCs w:val="22"/>
        </w:rPr>
        <w:t>.</w:t>
      </w:r>
      <w:r w:rsidRPr="00811604">
        <w:t xml:space="preserve"> </w:t>
      </w:r>
      <w:r w:rsidR="00E8005D" w:rsidRPr="00811604">
        <w:t xml:space="preserve">Regulatory sequences are naturally present in plants, and the introduced </w:t>
      </w:r>
      <w:r w:rsidR="004F512B">
        <w:t>sequences</w:t>
      </w:r>
      <w:r w:rsidR="00E8005D" w:rsidRPr="00811604">
        <w:t xml:space="preserve"> are expected to operate in similar ways to endogenous </w:t>
      </w:r>
      <w:r w:rsidR="004F512B">
        <w:t>sequences</w:t>
      </w:r>
      <w:r w:rsidR="00E8005D" w:rsidRPr="00811604">
        <w:t xml:space="preserve">. </w:t>
      </w:r>
      <w:r w:rsidR="00177F61" w:rsidRPr="00811604">
        <w:t xml:space="preserve">The regulatory sequences are DNA that is not expressed as a protein, and dietary DNA has no toxicity </w:t>
      </w:r>
      <w:r w:rsidR="00EC217A" w:rsidRPr="00811604">
        <w:fldChar w:fldCharType="begin"/>
      </w:r>
      <w:r w:rsidR="008D39F4">
        <w:instrText xml:space="preserve"> ADDIN REFMGR.CITE &lt;Refman&gt;&lt;Cite&gt;&lt;Author&gt;Society of Toxicology&lt;/Author&gt;&lt;Year&gt;2003&lt;/Year&gt;&lt;RecNum&gt;4389&lt;/RecNum&gt;&lt;IDText&gt;Society of Toxicology position paper: The safety of genetically modified foods produced through biotechnology&lt;/IDText&gt;&lt;MDL Ref_Type="Journal"&gt;&lt;Ref_Type&gt;Journal&lt;/Ref_Type&gt;&lt;Ref_ID&gt;4389&lt;/Ref_ID&gt;&lt;Title_Primary&gt;Society of Toxicology position paper: The safety of genetically modified foods produced through biotechnology&lt;/Title_Primary&gt;&lt;Authors_Primary&gt;Society of Toxicology&lt;/Authors_Primary&gt;&lt;Date_Primary&gt;2003&lt;/Date_Primary&gt;&lt;Keywords&gt;toxicology&lt;/Keywords&gt;&lt;Keywords&gt;Safety&lt;/Keywords&gt;&lt;Keywords&gt;genetically modified&lt;/Keywords&gt;&lt;Keywords&gt;genetically modified foods&lt;/Keywords&gt;&lt;Keywords&gt;food&lt;/Keywords&gt;&lt;Keywords&gt;Biotechnology&lt;/Keywords&gt;&lt;Reprint&gt;In File&lt;/Reprint&gt;&lt;Start_Page&gt;2&lt;/Start_Page&gt;&lt;End_Page&gt;8&lt;/End_Page&gt;&lt;Periodical&gt;Toxicological Sciences&lt;/Periodical&gt;&lt;Volume&gt;71&lt;/Volume&gt;&lt;Web_URL_Link1&gt;file://S:\CO\OGTR\EVAL\Eval Sections\Library\REFS\DIR 076\Society of toxicology_2003_GM food safety.pdf&lt;/Web_URL_Link1&gt;&lt;ZZ_JournalFull&gt;&lt;f name="System"&gt;Toxicological Sciences&lt;/f&gt;&lt;/ZZ_JournalFull&gt;&lt;ZZ_JournalStdAbbrev&gt;&lt;f name="System"&gt;Toxicol.Sci.&lt;/f&gt;&lt;/ZZ_JournalStdAbbrev&gt;&lt;ZZ_WorkformID&gt;1&lt;/ZZ_WorkformID&gt;&lt;/MDL&gt;&lt;/Cite&gt;&lt;/Refman&gt;</w:instrText>
      </w:r>
      <w:r w:rsidR="00EC217A" w:rsidRPr="00811604">
        <w:fldChar w:fldCharType="separate"/>
      </w:r>
      <w:r w:rsidR="00EC217A" w:rsidRPr="00811604">
        <w:rPr>
          <w:noProof/>
        </w:rPr>
        <w:t>(Society of Toxicology 2003)</w:t>
      </w:r>
      <w:r w:rsidR="00EC217A" w:rsidRPr="00811604">
        <w:fldChar w:fldCharType="end"/>
      </w:r>
      <w:r w:rsidR="00976A2B" w:rsidRPr="00811604">
        <w:t>.</w:t>
      </w:r>
      <w:r w:rsidR="00014052" w:rsidRPr="00811604">
        <w:t xml:space="preserve"> </w:t>
      </w:r>
      <w:r w:rsidR="00E8005D" w:rsidRPr="00811604">
        <w:t xml:space="preserve">Hence, potential harms from the regulatory </w:t>
      </w:r>
      <w:r w:rsidR="004F512B">
        <w:t>sequences</w:t>
      </w:r>
      <w:r w:rsidR="00E8005D" w:rsidRPr="00811604">
        <w:t xml:space="preserve"> will not be </w:t>
      </w:r>
      <w:r w:rsidR="00434FF2">
        <w:t>further assessed for this application.</w:t>
      </w:r>
      <w:r w:rsidR="00E8005D" w:rsidRPr="00811604">
        <w:t xml:space="preserve"> </w:t>
      </w:r>
    </w:p>
    <w:p w:rsidR="000F2948" w:rsidRPr="00811604" w:rsidRDefault="0074609E" w:rsidP="003B4ED0">
      <w:pPr>
        <w:pStyle w:val="1Para"/>
      </w:pPr>
      <w:r w:rsidRPr="00811604">
        <w:t xml:space="preserve">The genetic modifications </w:t>
      </w:r>
      <w:r w:rsidR="000F2948" w:rsidRPr="00811604">
        <w:t xml:space="preserve">have the potential to cause unintended effects in several ways including altered expression of endogenous genes by random insertion </w:t>
      </w:r>
      <w:r w:rsidR="00C15F37">
        <w:t xml:space="preserve">of introduced DNA in the genome or </w:t>
      </w:r>
      <w:r w:rsidR="00C15F37" w:rsidRPr="00573D1B">
        <w:t xml:space="preserve">off-target </w:t>
      </w:r>
      <w:r w:rsidR="00C15F37">
        <w:t>gene</w:t>
      </w:r>
      <w:r w:rsidR="00C15F37" w:rsidRPr="00573D1B">
        <w:t xml:space="preserve"> silencing of </w:t>
      </w:r>
      <w:r w:rsidR="00C15F37">
        <w:t xml:space="preserve">endogenous sorghum genes with highly similar sequences to targeted genes. </w:t>
      </w:r>
      <w:r w:rsidR="003038F5" w:rsidRPr="00811604">
        <w:t>However, t</w:t>
      </w:r>
      <w:r w:rsidR="000F2948" w:rsidRPr="00811604">
        <w:t>he</w:t>
      </w:r>
      <w:r w:rsidR="006059A4" w:rsidRPr="00811604">
        <w:t xml:space="preserve">se types of effects also occur </w:t>
      </w:r>
      <w:r w:rsidR="003B4ED0" w:rsidRPr="00811604">
        <w:t xml:space="preserve">spontaneously and </w:t>
      </w:r>
      <w:r w:rsidR="006059A4" w:rsidRPr="00811604">
        <w:t xml:space="preserve">in plants generated by </w:t>
      </w:r>
      <w:r w:rsidR="000F2948" w:rsidRPr="00811604">
        <w:t>conventional breeding</w:t>
      </w:r>
      <w:r w:rsidR="006059A4" w:rsidRPr="00811604">
        <w:t>.</w:t>
      </w:r>
      <w:r w:rsidR="000F2948" w:rsidRPr="00811604">
        <w:t xml:space="preserve"> </w:t>
      </w:r>
      <w:r w:rsidR="00497337" w:rsidRPr="00811604">
        <w:t>Accepted c</w:t>
      </w:r>
      <w:r w:rsidR="006059A4" w:rsidRPr="00811604">
        <w:t xml:space="preserve">onventional </w:t>
      </w:r>
      <w:r w:rsidR="003B4ED0" w:rsidRPr="00811604">
        <w:t xml:space="preserve">breeding </w:t>
      </w:r>
      <w:r w:rsidR="006059A4" w:rsidRPr="00811604">
        <w:t xml:space="preserve">techniques such as hybridisation, mutagenesis and </w:t>
      </w:r>
      <w:proofErr w:type="spellStart"/>
      <w:r w:rsidR="006059A4" w:rsidRPr="00811604">
        <w:t>somaclonal</w:t>
      </w:r>
      <w:proofErr w:type="spellEnd"/>
      <w:r w:rsidR="006059A4" w:rsidRPr="00811604">
        <w:t xml:space="preserve"> variation </w:t>
      </w:r>
      <w:r w:rsidR="003B4ED0" w:rsidRPr="00811604">
        <w:t>can</w:t>
      </w:r>
      <w:r w:rsidR="006059A4" w:rsidRPr="00811604">
        <w:t xml:space="preserve"> have a much larger impact on the plant genome</w:t>
      </w:r>
      <w:r w:rsidR="003B4ED0" w:rsidRPr="00811604">
        <w:t xml:space="preserve"> than genetic engineering</w:t>
      </w:r>
      <w:r w:rsidR="00ED49B8" w:rsidRPr="00811604">
        <w:t xml:space="preserve"> </w:t>
      </w:r>
      <w:r w:rsidR="00414CEE" w:rsidRPr="00811604">
        <w:fldChar w:fldCharType="begin"/>
      </w:r>
      <w:r w:rsidR="008D39F4">
        <w:instrText xml:space="preserve"> ADDIN REFMGR.CITE &lt;Refman&gt;&lt;Cite&gt;&lt;Author&gt;Schnell&lt;/Author&gt;&lt;Year&gt;2015&lt;/Year&gt;&lt;RecNum&gt;20530&lt;/RecNum&gt;&lt;IDText&gt;A comparative analysis of insertional effects in genetically engineered plants: considerations for pre-market assessments&lt;/IDText&gt;&lt;MDL Ref_Type="Journal"&gt;&lt;Ref_Type&gt;Journal&lt;/Ref_Type&gt;&lt;Ref_ID&gt;20530&lt;/Ref_ID&gt;&lt;Title_Primary&gt;A comparative analysis of insertional effects in genetically engineered plants: considerations for pre-market assessments&lt;/Title_Primary&gt;&lt;Authors_Primary&gt;Schnell,J.&lt;/Authors_Primary&gt;&lt;Authors_Primary&gt;Steele,M.&lt;/Authors_Primary&gt;&lt;Authors_Primary&gt;Bean,J.&lt;/Authors_Primary&gt;&lt;Authors_Primary&gt;Neuspiel,M.&lt;/Authors_Primary&gt;&lt;Authors_Primary&gt;Girard,C.&lt;/Authors_Primary&gt;&lt;Authors_Primary&gt;Dormann,N.&lt;/Authors_Primary&gt;&lt;Authors_Primary&gt;Pearson,C.&lt;/Authors_Primary&gt;&lt;Authors_Primary&gt;Savoie,A.&lt;/Authors_Primary&gt;&lt;Authors_Primary&gt;Bourbonniere,L.&lt;/Authors_Primary&gt;&lt;Authors_Primary&gt;Macdonald,P.&lt;/Authors_Primary&gt;&lt;Date_Primary&gt;2015&lt;/Date_Primary&gt;&lt;Keywords&gt;comparative analysis&lt;/Keywords&gt;&lt;Keywords&gt;analysis&lt;/Keywords&gt;&lt;Keywords&gt;of&lt;/Keywords&gt;&lt;Keywords&gt;effects&lt;/Keywords&gt;&lt;Keywords&gt;genetically&lt;/Keywords&gt;&lt;Keywords&gt;genetically engineered&lt;/Keywords&gt;&lt;Keywords&gt;genetically engineered plants&lt;/Keywords&gt;&lt;Keywords&gt;PLANTS&lt;/Keywords&gt;&lt;Keywords&gt;plant&lt;/Keywords&gt;&lt;Keywords&gt;Assessment&lt;/Keywords&gt;&lt;Reprint&gt;Not in File&lt;/Reprint&gt;&lt;Start_Page&gt;1&lt;/Start_Page&gt;&lt;End_Page&gt;17&lt;/End_Page&gt;&lt;Periodical&gt;Transgenic Research&lt;/Periodical&gt;&lt;Volume&gt;24&lt;/Volume&gt;&lt;Web_URL_Link1&gt;file://S:\CO\OGTR\EVAL\Eval Sections\Library\REFS\Regulation\Schnell et al 2014 - A comparative analysis of insertional effects in genetically engineered plants, considerations for pre.pdf&lt;/Web_URL_Link1&gt;&lt;ZZ_JournalFull&gt;&lt;f name="System"&gt;Transgenic Research&lt;/f&gt;&lt;/ZZ_JournalFull&gt;&lt;ZZ_JournalStdAbbrev&gt;&lt;f name="System"&gt;Transgenic Res.&lt;/f&gt;&lt;/ZZ_JournalStdAbbrev&gt;&lt;ZZ_WorkformID&gt;1&lt;/ZZ_WorkformID&gt;&lt;/MDL&gt;&lt;/Cite&gt;&lt;/Refman&gt;</w:instrText>
      </w:r>
      <w:r w:rsidR="00414CEE" w:rsidRPr="00811604">
        <w:fldChar w:fldCharType="separate"/>
      </w:r>
      <w:r w:rsidR="00414CEE" w:rsidRPr="00811604">
        <w:rPr>
          <w:noProof/>
        </w:rPr>
        <w:t>(Schnell et al. 2015)</w:t>
      </w:r>
      <w:r w:rsidR="00414CEE" w:rsidRPr="00811604">
        <w:fldChar w:fldCharType="end"/>
      </w:r>
      <w:r w:rsidR="003B4ED0" w:rsidRPr="00811604">
        <w:t xml:space="preserve">. Plants generated by conventional breeding have a long </w:t>
      </w:r>
      <w:r w:rsidR="003B4ED0" w:rsidRPr="00811604">
        <w:lastRenderedPageBreak/>
        <w:t xml:space="preserve">history of safe use, and there are no documented cases where conventional breeding has resulted in the production of a novel toxin or allergen in a crop </w:t>
      </w:r>
      <w:r w:rsidR="00414CEE" w:rsidRPr="00811604">
        <w:fldChar w:fldCharType="begin"/>
      </w:r>
      <w:r w:rsidR="008D39F4">
        <w:instrText xml:space="preserve"> ADDIN REFMGR.CITE &lt;Refman&gt;&lt;Cite&gt;&lt;Author&gt;Steiner&lt;/Author&gt;&lt;Year&gt;2013&lt;/Year&gt;&lt;RecNum&gt;19442&lt;/RecNum&gt;&lt;IDText&gt;Evaluating the potential for adverse interactions within genetically engineered breeding stacks&lt;/IDText&gt;&lt;MDL Ref_Type="Journal"&gt;&lt;Ref_Type&gt;Journal&lt;/Ref_Type&gt;&lt;Ref_ID&gt;19442&lt;/Ref_ID&gt;&lt;Title_Primary&gt;Evaluating the potential for adverse interactions within genetically engineered breeding stacks&lt;/Title_Primary&gt;&lt;Authors_Primary&gt;Steiner,H.Y.&lt;/Authors_Primary&gt;&lt;Authors_Primary&gt;Halpin,C.&lt;/Authors_Primary&gt;&lt;Authors_Primary&gt;Jez,J.M.&lt;/Authors_Primary&gt;&lt;Authors_Primary&gt;Kough,J.&lt;/Authors_Primary&gt;&lt;Authors_Primary&gt;Parrott,W.&lt;/Authors_Primary&gt;&lt;Authors_Primary&gt;Underhill,L.&lt;/Authors_Primary&gt;&lt;Authors_Primary&gt;Weber,N.&lt;/Authors_Primary&gt;&lt;Authors_Primary&gt;Hannah,L.C.&lt;/Authors_Primary&gt;&lt;Date_Primary&gt;2013&lt;/Date_Primary&gt;&lt;Keywords&gt;breeding&lt;/Keywords&gt;&lt;Keywords&gt;genetically&lt;/Keywords&gt;&lt;Keywords&gt;interaction&lt;/Keywords&gt;&lt;Keywords&gt;Interactions&lt;/Keywords&gt;&lt;Keywords&gt;Potential&lt;/Keywords&gt;&lt;Reprint&gt;In File&lt;/Reprint&gt;&lt;Start_Page&gt;1587&lt;/Start_Page&gt;&lt;End_Page&gt;1594&lt;/End_Page&gt;&lt;Periodical&gt;Plant Physiology&lt;/Periodical&gt;&lt;Volume&gt;161&lt;/Volume&gt;&lt;ISSN_ISBN&gt;0032-0889&lt;/ISSN_ISBN&gt;&lt;Web_URL_Link1&gt;file://S:\CO\OGTR\EVAL\Eval Sections\Library\REFS\stacking\Steiner et al 2013.pdf&lt;/Web_URL_Link1&gt;&lt;ZZ_JournalFull&gt;&lt;f name="System"&gt;Plant Physiology&lt;/f&gt;&lt;/ZZ_JournalFull&gt;&lt;ZZ_JournalStdAbbrev&gt;&lt;f name="System"&gt;Plant Physiol.&lt;/f&gt;&lt;/ZZ_JournalStdAbbrev&gt;&lt;ZZ_WorkformID&gt;1&lt;/ZZ_WorkformID&gt;&lt;/MDL&gt;&lt;/Cite&gt;&lt;/Refman&gt;</w:instrText>
      </w:r>
      <w:r w:rsidR="00414CEE" w:rsidRPr="00811604">
        <w:fldChar w:fldCharType="separate"/>
      </w:r>
      <w:r w:rsidR="00414CEE" w:rsidRPr="00811604">
        <w:rPr>
          <w:noProof/>
        </w:rPr>
        <w:t>(Steiner et al. 2013)</w:t>
      </w:r>
      <w:r w:rsidR="00414CEE" w:rsidRPr="00811604">
        <w:fldChar w:fldCharType="end"/>
      </w:r>
      <w:r w:rsidR="003B4ED0" w:rsidRPr="00811604">
        <w:t xml:space="preserve">. </w:t>
      </w:r>
      <w:r w:rsidR="000F2948" w:rsidRPr="00811604">
        <w:t xml:space="preserve">Therefore, </w:t>
      </w:r>
      <w:r w:rsidR="000C7EB7" w:rsidRPr="00811604">
        <w:t>the</w:t>
      </w:r>
      <w:r w:rsidR="000F2948" w:rsidRPr="00811604">
        <w:t xml:space="preserve"> </w:t>
      </w:r>
      <w:r w:rsidR="00397F81" w:rsidRPr="00811604">
        <w:t xml:space="preserve">potential for the </w:t>
      </w:r>
      <w:r w:rsidR="000F2948" w:rsidRPr="00811604">
        <w:t>process</w:t>
      </w:r>
      <w:r w:rsidR="000C7EB7" w:rsidRPr="00811604">
        <w:t>es</w:t>
      </w:r>
      <w:r w:rsidR="000F2948" w:rsidRPr="00811604">
        <w:t xml:space="preserve"> of genetic modification </w:t>
      </w:r>
      <w:r w:rsidR="00397F81" w:rsidRPr="00811604">
        <w:t>to result</w:t>
      </w:r>
      <w:r w:rsidR="000C7EB7" w:rsidRPr="00811604">
        <w:t xml:space="preserve"> in unintended effects </w:t>
      </w:r>
      <w:r w:rsidR="000F2948" w:rsidRPr="00811604">
        <w:t>will not be considered further.</w:t>
      </w:r>
    </w:p>
    <w:p w:rsidR="00ED538A" w:rsidRPr="00811604" w:rsidRDefault="00ED538A" w:rsidP="005F21C0">
      <w:pPr>
        <w:pStyle w:val="Style3"/>
      </w:pPr>
      <w:bookmarkStart w:id="215" w:name="_Toc395612203"/>
      <w:bookmarkStart w:id="216" w:name="_Toc395612517"/>
      <w:bookmarkStart w:id="217" w:name="_Toc488653833"/>
      <w:r w:rsidRPr="00811604">
        <w:t>Causal pathway</w:t>
      </w:r>
      <w:bookmarkEnd w:id="215"/>
      <w:bookmarkEnd w:id="216"/>
      <w:bookmarkEnd w:id="217"/>
    </w:p>
    <w:p w:rsidR="00ED538A" w:rsidRPr="00811604" w:rsidRDefault="00ED538A" w:rsidP="00ED538A">
      <w:pPr>
        <w:pStyle w:val="1Para"/>
        <w:rPr>
          <w:snapToGrid w:val="0"/>
          <w:lang w:eastAsia="en-US"/>
        </w:rPr>
      </w:pPr>
      <w:r w:rsidRPr="00811604">
        <w:t>The following factors are taken into account when postulating plausible causal pathways to potential harm:</w:t>
      </w:r>
    </w:p>
    <w:p w:rsidR="00ED538A" w:rsidRPr="00811604" w:rsidRDefault="00ED538A" w:rsidP="007D0610">
      <w:pPr>
        <w:pStyle w:val="bulletedRARMP2"/>
        <w:numPr>
          <w:ilvl w:val="0"/>
          <w:numId w:val="6"/>
        </w:numPr>
      </w:pPr>
      <w:r w:rsidRPr="00811604">
        <w:t>routes of exposure to the GMOs, the introduced gene(s) and gene product(s)</w:t>
      </w:r>
    </w:p>
    <w:p w:rsidR="00ED538A" w:rsidRPr="00811604" w:rsidRDefault="00ED538A" w:rsidP="007D0610">
      <w:pPr>
        <w:pStyle w:val="bulletedRARMP2"/>
        <w:numPr>
          <w:ilvl w:val="0"/>
          <w:numId w:val="6"/>
        </w:numPr>
      </w:pPr>
      <w:r w:rsidRPr="00811604">
        <w:t>potential exposure to the introduced gene(s) and gene product(s) from other sources in the environment</w:t>
      </w:r>
    </w:p>
    <w:p w:rsidR="00ED538A" w:rsidRPr="00811604" w:rsidRDefault="00ED538A" w:rsidP="007D0610">
      <w:pPr>
        <w:pStyle w:val="bulletedRARMP2"/>
        <w:numPr>
          <w:ilvl w:val="0"/>
          <w:numId w:val="6"/>
        </w:numPr>
      </w:pPr>
      <w:r w:rsidRPr="00811604">
        <w:t>the environment at the site(s) of release</w:t>
      </w:r>
    </w:p>
    <w:p w:rsidR="00ED538A" w:rsidRPr="00811604" w:rsidRDefault="00ED538A" w:rsidP="007D0610">
      <w:pPr>
        <w:pStyle w:val="bulletedRARMP2"/>
        <w:numPr>
          <w:ilvl w:val="0"/>
          <w:numId w:val="6"/>
        </w:numPr>
      </w:pPr>
      <w:r w:rsidRPr="00811604">
        <w:t>agronomic management practices for the GMOs</w:t>
      </w:r>
    </w:p>
    <w:p w:rsidR="00ED538A" w:rsidRPr="00811604" w:rsidRDefault="00ED538A" w:rsidP="007D0610">
      <w:pPr>
        <w:pStyle w:val="bulletedRARMP2"/>
        <w:numPr>
          <w:ilvl w:val="0"/>
          <w:numId w:val="6"/>
        </w:numPr>
      </w:pPr>
      <w:r w:rsidRPr="00811604">
        <w:t>spread and persistence of the GM</w:t>
      </w:r>
      <w:r w:rsidR="00A601F5" w:rsidRPr="00811604">
        <w:t>Os</w:t>
      </w:r>
      <w:r w:rsidRPr="00811604">
        <w:t xml:space="preserve">, </w:t>
      </w:r>
      <w:r w:rsidR="00177F61" w:rsidRPr="00811604">
        <w:t>(</w:t>
      </w:r>
      <w:proofErr w:type="spellStart"/>
      <w:r w:rsidR="00177F61" w:rsidRPr="00811604">
        <w:t>eg</w:t>
      </w:r>
      <w:proofErr w:type="spellEnd"/>
      <w:r w:rsidR="00177F61" w:rsidRPr="00811604">
        <w:t xml:space="preserve"> reproductive characteristics, dispersal pathways and establishment potential)</w:t>
      </w:r>
    </w:p>
    <w:p w:rsidR="00ED538A" w:rsidRPr="00811604" w:rsidRDefault="00ED538A" w:rsidP="007D0610">
      <w:pPr>
        <w:pStyle w:val="bulletedRARMP2"/>
        <w:numPr>
          <w:ilvl w:val="0"/>
          <w:numId w:val="6"/>
        </w:numPr>
      </w:pPr>
      <w:r w:rsidRPr="00811604">
        <w:t>tolerance to abiotic conditions (e.g. climate, soil and rainfall patterns)</w:t>
      </w:r>
    </w:p>
    <w:p w:rsidR="00ED538A" w:rsidRPr="00811604" w:rsidRDefault="00ED538A" w:rsidP="007D0610">
      <w:pPr>
        <w:pStyle w:val="bulletedRARMP2"/>
        <w:numPr>
          <w:ilvl w:val="0"/>
          <w:numId w:val="6"/>
        </w:numPr>
      </w:pPr>
      <w:r w:rsidRPr="00811604">
        <w:t>tolerance to biotic stressors (e.g. pest, pathogens and weeds)</w:t>
      </w:r>
    </w:p>
    <w:p w:rsidR="00ED538A" w:rsidRPr="00811604" w:rsidRDefault="00ED538A" w:rsidP="007D0610">
      <w:pPr>
        <w:pStyle w:val="bulletedRARMP2"/>
        <w:numPr>
          <w:ilvl w:val="0"/>
          <w:numId w:val="6"/>
        </w:numPr>
      </w:pPr>
      <w:r w:rsidRPr="00811604">
        <w:t>tolerance to cultivation management practices</w:t>
      </w:r>
    </w:p>
    <w:p w:rsidR="00ED538A" w:rsidRPr="00811604" w:rsidRDefault="00ED538A" w:rsidP="007D0610">
      <w:pPr>
        <w:pStyle w:val="bulletedRARMP2"/>
        <w:numPr>
          <w:ilvl w:val="0"/>
          <w:numId w:val="6"/>
        </w:numPr>
      </w:pPr>
      <w:r w:rsidRPr="00811604">
        <w:t>gene transfer to sexually compatible organism</w:t>
      </w:r>
      <w:r w:rsidR="003038F5" w:rsidRPr="00811604">
        <w:t>s</w:t>
      </w:r>
    </w:p>
    <w:p w:rsidR="00ED538A" w:rsidRPr="00811604" w:rsidRDefault="00ED538A" w:rsidP="007D0610">
      <w:pPr>
        <w:pStyle w:val="bulletedRARMP2"/>
        <w:numPr>
          <w:ilvl w:val="0"/>
          <w:numId w:val="6"/>
        </w:numPr>
      </w:pPr>
      <w:r w:rsidRPr="00811604">
        <w:t>gene transfer by horizontal gene transfer (HGT)</w:t>
      </w:r>
    </w:p>
    <w:p w:rsidR="00ED538A" w:rsidRPr="00811604" w:rsidRDefault="00ED538A" w:rsidP="007D0610">
      <w:pPr>
        <w:pStyle w:val="bulletedRARMP2"/>
        <w:numPr>
          <w:ilvl w:val="0"/>
          <w:numId w:val="6"/>
        </w:numPr>
      </w:pPr>
      <w:proofErr w:type="gramStart"/>
      <w:r w:rsidRPr="00811604">
        <w:t>unauthorised</w:t>
      </w:r>
      <w:proofErr w:type="gramEnd"/>
      <w:r w:rsidRPr="00811604">
        <w:t xml:space="preserve"> activities.</w:t>
      </w:r>
    </w:p>
    <w:p w:rsidR="00177F61" w:rsidRPr="00811604" w:rsidRDefault="00177F61" w:rsidP="00ED538A">
      <w:pPr>
        <w:pStyle w:val="1Para"/>
      </w:pPr>
      <w:r w:rsidRPr="00811604">
        <w:t>Although all of these factors are taken into account, some are not included in risk scenarios because they have been considered in previous RARMPs.</w:t>
      </w:r>
    </w:p>
    <w:p w:rsidR="00ED538A" w:rsidRPr="00811604" w:rsidRDefault="00ED538A" w:rsidP="00ED538A">
      <w:pPr>
        <w:pStyle w:val="1Para"/>
      </w:pPr>
      <w:r w:rsidRPr="00811604">
        <w:t xml:space="preserve">The potential for horizontal gene transfer (HGT) </w:t>
      </w:r>
      <w:r w:rsidR="00FB7A22" w:rsidRPr="00811604">
        <w:t xml:space="preserve">from GMOs to </w:t>
      </w:r>
      <w:r w:rsidR="0019104B" w:rsidRPr="00811604">
        <w:t>species that are not sexually compatible</w:t>
      </w:r>
      <w:r w:rsidR="00FB7A22" w:rsidRPr="00811604">
        <w:t xml:space="preserve">, </w:t>
      </w:r>
      <w:r w:rsidRPr="00811604">
        <w:t>and a</w:t>
      </w:r>
      <w:r w:rsidR="00FB7A22" w:rsidRPr="00811604">
        <w:t>ny possible adverse outcomes, have</w:t>
      </w:r>
      <w:r w:rsidRPr="00811604">
        <w:t xml:space="preserve"> been reviewed in the literature </w:t>
      </w:r>
      <w:r w:rsidR="00414CEE" w:rsidRPr="00811604">
        <w:fldChar w:fldCharType="begin">
          <w:fldData xml:space="preserve">PFJlZm1hbj48Q2l0ZT48QXV0aG9yPktlZXNlPC9BdXRob3I+PFllYXI+MjAwODwvWWVhcj48UmVj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</w:fldData>
        </w:fldChar>
      </w:r>
      <w:r w:rsidR="008D39F4">
        <w:instrText xml:space="preserve"> ADDIN REFMGR.CITE </w:instrText>
      </w:r>
      <w:r w:rsidR="008D39F4">
        <w:fldChar w:fldCharType="begin">
          <w:fldData xml:space="preserve">PFJlZm1hbj48Q2l0ZT48QXV0aG9yPktlZXNlPC9BdXRob3I+PFllYXI+MjAwODwvWWVhcj48UmVj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</w:fldData>
        </w:fldChar>
      </w:r>
      <w:r w:rsidR="008D39F4">
        <w:instrText xml:space="preserve"> ADDIN EN.CITE.DATA </w:instrText>
      </w:r>
      <w:r w:rsidR="008D39F4">
        <w:fldChar w:fldCharType="end"/>
      </w:r>
      <w:r w:rsidR="00414CEE" w:rsidRPr="00811604">
        <w:fldChar w:fldCharType="separate"/>
      </w:r>
      <w:r w:rsidR="00414CEE" w:rsidRPr="00811604">
        <w:rPr>
          <w:noProof/>
        </w:rPr>
        <w:t>(Keese 2008)</w:t>
      </w:r>
      <w:r w:rsidR="00414CEE" w:rsidRPr="00811604">
        <w:fldChar w:fldCharType="end"/>
      </w:r>
      <w:r w:rsidRPr="00811604">
        <w:t xml:space="preserve"> </w:t>
      </w:r>
      <w:r w:rsidR="00FB7A22" w:rsidRPr="00811604">
        <w:t>and</w:t>
      </w:r>
      <w:r w:rsidRPr="00811604">
        <w:t xml:space="preserve"> assessed in many previous RARMPs</w:t>
      </w:r>
      <w:r w:rsidR="00FB7A22" w:rsidRPr="00811604">
        <w:t xml:space="preserve">. HGT was most recently considered in the RARMP for </w:t>
      </w:r>
      <w:hyperlink r:id="rId34" w:history="1">
        <w:r w:rsidR="00FB7A22" w:rsidRPr="00811604">
          <w:rPr>
            <w:rStyle w:val="Hyperlink"/>
            <w:color w:val="auto"/>
          </w:rPr>
          <w:t>DIR 108</w:t>
        </w:r>
      </w:hyperlink>
      <w:r w:rsidR="00FB7A22" w:rsidRPr="00811604">
        <w:t>.</w:t>
      </w:r>
      <w:r w:rsidRPr="00811604">
        <w:t xml:space="preserve"> </w:t>
      </w:r>
      <w:r w:rsidR="006B5126" w:rsidRPr="00811604">
        <w:t xml:space="preserve">Although </w:t>
      </w:r>
      <w:r w:rsidR="00401D35" w:rsidRPr="00811604">
        <w:t>the DIR 108</w:t>
      </w:r>
      <w:r w:rsidR="006B5126" w:rsidRPr="00811604">
        <w:t xml:space="preserve"> RARMP is for GM canola, the HGT considerations are </w:t>
      </w:r>
      <w:r w:rsidR="00401D35" w:rsidRPr="00811604">
        <w:t>the same</w:t>
      </w:r>
      <w:r w:rsidR="006B5126" w:rsidRPr="00811604">
        <w:t xml:space="preserve"> for the current RARMP: HGT events </w:t>
      </w:r>
      <w:r w:rsidR="00401D35" w:rsidRPr="00811604">
        <w:t xml:space="preserve">rarely occur </w:t>
      </w:r>
      <w:r w:rsidR="006B5126" w:rsidRPr="00811604">
        <w:t>and the wild-type gene sequences</w:t>
      </w:r>
      <w:r w:rsidR="00707EDB" w:rsidRPr="00811604">
        <w:t xml:space="preserve"> or homologues</w:t>
      </w:r>
      <w:r w:rsidR="006B5126" w:rsidRPr="00811604">
        <w:t xml:space="preserve"> are already present in the environment and available for transfer via demonstrated natural mechanisms</w:t>
      </w:r>
      <w:r w:rsidR="00401D35" w:rsidRPr="00811604">
        <w:t>. Therefore</w:t>
      </w:r>
      <w:r w:rsidR="006B5126" w:rsidRPr="00811604">
        <w:t>, no substantive risk was identified in previous assessments</w:t>
      </w:r>
      <w:r w:rsidR="00401D35" w:rsidRPr="00811604">
        <w:t xml:space="preserve"> and</w:t>
      </w:r>
      <w:r w:rsidRPr="00811604">
        <w:t xml:space="preserve"> HGT will not be </w:t>
      </w:r>
      <w:r w:rsidR="00FB7A22" w:rsidRPr="00811604">
        <w:t xml:space="preserve">further </w:t>
      </w:r>
      <w:r w:rsidR="00B51156" w:rsidRPr="00811604">
        <w:t>considered</w:t>
      </w:r>
      <w:r w:rsidR="00FB7A22" w:rsidRPr="00811604">
        <w:t xml:space="preserve"> for this application.</w:t>
      </w:r>
    </w:p>
    <w:p w:rsidR="00ED538A" w:rsidRPr="00811604" w:rsidRDefault="00ED538A" w:rsidP="00ED538A">
      <w:pPr>
        <w:pStyle w:val="1Para"/>
      </w:pPr>
      <w:r w:rsidRPr="00811604">
        <w:t xml:space="preserve">The potential for unauthorised activities to lead to an adverse outcome has been considered in </w:t>
      </w:r>
      <w:r w:rsidR="00B51156" w:rsidRPr="00811604">
        <w:t xml:space="preserve">many </w:t>
      </w:r>
      <w:r w:rsidRPr="00811604">
        <w:t>previous RARMPs</w:t>
      </w:r>
      <w:r w:rsidR="00B51156" w:rsidRPr="00811604">
        <w:t xml:space="preserve">, most recently in the RARMP for </w:t>
      </w:r>
      <w:hyperlink r:id="rId35" w:history="1">
        <w:r w:rsidR="00B51156" w:rsidRPr="00811604">
          <w:rPr>
            <w:rStyle w:val="Hyperlink"/>
            <w:color w:val="auto"/>
          </w:rPr>
          <w:t>DIR 117</w:t>
        </w:r>
      </w:hyperlink>
      <w:r w:rsidRPr="00811604">
        <w:t xml:space="preserve">. </w:t>
      </w:r>
      <w:r w:rsidR="00426A99" w:rsidRPr="00811604">
        <w:t xml:space="preserve">In previous assessments of unauthorised activities, no </w:t>
      </w:r>
      <w:r w:rsidR="0079496C" w:rsidRPr="00811604">
        <w:t>substantive risk</w:t>
      </w:r>
      <w:r w:rsidR="00426A99" w:rsidRPr="00811604">
        <w:t xml:space="preserve"> was identified. The</w:t>
      </w:r>
      <w:r w:rsidRPr="00811604">
        <w:t xml:space="preserve"> Act provides for substantial penalties for </w:t>
      </w:r>
      <w:r w:rsidR="00426A99" w:rsidRPr="00811604">
        <w:t>unauthorised dealings with GMOs</w:t>
      </w:r>
      <w:r w:rsidR="00561A50" w:rsidRPr="00811604">
        <w:t xml:space="preserve"> or non-compliance with licence conditions</w:t>
      </w:r>
      <w:r w:rsidR="00426A99" w:rsidRPr="00811604">
        <w:t>,</w:t>
      </w:r>
      <w:r w:rsidRPr="00811604">
        <w:t xml:space="preserve"> </w:t>
      </w:r>
      <w:r w:rsidR="00426A99" w:rsidRPr="00811604">
        <w:t>and also</w:t>
      </w:r>
      <w:r w:rsidRPr="00811604">
        <w:t xml:space="preserve"> requires the Regulator to have regard to the suitability of </w:t>
      </w:r>
      <w:r w:rsidR="00561A50" w:rsidRPr="00811604">
        <w:t>an</w:t>
      </w:r>
      <w:r w:rsidRPr="00811604">
        <w:t xml:space="preserve"> applicant to hold a l</w:t>
      </w:r>
      <w:r w:rsidR="00561A50" w:rsidRPr="00811604">
        <w:t>icence prior to the issuing of the</w:t>
      </w:r>
      <w:r w:rsidRPr="00811604">
        <w:t xml:space="preserve"> licence. These legislative provisions are considered sufficient to minimise risks from unauthorised activities</w:t>
      </w:r>
      <w:r w:rsidR="00426A99" w:rsidRPr="00811604">
        <w:t xml:space="preserve">. </w:t>
      </w:r>
      <w:r w:rsidRPr="00811604">
        <w:t>Therefore, unauthorised activities will not be considered further.</w:t>
      </w:r>
    </w:p>
    <w:p w:rsidR="00ED538A" w:rsidRPr="00811604" w:rsidRDefault="00ED538A" w:rsidP="005F21C0">
      <w:pPr>
        <w:pStyle w:val="Style3"/>
      </w:pPr>
      <w:bookmarkStart w:id="218" w:name="_Toc395612204"/>
      <w:bookmarkStart w:id="219" w:name="_Toc395612518"/>
      <w:bookmarkStart w:id="220" w:name="_Toc488653834"/>
      <w:r w:rsidRPr="00811604">
        <w:t>Potential harm</w:t>
      </w:r>
      <w:bookmarkEnd w:id="218"/>
      <w:bookmarkEnd w:id="219"/>
      <w:bookmarkEnd w:id="220"/>
    </w:p>
    <w:p w:rsidR="00ED538A" w:rsidRPr="00811604" w:rsidRDefault="00ED538A" w:rsidP="00ED538A">
      <w:pPr>
        <w:pStyle w:val="1Para"/>
        <w:rPr>
          <w:snapToGrid w:val="0"/>
          <w:lang w:eastAsia="en-US"/>
        </w:rPr>
      </w:pPr>
      <w:r w:rsidRPr="00811604">
        <w:t>Potential harms from GM plants include:</w:t>
      </w:r>
    </w:p>
    <w:p w:rsidR="00ED538A" w:rsidRPr="00811604" w:rsidRDefault="00ED538A" w:rsidP="007D0610">
      <w:pPr>
        <w:pStyle w:val="bulletedRARMP2"/>
        <w:numPr>
          <w:ilvl w:val="0"/>
          <w:numId w:val="6"/>
        </w:numPr>
      </w:pPr>
      <w:r w:rsidRPr="00811604">
        <w:t>harm to the health of people or desirable organisms, including toxicity/allergenicity</w:t>
      </w:r>
    </w:p>
    <w:p w:rsidR="00177F61" w:rsidRPr="00811604" w:rsidRDefault="00177F61" w:rsidP="007D0610">
      <w:pPr>
        <w:pStyle w:val="bulletedRARMP2"/>
        <w:numPr>
          <w:ilvl w:val="0"/>
          <w:numId w:val="6"/>
        </w:numPr>
      </w:pPr>
      <w:r w:rsidRPr="00811604">
        <w:t>reduced biodiversity through harm to other organisms or ecosystems</w:t>
      </w:r>
    </w:p>
    <w:p w:rsidR="00ED538A" w:rsidRPr="00811604" w:rsidRDefault="00ED538A" w:rsidP="007D0610">
      <w:pPr>
        <w:pStyle w:val="bulletedRARMP2"/>
        <w:numPr>
          <w:ilvl w:val="0"/>
          <w:numId w:val="6"/>
        </w:numPr>
      </w:pPr>
      <w:r w:rsidRPr="00811604">
        <w:t xml:space="preserve">reduced establishment </w:t>
      </w:r>
      <w:r w:rsidR="009F0CFC" w:rsidRPr="00811604">
        <w:t xml:space="preserve">or yield </w:t>
      </w:r>
      <w:r w:rsidRPr="00811604">
        <w:t>of desirable plants</w:t>
      </w:r>
    </w:p>
    <w:p w:rsidR="00ED538A" w:rsidRPr="00811604" w:rsidRDefault="00ED538A" w:rsidP="007D0610">
      <w:pPr>
        <w:pStyle w:val="bulletedRARMP2"/>
        <w:numPr>
          <w:ilvl w:val="0"/>
          <w:numId w:val="6"/>
        </w:numPr>
      </w:pPr>
      <w:r w:rsidRPr="00811604">
        <w:t>reduced products or services from the land use</w:t>
      </w:r>
    </w:p>
    <w:p w:rsidR="00ED538A" w:rsidRPr="00811604" w:rsidRDefault="00ED538A" w:rsidP="007D0610">
      <w:pPr>
        <w:pStyle w:val="bulletedRARMP2"/>
        <w:numPr>
          <w:ilvl w:val="0"/>
          <w:numId w:val="6"/>
        </w:numPr>
      </w:pPr>
      <w:r w:rsidRPr="00811604">
        <w:t>restricted movement of people, animals, vehicles, machinery and/or water</w:t>
      </w:r>
    </w:p>
    <w:p w:rsidR="00ED538A" w:rsidRPr="00811604" w:rsidRDefault="00ED538A" w:rsidP="007D0610">
      <w:pPr>
        <w:pStyle w:val="bulletedRARMP2"/>
        <w:numPr>
          <w:ilvl w:val="0"/>
          <w:numId w:val="6"/>
        </w:numPr>
      </w:pPr>
      <w:proofErr w:type="gramStart"/>
      <w:r w:rsidRPr="00811604">
        <w:lastRenderedPageBreak/>
        <w:t>reduced</w:t>
      </w:r>
      <w:proofErr w:type="gramEnd"/>
      <w:r w:rsidRPr="00811604">
        <w:t xml:space="preserve"> quality of the biotic environment (</w:t>
      </w:r>
      <w:proofErr w:type="spellStart"/>
      <w:r w:rsidR="00177F61" w:rsidRPr="00811604">
        <w:t>eg</w:t>
      </w:r>
      <w:proofErr w:type="spellEnd"/>
      <w:r w:rsidRPr="00811604">
        <w:t xml:space="preserve"> providing food or shelter for pests or pathogens) or abiotic environment (</w:t>
      </w:r>
      <w:proofErr w:type="spellStart"/>
      <w:r w:rsidR="00177F61" w:rsidRPr="00811604">
        <w:t>eg</w:t>
      </w:r>
      <w:proofErr w:type="spellEnd"/>
      <w:r w:rsidRPr="00811604">
        <w:t xml:space="preserve"> negative effects on fire regimes, nutrient levels, soil salinity, soil stability or soil water table)</w:t>
      </w:r>
      <w:r w:rsidR="00177F61" w:rsidRPr="00811604">
        <w:t>.</w:t>
      </w:r>
    </w:p>
    <w:p w:rsidR="00ED538A" w:rsidRPr="00811604" w:rsidRDefault="00ED538A" w:rsidP="00ED538A">
      <w:pPr>
        <w:pStyle w:val="1Para"/>
        <w:tabs>
          <w:tab w:val="clear" w:pos="540"/>
        </w:tabs>
      </w:pPr>
      <w:r w:rsidRPr="00811604">
        <w:t xml:space="preserve">These harms are based on those used to assess risk from weeds </w:t>
      </w:r>
      <w:r w:rsidR="00D7466F" w:rsidRPr="00811604">
        <w:fldChar w:fldCharType="begin">
          <w:fldData xml:space="preserve">PFJlZm1hbj48Q2l0ZT48QXV0aG9yPktlZXNlPC9BdXRob3I+PFllYXI+MjAxNDwvWWVhcj48UmVj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</w:fldData>
        </w:fldChar>
      </w:r>
      <w:r w:rsidR="008D39F4">
        <w:instrText xml:space="preserve"> ADDIN REFMGR.CITE </w:instrText>
      </w:r>
      <w:r w:rsidR="008D39F4">
        <w:fldChar w:fldCharType="begin">
          <w:fldData xml:space="preserve">PFJlZm1hbj48Q2l0ZT48QXV0aG9yPktlZXNlPC9BdXRob3I+PFllYXI+MjAxNDwvWWVhcj48UmVj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</w:fldData>
        </w:fldChar>
      </w:r>
      <w:r w:rsidR="008D39F4">
        <w:instrText xml:space="preserve"> ADDIN EN.CITE.DATA </w:instrText>
      </w:r>
      <w:r w:rsidR="008D39F4">
        <w:fldChar w:fldCharType="end"/>
      </w:r>
      <w:r w:rsidR="00D7466F" w:rsidRPr="00811604">
        <w:fldChar w:fldCharType="separate"/>
      </w:r>
      <w:r w:rsidR="00D7466F" w:rsidRPr="00811604">
        <w:rPr>
          <w:noProof/>
        </w:rPr>
        <w:t>(Keese et al. 2014; Standards Australia Ltd et al. 2006)</w:t>
      </w:r>
      <w:r w:rsidR="00D7466F" w:rsidRPr="00811604">
        <w:fldChar w:fldCharType="end"/>
      </w:r>
      <w:r w:rsidRPr="00811604">
        <w:t xml:space="preserve">. Judgements of what is considered harm depend on the management objectives of the land where the GM plant </w:t>
      </w:r>
      <w:r w:rsidR="00DF6CA3" w:rsidRPr="00811604">
        <w:t>may</w:t>
      </w:r>
      <w:r w:rsidRPr="00811604">
        <w:t xml:space="preserve"> </w:t>
      </w:r>
      <w:r w:rsidR="00177F61" w:rsidRPr="00811604">
        <w:t>be present</w:t>
      </w:r>
      <w:r w:rsidRPr="00811604">
        <w:t xml:space="preserve">. </w:t>
      </w:r>
      <w:r w:rsidR="00595351">
        <w:t>For example, a</w:t>
      </w:r>
      <w:r w:rsidRPr="00811604">
        <w:t xml:space="preserve"> plant species may have different weed risk potential in different land uses such as dryland cropping or nature conservation.</w:t>
      </w:r>
    </w:p>
    <w:p w:rsidR="00ED538A" w:rsidRPr="00811604" w:rsidRDefault="00ED538A" w:rsidP="005F21C0">
      <w:pPr>
        <w:pStyle w:val="Style3"/>
      </w:pPr>
      <w:bookmarkStart w:id="221" w:name="_Toc395612205"/>
      <w:bookmarkStart w:id="222" w:name="_Toc395612519"/>
      <w:bookmarkStart w:id="223" w:name="_Toc488653835"/>
      <w:r w:rsidRPr="00811604">
        <w:t>Postulated risk scenarios</w:t>
      </w:r>
      <w:bookmarkEnd w:id="221"/>
      <w:bookmarkEnd w:id="222"/>
      <w:bookmarkEnd w:id="223"/>
    </w:p>
    <w:p w:rsidR="0053059C" w:rsidRPr="00811604" w:rsidRDefault="004F512B" w:rsidP="0053059C">
      <w:pPr>
        <w:pStyle w:val="1Para"/>
        <w:tabs>
          <w:tab w:val="clear" w:pos="540"/>
        </w:tabs>
      </w:pPr>
      <w:r>
        <w:t>Six</w:t>
      </w:r>
      <w:r w:rsidR="00BE7B1C" w:rsidRPr="00811604">
        <w:t xml:space="preserve"> </w:t>
      </w:r>
      <w:r w:rsidR="00ED538A" w:rsidRPr="00811604">
        <w:t>risk scenarios were postulated and screened to identify substantive risk. These scenarios are summarised in</w:t>
      </w:r>
      <w:r w:rsidR="00D145AB" w:rsidRPr="00811604">
        <w:t xml:space="preserve"> Table </w:t>
      </w:r>
      <w:r w:rsidR="00D7466F" w:rsidRPr="00811604">
        <w:t>2</w:t>
      </w:r>
      <w:r w:rsidR="007A13BA" w:rsidRPr="00811604">
        <w:t>,</w:t>
      </w:r>
      <w:r w:rsidR="004E769C" w:rsidRPr="00811604">
        <w:t xml:space="preserve"> </w:t>
      </w:r>
      <w:r w:rsidR="00ED538A" w:rsidRPr="00811604">
        <w:t xml:space="preserve">and </w:t>
      </w:r>
      <w:r w:rsidR="00FF0299">
        <w:t>examined in detail in Sections 2.4.1 – 2.4.6</w:t>
      </w:r>
      <w:r w:rsidR="00730821" w:rsidRPr="00811604">
        <w:t>.</w:t>
      </w:r>
      <w:r w:rsidR="00ED538A" w:rsidRPr="00811604">
        <w:t xml:space="preserve"> Postulation of risk scenarios considers impacts of the GM </w:t>
      </w:r>
      <w:r>
        <w:t>sorghum</w:t>
      </w:r>
      <w:r w:rsidR="0001085A" w:rsidRPr="00811604">
        <w:t xml:space="preserve"> </w:t>
      </w:r>
      <w:r w:rsidR="00ED538A" w:rsidRPr="00811604">
        <w:t xml:space="preserve">or its products on people undertaking the dealings, as well as impacts on people and the environment if the GM plants or genetic material were to spread and/or persist. </w:t>
      </w:r>
    </w:p>
    <w:p w:rsidR="002C65F8" w:rsidRPr="00811604" w:rsidRDefault="006F3870" w:rsidP="00DF6CA3">
      <w:pPr>
        <w:pStyle w:val="1Para"/>
        <w:tabs>
          <w:tab w:val="clear" w:pos="540"/>
        </w:tabs>
      </w:pPr>
      <w:r w:rsidRPr="00811604">
        <w:t xml:space="preserve">In the context of the activities proposed by the applicant and considering both the short and long term, </w:t>
      </w:r>
      <w:r w:rsidRPr="00107035">
        <w:t xml:space="preserve">none of the </w:t>
      </w:r>
      <w:r w:rsidR="004F512B" w:rsidRPr="00107035">
        <w:t>six</w:t>
      </w:r>
      <w:r w:rsidRPr="00107035">
        <w:t xml:space="preserve"> risk scenarios gave rise to any substantive risks.</w:t>
      </w:r>
    </w:p>
    <w:p w:rsidR="004D1067" w:rsidRPr="00811604" w:rsidRDefault="00AC2E77" w:rsidP="009B4363">
      <w:pPr>
        <w:pStyle w:val="Caption"/>
        <w:ind w:firstLine="0"/>
      </w:pPr>
      <w:r w:rsidRPr="00811604">
        <w:t xml:space="preserve">Table </w:t>
      </w:r>
      <w:r w:rsidR="00D7466F" w:rsidRPr="00811604">
        <w:t>2</w:t>
      </w:r>
      <w:r w:rsidRPr="00811604">
        <w:tab/>
      </w:r>
      <w:r w:rsidR="004D1067" w:rsidRPr="00811604">
        <w:t xml:space="preserve">Summary of risk scenarios from </w:t>
      </w:r>
      <w:r w:rsidR="00730821" w:rsidRPr="00811604">
        <w:t>the proposed dealings</w:t>
      </w:r>
    </w:p>
    <w:tbl>
      <w:tblPr>
        <w:tblStyle w:val="TableGrid"/>
        <w:tblW w:w="9923" w:type="dxa"/>
        <w:tblLayout w:type="fixed"/>
        <w:tblLook w:val="04A0" w:firstRow="1" w:lastRow="0" w:firstColumn="1" w:lastColumn="0" w:noHBand="0" w:noVBand="1"/>
        <w:tblCaption w:val="Table 2 Summary of risk scenarios from dealings with GM wheat genetically modified for nitroduced use efficiency and water use efficiency"/>
        <w:tblDescription w:val="Summary of the risk scenarios. The table has six columns, one each for Risk scenario, Risk source, Causal pathway, Potential harm, whether the scenario is a substantive risk, and Reasons."/>
      </w:tblPr>
      <w:tblGrid>
        <w:gridCol w:w="827"/>
        <w:gridCol w:w="1146"/>
        <w:gridCol w:w="2104"/>
        <w:gridCol w:w="1701"/>
        <w:gridCol w:w="1276"/>
        <w:gridCol w:w="2869"/>
      </w:tblGrid>
      <w:tr w:rsidR="00811604" w:rsidRPr="00811604" w:rsidTr="007C5B83">
        <w:trPr>
          <w:cantSplit/>
          <w:tblHeader/>
        </w:trPr>
        <w:tc>
          <w:tcPr>
            <w:tcW w:w="827" w:type="dxa"/>
            <w:shd w:val="clear" w:color="auto" w:fill="D9D9D9" w:themeFill="background1" w:themeFillShade="D9"/>
          </w:tcPr>
          <w:p w:rsidR="004D1067" w:rsidRPr="00811604" w:rsidRDefault="004D1067" w:rsidP="007C5B83">
            <w:pPr>
              <w:ind w:right="-108"/>
              <w:jc w:val="center"/>
              <w:rPr>
                <w:rFonts w:ascii="Arial Narrow" w:hAnsi="Arial Narrow"/>
                <w:b/>
                <w:sz w:val="20"/>
                <w:szCs w:val="20"/>
              </w:rPr>
            </w:pPr>
            <w:r w:rsidRPr="00811604">
              <w:rPr>
                <w:rFonts w:ascii="Arial Narrow" w:hAnsi="Arial Narrow"/>
                <w:b/>
                <w:sz w:val="20"/>
                <w:szCs w:val="20"/>
              </w:rPr>
              <w:t>Risk scenario</w:t>
            </w:r>
          </w:p>
        </w:tc>
        <w:tc>
          <w:tcPr>
            <w:tcW w:w="1146" w:type="dxa"/>
            <w:shd w:val="clear" w:color="auto" w:fill="D9D9D9" w:themeFill="background1" w:themeFillShade="D9"/>
          </w:tcPr>
          <w:p w:rsidR="004D1067" w:rsidRPr="00811604" w:rsidRDefault="004D1067" w:rsidP="007C5B83">
            <w:pPr>
              <w:jc w:val="center"/>
              <w:rPr>
                <w:rFonts w:ascii="Arial Narrow" w:hAnsi="Arial Narrow"/>
                <w:b/>
                <w:sz w:val="20"/>
                <w:szCs w:val="20"/>
              </w:rPr>
            </w:pPr>
            <w:r w:rsidRPr="00811604">
              <w:rPr>
                <w:rFonts w:ascii="Arial Narrow" w:hAnsi="Arial Narrow"/>
                <w:b/>
                <w:sz w:val="20"/>
                <w:szCs w:val="20"/>
              </w:rPr>
              <w:t>Risk source</w:t>
            </w:r>
          </w:p>
        </w:tc>
        <w:tc>
          <w:tcPr>
            <w:tcW w:w="2104" w:type="dxa"/>
            <w:shd w:val="clear" w:color="auto" w:fill="D9D9D9" w:themeFill="background1" w:themeFillShade="D9"/>
          </w:tcPr>
          <w:p w:rsidR="004D1067" w:rsidRPr="00811604" w:rsidRDefault="004D1067" w:rsidP="007C5B83">
            <w:pPr>
              <w:jc w:val="center"/>
              <w:rPr>
                <w:rFonts w:ascii="Arial Narrow" w:hAnsi="Arial Narrow"/>
                <w:b/>
                <w:sz w:val="20"/>
                <w:szCs w:val="20"/>
              </w:rPr>
            </w:pPr>
            <w:r w:rsidRPr="00811604">
              <w:rPr>
                <w:rFonts w:ascii="Arial Narrow" w:hAnsi="Arial Narrow"/>
                <w:b/>
                <w:sz w:val="20"/>
                <w:szCs w:val="20"/>
              </w:rPr>
              <w:t>Causal pathway</w:t>
            </w:r>
          </w:p>
        </w:tc>
        <w:tc>
          <w:tcPr>
            <w:tcW w:w="1701" w:type="dxa"/>
            <w:shd w:val="clear" w:color="auto" w:fill="D9D9D9" w:themeFill="background1" w:themeFillShade="D9"/>
          </w:tcPr>
          <w:p w:rsidR="004D1067" w:rsidRPr="00811604" w:rsidRDefault="004D1067" w:rsidP="007C5B83">
            <w:pPr>
              <w:jc w:val="center"/>
              <w:rPr>
                <w:rFonts w:ascii="Arial Narrow" w:hAnsi="Arial Narrow"/>
                <w:b/>
                <w:sz w:val="20"/>
                <w:szCs w:val="20"/>
              </w:rPr>
            </w:pPr>
            <w:r w:rsidRPr="00811604">
              <w:rPr>
                <w:rFonts w:ascii="Arial Narrow" w:hAnsi="Arial Narrow"/>
                <w:b/>
                <w:sz w:val="20"/>
                <w:szCs w:val="20"/>
              </w:rPr>
              <w:t>Potential harm/s</w:t>
            </w:r>
          </w:p>
        </w:tc>
        <w:tc>
          <w:tcPr>
            <w:tcW w:w="1276" w:type="dxa"/>
            <w:shd w:val="clear" w:color="auto" w:fill="D9D9D9" w:themeFill="background1" w:themeFillShade="D9"/>
          </w:tcPr>
          <w:p w:rsidR="004D1067" w:rsidRPr="00811604" w:rsidRDefault="004D1067" w:rsidP="007C5B83">
            <w:pPr>
              <w:jc w:val="center"/>
              <w:rPr>
                <w:rFonts w:ascii="Arial Narrow" w:hAnsi="Arial Narrow"/>
                <w:b/>
                <w:sz w:val="20"/>
                <w:szCs w:val="20"/>
              </w:rPr>
            </w:pPr>
            <w:r w:rsidRPr="00811604">
              <w:rPr>
                <w:rFonts w:ascii="Arial Narrow" w:hAnsi="Arial Narrow"/>
                <w:b/>
                <w:sz w:val="20"/>
                <w:szCs w:val="20"/>
              </w:rPr>
              <w:t>Substantive risk?</w:t>
            </w:r>
          </w:p>
        </w:tc>
        <w:tc>
          <w:tcPr>
            <w:tcW w:w="2869" w:type="dxa"/>
            <w:shd w:val="clear" w:color="auto" w:fill="D9D9D9" w:themeFill="background1" w:themeFillShade="D9"/>
          </w:tcPr>
          <w:p w:rsidR="004D1067" w:rsidRPr="00811604" w:rsidRDefault="004D1067" w:rsidP="007C5B83">
            <w:pPr>
              <w:jc w:val="center"/>
              <w:rPr>
                <w:rFonts w:ascii="Arial Narrow" w:hAnsi="Arial Narrow"/>
                <w:b/>
                <w:sz w:val="20"/>
                <w:szCs w:val="20"/>
              </w:rPr>
            </w:pPr>
            <w:r w:rsidRPr="00811604">
              <w:rPr>
                <w:rFonts w:ascii="Arial Narrow" w:hAnsi="Arial Narrow"/>
                <w:b/>
                <w:sz w:val="20"/>
                <w:szCs w:val="20"/>
              </w:rPr>
              <w:t>Reasons</w:t>
            </w:r>
          </w:p>
        </w:tc>
      </w:tr>
      <w:tr w:rsidR="00811604" w:rsidRPr="00811604" w:rsidTr="007C5B83">
        <w:trPr>
          <w:cantSplit/>
        </w:trPr>
        <w:tc>
          <w:tcPr>
            <w:tcW w:w="827" w:type="dxa"/>
          </w:tcPr>
          <w:p w:rsidR="004D1067" w:rsidRPr="00811604" w:rsidRDefault="004D1067" w:rsidP="002D7D87">
            <w:pPr>
              <w:spacing w:before="60" w:after="60"/>
              <w:jc w:val="center"/>
              <w:rPr>
                <w:rFonts w:ascii="Arial Narrow" w:hAnsi="Arial Narrow"/>
                <w:sz w:val="20"/>
                <w:szCs w:val="20"/>
              </w:rPr>
            </w:pPr>
            <w:r w:rsidRPr="00811604">
              <w:rPr>
                <w:rFonts w:ascii="Arial Narrow" w:hAnsi="Arial Narrow"/>
                <w:sz w:val="20"/>
                <w:szCs w:val="20"/>
              </w:rPr>
              <w:t>1</w:t>
            </w:r>
          </w:p>
        </w:tc>
        <w:tc>
          <w:tcPr>
            <w:tcW w:w="1146" w:type="dxa"/>
          </w:tcPr>
          <w:p w:rsidR="004D1067" w:rsidRPr="00811604" w:rsidRDefault="00A60C50" w:rsidP="0003402C">
            <w:pPr>
              <w:spacing w:before="60" w:after="60"/>
              <w:rPr>
                <w:rFonts w:ascii="Arial Narrow" w:hAnsi="Arial Narrow"/>
                <w:sz w:val="20"/>
                <w:szCs w:val="20"/>
              </w:rPr>
            </w:pPr>
            <w:r>
              <w:rPr>
                <w:rFonts w:ascii="Arial Narrow" w:hAnsi="Arial Narrow"/>
                <w:sz w:val="20"/>
                <w:szCs w:val="20"/>
              </w:rPr>
              <w:t>Introduced genetic elements conferring altered grain quality</w:t>
            </w:r>
            <w:r w:rsidR="00F24A4C">
              <w:rPr>
                <w:rFonts w:ascii="Arial Narrow" w:hAnsi="Arial Narrow"/>
                <w:sz w:val="20"/>
                <w:szCs w:val="20"/>
              </w:rPr>
              <w:t xml:space="preserve"> or </w:t>
            </w:r>
            <w:r w:rsidR="00E05291">
              <w:rPr>
                <w:rFonts w:ascii="Arial Narrow" w:hAnsi="Arial Narrow"/>
                <w:sz w:val="20"/>
                <w:szCs w:val="20"/>
              </w:rPr>
              <w:t xml:space="preserve">grain </w:t>
            </w:r>
            <w:r w:rsidR="0003402C">
              <w:rPr>
                <w:rFonts w:ascii="Arial Narrow" w:hAnsi="Arial Narrow"/>
                <w:sz w:val="20"/>
                <w:szCs w:val="20"/>
              </w:rPr>
              <w:t>yield</w:t>
            </w:r>
          </w:p>
        </w:tc>
        <w:tc>
          <w:tcPr>
            <w:tcW w:w="2104" w:type="dxa"/>
          </w:tcPr>
          <w:p w:rsidR="004D1067" w:rsidRPr="00811604" w:rsidRDefault="004425A3" w:rsidP="002D7D87">
            <w:pPr>
              <w:spacing w:before="60" w:after="60"/>
              <w:rPr>
                <w:rFonts w:ascii="Arial Narrow" w:hAnsi="Arial Narrow"/>
                <w:sz w:val="20"/>
                <w:szCs w:val="20"/>
              </w:rPr>
            </w:pPr>
            <w:r w:rsidRPr="00811604">
              <w:rPr>
                <w:rFonts w:ascii="Arial Narrow" w:hAnsi="Arial Narrow"/>
                <w:sz w:val="20"/>
                <w:szCs w:val="20"/>
              </w:rPr>
              <w:t>Growing</w:t>
            </w:r>
            <w:r w:rsidR="00AF6A4B" w:rsidRPr="00811604">
              <w:rPr>
                <w:rFonts w:ascii="Arial Narrow" w:hAnsi="Arial Narrow"/>
                <w:sz w:val="20"/>
                <w:szCs w:val="20"/>
              </w:rPr>
              <w:t xml:space="preserve"> GM </w:t>
            </w:r>
            <w:r w:rsidR="00A60C50">
              <w:rPr>
                <w:rFonts w:ascii="Arial Narrow" w:hAnsi="Arial Narrow"/>
                <w:sz w:val="20"/>
                <w:szCs w:val="20"/>
              </w:rPr>
              <w:t xml:space="preserve">sorghum </w:t>
            </w:r>
            <w:r w:rsidR="00AF6A4B" w:rsidRPr="00811604">
              <w:rPr>
                <w:rFonts w:ascii="Arial Narrow" w:hAnsi="Arial Narrow"/>
                <w:sz w:val="20"/>
                <w:szCs w:val="20"/>
              </w:rPr>
              <w:t>plants at the trial site</w:t>
            </w:r>
            <w:r w:rsidR="00A60C50">
              <w:rPr>
                <w:rFonts w:ascii="Arial Narrow" w:hAnsi="Arial Narrow"/>
                <w:sz w:val="20"/>
                <w:szCs w:val="20"/>
              </w:rPr>
              <w:t>s</w:t>
            </w:r>
          </w:p>
          <w:p w:rsidR="004D1067" w:rsidRPr="00811604" w:rsidRDefault="004D1067" w:rsidP="002D7D87">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A40A99" w:rsidRPr="00811604" w:rsidRDefault="00A40A99" w:rsidP="00A40A99">
            <w:pPr>
              <w:spacing w:before="60" w:after="60"/>
              <w:contextualSpacing/>
              <w:rPr>
                <w:rFonts w:ascii="Arial Narrow" w:hAnsi="Arial Narrow"/>
                <w:sz w:val="20"/>
                <w:szCs w:val="20"/>
              </w:rPr>
            </w:pPr>
            <w:r w:rsidRPr="00811604">
              <w:rPr>
                <w:rFonts w:ascii="Arial Narrow" w:hAnsi="Arial Narrow"/>
                <w:sz w:val="20"/>
                <w:szCs w:val="20"/>
              </w:rPr>
              <w:t xml:space="preserve">Expression of </w:t>
            </w:r>
            <w:r w:rsidR="00AF6A4B" w:rsidRPr="00811604">
              <w:rPr>
                <w:rFonts w:ascii="Arial Narrow" w:hAnsi="Arial Narrow"/>
                <w:sz w:val="20"/>
                <w:szCs w:val="20"/>
              </w:rPr>
              <w:t xml:space="preserve">introduced </w:t>
            </w:r>
            <w:r w:rsidR="00A60C50">
              <w:rPr>
                <w:rFonts w:ascii="Arial Narrow" w:hAnsi="Arial Narrow"/>
                <w:sz w:val="20"/>
                <w:szCs w:val="20"/>
              </w:rPr>
              <w:t>genetic elements</w:t>
            </w:r>
            <w:r w:rsidRPr="00811604">
              <w:rPr>
                <w:rFonts w:ascii="Arial Narrow" w:hAnsi="Arial Narrow"/>
                <w:sz w:val="20"/>
                <w:szCs w:val="20"/>
              </w:rPr>
              <w:t xml:space="preserve"> in GM plants</w:t>
            </w:r>
          </w:p>
          <w:p w:rsidR="00A40A99" w:rsidRPr="00811604" w:rsidRDefault="00A40A99" w:rsidP="00A40A99">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4D1067" w:rsidRPr="00811604" w:rsidRDefault="004D1067" w:rsidP="00A60C50">
            <w:pPr>
              <w:spacing w:before="60" w:after="60"/>
              <w:contextualSpacing/>
              <w:rPr>
                <w:rFonts w:ascii="Arial Narrow" w:hAnsi="Arial Narrow"/>
                <w:sz w:val="20"/>
                <w:szCs w:val="20"/>
              </w:rPr>
            </w:pPr>
            <w:r w:rsidRPr="00811604">
              <w:rPr>
                <w:rFonts w:ascii="Arial Narrow" w:hAnsi="Arial Narrow"/>
                <w:sz w:val="20"/>
                <w:szCs w:val="20"/>
              </w:rPr>
              <w:t xml:space="preserve">Exposure of people who deal with the </w:t>
            </w:r>
            <w:r w:rsidR="00AA1E12" w:rsidRPr="00811604">
              <w:rPr>
                <w:rFonts w:ascii="Arial Narrow" w:hAnsi="Arial Narrow"/>
                <w:sz w:val="20"/>
                <w:szCs w:val="20"/>
              </w:rPr>
              <w:t xml:space="preserve">GM plant material or </w:t>
            </w:r>
            <w:r w:rsidR="00BD4132" w:rsidRPr="00811604">
              <w:rPr>
                <w:rFonts w:ascii="Arial Narrow" w:hAnsi="Arial Narrow"/>
                <w:sz w:val="20"/>
                <w:szCs w:val="20"/>
              </w:rPr>
              <w:t xml:space="preserve">of </w:t>
            </w:r>
            <w:r w:rsidR="00A60C50">
              <w:rPr>
                <w:rFonts w:ascii="Arial Narrow" w:hAnsi="Arial Narrow"/>
                <w:sz w:val="20"/>
                <w:szCs w:val="20"/>
              </w:rPr>
              <w:t xml:space="preserve">people in the vicinity of </w:t>
            </w:r>
            <w:r w:rsidR="00AA1E12" w:rsidRPr="00811604">
              <w:rPr>
                <w:rFonts w:ascii="Arial Narrow" w:hAnsi="Arial Narrow"/>
                <w:sz w:val="20"/>
                <w:szCs w:val="20"/>
              </w:rPr>
              <w:t>the trial site</w:t>
            </w:r>
            <w:r w:rsidR="00A60C50">
              <w:rPr>
                <w:rFonts w:ascii="Arial Narrow" w:hAnsi="Arial Narrow"/>
                <w:sz w:val="20"/>
                <w:szCs w:val="20"/>
              </w:rPr>
              <w:t>s</w:t>
            </w:r>
          </w:p>
        </w:tc>
        <w:tc>
          <w:tcPr>
            <w:tcW w:w="1701" w:type="dxa"/>
          </w:tcPr>
          <w:p w:rsidR="004D1067" w:rsidRPr="00811604" w:rsidRDefault="004D1067" w:rsidP="00A60C50">
            <w:pPr>
              <w:spacing w:before="60" w:after="60"/>
              <w:rPr>
                <w:rFonts w:ascii="Arial Narrow" w:hAnsi="Arial Narrow"/>
                <w:sz w:val="20"/>
                <w:szCs w:val="20"/>
              </w:rPr>
            </w:pPr>
            <w:r w:rsidRPr="00811604">
              <w:rPr>
                <w:rFonts w:ascii="Arial Narrow" w:hAnsi="Arial Narrow"/>
                <w:sz w:val="20"/>
                <w:szCs w:val="20"/>
              </w:rPr>
              <w:t xml:space="preserve">Toxicity or allergenicity </w:t>
            </w:r>
            <w:r w:rsidR="00AF6A4B" w:rsidRPr="00811604">
              <w:rPr>
                <w:rFonts w:ascii="Arial Narrow" w:hAnsi="Arial Narrow"/>
                <w:sz w:val="20"/>
                <w:szCs w:val="20"/>
              </w:rPr>
              <w:t>to</w:t>
            </w:r>
            <w:r w:rsidRPr="00811604">
              <w:rPr>
                <w:rFonts w:ascii="Arial Narrow" w:hAnsi="Arial Narrow"/>
                <w:sz w:val="20"/>
                <w:szCs w:val="20"/>
              </w:rPr>
              <w:t xml:space="preserve"> people</w:t>
            </w:r>
          </w:p>
        </w:tc>
        <w:tc>
          <w:tcPr>
            <w:tcW w:w="1276" w:type="dxa"/>
          </w:tcPr>
          <w:p w:rsidR="004D1067" w:rsidRPr="00811604" w:rsidRDefault="004D1067" w:rsidP="002D7D87">
            <w:pPr>
              <w:spacing w:before="60" w:after="60"/>
              <w:jc w:val="center"/>
              <w:rPr>
                <w:rFonts w:ascii="Arial Narrow" w:hAnsi="Arial Narrow"/>
                <w:sz w:val="20"/>
                <w:szCs w:val="20"/>
              </w:rPr>
            </w:pPr>
            <w:r w:rsidRPr="00811604">
              <w:rPr>
                <w:rFonts w:ascii="Arial Narrow" w:hAnsi="Arial Narrow"/>
                <w:sz w:val="20"/>
                <w:szCs w:val="20"/>
              </w:rPr>
              <w:t>No</w:t>
            </w:r>
          </w:p>
        </w:tc>
        <w:tc>
          <w:tcPr>
            <w:tcW w:w="2869" w:type="dxa"/>
          </w:tcPr>
          <w:p w:rsidR="004D1067" w:rsidRPr="00811604" w:rsidRDefault="004D1067" w:rsidP="007D0610">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sidRPr="00811604">
              <w:rPr>
                <w:rFonts w:ascii="Arial Narrow" w:hAnsi="Arial Narrow"/>
                <w:sz w:val="20"/>
                <w:szCs w:val="20"/>
                <w:lang w:eastAsia="en-AU"/>
              </w:rPr>
              <w:t xml:space="preserve">GM plant material </w:t>
            </w:r>
            <w:r w:rsidR="004E7C95" w:rsidRPr="00811604">
              <w:rPr>
                <w:rFonts w:ascii="Arial Narrow" w:hAnsi="Arial Narrow"/>
                <w:sz w:val="20"/>
                <w:szCs w:val="20"/>
                <w:lang w:eastAsia="en-AU"/>
              </w:rPr>
              <w:t xml:space="preserve">would </w:t>
            </w:r>
            <w:r w:rsidRPr="00811604">
              <w:rPr>
                <w:rFonts w:ascii="Arial Narrow" w:hAnsi="Arial Narrow"/>
                <w:sz w:val="20"/>
                <w:szCs w:val="20"/>
                <w:lang w:eastAsia="en-AU"/>
              </w:rPr>
              <w:t xml:space="preserve">not be used </w:t>
            </w:r>
            <w:r w:rsidR="00392BC8">
              <w:rPr>
                <w:rFonts w:ascii="Arial Narrow" w:hAnsi="Arial Narrow"/>
                <w:sz w:val="20"/>
                <w:szCs w:val="20"/>
                <w:lang w:eastAsia="en-AU"/>
              </w:rPr>
              <w:t>as</w:t>
            </w:r>
            <w:r w:rsidRPr="00811604">
              <w:rPr>
                <w:rFonts w:ascii="Arial Narrow" w:hAnsi="Arial Narrow"/>
                <w:sz w:val="20"/>
                <w:szCs w:val="20"/>
                <w:lang w:eastAsia="en-AU"/>
              </w:rPr>
              <w:t xml:space="preserve"> human food</w:t>
            </w:r>
            <w:r w:rsidR="00A60C50">
              <w:rPr>
                <w:rFonts w:ascii="Arial Narrow" w:hAnsi="Arial Narrow"/>
                <w:sz w:val="20"/>
                <w:szCs w:val="20"/>
                <w:lang w:eastAsia="en-AU"/>
              </w:rPr>
              <w:t>.</w:t>
            </w:r>
          </w:p>
          <w:p w:rsidR="00B15A7E" w:rsidRPr="00811604" w:rsidRDefault="00392BC8" w:rsidP="007D0610">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Pr>
                <w:rFonts w:ascii="Arial Narrow" w:hAnsi="Arial Narrow"/>
                <w:sz w:val="20"/>
                <w:szCs w:val="20"/>
                <w:lang w:eastAsia="en-AU"/>
              </w:rPr>
              <w:t>The proposed limits and controls would restrict exposure of people to the GM plant material through skin contact or inhalation of pollen</w:t>
            </w:r>
            <w:r w:rsidR="002D7D87" w:rsidRPr="00811604">
              <w:rPr>
                <w:rFonts w:ascii="Arial Narrow" w:hAnsi="Arial Narrow"/>
                <w:sz w:val="20"/>
                <w:szCs w:val="20"/>
                <w:lang w:eastAsia="en-AU"/>
              </w:rPr>
              <w:t>.</w:t>
            </w:r>
          </w:p>
          <w:p w:rsidR="00392BC8" w:rsidRPr="00CF5D92" w:rsidRDefault="009B649B" w:rsidP="00CF5D92">
            <w:pPr>
              <w:numPr>
                <w:ilvl w:val="0"/>
                <w:numId w:val="9"/>
              </w:numPr>
              <w:tabs>
                <w:tab w:val="num" w:pos="229"/>
              </w:tabs>
              <w:suppressAutoHyphens/>
              <w:snapToGrid w:val="0"/>
              <w:spacing w:before="60" w:after="60"/>
              <w:ind w:left="229" w:hanging="229"/>
              <w:rPr>
                <w:rFonts w:ascii="Arial Narrow" w:hAnsi="Arial Narrow"/>
                <w:sz w:val="20"/>
                <w:szCs w:val="20"/>
              </w:rPr>
            </w:pPr>
            <w:r w:rsidRPr="00811604">
              <w:rPr>
                <w:rFonts w:ascii="Arial Narrow" w:hAnsi="Arial Narrow"/>
                <w:sz w:val="20"/>
                <w:szCs w:val="20"/>
                <w:lang w:eastAsia="en-AU"/>
              </w:rPr>
              <w:t>The</w:t>
            </w:r>
            <w:r w:rsidR="00CF5D92">
              <w:rPr>
                <w:rFonts w:ascii="Arial Narrow" w:hAnsi="Arial Narrow"/>
                <w:sz w:val="20"/>
                <w:szCs w:val="20"/>
                <w:lang w:eastAsia="en-AU"/>
              </w:rPr>
              <w:t>re were no adverse health effects on people handling the GM plants in glasshouse trials.</w:t>
            </w:r>
          </w:p>
        </w:tc>
      </w:tr>
      <w:tr w:rsidR="007A72FD" w:rsidRPr="00811604" w:rsidTr="007C5B83">
        <w:trPr>
          <w:cantSplit/>
        </w:trPr>
        <w:tc>
          <w:tcPr>
            <w:tcW w:w="827" w:type="dxa"/>
          </w:tcPr>
          <w:p w:rsidR="007A72FD" w:rsidRPr="00811604" w:rsidRDefault="00577D9F" w:rsidP="002D7D87">
            <w:pPr>
              <w:spacing w:before="60" w:after="60"/>
              <w:jc w:val="center"/>
              <w:rPr>
                <w:rFonts w:ascii="Arial Narrow" w:hAnsi="Arial Narrow"/>
                <w:sz w:val="20"/>
                <w:szCs w:val="20"/>
              </w:rPr>
            </w:pPr>
            <w:r>
              <w:rPr>
                <w:rFonts w:ascii="Arial Narrow" w:hAnsi="Arial Narrow"/>
                <w:sz w:val="20"/>
                <w:szCs w:val="20"/>
              </w:rPr>
              <w:t>2</w:t>
            </w:r>
          </w:p>
        </w:tc>
        <w:tc>
          <w:tcPr>
            <w:tcW w:w="1146" w:type="dxa"/>
          </w:tcPr>
          <w:p w:rsidR="007A72FD" w:rsidRPr="00811604" w:rsidRDefault="007A72FD" w:rsidP="00004F64">
            <w:pPr>
              <w:spacing w:before="60" w:after="60"/>
              <w:rPr>
                <w:rFonts w:ascii="Arial Narrow" w:hAnsi="Arial Narrow"/>
                <w:sz w:val="20"/>
                <w:szCs w:val="20"/>
              </w:rPr>
            </w:pPr>
            <w:r>
              <w:rPr>
                <w:rFonts w:ascii="Arial Narrow" w:hAnsi="Arial Narrow"/>
                <w:sz w:val="20"/>
                <w:szCs w:val="20"/>
              </w:rPr>
              <w:t>Introduced genetic elements conferring altered grain quality</w:t>
            </w:r>
            <w:r w:rsidR="00F24A4C">
              <w:rPr>
                <w:rFonts w:ascii="Arial Narrow" w:hAnsi="Arial Narrow"/>
                <w:sz w:val="20"/>
                <w:szCs w:val="20"/>
              </w:rPr>
              <w:t xml:space="preserve"> or </w:t>
            </w:r>
            <w:r w:rsidR="00E05291">
              <w:rPr>
                <w:rFonts w:ascii="Arial Narrow" w:hAnsi="Arial Narrow"/>
                <w:sz w:val="20"/>
                <w:szCs w:val="20"/>
              </w:rPr>
              <w:t xml:space="preserve">grain </w:t>
            </w:r>
            <w:r w:rsidR="00004F64">
              <w:rPr>
                <w:rFonts w:ascii="Arial Narrow" w:hAnsi="Arial Narrow"/>
                <w:sz w:val="20"/>
                <w:szCs w:val="20"/>
              </w:rPr>
              <w:t>yield</w:t>
            </w:r>
          </w:p>
        </w:tc>
        <w:tc>
          <w:tcPr>
            <w:tcW w:w="2104" w:type="dxa"/>
          </w:tcPr>
          <w:p w:rsidR="007A72FD" w:rsidRPr="00811604" w:rsidRDefault="007A72FD" w:rsidP="00A80F68">
            <w:pPr>
              <w:spacing w:before="60" w:after="60"/>
              <w:rPr>
                <w:rFonts w:ascii="Arial Narrow" w:hAnsi="Arial Narrow"/>
                <w:sz w:val="20"/>
                <w:szCs w:val="20"/>
              </w:rPr>
            </w:pPr>
            <w:r w:rsidRPr="00811604">
              <w:rPr>
                <w:rFonts w:ascii="Arial Narrow" w:hAnsi="Arial Narrow"/>
                <w:sz w:val="20"/>
                <w:szCs w:val="20"/>
              </w:rPr>
              <w:t xml:space="preserve">Growing GM </w:t>
            </w:r>
            <w:r>
              <w:rPr>
                <w:rFonts w:ascii="Arial Narrow" w:hAnsi="Arial Narrow"/>
                <w:sz w:val="20"/>
                <w:szCs w:val="20"/>
              </w:rPr>
              <w:t xml:space="preserve">sorghum </w:t>
            </w:r>
            <w:r w:rsidRPr="00811604">
              <w:rPr>
                <w:rFonts w:ascii="Arial Narrow" w:hAnsi="Arial Narrow"/>
                <w:sz w:val="20"/>
                <w:szCs w:val="20"/>
              </w:rPr>
              <w:t>plants at the trial site</w:t>
            </w:r>
            <w:r>
              <w:rPr>
                <w:rFonts w:ascii="Arial Narrow" w:hAnsi="Arial Narrow"/>
                <w:sz w:val="20"/>
                <w:szCs w:val="20"/>
              </w:rPr>
              <w:t>s</w:t>
            </w:r>
          </w:p>
          <w:p w:rsidR="007A72FD" w:rsidRPr="00811604" w:rsidRDefault="007A72FD" w:rsidP="00A80F68">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7A72FD" w:rsidRPr="00811604" w:rsidRDefault="007A72FD" w:rsidP="00A80F68">
            <w:pPr>
              <w:spacing w:before="60" w:after="60"/>
              <w:contextualSpacing/>
              <w:rPr>
                <w:rFonts w:ascii="Arial Narrow" w:hAnsi="Arial Narrow"/>
                <w:sz w:val="20"/>
                <w:szCs w:val="20"/>
              </w:rPr>
            </w:pPr>
            <w:r w:rsidRPr="00811604">
              <w:rPr>
                <w:rFonts w:ascii="Arial Narrow" w:hAnsi="Arial Narrow"/>
                <w:sz w:val="20"/>
                <w:szCs w:val="20"/>
              </w:rPr>
              <w:t xml:space="preserve">Expression of introduced </w:t>
            </w:r>
            <w:r>
              <w:rPr>
                <w:rFonts w:ascii="Arial Narrow" w:hAnsi="Arial Narrow"/>
                <w:sz w:val="20"/>
                <w:szCs w:val="20"/>
              </w:rPr>
              <w:t>genetic elements</w:t>
            </w:r>
            <w:r w:rsidRPr="00811604">
              <w:rPr>
                <w:rFonts w:ascii="Arial Narrow" w:hAnsi="Arial Narrow"/>
                <w:sz w:val="20"/>
                <w:szCs w:val="20"/>
              </w:rPr>
              <w:t xml:space="preserve"> in GM plants</w:t>
            </w:r>
          </w:p>
          <w:p w:rsidR="007A72FD" w:rsidRPr="00811604" w:rsidRDefault="007A72FD" w:rsidP="00A80F68">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7A72FD" w:rsidRPr="00811604" w:rsidRDefault="007A72FD" w:rsidP="00577D9F">
            <w:pPr>
              <w:spacing w:before="60" w:after="60"/>
              <w:contextualSpacing/>
              <w:rPr>
                <w:rFonts w:ascii="Arial Narrow" w:hAnsi="Arial Narrow"/>
                <w:sz w:val="20"/>
                <w:szCs w:val="20"/>
              </w:rPr>
            </w:pPr>
            <w:r w:rsidRPr="00811604">
              <w:rPr>
                <w:rFonts w:ascii="Arial Narrow" w:hAnsi="Arial Narrow"/>
                <w:sz w:val="20"/>
                <w:szCs w:val="20"/>
              </w:rPr>
              <w:t xml:space="preserve">Exposure of </w:t>
            </w:r>
            <w:r>
              <w:rPr>
                <w:rFonts w:ascii="Arial Narrow" w:hAnsi="Arial Narrow"/>
                <w:sz w:val="20"/>
                <w:szCs w:val="20"/>
              </w:rPr>
              <w:t>animals</w:t>
            </w:r>
            <w:r w:rsidR="00577D9F">
              <w:rPr>
                <w:rFonts w:ascii="Arial Narrow" w:hAnsi="Arial Narrow"/>
                <w:sz w:val="20"/>
                <w:szCs w:val="20"/>
              </w:rPr>
              <w:t xml:space="preserve"> eating GM plant material</w:t>
            </w:r>
          </w:p>
        </w:tc>
        <w:tc>
          <w:tcPr>
            <w:tcW w:w="1701" w:type="dxa"/>
          </w:tcPr>
          <w:p w:rsidR="007A72FD" w:rsidRPr="00811604" w:rsidRDefault="007A72FD" w:rsidP="007A72FD">
            <w:pPr>
              <w:spacing w:before="60" w:after="60"/>
              <w:rPr>
                <w:rFonts w:ascii="Arial Narrow" w:hAnsi="Arial Narrow"/>
                <w:sz w:val="20"/>
                <w:szCs w:val="20"/>
              </w:rPr>
            </w:pPr>
            <w:r w:rsidRPr="00811604">
              <w:rPr>
                <w:rFonts w:ascii="Arial Narrow" w:hAnsi="Arial Narrow"/>
                <w:sz w:val="20"/>
                <w:szCs w:val="20"/>
              </w:rPr>
              <w:t xml:space="preserve">Toxicity </w:t>
            </w:r>
            <w:r>
              <w:rPr>
                <w:rFonts w:ascii="Arial Narrow" w:hAnsi="Arial Narrow"/>
                <w:sz w:val="20"/>
                <w:szCs w:val="20"/>
              </w:rPr>
              <w:t>to desirable animals</w:t>
            </w:r>
          </w:p>
        </w:tc>
        <w:tc>
          <w:tcPr>
            <w:tcW w:w="1276" w:type="dxa"/>
          </w:tcPr>
          <w:p w:rsidR="007A72FD" w:rsidRPr="00811604" w:rsidRDefault="007A72FD" w:rsidP="00A80F68">
            <w:pPr>
              <w:spacing w:before="60" w:after="60"/>
              <w:jc w:val="center"/>
              <w:rPr>
                <w:rFonts w:ascii="Arial Narrow" w:hAnsi="Arial Narrow"/>
                <w:sz w:val="20"/>
                <w:szCs w:val="20"/>
              </w:rPr>
            </w:pPr>
            <w:r w:rsidRPr="00811604">
              <w:rPr>
                <w:rFonts w:ascii="Arial Narrow" w:hAnsi="Arial Narrow"/>
                <w:sz w:val="20"/>
                <w:szCs w:val="20"/>
              </w:rPr>
              <w:t>No</w:t>
            </w:r>
          </w:p>
        </w:tc>
        <w:tc>
          <w:tcPr>
            <w:tcW w:w="2869" w:type="dxa"/>
          </w:tcPr>
          <w:p w:rsidR="007A72FD" w:rsidRPr="00811604" w:rsidRDefault="007A72FD" w:rsidP="00A80F68">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sidRPr="00811604">
              <w:rPr>
                <w:rFonts w:ascii="Arial Narrow" w:hAnsi="Arial Narrow"/>
                <w:sz w:val="20"/>
                <w:szCs w:val="20"/>
                <w:lang w:eastAsia="en-AU"/>
              </w:rPr>
              <w:t xml:space="preserve">GM plant material would not be used </w:t>
            </w:r>
            <w:r w:rsidR="00EA1F83">
              <w:rPr>
                <w:rFonts w:ascii="Arial Narrow" w:hAnsi="Arial Narrow"/>
                <w:sz w:val="20"/>
                <w:szCs w:val="20"/>
                <w:lang w:eastAsia="en-AU"/>
              </w:rPr>
              <w:t>as livestock feed</w:t>
            </w:r>
            <w:r w:rsidR="001274E8">
              <w:rPr>
                <w:rFonts w:ascii="Arial Narrow" w:hAnsi="Arial Narrow"/>
                <w:sz w:val="20"/>
                <w:szCs w:val="20"/>
                <w:lang w:eastAsia="en-AU"/>
              </w:rPr>
              <w:t xml:space="preserve"> except in a poultry feeding trial</w:t>
            </w:r>
            <w:r>
              <w:rPr>
                <w:rFonts w:ascii="Arial Narrow" w:hAnsi="Arial Narrow"/>
                <w:sz w:val="20"/>
                <w:szCs w:val="20"/>
                <w:lang w:eastAsia="en-AU"/>
              </w:rPr>
              <w:t>.</w:t>
            </w:r>
          </w:p>
          <w:p w:rsidR="007A72FD" w:rsidRPr="0000084A" w:rsidRDefault="007A72FD" w:rsidP="00251BA3">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sidRPr="00811604">
              <w:rPr>
                <w:rFonts w:ascii="Arial Narrow" w:hAnsi="Arial Narrow"/>
                <w:sz w:val="20"/>
                <w:szCs w:val="20"/>
                <w:lang w:eastAsia="en-AU"/>
              </w:rPr>
              <w:t>The small</w:t>
            </w:r>
            <w:r>
              <w:rPr>
                <w:rFonts w:ascii="Arial Narrow" w:hAnsi="Arial Narrow"/>
                <w:sz w:val="20"/>
                <w:szCs w:val="20"/>
                <w:lang w:eastAsia="en-AU"/>
              </w:rPr>
              <w:t xml:space="preserve"> size and short duration</w:t>
            </w:r>
            <w:r w:rsidRPr="00811604">
              <w:rPr>
                <w:rFonts w:ascii="Arial Narrow" w:hAnsi="Arial Narrow"/>
                <w:sz w:val="20"/>
                <w:szCs w:val="20"/>
                <w:lang w:eastAsia="en-AU"/>
              </w:rPr>
              <w:t xml:space="preserve"> of the </w:t>
            </w:r>
            <w:r w:rsidR="0000084A">
              <w:rPr>
                <w:rFonts w:ascii="Arial Narrow" w:hAnsi="Arial Narrow"/>
                <w:sz w:val="20"/>
                <w:szCs w:val="20"/>
                <w:lang w:eastAsia="en-AU"/>
              </w:rPr>
              <w:t xml:space="preserve">proposed </w:t>
            </w:r>
            <w:r w:rsidRPr="00811604">
              <w:rPr>
                <w:rFonts w:ascii="Arial Narrow" w:hAnsi="Arial Narrow"/>
                <w:sz w:val="20"/>
                <w:szCs w:val="20"/>
                <w:lang w:eastAsia="en-AU"/>
              </w:rPr>
              <w:t xml:space="preserve">trial would minimise exposure of </w:t>
            </w:r>
            <w:r w:rsidR="00251BA3">
              <w:rPr>
                <w:rFonts w:ascii="Arial Narrow" w:hAnsi="Arial Narrow"/>
                <w:sz w:val="20"/>
                <w:szCs w:val="20"/>
                <w:lang w:eastAsia="en-AU"/>
              </w:rPr>
              <w:t xml:space="preserve">native animals, birds or desirable insects </w:t>
            </w:r>
            <w:r w:rsidRPr="00811604">
              <w:rPr>
                <w:rFonts w:ascii="Arial Narrow" w:hAnsi="Arial Narrow"/>
                <w:sz w:val="20"/>
                <w:szCs w:val="20"/>
                <w:lang w:eastAsia="en-AU"/>
              </w:rPr>
              <w:t>to the GM plant material.</w:t>
            </w:r>
          </w:p>
        </w:tc>
      </w:tr>
      <w:tr w:rsidR="00B6717B" w:rsidRPr="00811604" w:rsidTr="007C5B83">
        <w:trPr>
          <w:cantSplit/>
        </w:trPr>
        <w:tc>
          <w:tcPr>
            <w:tcW w:w="827" w:type="dxa"/>
          </w:tcPr>
          <w:p w:rsidR="00B6717B" w:rsidRPr="00811604" w:rsidRDefault="00B6717B" w:rsidP="00E8584E">
            <w:pPr>
              <w:spacing w:before="60" w:after="60"/>
              <w:jc w:val="center"/>
              <w:rPr>
                <w:rFonts w:ascii="Arial Narrow" w:hAnsi="Arial Narrow"/>
                <w:sz w:val="20"/>
                <w:szCs w:val="20"/>
              </w:rPr>
            </w:pPr>
            <w:r>
              <w:rPr>
                <w:rFonts w:ascii="Arial Narrow" w:hAnsi="Arial Narrow"/>
                <w:sz w:val="20"/>
                <w:szCs w:val="20"/>
              </w:rPr>
              <w:lastRenderedPageBreak/>
              <w:t>3</w:t>
            </w:r>
          </w:p>
        </w:tc>
        <w:tc>
          <w:tcPr>
            <w:tcW w:w="1146" w:type="dxa"/>
          </w:tcPr>
          <w:p w:rsidR="00B6717B" w:rsidRPr="00811604" w:rsidRDefault="00B6717B" w:rsidP="00004F64">
            <w:pPr>
              <w:spacing w:before="60" w:after="60"/>
              <w:rPr>
                <w:rFonts w:ascii="Arial Narrow" w:hAnsi="Arial Narrow"/>
                <w:sz w:val="20"/>
                <w:szCs w:val="20"/>
              </w:rPr>
            </w:pPr>
            <w:r>
              <w:rPr>
                <w:rFonts w:ascii="Arial Narrow" w:hAnsi="Arial Narrow"/>
                <w:sz w:val="20"/>
                <w:szCs w:val="20"/>
              </w:rPr>
              <w:t>Introduced genetic elements conferring altered grain quality</w:t>
            </w:r>
            <w:r w:rsidR="00F24A4C">
              <w:rPr>
                <w:rFonts w:ascii="Arial Narrow" w:hAnsi="Arial Narrow"/>
                <w:sz w:val="20"/>
                <w:szCs w:val="20"/>
              </w:rPr>
              <w:t xml:space="preserve"> or </w:t>
            </w:r>
            <w:r w:rsidR="00E05291">
              <w:rPr>
                <w:rFonts w:ascii="Arial Narrow" w:hAnsi="Arial Narrow"/>
                <w:sz w:val="20"/>
                <w:szCs w:val="20"/>
              </w:rPr>
              <w:t xml:space="preserve">grain </w:t>
            </w:r>
            <w:r w:rsidR="00004F64">
              <w:rPr>
                <w:rFonts w:ascii="Arial Narrow" w:hAnsi="Arial Narrow"/>
                <w:sz w:val="20"/>
                <w:szCs w:val="20"/>
              </w:rPr>
              <w:t>yield</w:t>
            </w:r>
          </w:p>
        </w:tc>
        <w:tc>
          <w:tcPr>
            <w:tcW w:w="2104" w:type="dxa"/>
          </w:tcPr>
          <w:p w:rsidR="00B6717B" w:rsidRPr="00811604" w:rsidRDefault="00B6717B" w:rsidP="00E8584E">
            <w:pPr>
              <w:spacing w:before="60" w:after="60"/>
              <w:rPr>
                <w:rFonts w:ascii="Arial Narrow" w:hAnsi="Arial Narrow"/>
                <w:sz w:val="20"/>
                <w:szCs w:val="20"/>
              </w:rPr>
            </w:pPr>
            <w:r w:rsidRPr="00811604">
              <w:rPr>
                <w:rFonts w:ascii="Arial Narrow" w:hAnsi="Arial Narrow"/>
                <w:sz w:val="20"/>
                <w:szCs w:val="20"/>
              </w:rPr>
              <w:t xml:space="preserve">Growing GM </w:t>
            </w:r>
            <w:r>
              <w:rPr>
                <w:rFonts w:ascii="Arial Narrow" w:hAnsi="Arial Narrow"/>
                <w:sz w:val="20"/>
                <w:szCs w:val="20"/>
              </w:rPr>
              <w:t xml:space="preserve">sorghum </w:t>
            </w:r>
            <w:r w:rsidRPr="00811604">
              <w:rPr>
                <w:rFonts w:ascii="Arial Narrow" w:hAnsi="Arial Narrow"/>
                <w:sz w:val="20"/>
                <w:szCs w:val="20"/>
              </w:rPr>
              <w:t>plants at the trial site</w:t>
            </w:r>
            <w:r>
              <w:rPr>
                <w:rFonts w:ascii="Arial Narrow" w:hAnsi="Arial Narrow"/>
                <w:sz w:val="20"/>
                <w:szCs w:val="20"/>
              </w:rPr>
              <w:t>s</w:t>
            </w:r>
          </w:p>
          <w:p w:rsidR="00B6717B" w:rsidRPr="00811604" w:rsidRDefault="00B6717B" w:rsidP="00E8584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B6717B" w:rsidRPr="00811604" w:rsidRDefault="00B6717B" w:rsidP="00E8584E">
            <w:pPr>
              <w:spacing w:before="60" w:after="60"/>
              <w:contextualSpacing/>
              <w:rPr>
                <w:rFonts w:ascii="Arial Narrow" w:hAnsi="Arial Narrow"/>
                <w:sz w:val="20"/>
                <w:szCs w:val="20"/>
              </w:rPr>
            </w:pPr>
            <w:r w:rsidRPr="00811604">
              <w:rPr>
                <w:rFonts w:ascii="Arial Narrow" w:hAnsi="Arial Narrow"/>
                <w:sz w:val="20"/>
                <w:szCs w:val="20"/>
              </w:rPr>
              <w:t xml:space="preserve">Persistence of GM </w:t>
            </w:r>
            <w:r>
              <w:rPr>
                <w:rFonts w:ascii="Arial Narrow" w:hAnsi="Arial Narrow"/>
                <w:sz w:val="20"/>
                <w:szCs w:val="20"/>
              </w:rPr>
              <w:t>plants</w:t>
            </w:r>
            <w:r w:rsidRPr="00811604">
              <w:rPr>
                <w:rFonts w:ascii="Arial Narrow" w:hAnsi="Arial Narrow"/>
                <w:sz w:val="20"/>
                <w:szCs w:val="20"/>
              </w:rPr>
              <w:t xml:space="preserve"> after completion of the trial </w:t>
            </w:r>
          </w:p>
          <w:p w:rsidR="00B6717B" w:rsidRPr="00811604" w:rsidRDefault="00B6717B" w:rsidP="00E8584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B6717B" w:rsidRPr="00811604" w:rsidRDefault="00B6717B" w:rsidP="00E8584E">
            <w:pPr>
              <w:spacing w:before="60" w:after="60"/>
              <w:contextualSpacing/>
              <w:rPr>
                <w:rFonts w:ascii="Arial Narrow" w:hAnsi="Arial Narrow"/>
                <w:sz w:val="20"/>
                <w:szCs w:val="20"/>
              </w:rPr>
            </w:pPr>
            <w:r w:rsidRPr="00811604">
              <w:rPr>
                <w:rFonts w:ascii="Arial Narrow" w:hAnsi="Arial Narrow"/>
                <w:sz w:val="20"/>
                <w:szCs w:val="20"/>
              </w:rPr>
              <w:t>Establishment of volunteer GM plants in the environment</w:t>
            </w:r>
          </w:p>
          <w:p w:rsidR="00B6717B" w:rsidRPr="00811604" w:rsidRDefault="00B6717B" w:rsidP="00E8584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B6717B" w:rsidRPr="00811604" w:rsidRDefault="00B6717B" w:rsidP="00E8584E">
            <w:pPr>
              <w:spacing w:before="60" w:after="60"/>
              <w:contextualSpacing/>
              <w:rPr>
                <w:rFonts w:ascii="Arial Narrow" w:hAnsi="Arial Narrow"/>
                <w:sz w:val="20"/>
                <w:szCs w:val="20"/>
              </w:rPr>
            </w:pPr>
            <w:r>
              <w:rPr>
                <w:rFonts w:ascii="Arial Narrow" w:hAnsi="Arial Narrow"/>
                <w:sz w:val="20"/>
                <w:szCs w:val="20"/>
              </w:rPr>
              <w:t>Expression of introduced genetic elements</w:t>
            </w:r>
            <w:r w:rsidRPr="00811604">
              <w:rPr>
                <w:rFonts w:ascii="Arial Narrow" w:hAnsi="Arial Narrow"/>
                <w:sz w:val="20"/>
                <w:szCs w:val="20"/>
              </w:rPr>
              <w:t xml:space="preserve"> in the volunteer plants</w:t>
            </w:r>
          </w:p>
        </w:tc>
        <w:tc>
          <w:tcPr>
            <w:tcW w:w="1701" w:type="dxa"/>
          </w:tcPr>
          <w:p w:rsidR="00B6717B" w:rsidRDefault="00B6717B" w:rsidP="00E8584E">
            <w:pPr>
              <w:spacing w:before="60" w:after="60"/>
              <w:rPr>
                <w:rFonts w:ascii="Arial Narrow" w:hAnsi="Arial Narrow"/>
                <w:sz w:val="20"/>
                <w:szCs w:val="20"/>
              </w:rPr>
            </w:pPr>
            <w:r w:rsidRPr="00811604">
              <w:rPr>
                <w:rFonts w:ascii="Arial Narrow" w:hAnsi="Arial Narrow"/>
                <w:sz w:val="20"/>
                <w:szCs w:val="20"/>
              </w:rPr>
              <w:t>Toxicity or allergenicity to</w:t>
            </w:r>
            <w:r>
              <w:rPr>
                <w:rFonts w:ascii="Arial Narrow" w:hAnsi="Arial Narrow"/>
                <w:sz w:val="20"/>
                <w:szCs w:val="20"/>
              </w:rPr>
              <w:t xml:space="preserve"> people</w:t>
            </w:r>
          </w:p>
          <w:p w:rsidR="00B6717B" w:rsidRDefault="00B6717B" w:rsidP="00E8584E">
            <w:pPr>
              <w:spacing w:before="60" w:after="60"/>
              <w:rPr>
                <w:rFonts w:ascii="Arial Narrow" w:hAnsi="Arial Narrow"/>
                <w:sz w:val="20"/>
                <w:szCs w:val="20"/>
              </w:rPr>
            </w:pPr>
            <w:r>
              <w:rPr>
                <w:rFonts w:ascii="Arial Narrow" w:hAnsi="Arial Narrow"/>
                <w:sz w:val="20"/>
                <w:szCs w:val="20"/>
              </w:rPr>
              <w:t>OR</w:t>
            </w:r>
          </w:p>
          <w:p w:rsidR="00B6717B" w:rsidRPr="00811604" w:rsidRDefault="00B6717B" w:rsidP="00E8584E">
            <w:pPr>
              <w:spacing w:before="60" w:after="60"/>
              <w:rPr>
                <w:rFonts w:ascii="Arial Narrow" w:hAnsi="Arial Narrow"/>
                <w:sz w:val="20"/>
                <w:szCs w:val="20"/>
              </w:rPr>
            </w:pPr>
            <w:r>
              <w:rPr>
                <w:rFonts w:ascii="Arial Narrow" w:hAnsi="Arial Narrow"/>
                <w:sz w:val="20"/>
                <w:szCs w:val="20"/>
              </w:rPr>
              <w:t>T</w:t>
            </w:r>
            <w:r w:rsidRPr="00811604">
              <w:rPr>
                <w:rFonts w:ascii="Arial Narrow" w:hAnsi="Arial Narrow"/>
                <w:sz w:val="20"/>
                <w:szCs w:val="20"/>
              </w:rPr>
              <w:t xml:space="preserve">oxicity to desirable </w:t>
            </w:r>
            <w:r>
              <w:rPr>
                <w:rFonts w:ascii="Arial Narrow" w:hAnsi="Arial Narrow"/>
                <w:sz w:val="20"/>
                <w:szCs w:val="20"/>
              </w:rPr>
              <w:t>animals</w:t>
            </w:r>
          </w:p>
          <w:p w:rsidR="00B6717B" w:rsidRPr="00811604" w:rsidRDefault="00B6717B" w:rsidP="00E8584E">
            <w:pPr>
              <w:spacing w:before="60" w:after="60"/>
              <w:rPr>
                <w:rFonts w:ascii="Arial Narrow" w:hAnsi="Arial Narrow"/>
                <w:sz w:val="20"/>
                <w:szCs w:val="20"/>
              </w:rPr>
            </w:pPr>
            <w:r w:rsidRPr="00811604">
              <w:rPr>
                <w:rFonts w:ascii="Arial Narrow" w:hAnsi="Arial Narrow"/>
                <w:sz w:val="20"/>
                <w:szCs w:val="20"/>
              </w:rPr>
              <w:t>OR</w:t>
            </w:r>
          </w:p>
          <w:p w:rsidR="00B6717B" w:rsidRDefault="00B6717B" w:rsidP="00E8584E">
            <w:pPr>
              <w:spacing w:before="60" w:after="60"/>
              <w:rPr>
                <w:rFonts w:ascii="Arial Narrow" w:hAnsi="Arial Narrow"/>
                <w:sz w:val="20"/>
                <w:szCs w:val="20"/>
              </w:rPr>
            </w:pPr>
            <w:r w:rsidRPr="00811604">
              <w:rPr>
                <w:rFonts w:ascii="Arial Narrow" w:hAnsi="Arial Narrow"/>
                <w:sz w:val="20"/>
                <w:szCs w:val="20"/>
              </w:rPr>
              <w:t>Reduced establishment or yield of desirable plants</w:t>
            </w:r>
          </w:p>
          <w:p w:rsidR="00B6717B" w:rsidRDefault="00B6717B" w:rsidP="00E8584E">
            <w:pPr>
              <w:spacing w:before="60" w:after="60"/>
              <w:rPr>
                <w:rFonts w:ascii="Arial Narrow" w:hAnsi="Arial Narrow"/>
                <w:sz w:val="20"/>
                <w:szCs w:val="20"/>
              </w:rPr>
            </w:pPr>
            <w:r>
              <w:rPr>
                <w:rFonts w:ascii="Arial Narrow" w:hAnsi="Arial Narrow"/>
                <w:sz w:val="20"/>
                <w:szCs w:val="20"/>
              </w:rPr>
              <w:t>OR</w:t>
            </w:r>
          </w:p>
          <w:p w:rsidR="00B6717B" w:rsidRPr="00811604" w:rsidRDefault="00B6717B" w:rsidP="00E8584E">
            <w:pPr>
              <w:spacing w:before="60" w:after="60"/>
              <w:rPr>
                <w:rFonts w:ascii="Arial Narrow" w:hAnsi="Arial Narrow"/>
                <w:sz w:val="20"/>
                <w:szCs w:val="20"/>
              </w:rPr>
            </w:pPr>
            <w:r>
              <w:rPr>
                <w:rFonts w:ascii="Arial Narrow" w:hAnsi="Arial Narrow"/>
                <w:sz w:val="20"/>
                <w:szCs w:val="20"/>
              </w:rPr>
              <w:t>Increased levels of pests or pathogens</w:t>
            </w:r>
          </w:p>
        </w:tc>
        <w:tc>
          <w:tcPr>
            <w:tcW w:w="1276" w:type="dxa"/>
          </w:tcPr>
          <w:p w:rsidR="00B6717B" w:rsidRPr="00811604" w:rsidRDefault="00B6717B" w:rsidP="00E8584E">
            <w:pPr>
              <w:spacing w:before="60" w:after="60"/>
              <w:jc w:val="center"/>
              <w:rPr>
                <w:rFonts w:ascii="Arial Narrow" w:hAnsi="Arial Narrow"/>
                <w:sz w:val="20"/>
                <w:szCs w:val="20"/>
              </w:rPr>
            </w:pPr>
            <w:r w:rsidRPr="00811604">
              <w:rPr>
                <w:rFonts w:ascii="Arial Narrow" w:hAnsi="Arial Narrow"/>
                <w:sz w:val="20"/>
                <w:szCs w:val="20"/>
              </w:rPr>
              <w:t>No</w:t>
            </w:r>
          </w:p>
        </w:tc>
        <w:tc>
          <w:tcPr>
            <w:tcW w:w="2869" w:type="dxa"/>
          </w:tcPr>
          <w:p w:rsidR="00B6717B" w:rsidRPr="00811604" w:rsidRDefault="00B6717B" w:rsidP="00E8584E">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sidRPr="00811604">
              <w:rPr>
                <w:rFonts w:ascii="Arial Narrow" w:hAnsi="Arial Narrow"/>
                <w:sz w:val="20"/>
                <w:szCs w:val="20"/>
                <w:lang w:eastAsia="en-AU"/>
              </w:rPr>
              <w:t xml:space="preserve">The </w:t>
            </w:r>
            <w:r w:rsidRPr="00021E97">
              <w:rPr>
                <w:rFonts w:ascii="Arial Narrow" w:hAnsi="Arial Narrow"/>
                <w:sz w:val="20"/>
                <w:szCs w:val="20"/>
                <w:lang w:eastAsia="en-AU"/>
              </w:rPr>
              <w:t>proposed controls would minimise persistence of GMOs after completion of the trial</w:t>
            </w:r>
            <w:r w:rsidRPr="00811604">
              <w:rPr>
                <w:rFonts w:ascii="Arial Narrow" w:hAnsi="Arial Narrow"/>
                <w:sz w:val="20"/>
                <w:szCs w:val="20"/>
                <w:lang w:eastAsia="en-AU"/>
              </w:rPr>
              <w:t>.</w:t>
            </w:r>
          </w:p>
          <w:p w:rsidR="00B6717B" w:rsidRPr="00021E97" w:rsidRDefault="00B6717B" w:rsidP="00E8584E">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Pr>
                <w:rFonts w:ascii="Arial Narrow" w:hAnsi="Arial Narrow"/>
                <w:sz w:val="20"/>
                <w:szCs w:val="20"/>
                <w:lang w:eastAsia="en-AU"/>
              </w:rPr>
              <w:t>S</w:t>
            </w:r>
            <w:r w:rsidRPr="00021E97">
              <w:rPr>
                <w:rFonts w:ascii="Arial Narrow" w:hAnsi="Arial Narrow"/>
                <w:sz w:val="20"/>
                <w:szCs w:val="20"/>
                <w:lang w:eastAsia="en-AU"/>
              </w:rPr>
              <w:t>orghum has limited ability to establish ongoing volunteer populations in the environment</w:t>
            </w:r>
            <w:r w:rsidRPr="00811604">
              <w:rPr>
                <w:rFonts w:ascii="Arial Narrow" w:hAnsi="Arial Narrow"/>
                <w:sz w:val="20"/>
                <w:szCs w:val="20"/>
                <w:lang w:eastAsia="en-AU"/>
              </w:rPr>
              <w:t>.</w:t>
            </w:r>
          </w:p>
        </w:tc>
      </w:tr>
      <w:tr w:rsidR="00567FB8" w:rsidRPr="00021E97" w:rsidTr="00E8584E">
        <w:trPr>
          <w:cantSplit/>
        </w:trPr>
        <w:tc>
          <w:tcPr>
            <w:tcW w:w="827" w:type="dxa"/>
          </w:tcPr>
          <w:p w:rsidR="00567FB8" w:rsidRPr="00811604" w:rsidRDefault="00567FB8" w:rsidP="00E8584E">
            <w:pPr>
              <w:spacing w:before="60" w:after="60"/>
              <w:jc w:val="center"/>
              <w:rPr>
                <w:rFonts w:ascii="Arial Narrow" w:hAnsi="Arial Narrow"/>
                <w:sz w:val="20"/>
                <w:szCs w:val="20"/>
              </w:rPr>
            </w:pPr>
            <w:r>
              <w:rPr>
                <w:rFonts w:ascii="Arial Narrow" w:hAnsi="Arial Narrow"/>
                <w:sz w:val="20"/>
                <w:szCs w:val="20"/>
              </w:rPr>
              <w:t>4</w:t>
            </w:r>
          </w:p>
        </w:tc>
        <w:tc>
          <w:tcPr>
            <w:tcW w:w="1146" w:type="dxa"/>
          </w:tcPr>
          <w:p w:rsidR="00567FB8" w:rsidRPr="00811604" w:rsidRDefault="00567FB8" w:rsidP="00004F64">
            <w:pPr>
              <w:spacing w:before="60" w:after="60"/>
              <w:rPr>
                <w:rFonts w:ascii="Arial Narrow" w:hAnsi="Arial Narrow"/>
                <w:sz w:val="20"/>
                <w:szCs w:val="20"/>
              </w:rPr>
            </w:pPr>
            <w:r>
              <w:rPr>
                <w:rFonts w:ascii="Arial Narrow" w:hAnsi="Arial Narrow"/>
                <w:sz w:val="20"/>
                <w:szCs w:val="20"/>
              </w:rPr>
              <w:t>Introduced genetic elements conferring altered grain quality</w:t>
            </w:r>
            <w:r w:rsidR="00F24A4C">
              <w:rPr>
                <w:rFonts w:ascii="Arial Narrow" w:hAnsi="Arial Narrow"/>
                <w:sz w:val="20"/>
                <w:szCs w:val="20"/>
              </w:rPr>
              <w:t xml:space="preserve"> or </w:t>
            </w:r>
            <w:r w:rsidR="00E05291">
              <w:rPr>
                <w:rFonts w:ascii="Arial Narrow" w:hAnsi="Arial Narrow"/>
                <w:sz w:val="20"/>
                <w:szCs w:val="20"/>
              </w:rPr>
              <w:t xml:space="preserve">grain </w:t>
            </w:r>
            <w:r w:rsidR="00004F64">
              <w:rPr>
                <w:rFonts w:ascii="Arial Narrow" w:hAnsi="Arial Narrow"/>
                <w:sz w:val="20"/>
                <w:szCs w:val="20"/>
              </w:rPr>
              <w:t>yield</w:t>
            </w:r>
          </w:p>
        </w:tc>
        <w:tc>
          <w:tcPr>
            <w:tcW w:w="2104" w:type="dxa"/>
          </w:tcPr>
          <w:p w:rsidR="00567FB8" w:rsidRPr="00811604" w:rsidRDefault="00567FB8" w:rsidP="00E8584E">
            <w:pPr>
              <w:spacing w:before="60" w:after="60"/>
              <w:rPr>
                <w:rFonts w:ascii="Arial Narrow" w:hAnsi="Arial Narrow"/>
                <w:sz w:val="20"/>
                <w:szCs w:val="20"/>
              </w:rPr>
            </w:pPr>
            <w:r w:rsidRPr="00811604">
              <w:rPr>
                <w:rFonts w:ascii="Arial Narrow" w:hAnsi="Arial Narrow"/>
                <w:sz w:val="20"/>
                <w:szCs w:val="20"/>
              </w:rPr>
              <w:t xml:space="preserve">Growing GM </w:t>
            </w:r>
            <w:r>
              <w:rPr>
                <w:rFonts w:ascii="Arial Narrow" w:hAnsi="Arial Narrow"/>
                <w:sz w:val="20"/>
                <w:szCs w:val="20"/>
              </w:rPr>
              <w:t xml:space="preserve">sorghum </w:t>
            </w:r>
            <w:r w:rsidRPr="00811604">
              <w:rPr>
                <w:rFonts w:ascii="Arial Narrow" w:hAnsi="Arial Narrow"/>
                <w:sz w:val="20"/>
                <w:szCs w:val="20"/>
              </w:rPr>
              <w:t>plants at the trial site</w:t>
            </w:r>
            <w:r>
              <w:rPr>
                <w:rFonts w:ascii="Arial Narrow" w:hAnsi="Arial Narrow"/>
                <w:sz w:val="20"/>
                <w:szCs w:val="20"/>
              </w:rPr>
              <w:t>s</w:t>
            </w:r>
          </w:p>
          <w:p w:rsidR="00567FB8" w:rsidRPr="00811604" w:rsidRDefault="00567FB8" w:rsidP="00E8584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567FB8" w:rsidRPr="00811604" w:rsidRDefault="00567FB8" w:rsidP="00E8584E">
            <w:pPr>
              <w:spacing w:before="60" w:after="60"/>
              <w:contextualSpacing/>
              <w:rPr>
                <w:rFonts w:ascii="Arial Narrow" w:hAnsi="Arial Narrow"/>
                <w:sz w:val="20"/>
                <w:szCs w:val="20"/>
              </w:rPr>
            </w:pPr>
            <w:r>
              <w:rPr>
                <w:rFonts w:ascii="Arial Narrow" w:hAnsi="Arial Narrow"/>
                <w:sz w:val="20"/>
                <w:szCs w:val="20"/>
              </w:rPr>
              <w:t>Dispersal of GM sorghum seeds outside the trial sites</w:t>
            </w:r>
          </w:p>
          <w:p w:rsidR="00567FB8" w:rsidRPr="00811604" w:rsidRDefault="00567FB8" w:rsidP="00E8584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567FB8" w:rsidRPr="00811604" w:rsidRDefault="00567FB8" w:rsidP="00E8584E">
            <w:pPr>
              <w:spacing w:before="60" w:after="60"/>
              <w:contextualSpacing/>
              <w:rPr>
                <w:rFonts w:ascii="Arial Narrow" w:hAnsi="Arial Narrow"/>
                <w:sz w:val="20"/>
                <w:szCs w:val="20"/>
              </w:rPr>
            </w:pPr>
            <w:r w:rsidRPr="00811604">
              <w:rPr>
                <w:rFonts w:ascii="Arial Narrow" w:hAnsi="Arial Narrow"/>
                <w:sz w:val="20"/>
                <w:szCs w:val="20"/>
              </w:rPr>
              <w:t>Establishment of volunteer GM plants in the environment</w:t>
            </w:r>
          </w:p>
          <w:p w:rsidR="00567FB8" w:rsidRPr="00811604" w:rsidRDefault="00567FB8" w:rsidP="00E8584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567FB8" w:rsidRPr="00811604" w:rsidRDefault="00567FB8" w:rsidP="00E8584E">
            <w:pPr>
              <w:spacing w:before="60" w:after="60"/>
              <w:contextualSpacing/>
              <w:rPr>
                <w:rFonts w:ascii="Arial Narrow" w:hAnsi="Arial Narrow"/>
                <w:sz w:val="20"/>
                <w:szCs w:val="20"/>
              </w:rPr>
            </w:pPr>
            <w:r>
              <w:rPr>
                <w:rFonts w:ascii="Arial Narrow" w:hAnsi="Arial Narrow"/>
                <w:sz w:val="20"/>
                <w:szCs w:val="20"/>
              </w:rPr>
              <w:t>Expression of introduced genetic elements</w:t>
            </w:r>
            <w:r w:rsidRPr="00811604">
              <w:rPr>
                <w:rFonts w:ascii="Arial Narrow" w:hAnsi="Arial Narrow"/>
                <w:sz w:val="20"/>
                <w:szCs w:val="20"/>
              </w:rPr>
              <w:t xml:space="preserve"> in the volunteer plants</w:t>
            </w:r>
          </w:p>
        </w:tc>
        <w:tc>
          <w:tcPr>
            <w:tcW w:w="1701" w:type="dxa"/>
          </w:tcPr>
          <w:p w:rsidR="00567FB8" w:rsidRDefault="00567FB8" w:rsidP="00E8584E">
            <w:pPr>
              <w:spacing w:before="60" w:after="60"/>
              <w:rPr>
                <w:rFonts w:ascii="Arial Narrow" w:hAnsi="Arial Narrow"/>
                <w:sz w:val="20"/>
                <w:szCs w:val="20"/>
              </w:rPr>
            </w:pPr>
            <w:r w:rsidRPr="00811604">
              <w:rPr>
                <w:rFonts w:ascii="Arial Narrow" w:hAnsi="Arial Narrow"/>
                <w:sz w:val="20"/>
                <w:szCs w:val="20"/>
              </w:rPr>
              <w:t>Toxicity or allergenicity to</w:t>
            </w:r>
            <w:r>
              <w:rPr>
                <w:rFonts w:ascii="Arial Narrow" w:hAnsi="Arial Narrow"/>
                <w:sz w:val="20"/>
                <w:szCs w:val="20"/>
              </w:rPr>
              <w:t xml:space="preserve"> people</w:t>
            </w:r>
          </w:p>
          <w:p w:rsidR="00567FB8" w:rsidRDefault="00567FB8" w:rsidP="00E8584E">
            <w:pPr>
              <w:spacing w:before="60" w:after="60"/>
              <w:rPr>
                <w:rFonts w:ascii="Arial Narrow" w:hAnsi="Arial Narrow"/>
                <w:sz w:val="20"/>
                <w:szCs w:val="20"/>
              </w:rPr>
            </w:pPr>
            <w:r>
              <w:rPr>
                <w:rFonts w:ascii="Arial Narrow" w:hAnsi="Arial Narrow"/>
                <w:sz w:val="20"/>
                <w:szCs w:val="20"/>
              </w:rPr>
              <w:t>OR</w:t>
            </w:r>
          </w:p>
          <w:p w:rsidR="00567FB8" w:rsidRPr="00811604" w:rsidRDefault="00567FB8" w:rsidP="00E8584E">
            <w:pPr>
              <w:spacing w:before="60" w:after="60"/>
              <w:rPr>
                <w:rFonts w:ascii="Arial Narrow" w:hAnsi="Arial Narrow"/>
                <w:sz w:val="20"/>
                <w:szCs w:val="20"/>
              </w:rPr>
            </w:pPr>
            <w:r>
              <w:rPr>
                <w:rFonts w:ascii="Arial Narrow" w:hAnsi="Arial Narrow"/>
                <w:sz w:val="20"/>
                <w:szCs w:val="20"/>
              </w:rPr>
              <w:t>T</w:t>
            </w:r>
            <w:r w:rsidRPr="00811604">
              <w:rPr>
                <w:rFonts w:ascii="Arial Narrow" w:hAnsi="Arial Narrow"/>
                <w:sz w:val="20"/>
                <w:szCs w:val="20"/>
              </w:rPr>
              <w:t xml:space="preserve">oxicity to desirable </w:t>
            </w:r>
            <w:r>
              <w:rPr>
                <w:rFonts w:ascii="Arial Narrow" w:hAnsi="Arial Narrow"/>
                <w:sz w:val="20"/>
                <w:szCs w:val="20"/>
              </w:rPr>
              <w:t>animals</w:t>
            </w:r>
          </w:p>
          <w:p w:rsidR="00567FB8" w:rsidRPr="00811604" w:rsidRDefault="00567FB8" w:rsidP="00E8584E">
            <w:pPr>
              <w:spacing w:before="60" w:after="60"/>
              <w:rPr>
                <w:rFonts w:ascii="Arial Narrow" w:hAnsi="Arial Narrow"/>
                <w:sz w:val="20"/>
                <w:szCs w:val="20"/>
              </w:rPr>
            </w:pPr>
            <w:r w:rsidRPr="00811604">
              <w:rPr>
                <w:rFonts w:ascii="Arial Narrow" w:hAnsi="Arial Narrow"/>
                <w:sz w:val="20"/>
                <w:szCs w:val="20"/>
              </w:rPr>
              <w:t>OR</w:t>
            </w:r>
          </w:p>
          <w:p w:rsidR="00567FB8" w:rsidRDefault="00567FB8" w:rsidP="00E8584E">
            <w:pPr>
              <w:spacing w:before="60" w:after="60"/>
              <w:rPr>
                <w:rFonts w:ascii="Arial Narrow" w:hAnsi="Arial Narrow"/>
                <w:sz w:val="20"/>
                <w:szCs w:val="20"/>
              </w:rPr>
            </w:pPr>
            <w:r w:rsidRPr="00811604">
              <w:rPr>
                <w:rFonts w:ascii="Arial Narrow" w:hAnsi="Arial Narrow"/>
                <w:sz w:val="20"/>
                <w:szCs w:val="20"/>
              </w:rPr>
              <w:t>Reduced establishment or yield of desirable plants</w:t>
            </w:r>
          </w:p>
          <w:p w:rsidR="00567FB8" w:rsidRDefault="00567FB8" w:rsidP="00E8584E">
            <w:pPr>
              <w:spacing w:before="60" w:after="60"/>
              <w:rPr>
                <w:rFonts w:ascii="Arial Narrow" w:hAnsi="Arial Narrow"/>
                <w:sz w:val="20"/>
                <w:szCs w:val="20"/>
              </w:rPr>
            </w:pPr>
            <w:r>
              <w:rPr>
                <w:rFonts w:ascii="Arial Narrow" w:hAnsi="Arial Narrow"/>
                <w:sz w:val="20"/>
                <w:szCs w:val="20"/>
              </w:rPr>
              <w:t>OR</w:t>
            </w:r>
          </w:p>
          <w:p w:rsidR="00567FB8" w:rsidRPr="00811604" w:rsidRDefault="00567FB8" w:rsidP="00E8584E">
            <w:pPr>
              <w:spacing w:before="60" w:after="60"/>
              <w:rPr>
                <w:rFonts w:ascii="Arial Narrow" w:hAnsi="Arial Narrow"/>
                <w:sz w:val="20"/>
                <w:szCs w:val="20"/>
              </w:rPr>
            </w:pPr>
            <w:r>
              <w:rPr>
                <w:rFonts w:ascii="Arial Narrow" w:hAnsi="Arial Narrow"/>
                <w:sz w:val="20"/>
                <w:szCs w:val="20"/>
              </w:rPr>
              <w:t>Increased levels of pests or pathogens</w:t>
            </w:r>
          </w:p>
        </w:tc>
        <w:tc>
          <w:tcPr>
            <w:tcW w:w="1276" w:type="dxa"/>
          </w:tcPr>
          <w:p w:rsidR="00567FB8" w:rsidRPr="00811604" w:rsidRDefault="00567FB8" w:rsidP="00E8584E">
            <w:pPr>
              <w:spacing w:before="60" w:after="60"/>
              <w:jc w:val="center"/>
              <w:rPr>
                <w:rFonts w:ascii="Arial Narrow" w:hAnsi="Arial Narrow"/>
                <w:sz w:val="20"/>
                <w:szCs w:val="20"/>
              </w:rPr>
            </w:pPr>
            <w:r w:rsidRPr="00811604">
              <w:rPr>
                <w:rFonts w:ascii="Arial Narrow" w:hAnsi="Arial Narrow"/>
                <w:sz w:val="20"/>
                <w:szCs w:val="20"/>
              </w:rPr>
              <w:t>No</w:t>
            </w:r>
          </w:p>
        </w:tc>
        <w:tc>
          <w:tcPr>
            <w:tcW w:w="2869" w:type="dxa"/>
          </w:tcPr>
          <w:p w:rsidR="00567FB8" w:rsidRPr="00811604" w:rsidRDefault="00E165F3" w:rsidP="00E8584E">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Pr>
                <w:rFonts w:ascii="Arial Narrow" w:hAnsi="Arial Narrow"/>
                <w:sz w:val="20"/>
                <w:szCs w:val="20"/>
                <w:lang w:eastAsia="en-AU"/>
              </w:rPr>
              <w:t>The</w:t>
            </w:r>
            <w:r w:rsidR="00567FB8" w:rsidRPr="00811604">
              <w:rPr>
                <w:rFonts w:ascii="Arial Narrow" w:hAnsi="Arial Narrow"/>
                <w:sz w:val="20"/>
                <w:szCs w:val="20"/>
                <w:lang w:eastAsia="en-AU"/>
              </w:rPr>
              <w:t xml:space="preserve"> </w:t>
            </w:r>
            <w:r w:rsidR="00567FB8" w:rsidRPr="00021E97">
              <w:rPr>
                <w:rFonts w:ascii="Arial Narrow" w:hAnsi="Arial Narrow"/>
                <w:sz w:val="20"/>
                <w:szCs w:val="20"/>
                <w:lang w:eastAsia="en-AU"/>
              </w:rPr>
              <w:t>proposed controls</w:t>
            </w:r>
            <w:r w:rsidR="003C71F9">
              <w:rPr>
                <w:rFonts w:ascii="Arial Narrow" w:hAnsi="Arial Narrow"/>
                <w:sz w:val="20"/>
                <w:szCs w:val="20"/>
                <w:lang w:eastAsia="en-AU"/>
              </w:rPr>
              <w:t>, if applied to all trial sites,</w:t>
            </w:r>
            <w:r w:rsidR="00567FB8" w:rsidRPr="00021E97">
              <w:rPr>
                <w:rFonts w:ascii="Arial Narrow" w:hAnsi="Arial Narrow"/>
                <w:sz w:val="20"/>
                <w:szCs w:val="20"/>
                <w:lang w:eastAsia="en-AU"/>
              </w:rPr>
              <w:t xml:space="preserve"> would minimise </w:t>
            </w:r>
            <w:r w:rsidR="003C71F9">
              <w:rPr>
                <w:rFonts w:ascii="Arial Narrow" w:hAnsi="Arial Narrow"/>
                <w:sz w:val="20"/>
                <w:szCs w:val="20"/>
                <w:lang w:eastAsia="en-AU"/>
              </w:rPr>
              <w:t>dispersal of GM seed</w:t>
            </w:r>
            <w:r w:rsidR="00567FB8" w:rsidRPr="00811604">
              <w:rPr>
                <w:rFonts w:ascii="Arial Narrow" w:hAnsi="Arial Narrow"/>
                <w:sz w:val="20"/>
                <w:szCs w:val="20"/>
                <w:lang w:eastAsia="en-AU"/>
              </w:rPr>
              <w:t>.</w:t>
            </w:r>
          </w:p>
          <w:p w:rsidR="00567FB8" w:rsidRPr="00021E97" w:rsidRDefault="00567FB8" w:rsidP="00E8584E">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Pr>
                <w:rFonts w:ascii="Arial Narrow" w:hAnsi="Arial Narrow"/>
                <w:sz w:val="20"/>
                <w:szCs w:val="20"/>
                <w:lang w:eastAsia="en-AU"/>
              </w:rPr>
              <w:t>S</w:t>
            </w:r>
            <w:r w:rsidRPr="00021E97">
              <w:rPr>
                <w:rFonts w:ascii="Arial Narrow" w:hAnsi="Arial Narrow"/>
                <w:sz w:val="20"/>
                <w:szCs w:val="20"/>
                <w:lang w:eastAsia="en-AU"/>
              </w:rPr>
              <w:t>orghum has limited ability to establish ongoing volunteer populations in the environment</w:t>
            </w:r>
            <w:r w:rsidRPr="00811604">
              <w:rPr>
                <w:rFonts w:ascii="Arial Narrow" w:hAnsi="Arial Narrow"/>
                <w:sz w:val="20"/>
                <w:szCs w:val="20"/>
                <w:lang w:eastAsia="en-AU"/>
              </w:rPr>
              <w:t>.</w:t>
            </w:r>
          </w:p>
        </w:tc>
      </w:tr>
      <w:tr w:rsidR="00261BD8" w:rsidRPr="00811604" w:rsidTr="00261BD8">
        <w:trPr>
          <w:cantSplit/>
        </w:trPr>
        <w:tc>
          <w:tcPr>
            <w:tcW w:w="827" w:type="dxa"/>
          </w:tcPr>
          <w:p w:rsidR="00261BD8" w:rsidRPr="00811604" w:rsidRDefault="00005FEB" w:rsidP="00261BD8">
            <w:pPr>
              <w:spacing w:before="60" w:after="60"/>
              <w:jc w:val="center"/>
              <w:rPr>
                <w:rFonts w:ascii="Arial Narrow" w:hAnsi="Arial Narrow"/>
                <w:sz w:val="20"/>
                <w:szCs w:val="20"/>
              </w:rPr>
            </w:pPr>
            <w:r>
              <w:rPr>
                <w:rFonts w:ascii="Arial Narrow" w:hAnsi="Arial Narrow"/>
                <w:sz w:val="20"/>
                <w:szCs w:val="20"/>
              </w:rPr>
              <w:t>5</w:t>
            </w:r>
          </w:p>
        </w:tc>
        <w:tc>
          <w:tcPr>
            <w:tcW w:w="1146" w:type="dxa"/>
          </w:tcPr>
          <w:p w:rsidR="00261BD8" w:rsidRPr="00811604" w:rsidRDefault="00005FEB" w:rsidP="00004F64">
            <w:pPr>
              <w:spacing w:before="60" w:after="60"/>
              <w:rPr>
                <w:rFonts w:ascii="Arial Narrow" w:hAnsi="Arial Narrow"/>
                <w:sz w:val="20"/>
                <w:szCs w:val="20"/>
              </w:rPr>
            </w:pPr>
            <w:r>
              <w:rPr>
                <w:rFonts w:ascii="Arial Narrow" w:hAnsi="Arial Narrow"/>
                <w:sz w:val="20"/>
                <w:szCs w:val="20"/>
              </w:rPr>
              <w:t>Introduced genetic elements conferring altered grain quality</w:t>
            </w:r>
            <w:r w:rsidR="00F24A4C">
              <w:rPr>
                <w:rFonts w:ascii="Arial Narrow" w:hAnsi="Arial Narrow"/>
                <w:sz w:val="20"/>
                <w:szCs w:val="20"/>
              </w:rPr>
              <w:t xml:space="preserve"> or </w:t>
            </w:r>
            <w:r w:rsidR="00E05291">
              <w:rPr>
                <w:rFonts w:ascii="Arial Narrow" w:hAnsi="Arial Narrow"/>
                <w:sz w:val="20"/>
                <w:szCs w:val="20"/>
              </w:rPr>
              <w:t xml:space="preserve">grain </w:t>
            </w:r>
            <w:r w:rsidR="00004F64">
              <w:rPr>
                <w:rFonts w:ascii="Arial Narrow" w:hAnsi="Arial Narrow"/>
                <w:sz w:val="20"/>
                <w:szCs w:val="20"/>
              </w:rPr>
              <w:t>yield</w:t>
            </w:r>
          </w:p>
        </w:tc>
        <w:tc>
          <w:tcPr>
            <w:tcW w:w="2104" w:type="dxa"/>
          </w:tcPr>
          <w:p w:rsidR="00261BD8" w:rsidRPr="00811604" w:rsidRDefault="00261BD8" w:rsidP="00261BD8">
            <w:pPr>
              <w:spacing w:before="60" w:after="60"/>
              <w:rPr>
                <w:rFonts w:ascii="Arial Narrow" w:hAnsi="Arial Narrow"/>
                <w:sz w:val="20"/>
                <w:szCs w:val="20"/>
              </w:rPr>
            </w:pPr>
            <w:r w:rsidRPr="00811604">
              <w:rPr>
                <w:rFonts w:ascii="Arial Narrow" w:hAnsi="Arial Narrow"/>
                <w:sz w:val="20"/>
                <w:szCs w:val="20"/>
              </w:rPr>
              <w:t xml:space="preserve">Growing GM </w:t>
            </w:r>
            <w:r w:rsidR="00005FEB">
              <w:rPr>
                <w:rFonts w:ascii="Arial Narrow" w:hAnsi="Arial Narrow"/>
                <w:sz w:val="20"/>
                <w:szCs w:val="20"/>
              </w:rPr>
              <w:t xml:space="preserve">sorghum </w:t>
            </w:r>
            <w:r w:rsidRPr="00811604">
              <w:rPr>
                <w:rFonts w:ascii="Arial Narrow" w:hAnsi="Arial Narrow"/>
                <w:sz w:val="20"/>
                <w:szCs w:val="20"/>
              </w:rPr>
              <w:t>plants at the trial site</w:t>
            </w:r>
            <w:r w:rsidR="00005FEB">
              <w:rPr>
                <w:rFonts w:ascii="Arial Narrow" w:hAnsi="Arial Narrow"/>
                <w:sz w:val="20"/>
                <w:szCs w:val="20"/>
              </w:rPr>
              <w:t>s</w:t>
            </w:r>
          </w:p>
          <w:p w:rsidR="00261BD8" w:rsidRPr="00811604" w:rsidRDefault="00261BD8" w:rsidP="00261BD8">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261BD8" w:rsidRPr="00811604" w:rsidRDefault="00005FEB" w:rsidP="00261BD8">
            <w:pPr>
              <w:spacing w:before="60" w:after="60"/>
              <w:contextualSpacing/>
              <w:rPr>
                <w:rFonts w:ascii="Arial Narrow" w:hAnsi="Arial Narrow"/>
                <w:sz w:val="20"/>
                <w:szCs w:val="20"/>
              </w:rPr>
            </w:pPr>
            <w:r>
              <w:rPr>
                <w:rFonts w:ascii="Arial Narrow" w:hAnsi="Arial Narrow"/>
                <w:sz w:val="20"/>
                <w:szCs w:val="20"/>
              </w:rPr>
              <w:t xml:space="preserve">Pollen flow to </w:t>
            </w:r>
            <w:r w:rsidR="00E165F3">
              <w:rPr>
                <w:rFonts w:ascii="Arial Narrow" w:hAnsi="Arial Narrow"/>
                <w:sz w:val="20"/>
                <w:szCs w:val="20"/>
              </w:rPr>
              <w:t xml:space="preserve">non-GM </w:t>
            </w:r>
            <w:r>
              <w:rPr>
                <w:rFonts w:ascii="Arial Narrow" w:hAnsi="Arial Narrow"/>
                <w:sz w:val="20"/>
                <w:szCs w:val="20"/>
              </w:rPr>
              <w:t>sorghum crops or volunteers outside the trial site</w:t>
            </w:r>
          </w:p>
          <w:p w:rsidR="00261BD8" w:rsidRPr="00811604" w:rsidRDefault="00261BD8" w:rsidP="00261BD8">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261BD8" w:rsidRPr="00811604" w:rsidRDefault="00005FEB" w:rsidP="00261BD8">
            <w:pPr>
              <w:spacing w:before="60" w:after="60"/>
              <w:contextualSpacing/>
              <w:rPr>
                <w:rFonts w:ascii="Arial Narrow" w:hAnsi="Arial Narrow"/>
                <w:sz w:val="20"/>
                <w:szCs w:val="20"/>
              </w:rPr>
            </w:pPr>
            <w:r>
              <w:rPr>
                <w:rFonts w:ascii="Arial Narrow" w:hAnsi="Arial Narrow"/>
                <w:sz w:val="20"/>
                <w:szCs w:val="20"/>
              </w:rPr>
              <w:t>Production of hybrid seed with GM traits</w:t>
            </w:r>
          </w:p>
        </w:tc>
        <w:tc>
          <w:tcPr>
            <w:tcW w:w="1701" w:type="dxa"/>
          </w:tcPr>
          <w:p w:rsidR="00005FEB" w:rsidRDefault="00005FEB" w:rsidP="00005FEB">
            <w:pPr>
              <w:spacing w:before="60" w:after="60"/>
              <w:rPr>
                <w:rFonts w:ascii="Arial Narrow" w:hAnsi="Arial Narrow"/>
                <w:sz w:val="20"/>
                <w:szCs w:val="20"/>
              </w:rPr>
            </w:pPr>
            <w:r w:rsidRPr="00811604">
              <w:rPr>
                <w:rFonts w:ascii="Arial Narrow" w:hAnsi="Arial Narrow"/>
                <w:sz w:val="20"/>
                <w:szCs w:val="20"/>
              </w:rPr>
              <w:t>Toxicity or allergenicity to</w:t>
            </w:r>
            <w:r>
              <w:rPr>
                <w:rFonts w:ascii="Arial Narrow" w:hAnsi="Arial Narrow"/>
                <w:sz w:val="20"/>
                <w:szCs w:val="20"/>
              </w:rPr>
              <w:t xml:space="preserve"> people</w:t>
            </w:r>
          </w:p>
          <w:p w:rsidR="00005FEB" w:rsidRDefault="00005FEB" w:rsidP="00005FEB">
            <w:pPr>
              <w:spacing w:before="60" w:after="60"/>
              <w:rPr>
                <w:rFonts w:ascii="Arial Narrow" w:hAnsi="Arial Narrow"/>
                <w:sz w:val="20"/>
                <w:szCs w:val="20"/>
              </w:rPr>
            </w:pPr>
            <w:r>
              <w:rPr>
                <w:rFonts w:ascii="Arial Narrow" w:hAnsi="Arial Narrow"/>
                <w:sz w:val="20"/>
                <w:szCs w:val="20"/>
              </w:rPr>
              <w:t>OR</w:t>
            </w:r>
          </w:p>
          <w:p w:rsidR="00005FEB" w:rsidRPr="00811604" w:rsidRDefault="00005FEB" w:rsidP="00005FEB">
            <w:pPr>
              <w:spacing w:before="60" w:after="60"/>
              <w:rPr>
                <w:rFonts w:ascii="Arial Narrow" w:hAnsi="Arial Narrow"/>
                <w:sz w:val="20"/>
                <w:szCs w:val="20"/>
              </w:rPr>
            </w:pPr>
            <w:r>
              <w:rPr>
                <w:rFonts w:ascii="Arial Narrow" w:hAnsi="Arial Narrow"/>
                <w:sz w:val="20"/>
                <w:szCs w:val="20"/>
              </w:rPr>
              <w:t>T</w:t>
            </w:r>
            <w:r w:rsidRPr="00811604">
              <w:rPr>
                <w:rFonts w:ascii="Arial Narrow" w:hAnsi="Arial Narrow"/>
                <w:sz w:val="20"/>
                <w:szCs w:val="20"/>
              </w:rPr>
              <w:t xml:space="preserve">oxicity to desirable </w:t>
            </w:r>
            <w:r>
              <w:rPr>
                <w:rFonts w:ascii="Arial Narrow" w:hAnsi="Arial Narrow"/>
                <w:sz w:val="20"/>
                <w:szCs w:val="20"/>
              </w:rPr>
              <w:t>animals</w:t>
            </w:r>
          </w:p>
          <w:p w:rsidR="00005FEB" w:rsidRPr="00811604" w:rsidRDefault="00005FEB" w:rsidP="00005FEB">
            <w:pPr>
              <w:spacing w:before="60" w:after="60"/>
              <w:rPr>
                <w:rFonts w:ascii="Arial Narrow" w:hAnsi="Arial Narrow"/>
                <w:sz w:val="20"/>
                <w:szCs w:val="20"/>
              </w:rPr>
            </w:pPr>
            <w:r w:rsidRPr="00811604">
              <w:rPr>
                <w:rFonts w:ascii="Arial Narrow" w:hAnsi="Arial Narrow"/>
                <w:sz w:val="20"/>
                <w:szCs w:val="20"/>
              </w:rPr>
              <w:t>OR</w:t>
            </w:r>
          </w:p>
          <w:p w:rsidR="00005FEB" w:rsidRDefault="00005FEB" w:rsidP="00005FEB">
            <w:pPr>
              <w:spacing w:before="60" w:after="60"/>
              <w:rPr>
                <w:rFonts w:ascii="Arial Narrow" w:hAnsi="Arial Narrow"/>
                <w:sz w:val="20"/>
                <w:szCs w:val="20"/>
              </w:rPr>
            </w:pPr>
            <w:r w:rsidRPr="00811604">
              <w:rPr>
                <w:rFonts w:ascii="Arial Narrow" w:hAnsi="Arial Narrow"/>
                <w:sz w:val="20"/>
                <w:szCs w:val="20"/>
              </w:rPr>
              <w:t>Reduced establishment or yield of desirable plants</w:t>
            </w:r>
          </w:p>
          <w:p w:rsidR="00005FEB" w:rsidRDefault="00005FEB" w:rsidP="00005FEB">
            <w:pPr>
              <w:spacing w:before="60" w:after="60"/>
              <w:rPr>
                <w:rFonts w:ascii="Arial Narrow" w:hAnsi="Arial Narrow"/>
                <w:sz w:val="20"/>
                <w:szCs w:val="20"/>
              </w:rPr>
            </w:pPr>
            <w:r>
              <w:rPr>
                <w:rFonts w:ascii="Arial Narrow" w:hAnsi="Arial Narrow"/>
                <w:sz w:val="20"/>
                <w:szCs w:val="20"/>
              </w:rPr>
              <w:t>OR</w:t>
            </w:r>
          </w:p>
          <w:p w:rsidR="00261BD8" w:rsidRPr="00811604" w:rsidRDefault="00005FEB" w:rsidP="00005FEB">
            <w:pPr>
              <w:spacing w:before="60" w:after="60"/>
              <w:rPr>
                <w:rFonts w:ascii="Arial Narrow" w:hAnsi="Arial Narrow"/>
                <w:sz w:val="20"/>
                <w:szCs w:val="20"/>
              </w:rPr>
            </w:pPr>
            <w:r>
              <w:rPr>
                <w:rFonts w:ascii="Arial Narrow" w:hAnsi="Arial Narrow"/>
                <w:sz w:val="20"/>
                <w:szCs w:val="20"/>
              </w:rPr>
              <w:t>Increased levels of pests or pathogens</w:t>
            </w:r>
          </w:p>
        </w:tc>
        <w:tc>
          <w:tcPr>
            <w:tcW w:w="1276" w:type="dxa"/>
          </w:tcPr>
          <w:p w:rsidR="00261BD8" w:rsidRPr="00811604" w:rsidRDefault="00261BD8" w:rsidP="00261BD8">
            <w:pPr>
              <w:spacing w:before="60" w:after="60"/>
              <w:jc w:val="center"/>
              <w:rPr>
                <w:rFonts w:ascii="Arial Narrow" w:hAnsi="Arial Narrow"/>
                <w:sz w:val="20"/>
                <w:szCs w:val="20"/>
              </w:rPr>
            </w:pPr>
            <w:r w:rsidRPr="00811604">
              <w:rPr>
                <w:rFonts w:ascii="Arial Narrow" w:hAnsi="Arial Narrow"/>
                <w:sz w:val="20"/>
                <w:szCs w:val="20"/>
              </w:rPr>
              <w:t>No</w:t>
            </w:r>
          </w:p>
        </w:tc>
        <w:tc>
          <w:tcPr>
            <w:tcW w:w="2869" w:type="dxa"/>
          </w:tcPr>
          <w:p w:rsidR="00E165F3" w:rsidRPr="00811604" w:rsidRDefault="00E165F3" w:rsidP="00E165F3">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Pr>
                <w:rFonts w:ascii="Arial Narrow" w:hAnsi="Arial Narrow"/>
                <w:sz w:val="20"/>
                <w:szCs w:val="20"/>
                <w:lang w:eastAsia="en-AU"/>
              </w:rPr>
              <w:t xml:space="preserve">The </w:t>
            </w:r>
            <w:r w:rsidRPr="00021E97">
              <w:rPr>
                <w:rFonts w:ascii="Arial Narrow" w:hAnsi="Arial Narrow"/>
                <w:sz w:val="20"/>
                <w:szCs w:val="20"/>
                <w:lang w:eastAsia="en-AU"/>
              </w:rPr>
              <w:t>proposed controls</w:t>
            </w:r>
            <w:r>
              <w:rPr>
                <w:rFonts w:ascii="Arial Narrow" w:hAnsi="Arial Narrow"/>
                <w:sz w:val="20"/>
                <w:szCs w:val="20"/>
                <w:lang w:eastAsia="en-AU"/>
              </w:rPr>
              <w:t>, if applied to all trial sites,</w:t>
            </w:r>
            <w:r w:rsidRPr="00021E97">
              <w:rPr>
                <w:rFonts w:ascii="Arial Narrow" w:hAnsi="Arial Narrow"/>
                <w:sz w:val="20"/>
                <w:szCs w:val="20"/>
                <w:lang w:eastAsia="en-AU"/>
              </w:rPr>
              <w:t xml:space="preserve"> would minimise </w:t>
            </w:r>
            <w:r w:rsidRPr="00E165F3">
              <w:rPr>
                <w:rFonts w:ascii="Arial Narrow" w:hAnsi="Arial Narrow"/>
                <w:sz w:val="20"/>
                <w:szCs w:val="20"/>
                <w:lang w:eastAsia="en-AU"/>
              </w:rPr>
              <w:t>pollen flow to non-GM sorghum outside the trial sites</w:t>
            </w:r>
            <w:r w:rsidRPr="00811604">
              <w:rPr>
                <w:rFonts w:ascii="Arial Narrow" w:hAnsi="Arial Narrow"/>
                <w:sz w:val="20"/>
                <w:szCs w:val="20"/>
                <w:lang w:eastAsia="en-AU"/>
              </w:rPr>
              <w:t>.</w:t>
            </w:r>
          </w:p>
          <w:p w:rsidR="00261BD8" w:rsidRDefault="00E165F3" w:rsidP="00E165F3">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Pr>
                <w:rFonts w:ascii="Arial Narrow" w:hAnsi="Arial Narrow"/>
                <w:sz w:val="20"/>
                <w:szCs w:val="20"/>
                <w:lang w:eastAsia="en-AU"/>
              </w:rPr>
              <w:t>S</w:t>
            </w:r>
            <w:r w:rsidRPr="00021E97">
              <w:rPr>
                <w:rFonts w:ascii="Arial Narrow" w:hAnsi="Arial Narrow"/>
                <w:sz w:val="20"/>
                <w:szCs w:val="20"/>
                <w:lang w:eastAsia="en-AU"/>
              </w:rPr>
              <w:t>orghum has limited ability to establish ongoing volunteer populations in the environment</w:t>
            </w:r>
            <w:r w:rsidRPr="00811604">
              <w:rPr>
                <w:rFonts w:ascii="Arial Narrow" w:hAnsi="Arial Narrow"/>
                <w:sz w:val="20"/>
                <w:szCs w:val="20"/>
                <w:lang w:eastAsia="en-AU"/>
              </w:rPr>
              <w:t>.</w:t>
            </w:r>
          </w:p>
          <w:p w:rsidR="00E165F3" w:rsidRPr="00811604" w:rsidRDefault="00E165F3" w:rsidP="00E165F3">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Pr>
                <w:rFonts w:ascii="Arial Narrow" w:hAnsi="Arial Narrow"/>
                <w:sz w:val="20"/>
                <w:szCs w:val="20"/>
                <w:lang w:eastAsia="en-AU"/>
              </w:rPr>
              <w:t>C</w:t>
            </w:r>
            <w:r w:rsidRPr="00E165F3">
              <w:rPr>
                <w:rFonts w:ascii="Arial Narrow" w:hAnsi="Arial Narrow"/>
                <w:sz w:val="20"/>
                <w:szCs w:val="20"/>
                <w:lang w:eastAsia="en-AU"/>
              </w:rPr>
              <w:t>onsumption of sorghum containing low levels of GM grain by people or livestock is not expected to cause adverse health effects</w:t>
            </w:r>
            <w:r>
              <w:rPr>
                <w:rFonts w:ascii="Arial Narrow" w:hAnsi="Arial Narrow"/>
                <w:sz w:val="20"/>
                <w:szCs w:val="20"/>
                <w:lang w:eastAsia="en-AU"/>
              </w:rPr>
              <w:t>.</w:t>
            </w:r>
          </w:p>
        </w:tc>
      </w:tr>
      <w:tr w:rsidR="00811604" w:rsidRPr="00811604" w:rsidTr="007C5B83">
        <w:trPr>
          <w:cantSplit/>
        </w:trPr>
        <w:tc>
          <w:tcPr>
            <w:tcW w:w="827" w:type="dxa"/>
          </w:tcPr>
          <w:p w:rsidR="004D1067" w:rsidRPr="00811604" w:rsidRDefault="00247F6C" w:rsidP="002D7D87">
            <w:pPr>
              <w:spacing w:before="60" w:after="60"/>
              <w:jc w:val="center"/>
              <w:rPr>
                <w:rFonts w:ascii="Arial Narrow" w:hAnsi="Arial Narrow"/>
                <w:sz w:val="20"/>
                <w:szCs w:val="20"/>
              </w:rPr>
            </w:pPr>
            <w:r>
              <w:rPr>
                <w:rFonts w:ascii="Arial Narrow" w:hAnsi="Arial Narrow"/>
                <w:sz w:val="20"/>
                <w:szCs w:val="20"/>
              </w:rPr>
              <w:lastRenderedPageBreak/>
              <w:t>6</w:t>
            </w:r>
          </w:p>
        </w:tc>
        <w:tc>
          <w:tcPr>
            <w:tcW w:w="1146" w:type="dxa"/>
          </w:tcPr>
          <w:p w:rsidR="004D1067" w:rsidRPr="00811604" w:rsidRDefault="00247F6C" w:rsidP="00004F64">
            <w:pPr>
              <w:spacing w:before="60" w:after="60"/>
              <w:rPr>
                <w:rFonts w:ascii="Arial Narrow" w:hAnsi="Arial Narrow"/>
                <w:sz w:val="20"/>
                <w:szCs w:val="20"/>
              </w:rPr>
            </w:pPr>
            <w:r>
              <w:rPr>
                <w:rFonts w:ascii="Arial Narrow" w:hAnsi="Arial Narrow"/>
                <w:sz w:val="20"/>
                <w:szCs w:val="20"/>
              </w:rPr>
              <w:t>Introduced genetic elements conferring altered grain quality</w:t>
            </w:r>
            <w:r w:rsidR="00F24A4C">
              <w:rPr>
                <w:rFonts w:ascii="Arial Narrow" w:hAnsi="Arial Narrow"/>
                <w:sz w:val="20"/>
                <w:szCs w:val="20"/>
              </w:rPr>
              <w:t xml:space="preserve"> or </w:t>
            </w:r>
            <w:r w:rsidR="00E05291">
              <w:rPr>
                <w:rFonts w:ascii="Arial Narrow" w:hAnsi="Arial Narrow"/>
                <w:sz w:val="20"/>
                <w:szCs w:val="20"/>
              </w:rPr>
              <w:t xml:space="preserve">grain </w:t>
            </w:r>
            <w:r w:rsidR="00004F64">
              <w:rPr>
                <w:rFonts w:ascii="Arial Narrow" w:hAnsi="Arial Narrow"/>
                <w:sz w:val="20"/>
                <w:szCs w:val="20"/>
              </w:rPr>
              <w:t>yield</w:t>
            </w:r>
          </w:p>
        </w:tc>
        <w:tc>
          <w:tcPr>
            <w:tcW w:w="2104" w:type="dxa"/>
          </w:tcPr>
          <w:p w:rsidR="00A224A3" w:rsidRPr="00811604" w:rsidRDefault="00A224A3" w:rsidP="002D7D87">
            <w:pPr>
              <w:spacing w:before="60" w:after="60"/>
              <w:rPr>
                <w:rFonts w:ascii="Arial Narrow" w:hAnsi="Arial Narrow"/>
                <w:sz w:val="20"/>
                <w:szCs w:val="20"/>
              </w:rPr>
            </w:pPr>
            <w:r w:rsidRPr="00811604">
              <w:rPr>
                <w:rFonts w:ascii="Arial Narrow" w:hAnsi="Arial Narrow"/>
                <w:sz w:val="20"/>
                <w:szCs w:val="20"/>
              </w:rPr>
              <w:t xml:space="preserve">Growing GM </w:t>
            </w:r>
            <w:r w:rsidR="00247F6C">
              <w:rPr>
                <w:rFonts w:ascii="Arial Narrow" w:hAnsi="Arial Narrow"/>
                <w:sz w:val="20"/>
                <w:szCs w:val="20"/>
              </w:rPr>
              <w:t>sorghum</w:t>
            </w:r>
            <w:r w:rsidRPr="00811604">
              <w:rPr>
                <w:rFonts w:ascii="Arial Narrow" w:hAnsi="Arial Narrow"/>
                <w:sz w:val="20"/>
                <w:szCs w:val="20"/>
              </w:rPr>
              <w:t xml:space="preserve"> plants at the trial site</w:t>
            </w:r>
            <w:r w:rsidR="00247F6C">
              <w:rPr>
                <w:rFonts w:ascii="Arial Narrow" w:hAnsi="Arial Narrow"/>
                <w:sz w:val="20"/>
                <w:szCs w:val="20"/>
              </w:rPr>
              <w:t>s</w:t>
            </w:r>
          </w:p>
          <w:p w:rsidR="00A224A3" w:rsidRPr="00811604" w:rsidRDefault="00A224A3" w:rsidP="00A224A3">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6721BC" w:rsidRPr="00811604" w:rsidRDefault="00402C63" w:rsidP="002D7D87">
            <w:pPr>
              <w:spacing w:before="60" w:after="60"/>
              <w:rPr>
                <w:rFonts w:ascii="Arial Narrow" w:hAnsi="Arial Narrow"/>
                <w:sz w:val="20"/>
                <w:szCs w:val="20"/>
              </w:rPr>
            </w:pPr>
            <w:r>
              <w:rPr>
                <w:rFonts w:ascii="Arial Narrow" w:hAnsi="Arial Narrow"/>
                <w:sz w:val="20"/>
                <w:szCs w:val="20"/>
              </w:rPr>
              <w:t>Outcrossing with</w:t>
            </w:r>
            <w:r w:rsidR="00247F6C">
              <w:rPr>
                <w:rFonts w:ascii="Arial Narrow" w:hAnsi="Arial Narrow"/>
                <w:sz w:val="20"/>
                <w:szCs w:val="20"/>
              </w:rPr>
              <w:t xml:space="preserve"> weeds that are sexually compatible with sorghum </w:t>
            </w:r>
          </w:p>
          <w:p w:rsidR="00247F6C" w:rsidRPr="00811604" w:rsidRDefault="00247F6C" w:rsidP="00247F6C">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247F6C" w:rsidRPr="00811604" w:rsidRDefault="00247F6C" w:rsidP="00A224A3">
            <w:pPr>
              <w:spacing w:before="60" w:after="60"/>
              <w:contextualSpacing/>
              <w:rPr>
                <w:rFonts w:ascii="Arial Narrow" w:hAnsi="Arial Narrow"/>
                <w:sz w:val="20"/>
                <w:szCs w:val="20"/>
              </w:rPr>
            </w:pPr>
            <w:r>
              <w:rPr>
                <w:rFonts w:ascii="Arial Narrow" w:hAnsi="Arial Narrow"/>
                <w:sz w:val="20"/>
                <w:szCs w:val="20"/>
              </w:rPr>
              <w:t>Introgression of GM traits into populations of weedy species</w:t>
            </w:r>
          </w:p>
        </w:tc>
        <w:tc>
          <w:tcPr>
            <w:tcW w:w="1701" w:type="dxa"/>
          </w:tcPr>
          <w:p w:rsidR="00247F6C" w:rsidRDefault="00247F6C" w:rsidP="00247F6C">
            <w:pPr>
              <w:spacing w:before="60" w:after="60"/>
              <w:rPr>
                <w:rFonts w:ascii="Arial Narrow" w:hAnsi="Arial Narrow"/>
                <w:sz w:val="20"/>
                <w:szCs w:val="20"/>
              </w:rPr>
            </w:pPr>
            <w:r w:rsidRPr="00811604">
              <w:rPr>
                <w:rFonts w:ascii="Arial Narrow" w:hAnsi="Arial Narrow"/>
                <w:sz w:val="20"/>
                <w:szCs w:val="20"/>
              </w:rPr>
              <w:t>Toxicity or allergenicity to</w:t>
            </w:r>
            <w:r>
              <w:rPr>
                <w:rFonts w:ascii="Arial Narrow" w:hAnsi="Arial Narrow"/>
                <w:sz w:val="20"/>
                <w:szCs w:val="20"/>
              </w:rPr>
              <w:t xml:space="preserve"> people</w:t>
            </w:r>
          </w:p>
          <w:p w:rsidR="00247F6C" w:rsidRDefault="00247F6C" w:rsidP="00247F6C">
            <w:pPr>
              <w:spacing w:before="60" w:after="60"/>
              <w:rPr>
                <w:rFonts w:ascii="Arial Narrow" w:hAnsi="Arial Narrow"/>
                <w:sz w:val="20"/>
                <w:szCs w:val="20"/>
              </w:rPr>
            </w:pPr>
            <w:r>
              <w:rPr>
                <w:rFonts w:ascii="Arial Narrow" w:hAnsi="Arial Narrow"/>
                <w:sz w:val="20"/>
                <w:szCs w:val="20"/>
              </w:rPr>
              <w:t>OR</w:t>
            </w:r>
          </w:p>
          <w:p w:rsidR="00247F6C" w:rsidRPr="00811604" w:rsidRDefault="00247F6C" w:rsidP="00247F6C">
            <w:pPr>
              <w:spacing w:before="60" w:after="60"/>
              <w:rPr>
                <w:rFonts w:ascii="Arial Narrow" w:hAnsi="Arial Narrow"/>
                <w:sz w:val="20"/>
                <w:szCs w:val="20"/>
              </w:rPr>
            </w:pPr>
            <w:r>
              <w:rPr>
                <w:rFonts w:ascii="Arial Narrow" w:hAnsi="Arial Narrow"/>
                <w:sz w:val="20"/>
                <w:szCs w:val="20"/>
              </w:rPr>
              <w:t>T</w:t>
            </w:r>
            <w:r w:rsidRPr="00811604">
              <w:rPr>
                <w:rFonts w:ascii="Arial Narrow" w:hAnsi="Arial Narrow"/>
                <w:sz w:val="20"/>
                <w:szCs w:val="20"/>
              </w:rPr>
              <w:t xml:space="preserve">oxicity to desirable </w:t>
            </w:r>
            <w:r>
              <w:rPr>
                <w:rFonts w:ascii="Arial Narrow" w:hAnsi="Arial Narrow"/>
                <w:sz w:val="20"/>
                <w:szCs w:val="20"/>
              </w:rPr>
              <w:t>animals</w:t>
            </w:r>
          </w:p>
          <w:p w:rsidR="00247F6C" w:rsidRPr="00811604" w:rsidRDefault="00247F6C" w:rsidP="00247F6C">
            <w:pPr>
              <w:spacing w:before="60" w:after="60"/>
              <w:rPr>
                <w:rFonts w:ascii="Arial Narrow" w:hAnsi="Arial Narrow"/>
                <w:sz w:val="20"/>
                <w:szCs w:val="20"/>
              </w:rPr>
            </w:pPr>
            <w:r w:rsidRPr="00811604">
              <w:rPr>
                <w:rFonts w:ascii="Arial Narrow" w:hAnsi="Arial Narrow"/>
                <w:sz w:val="20"/>
                <w:szCs w:val="20"/>
              </w:rPr>
              <w:t>OR</w:t>
            </w:r>
          </w:p>
          <w:p w:rsidR="00247F6C" w:rsidRDefault="00247F6C" w:rsidP="00247F6C">
            <w:pPr>
              <w:spacing w:before="60" w:after="60"/>
              <w:rPr>
                <w:rFonts w:ascii="Arial Narrow" w:hAnsi="Arial Narrow"/>
                <w:sz w:val="20"/>
                <w:szCs w:val="20"/>
              </w:rPr>
            </w:pPr>
            <w:r w:rsidRPr="00811604">
              <w:rPr>
                <w:rFonts w:ascii="Arial Narrow" w:hAnsi="Arial Narrow"/>
                <w:sz w:val="20"/>
                <w:szCs w:val="20"/>
              </w:rPr>
              <w:t>Reduced establishment or yield of desirable plants</w:t>
            </w:r>
          </w:p>
          <w:p w:rsidR="00247F6C" w:rsidRDefault="00247F6C" w:rsidP="00247F6C">
            <w:pPr>
              <w:spacing w:before="60" w:after="60"/>
              <w:rPr>
                <w:rFonts w:ascii="Arial Narrow" w:hAnsi="Arial Narrow"/>
                <w:sz w:val="20"/>
                <w:szCs w:val="20"/>
              </w:rPr>
            </w:pPr>
            <w:r>
              <w:rPr>
                <w:rFonts w:ascii="Arial Narrow" w:hAnsi="Arial Narrow"/>
                <w:sz w:val="20"/>
                <w:szCs w:val="20"/>
              </w:rPr>
              <w:t>OR</w:t>
            </w:r>
          </w:p>
          <w:p w:rsidR="004D1067" w:rsidRDefault="00247F6C" w:rsidP="00247F6C">
            <w:pPr>
              <w:spacing w:before="60" w:after="60"/>
              <w:rPr>
                <w:rFonts w:ascii="Arial Narrow" w:hAnsi="Arial Narrow"/>
                <w:sz w:val="20"/>
                <w:szCs w:val="20"/>
              </w:rPr>
            </w:pPr>
            <w:r>
              <w:rPr>
                <w:rFonts w:ascii="Arial Narrow" w:hAnsi="Arial Narrow"/>
                <w:sz w:val="20"/>
                <w:szCs w:val="20"/>
              </w:rPr>
              <w:t>Increased levels of pests or pathogens</w:t>
            </w:r>
          </w:p>
          <w:p w:rsidR="00C12DAB" w:rsidRDefault="00C12DAB" w:rsidP="00247F6C">
            <w:pPr>
              <w:spacing w:before="60" w:after="60"/>
              <w:rPr>
                <w:rFonts w:ascii="Arial Narrow" w:hAnsi="Arial Narrow"/>
                <w:sz w:val="20"/>
                <w:szCs w:val="20"/>
              </w:rPr>
            </w:pPr>
            <w:r>
              <w:rPr>
                <w:rFonts w:ascii="Arial Narrow" w:hAnsi="Arial Narrow"/>
                <w:sz w:val="20"/>
                <w:szCs w:val="20"/>
              </w:rPr>
              <w:t>OR</w:t>
            </w:r>
          </w:p>
          <w:p w:rsidR="00C12DAB" w:rsidRPr="00811604" w:rsidRDefault="00C12DAB" w:rsidP="00247F6C">
            <w:pPr>
              <w:spacing w:before="60" w:after="60"/>
              <w:rPr>
                <w:rFonts w:ascii="Arial Narrow" w:hAnsi="Arial Narrow"/>
                <w:sz w:val="20"/>
                <w:szCs w:val="20"/>
              </w:rPr>
            </w:pPr>
            <w:r>
              <w:rPr>
                <w:rFonts w:ascii="Arial Narrow" w:hAnsi="Arial Narrow"/>
                <w:sz w:val="20"/>
                <w:szCs w:val="20"/>
              </w:rPr>
              <w:t>Reduced services from the land use</w:t>
            </w:r>
          </w:p>
        </w:tc>
        <w:tc>
          <w:tcPr>
            <w:tcW w:w="1276" w:type="dxa"/>
          </w:tcPr>
          <w:p w:rsidR="004D1067" w:rsidRPr="00811604" w:rsidRDefault="004D1067" w:rsidP="002D7D87">
            <w:pPr>
              <w:spacing w:before="60" w:after="60"/>
              <w:jc w:val="center"/>
              <w:rPr>
                <w:rFonts w:ascii="Arial Narrow" w:hAnsi="Arial Narrow"/>
                <w:sz w:val="20"/>
                <w:szCs w:val="20"/>
              </w:rPr>
            </w:pPr>
            <w:r w:rsidRPr="00811604">
              <w:rPr>
                <w:rFonts w:ascii="Arial Narrow" w:hAnsi="Arial Narrow"/>
                <w:sz w:val="20"/>
                <w:szCs w:val="20"/>
              </w:rPr>
              <w:t>No</w:t>
            </w:r>
          </w:p>
        </w:tc>
        <w:tc>
          <w:tcPr>
            <w:tcW w:w="2869" w:type="dxa"/>
          </w:tcPr>
          <w:p w:rsidR="004D1067" w:rsidRPr="00B816AA" w:rsidRDefault="00A224A3" w:rsidP="00B816AA">
            <w:pPr>
              <w:numPr>
                <w:ilvl w:val="0"/>
                <w:numId w:val="9"/>
              </w:numPr>
              <w:tabs>
                <w:tab w:val="num" w:pos="229"/>
              </w:tabs>
              <w:suppressAutoHyphens/>
              <w:snapToGrid w:val="0"/>
              <w:spacing w:before="60" w:after="60"/>
              <w:ind w:left="229" w:hanging="229"/>
              <w:rPr>
                <w:rFonts w:ascii="Arial Narrow" w:hAnsi="Arial Narrow"/>
                <w:sz w:val="20"/>
                <w:szCs w:val="20"/>
                <w:lang w:eastAsia="en-AU"/>
              </w:rPr>
            </w:pPr>
            <w:r w:rsidRPr="00B816AA">
              <w:rPr>
                <w:rFonts w:ascii="Arial Narrow" w:hAnsi="Arial Narrow"/>
                <w:sz w:val="20"/>
                <w:szCs w:val="20"/>
                <w:lang w:eastAsia="en-AU"/>
              </w:rPr>
              <w:t xml:space="preserve">The </w:t>
            </w:r>
            <w:r w:rsidR="00B816AA" w:rsidRPr="00B816AA">
              <w:rPr>
                <w:rFonts w:ascii="Arial Narrow" w:hAnsi="Arial Narrow"/>
                <w:sz w:val="20"/>
                <w:szCs w:val="20"/>
                <w:lang w:eastAsia="en-AU"/>
              </w:rPr>
              <w:t>proposed controls, if applied to all trial sites, would minimise outcrossing with sexually compatible weeds</w:t>
            </w:r>
          </w:p>
        </w:tc>
      </w:tr>
    </w:tbl>
    <w:p w:rsidR="004D1067" w:rsidRPr="00811604" w:rsidRDefault="00472727" w:rsidP="0040623F">
      <w:pPr>
        <w:pStyle w:val="Quote"/>
        <w:numPr>
          <w:ilvl w:val="3"/>
          <w:numId w:val="18"/>
        </w:numPr>
      </w:pPr>
      <w:bookmarkStart w:id="224" w:name="OLE_Table5"/>
      <w:bookmarkStart w:id="225" w:name="Chapter_2_2_1"/>
      <w:bookmarkStart w:id="226" w:name="Risk_Scenario_1"/>
      <w:bookmarkStart w:id="227" w:name="_Ref256411272"/>
      <w:bookmarkStart w:id="228" w:name="_Ref309223608"/>
      <w:bookmarkStart w:id="229" w:name="_Toc159907353"/>
      <w:bookmarkEnd w:id="205"/>
      <w:bookmarkEnd w:id="206"/>
      <w:bookmarkEnd w:id="207"/>
      <w:bookmarkEnd w:id="224"/>
      <w:bookmarkEnd w:id="225"/>
      <w:bookmarkEnd w:id="226"/>
      <w:r w:rsidRPr="00811604">
        <w:t>Risk scenario 1</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his table has rows for Risk source, Causal pathway and Potential harm for Risk Scenario 1."/>
      </w:tblPr>
      <w:tblGrid>
        <w:gridCol w:w="1252"/>
        <w:gridCol w:w="8040"/>
      </w:tblGrid>
      <w:tr w:rsidR="00811604" w:rsidRPr="00811604" w:rsidTr="005402AF">
        <w:trPr>
          <w:trHeight w:val="360"/>
        </w:trPr>
        <w:tc>
          <w:tcPr>
            <w:tcW w:w="1276" w:type="dxa"/>
            <w:shd w:val="clear" w:color="auto" w:fill="D9D9D9" w:themeFill="background1" w:themeFillShade="D9"/>
            <w:vAlign w:val="center"/>
          </w:tcPr>
          <w:p w:rsidR="00DF7D75" w:rsidRPr="00811604" w:rsidRDefault="00DF7D75" w:rsidP="00DF7D75">
            <w:pPr>
              <w:rPr>
                <w:rFonts w:ascii="Arial Narrow" w:hAnsi="Arial Narrow"/>
                <w:i/>
                <w:sz w:val="20"/>
                <w:szCs w:val="20"/>
              </w:rPr>
            </w:pPr>
            <w:r w:rsidRPr="00811604">
              <w:rPr>
                <w:rFonts w:ascii="Arial Narrow" w:hAnsi="Arial Narrow"/>
                <w:i/>
                <w:sz w:val="20"/>
                <w:szCs w:val="20"/>
              </w:rPr>
              <w:t>Risk source</w:t>
            </w:r>
          </w:p>
        </w:tc>
        <w:tc>
          <w:tcPr>
            <w:tcW w:w="8470" w:type="dxa"/>
            <w:vAlign w:val="center"/>
          </w:tcPr>
          <w:p w:rsidR="00DF7D75" w:rsidRPr="00811604" w:rsidRDefault="00A60C50" w:rsidP="00004F64">
            <w:pPr>
              <w:pStyle w:val="1Para"/>
              <w:numPr>
                <w:ilvl w:val="0"/>
                <w:numId w:val="0"/>
              </w:numPr>
              <w:spacing w:before="0" w:after="0"/>
              <w:jc w:val="center"/>
              <w:rPr>
                <w:rFonts w:ascii="Arial Narrow" w:hAnsi="Arial Narrow"/>
                <w:sz w:val="20"/>
                <w:szCs w:val="20"/>
              </w:rPr>
            </w:pPr>
            <w:r>
              <w:rPr>
                <w:rFonts w:ascii="Arial Narrow" w:hAnsi="Arial Narrow"/>
                <w:sz w:val="20"/>
                <w:szCs w:val="20"/>
              </w:rPr>
              <w:t>Introduced genetic elements conferring altered grain quality</w:t>
            </w:r>
            <w:r w:rsidR="00F24A4C">
              <w:rPr>
                <w:rFonts w:ascii="Arial Narrow" w:hAnsi="Arial Narrow"/>
                <w:sz w:val="20"/>
                <w:szCs w:val="20"/>
              </w:rPr>
              <w:t xml:space="preserve"> or </w:t>
            </w:r>
            <w:r w:rsidR="005F43F4">
              <w:rPr>
                <w:rFonts w:ascii="Arial Narrow" w:hAnsi="Arial Narrow"/>
                <w:sz w:val="20"/>
                <w:szCs w:val="20"/>
              </w:rPr>
              <w:t xml:space="preserve">grain </w:t>
            </w:r>
            <w:r w:rsidR="00004F64">
              <w:rPr>
                <w:rFonts w:ascii="Arial Narrow" w:hAnsi="Arial Narrow"/>
                <w:sz w:val="20"/>
                <w:szCs w:val="20"/>
              </w:rPr>
              <w:t>yield</w:t>
            </w:r>
          </w:p>
        </w:tc>
      </w:tr>
      <w:tr w:rsidR="00811604" w:rsidRPr="00811604" w:rsidTr="005402AF">
        <w:trPr>
          <w:trHeight w:val="360"/>
        </w:trPr>
        <w:tc>
          <w:tcPr>
            <w:tcW w:w="1276" w:type="dxa"/>
            <w:shd w:val="clear" w:color="auto" w:fill="D9D9D9" w:themeFill="background1" w:themeFillShade="D9"/>
            <w:vAlign w:val="center"/>
          </w:tcPr>
          <w:p w:rsidR="00DF7D75" w:rsidRPr="00811604" w:rsidRDefault="00DF7D75" w:rsidP="00DF7D75">
            <w:pPr>
              <w:rPr>
                <w:rFonts w:ascii="Arial Narrow" w:hAnsi="Arial Narrow"/>
                <w:i/>
                <w:sz w:val="20"/>
                <w:szCs w:val="20"/>
              </w:rPr>
            </w:pPr>
            <w:r w:rsidRPr="00811604">
              <w:rPr>
                <w:rFonts w:ascii="Arial Narrow" w:hAnsi="Arial Narrow"/>
                <w:i/>
                <w:sz w:val="20"/>
                <w:szCs w:val="20"/>
              </w:rPr>
              <w:t>Causal pathway</w:t>
            </w:r>
          </w:p>
        </w:tc>
        <w:tc>
          <w:tcPr>
            <w:tcW w:w="8470" w:type="dxa"/>
            <w:vAlign w:val="center"/>
          </w:tcPr>
          <w:p w:rsidR="006B59C8" w:rsidRPr="00811604" w:rsidRDefault="00BB3D26" w:rsidP="00BB3D26">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A60C50" w:rsidRPr="00811604" w:rsidRDefault="00A60C50" w:rsidP="00A60C50">
            <w:pPr>
              <w:spacing w:before="60" w:after="60"/>
              <w:jc w:val="center"/>
              <w:rPr>
                <w:rFonts w:ascii="Arial Narrow" w:hAnsi="Arial Narrow"/>
                <w:sz w:val="20"/>
                <w:szCs w:val="20"/>
              </w:rPr>
            </w:pPr>
            <w:r w:rsidRPr="00811604">
              <w:rPr>
                <w:rFonts w:ascii="Arial Narrow" w:hAnsi="Arial Narrow"/>
                <w:sz w:val="20"/>
                <w:szCs w:val="20"/>
              </w:rPr>
              <w:t xml:space="preserve">Growing GM </w:t>
            </w:r>
            <w:r>
              <w:rPr>
                <w:rFonts w:ascii="Arial Narrow" w:hAnsi="Arial Narrow"/>
                <w:sz w:val="20"/>
                <w:szCs w:val="20"/>
              </w:rPr>
              <w:t xml:space="preserve">sorghum </w:t>
            </w:r>
            <w:r w:rsidRPr="00811604">
              <w:rPr>
                <w:rFonts w:ascii="Arial Narrow" w:hAnsi="Arial Narrow"/>
                <w:sz w:val="20"/>
                <w:szCs w:val="20"/>
              </w:rPr>
              <w:t>plants at the trial site</w:t>
            </w:r>
            <w:r>
              <w:rPr>
                <w:rFonts w:ascii="Arial Narrow" w:hAnsi="Arial Narrow"/>
                <w:sz w:val="20"/>
                <w:szCs w:val="20"/>
              </w:rPr>
              <w:t>s</w:t>
            </w:r>
          </w:p>
          <w:p w:rsidR="00A60C50" w:rsidRPr="00811604" w:rsidRDefault="00A60C50" w:rsidP="00A60C50">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A60C50" w:rsidRPr="00811604" w:rsidRDefault="00A60C50" w:rsidP="00A60C50">
            <w:pPr>
              <w:spacing w:before="60" w:after="60"/>
              <w:contextualSpacing/>
              <w:jc w:val="center"/>
              <w:rPr>
                <w:rFonts w:ascii="Arial Narrow" w:hAnsi="Arial Narrow"/>
                <w:sz w:val="20"/>
                <w:szCs w:val="20"/>
              </w:rPr>
            </w:pPr>
            <w:r w:rsidRPr="00811604">
              <w:rPr>
                <w:rFonts w:ascii="Arial Narrow" w:hAnsi="Arial Narrow"/>
                <w:sz w:val="20"/>
                <w:szCs w:val="20"/>
              </w:rPr>
              <w:t xml:space="preserve">Expression of introduced </w:t>
            </w:r>
            <w:r>
              <w:rPr>
                <w:rFonts w:ascii="Arial Narrow" w:hAnsi="Arial Narrow"/>
                <w:sz w:val="20"/>
                <w:szCs w:val="20"/>
              </w:rPr>
              <w:t>genetic elements</w:t>
            </w:r>
            <w:r w:rsidRPr="00811604">
              <w:rPr>
                <w:rFonts w:ascii="Arial Narrow" w:hAnsi="Arial Narrow"/>
                <w:sz w:val="20"/>
                <w:szCs w:val="20"/>
              </w:rPr>
              <w:t xml:space="preserve"> in GM plants</w:t>
            </w:r>
          </w:p>
          <w:p w:rsidR="00A60C50" w:rsidRPr="00811604" w:rsidRDefault="00A60C50" w:rsidP="00A60C50">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A60C50" w:rsidRDefault="00A60C50" w:rsidP="00A60C50">
            <w:pPr>
              <w:spacing w:before="60" w:after="60"/>
              <w:contextualSpacing/>
              <w:jc w:val="center"/>
              <w:rPr>
                <w:rFonts w:ascii="Arial Narrow" w:hAnsi="Arial Narrow"/>
                <w:sz w:val="20"/>
                <w:szCs w:val="20"/>
              </w:rPr>
            </w:pPr>
            <w:r w:rsidRPr="00811604">
              <w:rPr>
                <w:rFonts w:ascii="Arial Narrow" w:hAnsi="Arial Narrow"/>
                <w:sz w:val="20"/>
                <w:szCs w:val="20"/>
              </w:rPr>
              <w:t xml:space="preserve">Exposure of people who deal with the GM plant material or of </w:t>
            </w:r>
            <w:r>
              <w:rPr>
                <w:rFonts w:ascii="Arial Narrow" w:hAnsi="Arial Narrow"/>
                <w:sz w:val="20"/>
                <w:szCs w:val="20"/>
              </w:rPr>
              <w:t xml:space="preserve">people in the vicinity of </w:t>
            </w:r>
            <w:r w:rsidRPr="00811604">
              <w:rPr>
                <w:rFonts w:ascii="Arial Narrow" w:hAnsi="Arial Narrow"/>
                <w:sz w:val="20"/>
                <w:szCs w:val="20"/>
              </w:rPr>
              <w:t>the trial site</w:t>
            </w:r>
            <w:r>
              <w:rPr>
                <w:rFonts w:ascii="Arial Narrow" w:hAnsi="Arial Narrow"/>
                <w:sz w:val="20"/>
                <w:szCs w:val="20"/>
              </w:rPr>
              <w:t>s</w:t>
            </w:r>
          </w:p>
          <w:p w:rsidR="00DF7D75" w:rsidRPr="00811604" w:rsidRDefault="00BB3D26" w:rsidP="00A60C50">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tc>
      </w:tr>
      <w:tr w:rsidR="00811604" w:rsidRPr="00811604" w:rsidTr="005402AF">
        <w:trPr>
          <w:trHeight w:val="360"/>
        </w:trPr>
        <w:tc>
          <w:tcPr>
            <w:tcW w:w="1276" w:type="dxa"/>
            <w:shd w:val="clear" w:color="auto" w:fill="D9D9D9" w:themeFill="background1" w:themeFillShade="D9"/>
            <w:vAlign w:val="center"/>
          </w:tcPr>
          <w:p w:rsidR="00DF7D75" w:rsidRPr="00811604" w:rsidRDefault="00DF7D75" w:rsidP="00DF7D75">
            <w:pPr>
              <w:rPr>
                <w:rFonts w:ascii="Arial Narrow" w:hAnsi="Arial Narrow"/>
                <w:i/>
                <w:sz w:val="20"/>
                <w:szCs w:val="20"/>
              </w:rPr>
            </w:pPr>
            <w:r w:rsidRPr="00811604">
              <w:rPr>
                <w:rFonts w:ascii="Arial Narrow" w:hAnsi="Arial Narrow"/>
                <w:i/>
                <w:sz w:val="20"/>
                <w:szCs w:val="20"/>
              </w:rPr>
              <w:t>Potential harm</w:t>
            </w:r>
          </w:p>
        </w:tc>
        <w:tc>
          <w:tcPr>
            <w:tcW w:w="8470" w:type="dxa"/>
            <w:vAlign w:val="center"/>
          </w:tcPr>
          <w:p w:rsidR="00DF7D75" w:rsidRPr="00811604" w:rsidRDefault="00DF7D75" w:rsidP="00A60C50">
            <w:pPr>
              <w:pStyle w:val="1Para"/>
              <w:numPr>
                <w:ilvl w:val="0"/>
                <w:numId w:val="0"/>
              </w:numPr>
              <w:spacing w:before="0" w:after="0"/>
              <w:jc w:val="center"/>
              <w:rPr>
                <w:rFonts w:ascii="Arial Narrow" w:hAnsi="Arial Narrow"/>
                <w:sz w:val="20"/>
                <w:szCs w:val="20"/>
              </w:rPr>
            </w:pPr>
            <w:r w:rsidRPr="00811604">
              <w:rPr>
                <w:rFonts w:ascii="Arial Narrow" w:hAnsi="Arial Narrow"/>
                <w:sz w:val="20"/>
                <w:szCs w:val="20"/>
              </w:rPr>
              <w:t xml:space="preserve">Toxicity or allergenicity </w:t>
            </w:r>
            <w:r w:rsidR="00BD4132" w:rsidRPr="00811604">
              <w:rPr>
                <w:rFonts w:ascii="Arial Narrow" w:hAnsi="Arial Narrow"/>
                <w:sz w:val="20"/>
                <w:szCs w:val="20"/>
              </w:rPr>
              <w:t>to</w:t>
            </w:r>
            <w:r w:rsidRPr="00811604">
              <w:rPr>
                <w:rFonts w:ascii="Arial Narrow" w:hAnsi="Arial Narrow"/>
                <w:sz w:val="20"/>
                <w:szCs w:val="20"/>
              </w:rPr>
              <w:t xml:space="preserve"> people</w:t>
            </w:r>
          </w:p>
        </w:tc>
      </w:tr>
    </w:tbl>
    <w:p w:rsidR="00472727" w:rsidRPr="00811604" w:rsidRDefault="00472727" w:rsidP="007C33DB">
      <w:pPr>
        <w:pStyle w:val="1Para"/>
        <w:keepNext/>
        <w:numPr>
          <w:ilvl w:val="0"/>
          <w:numId w:val="0"/>
        </w:numPr>
        <w:spacing w:before="240"/>
        <w:outlineLvl w:val="4"/>
        <w:rPr>
          <w:b/>
          <w:i/>
        </w:rPr>
      </w:pPr>
      <w:r w:rsidRPr="00811604">
        <w:rPr>
          <w:b/>
          <w:i/>
        </w:rPr>
        <w:t>Risk source</w:t>
      </w:r>
    </w:p>
    <w:p w:rsidR="00472727" w:rsidRPr="00811604" w:rsidRDefault="00472727" w:rsidP="00472727">
      <w:pPr>
        <w:pStyle w:val="1Para"/>
        <w:spacing w:after="0"/>
      </w:pPr>
      <w:r w:rsidRPr="00811604">
        <w:t xml:space="preserve">The source of potential harm for this postulated risk scenario is </w:t>
      </w:r>
      <w:r w:rsidR="004E7C95" w:rsidRPr="00811604">
        <w:t>the</w:t>
      </w:r>
      <w:r w:rsidR="00017D03" w:rsidRPr="00811604">
        <w:t xml:space="preserve"> </w:t>
      </w:r>
      <w:r w:rsidR="003D2600">
        <w:t>introduced genes and gene silencing constructs for grain traits.</w:t>
      </w:r>
    </w:p>
    <w:p w:rsidR="0062301E" w:rsidRPr="00811604" w:rsidRDefault="0062301E" w:rsidP="007C33DB">
      <w:pPr>
        <w:pStyle w:val="1Para"/>
        <w:keepNext/>
        <w:numPr>
          <w:ilvl w:val="0"/>
          <w:numId w:val="0"/>
        </w:numPr>
        <w:spacing w:before="240"/>
        <w:outlineLvl w:val="4"/>
        <w:rPr>
          <w:b/>
          <w:i/>
        </w:rPr>
      </w:pPr>
      <w:r w:rsidRPr="00811604">
        <w:rPr>
          <w:b/>
          <w:i/>
        </w:rPr>
        <w:t>Causal pathway</w:t>
      </w:r>
    </w:p>
    <w:p w:rsidR="003B0B56" w:rsidRDefault="00283203" w:rsidP="00732DE3">
      <w:pPr>
        <w:pStyle w:val="1Para"/>
        <w:spacing w:after="0"/>
      </w:pPr>
      <w:r w:rsidRPr="00811604">
        <w:t xml:space="preserve">GM </w:t>
      </w:r>
      <w:r w:rsidR="003D2600">
        <w:t>sorghum</w:t>
      </w:r>
      <w:r w:rsidRPr="00811604">
        <w:t xml:space="preserve"> </w:t>
      </w:r>
      <w:r w:rsidR="0035622B">
        <w:t>expressing</w:t>
      </w:r>
      <w:r w:rsidRPr="00811604">
        <w:t xml:space="preserve"> the introduced g</w:t>
      </w:r>
      <w:r w:rsidR="003D2600">
        <w:t xml:space="preserve">enetic elements </w:t>
      </w:r>
      <w:r w:rsidRPr="00811604">
        <w:t xml:space="preserve">would be grown </w:t>
      </w:r>
      <w:r w:rsidR="009D2C1E">
        <w:t>at</w:t>
      </w:r>
      <w:r w:rsidR="009D2C1E" w:rsidRPr="00811604">
        <w:t xml:space="preserve"> </w:t>
      </w:r>
      <w:r w:rsidRPr="00811604">
        <w:t>the trial site</w:t>
      </w:r>
      <w:r w:rsidR="003D2600">
        <w:t>s</w:t>
      </w:r>
      <w:r w:rsidRPr="00811604">
        <w:t xml:space="preserve">. </w:t>
      </w:r>
      <w:r w:rsidR="0035622B">
        <w:t>People could potentially be exposed t</w:t>
      </w:r>
      <w:r w:rsidR="003B0B56">
        <w:t>o the GM plant material through consumption, skin contact or inhalation.</w:t>
      </w:r>
    </w:p>
    <w:p w:rsidR="006A4C1F" w:rsidRDefault="006A4C1F" w:rsidP="00732DE3">
      <w:pPr>
        <w:pStyle w:val="1Para"/>
        <w:spacing w:after="0"/>
      </w:pPr>
      <w:r>
        <w:t>The licence application</w:t>
      </w:r>
      <w:r w:rsidR="003B0B56">
        <w:t xml:space="preserve"> proposes that the GM plant material will not be used for human food. </w:t>
      </w:r>
      <w:r w:rsidR="00354879">
        <w:t>There is little potential for accidental ingestion of sorghum plants grown on field trial sites.</w:t>
      </w:r>
      <w:r>
        <w:t xml:space="preserve"> Thus, it is not expected that people would be exposed to the GM sorghum by consumption. </w:t>
      </w:r>
    </w:p>
    <w:p w:rsidR="009004BB" w:rsidRDefault="00F31E62" w:rsidP="00F31E62">
      <w:pPr>
        <w:pStyle w:val="1Para"/>
      </w:pPr>
      <w:r>
        <w:t xml:space="preserve">The licence application proposes that only </w:t>
      </w:r>
      <w:r w:rsidRPr="00F31E62">
        <w:t>trained and authorised staff would be permitted to deal with the GM sorghum.</w:t>
      </w:r>
      <w:r>
        <w:t xml:space="preserve"> </w:t>
      </w:r>
      <w:r w:rsidR="00A9703A">
        <w:t>Due to the sm</w:t>
      </w:r>
      <w:r w:rsidR="005A431B">
        <w:t>all scale of the proposed trial</w:t>
      </w:r>
      <w:r w:rsidR="00A9703A">
        <w:t xml:space="preserve">, only a few people would </w:t>
      </w:r>
      <w:r w:rsidR="002541C4">
        <w:t xml:space="preserve">be expected to </w:t>
      </w:r>
      <w:r w:rsidR="009D2C1E">
        <w:t>handle</w:t>
      </w:r>
      <w:r w:rsidR="00A9703A">
        <w:t xml:space="preserve"> the GM sorghum. </w:t>
      </w:r>
      <w:r>
        <w:t xml:space="preserve">These people could be </w:t>
      </w:r>
      <w:r w:rsidRPr="00811604">
        <w:t xml:space="preserve">exposed to </w:t>
      </w:r>
      <w:r>
        <w:t>plant material</w:t>
      </w:r>
      <w:r w:rsidRPr="00811604">
        <w:t xml:space="preserve"> through skin contact </w:t>
      </w:r>
      <w:r>
        <w:t>during cultivation</w:t>
      </w:r>
      <w:r w:rsidR="00732DE3" w:rsidRPr="00811604">
        <w:t xml:space="preserve">, </w:t>
      </w:r>
      <w:r>
        <w:t>transportation or</w:t>
      </w:r>
      <w:r w:rsidR="00732DE3" w:rsidRPr="00811604">
        <w:t xml:space="preserve"> </w:t>
      </w:r>
      <w:r>
        <w:t xml:space="preserve">analysis of </w:t>
      </w:r>
      <w:r w:rsidR="00732DE3" w:rsidRPr="00811604">
        <w:t xml:space="preserve">the GM </w:t>
      </w:r>
      <w:r w:rsidR="006A4C1F">
        <w:t>sorghum</w:t>
      </w:r>
      <w:r w:rsidR="00A36AB6" w:rsidRPr="00811604">
        <w:t>.</w:t>
      </w:r>
      <w:r w:rsidR="00732DE3" w:rsidRPr="00811604">
        <w:t xml:space="preserve"> </w:t>
      </w:r>
    </w:p>
    <w:p w:rsidR="00F31E62" w:rsidRDefault="00A9703A" w:rsidP="00F31E62">
      <w:pPr>
        <w:pStyle w:val="1Para"/>
      </w:pPr>
      <w:r>
        <w:t>As sorghum is a wind-pollinated plant, people could inhale airborne pollen during flowering of t</w:t>
      </w:r>
      <w:r w:rsidR="002541C4">
        <w:t>he GM sorghum.</w:t>
      </w:r>
      <w:r w:rsidR="00053904">
        <w:t xml:space="preserve"> </w:t>
      </w:r>
      <w:r w:rsidR="00475ED8">
        <w:t xml:space="preserve">Pollen shedding from R-lines, such as RTx430 which is the parental cultivar of the GM sorghum, usually lasts for 10-15 days </w:t>
      </w:r>
      <w:r w:rsidR="004A7584">
        <w:fldChar w:fldCharType="begin"/>
      </w:r>
      <w:r w:rsidR="008D39F4">
        <w:instrText xml:space="preserve"> ADDIN REFMGR.CITE &lt;Refman&gt;&lt;Cite&gt;&lt;Author&gt;Singh&lt;/Author&gt;&lt;Year&gt;1997&lt;/Year&gt;&lt;RecNum&gt;22054&lt;/RecNum&gt;&lt;IDText&gt;Development of cultivars and seed production techniques in sorghum and pearl millet&lt;/IDText&gt;&lt;MDL Ref_Type="Report"&gt;&lt;Ref_Type&gt;Report&lt;/Ref_Type&gt;&lt;Ref_ID&gt;22054&lt;/Ref_ID&gt;&lt;Title_Primary&gt;Development of cultivars and seed production techniques in sorghum and pearl millet&lt;/Title_Primary&gt;&lt;Authors_Primary&gt;Singh,F.&lt;/Authors_Primary&gt;&lt;Authors_Primary&gt;Rai,K.N.&lt;/Authors_Primary&gt;&lt;Authors_Primary&gt;Reddy,B.V.S.&lt;/Authors_Primary&gt;&lt;Authors_Primary&gt;Diwakar,B.&lt;/Authors_Primary&gt;&lt;Date_Primary&gt;1997&lt;/Date_Primary&gt;&lt;Keywords&gt;development&lt;/Keywords&gt;&lt;Keywords&gt;of&lt;/Keywords&gt;&lt;Keywords&gt;cultivars&lt;/Keywords&gt;&lt;Keywords&gt;cultivar&lt;/Keywords&gt;&lt;Keywords&gt;and&lt;/Keywords&gt;&lt;Keywords&gt;seed&lt;/Keywords&gt;&lt;Keywords&gt;Seed production&lt;/Keywords&gt;&lt;Keywords&gt;production&lt;/Keywords&gt;&lt;Keywords&gt;Techniques&lt;/Keywords&gt;&lt;Keywords&gt;sorghum&lt;/Keywords&gt;&lt;Keywords&gt;Millet&lt;/Keywords&gt;&lt;Reprint&gt;Not in File&lt;/Reprint&gt;&lt;Pub_Place&gt;India&lt;/Pub_Place&gt;&lt;Publisher&gt;ICRISAT&lt;/Publisher&gt;&lt;Web_URL_Link1&gt;file://S:\CO\OGTR\EVAL\Eval Sections\Library\REFS\Sorghum\Singh et al 1997 Development of cultivars sorghum.pdf&lt;/Web_URL_Link1&gt;&lt;ZZ_WorkformID&gt;24&lt;/ZZ_WorkformID&gt;&lt;/MDL&gt;&lt;/Cite&gt;&lt;/Refman&gt;</w:instrText>
      </w:r>
      <w:r w:rsidR="004A7584">
        <w:fldChar w:fldCharType="separate"/>
      </w:r>
      <w:r w:rsidR="004A7584">
        <w:rPr>
          <w:noProof/>
        </w:rPr>
        <w:t>(Singh et al. 1997)</w:t>
      </w:r>
      <w:r w:rsidR="004A7584">
        <w:fldChar w:fldCharType="end"/>
      </w:r>
      <w:r w:rsidR="00475ED8">
        <w:t xml:space="preserve">. </w:t>
      </w:r>
      <w:r w:rsidR="009D2C1E">
        <w:t xml:space="preserve">Workers </w:t>
      </w:r>
      <w:r w:rsidR="00053904">
        <w:t xml:space="preserve">entering the </w:t>
      </w:r>
      <w:r w:rsidR="008535BE">
        <w:t xml:space="preserve">proposed </w:t>
      </w:r>
      <w:r w:rsidR="00053904">
        <w:t xml:space="preserve">trial sites </w:t>
      </w:r>
      <w:r w:rsidR="00475ED8">
        <w:t xml:space="preserve">during flowering </w:t>
      </w:r>
      <w:r w:rsidR="00053904">
        <w:t xml:space="preserve">would </w:t>
      </w:r>
      <w:r w:rsidR="00ED01C3">
        <w:t>be exposed</w:t>
      </w:r>
      <w:r w:rsidR="00053904">
        <w:t xml:space="preserve"> to poll</w:t>
      </w:r>
      <w:r w:rsidR="006301B0">
        <w:t xml:space="preserve">en </w:t>
      </w:r>
      <w:r w:rsidR="00ED01C3">
        <w:t>through inhalation</w:t>
      </w:r>
      <w:r w:rsidR="006301B0">
        <w:t xml:space="preserve">. </w:t>
      </w:r>
      <w:r w:rsidR="00ED01C3">
        <w:t>A</w:t>
      </w:r>
      <w:r w:rsidR="006301B0">
        <w:t xml:space="preserve"> study has </w:t>
      </w:r>
      <w:r w:rsidR="00ED01C3">
        <w:t xml:space="preserve">also </w:t>
      </w:r>
      <w:r w:rsidR="006301B0">
        <w:t>reported low levels of sorghum pollen travelling 200 m in the direction of the prevailing wind</w:t>
      </w:r>
      <w:r w:rsidR="005E0765">
        <w:t xml:space="preserve"> </w:t>
      </w:r>
      <w:r w:rsidR="004A7584">
        <w:fldChar w:fldCharType="begin"/>
      </w:r>
      <w:r w:rsidR="008D39F4">
        <w:instrText xml:space="preserve"> ADDIN REFMGR.CITE &lt;Refman&gt;&lt;Cite&gt;&lt;Author&gt;Schmidt&lt;/Author&gt;&lt;Year&gt;2013&lt;/Year&gt;&lt;RecNum&gt;22020&lt;/RecNum&gt;&lt;IDText&gt;Rate of shattercane x sorghum hybridization in situ&lt;/IDText&gt;&lt;MDL Ref_Type="Journal"&gt;&lt;Ref_Type&gt;Journal&lt;/Ref_Type&gt;&lt;Ref_ID&gt;22020&lt;/Ref_ID&gt;&lt;Title_Primary&gt;Rate of shattercane x sorghum hybridization in situ&lt;/Title_Primary&gt;&lt;Authors_Primary&gt;Schmidt,J.J.&lt;/Authors_Primary&gt;&lt;Authors_Primary&gt;Pedersen,J.F.&lt;/Authors_Primary&gt;&lt;Authors_Primary&gt;Bernards,M.L.&lt;/Authors_Primary&gt;&lt;Authors_Primary&gt;Lindquist,J.L.&lt;/Authors_Primary&gt;&lt;Date_Primary&gt;2013&lt;/Date_Primary&gt;&lt;Keywords&gt;of&lt;/Keywords&gt;&lt;Keywords&gt;sorghum&lt;/Keywords&gt;&lt;Keywords&gt;HYBRIDIZATION&lt;/Keywords&gt;&lt;Reprint&gt;Not in File&lt;/Reprint&gt;&lt;Start_Page&gt;1677&lt;/Start_Page&gt;&lt;End_Page&gt;1685&lt;/End_Page&gt;&lt;Periodical&gt;Crop Science&lt;/Periodical&gt;&lt;Volume&gt;53&lt;/Volume&gt;&lt;Web_URL_Link1&gt;file://S:\CO\OGTR\EVAL\Eval Sections\Library\REFS\Sorghum\Schmidt et al -2013_ Rate of shattercan X Sorghum Hybridization in situ.pdf&lt;/Web_URL_Link1&gt;&lt;ZZ_JournalFull&gt;&lt;f name="System"&gt;Crop Science&lt;/f&gt;&lt;/ZZ_JournalFull&gt;&lt;ZZ_JournalStdAbbrev&gt;&lt;f name="System"&gt;Crop Sci&lt;/f&gt;&lt;/ZZ_JournalStdAbbrev&gt;&lt;ZZ_WorkformID&gt;1&lt;/ZZ_WorkformID&gt;&lt;/MDL&gt;&lt;/Cite&gt;&lt;/Refman&gt;</w:instrText>
      </w:r>
      <w:r w:rsidR="004A7584">
        <w:fldChar w:fldCharType="separate"/>
      </w:r>
      <w:r w:rsidR="00973375">
        <w:rPr>
          <w:noProof/>
        </w:rPr>
        <w:t>(Schmidt et al. 2013)</w:t>
      </w:r>
      <w:r w:rsidR="004A7584">
        <w:fldChar w:fldCharType="end"/>
      </w:r>
      <w:r w:rsidR="006301B0">
        <w:t xml:space="preserve">. </w:t>
      </w:r>
      <w:r w:rsidR="008535BE">
        <w:t xml:space="preserve"> </w:t>
      </w:r>
      <w:r w:rsidR="008535BE">
        <w:lastRenderedPageBreak/>
        <w:t xml:space="preserve">Therefore, people </w:t>
      </w:r>
      <w:r w:rsidR="009D2C1E">
        <w:t xml:space="preserve">in </w:t>
      </w:r>
      <w:r w:rsidR="008535BE">
        <w:t xml:space="preserve">the </w:t>
      </w:r>
      <w:r w:rsidR="007062A9">
        <w:t xml:space="preserve">close </w:t>
      </w:r>
      <w:r w:rsidR="008535BE">
        <w:t>vicinity of the proposed trial sites during flowering, for instance working in the research stations or farms where the trial sites are located</w:t>
      </w:r>
      <w:r w:rsidR="007062A9">
        <w:t xml:space="preserve">, </w:t>
      </w:r>
      <w:r w:rsidR="008535BE">
        <w:t xml:space="preserve">could </w:t>
      </w:r>
      <w:r w:rsidR="006119E1">
        <w:t>inhale</w:t>
      </w:r>
      <w:r w:rsidR="004A7584">
        <w:t xml:space="preserve"> pollen from the GM sorghum. In the event of high winds during flowering, pollen from the GM sorghum could potentially be transported much further than 200 m. However, </w:t>
      </w:r>
      <w:r w:rsidR="00673D39">
        <w:t>the severity of allergic reactions to pollen is correlated with atmospheric pollen concentration. If pollen count is below a threshold level (typically around 30 grains/m</w:t>
      </w:r>
      <w:r w:rsidR="00673D39" w:rsidRPr="00673D39">
        <w:rPr>
          <w:vertAlign w:val="superscript"/>
        </w:rPr>
        <w:t>3</w:t>
      </w:r>
      <w:r w:rsidR="00673D39">
        <w:rPr>
          <w:vertAlign w:val="superscript"/>
        </w:rPr>
        <w:t xml:space="preserve"> </w:t>
      </w:r>
      <w:r w:rsidR="00673D39">
        <w:t>for grass pollen), this elicits no or minor symptoms even in people sensitive to the pollen allergens</w:t>
      </w:r>
      <w:r w:rsidR="006244DD">
        <w:t xml:space="preserve"> </w:t>
      </w:r>
      <w:r w:rsidR="00BF75C3">
        <w:fldChar w:fldCharType="begin">
          <w:fldData xml:space="preserve">PFJlZm1hbj48Q2l0ZT48QXV0aG9yPktpb3RzZXJpZGlzPC9BdXRob3I+PFllYXI+MjAxMzwvWWVh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</w:fldData>
        </w:fldChar>
      </w:r>
      <w:r w:rsidR="008D39F4">
        <w:instrText xml:space="preserve"> ADDIN REFMGR.CITE </w:instrText>
      </w:r>
      <w:r w:rsidR="008D39F4">
        <w:fldChar w:fldCharType="begin">
          <w:fldData xml:space="preserve">PFJlZm1hbj48Q2l0ZT48QXV0aG9yPktpb3RzZXJpZGlzPC9BdXRob3I+PFllYXI+MjAxMzwvWWVh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</w:fldData>
        </w:fldChar>
      </w:r>
      <w:r w:rsidR="008D39F4">
        <w:instrText xml:space="preserve"> ADDIN EN.CITE.DATA </w:instrText>
      </w:r>
      <w:r w:rsidR="008D39F4">
        <w:fldChar w:fldCharType="end"/>
      </w:r>
      <w:r w:rsidR="00BF75C3">
        <w:fldChar w:fldCharType="separate"/>
      </w:r>
      <w:r w:rsidR="00BF75C3">
        <w:rPr>
          <w:noProof/>
        </w:rPr>
        <w:t>(Kiotseridis et al. 2013)</w:t>
      </w:r>
      <w:r w:rsidR="00BF75C3">
        <w:fldChar w:fldCharType="end"/>
      </w:r>
      <w:r w:rsidR="00673D39">
        <w:t>. Given the small sizes of all</w:t>
      </w:r>
      <w:r w:rsidR="007062A9">
        <w:t xml:space="preserve"> proposed trial</w:t>
      </w:r>
      <w:r w:rsidR="00673D39">
        <w:t xml:space="preserve"> sites, it is not expected that </w:t>
      </w:r>
      <w:r w:rsidR="00471BB1">
        <w:t xml:space="preserve">concentrations of </w:t>
      </w:r>
      <w:r w:rsidR="00EA6C4A">
        <w:t xml:space="preserve">airborne </w:t>
      </w:r>
      <w:r w:rsidR="00673D39">
        <w:t>pollen from GM sorghum could exceed a threshold level</w:t>
      </w:r>
      <w:r w:rsidR="00471BB1">
        <w:t xml:space="preserve"> for allergenicity</w:t>
      </w:r>
      <w:r w:rsidR="007062A9">
        <w:t xml:space="preserve"> in areas </w:t>
      </w:r>
      <w:r w:rsidR="00673D39">
        <w:t>outside</w:t>
      </w:r>
      <w:r w:rsidR="007062A9">
        <w:t xml:space="preserve"> the close vicinity of the trial sites.</w:t>
      </w:r>
    </w:p>
    <w:p w:rsidR="00F454C4" w:rsidRPr="00811604" w:rsidRDefault="00F454C4" w:rsidP="00F31E62">
      <w:pPr>
        <w:pStyle w:val="1Para"/>
      </w:pPr>
      <w:r>
        <w:t>For some GM sorghum plants grown in the proposed field trials, flowers may be covered with bags, either to facil</w:t>
      </w:r>
      <w:r w:rsidR="00E06B70">
        <w:t>itate controlled crossing or as one of two alternative measures to control pollen flow</w:t>
      </w:r>
      <w:r w:rsidR="00511E48">
        <w:t xml:space="preserve"> (see Section 3.2 of Chapter 1)</w:t>
      </w:r>
      <w:r w:rsidR="00E06B70">
        <w:t>. Bagging GM sorghum plants would minimise exposure of people to pollen from those plants.</w:t>
      </w:r>
    </w:p>
    <w:p w:rsidR="0062301E" w:rsidRPr="00811604" w:rsidRDefault="00472727" w:rsidP="007C33DB">
      <w:pPr>
        <w:pStyle w:val="1Para"/>
        <w:keepNext/>
        <w:numPr>
          <w:ilvl w:val="0"/>
          <w:numId w:val="0"/>
        </w:numPr>
        <w:spacing w:before="240"/>
        <w:outlineLvl w:val="4"/>
        <w:rPr>
          <w:b/>
          <w:i/>
        </w:rPr>
      </w:pPr>
      <w:r w:rsidRPr="00811604">
        <w:rPr>
          <w:b/>
          <w:i/>
        </w:rPr>
        <w:t>Potential harm</w:t>
      </w:r>
    </w:p>
    <w:p w:rsidR="00146222" w:rsidRPr="00811604" w:rsidRDefault="00146222" w:rsidP="00146222">
      <w:pPr>
        <w:pStyle w:val="1Para"/>
      </w:pPr>
      <w:r w:rsidRPr="00811604">
        <w:t xml:space="preserve">Toxicity is the adverse effect(s) of exposure to a dose of a substance as a result of direct cellular or tissue injury, or through the inhibition of normal physiological processes </w:t>
      </w:r>
      <w:r w:rsidR="00414CEE" w:rsidRPr="00811604">
        <w:fldChar w:fldCharType="begin"/>
      </w:r>
      <w:r w:rsidR="008D39F4">
        <w:instrText xml:space="preserve"> ADDIN REFMGR.CITE &lt;Refman&gt;&lt;Cite&gt;&lt;Author&gt;Felsot&lt;/Author&gt;&lt;Year&gt;2000&lt;/Year&gt;&lt;RecNum&gt;3802&lt;/RecNum&gt;&lt;IDText&gt;Insecticidal genes part 2: Human health hoopla&lt;/IDText&gt;&lt;MDL Ref_Type="Journal"&gt;&lt;Ref_Type&gt;Journal&lt;/Ref_Type&gt;&lt;Ref_ID&gt;3802&lt;/Ref_ID&gt;&lt;Title_Primary&gt;Insecticidal genes part 2: Human health hoopla&lt;/Title_Primary&gt;&lt;Authors_Primary&gt;Felsot,A.S.&lt;/Authors_Primary&gt;&lt;Date_Primary&gt;2000&lt;/Date_Primary&gt;&lt;Keywords&gt;insecticidal&lt;/Keywords&gt;&lt;Keywords&gt;Genes&lt;/Keywords&gt;&lt;Keywords&gt;GENE&lt;/Keywords&gt;&lt;Keywords&gt;Human&lt;/Keywords&gt;&lt;Keywords&gt;health&lt;/Keywords&gt;&lt;Reprint&gt;In File&lt;/Reprint&gt;&lt;Start_Page&gt;1&lt;/Start_Page&gt;&lt;End_Page&gt;7&lt;/End_Page&gt;&lt;Periodical&gt;Agrichemical &amp;amp; Environmental News&lt;/Periodical&gt;&lt;Volume&gt;168&lt;/Volume&gt;&lt;Web_URL&gt;&lt;u&gt;http://www.aenews.wsu.edu/April00AENews/Apr00AENews.htm#anchor5338542&lt;/u&gt;&lt;/Web_URL&gt;&lt;Web_URL_Link1&gt;&lt;u&gt;file://&lt;/u&gt;S:\CO\OGTR\&lt;u&gt;EVAL\Eval Sections\Library\REFS\3802FelsotAprAENews00.pdf&lt;/u&gt;&lt;/Web_URL_Link1&gt;&lt;ZZ_JournalFull&gt;&lt;f name="System"&gt;Agrichemical &amp;amp; Environmental News&lt;/f&gt;&lt;/ZZ_JournalFull&gt;&lt;ZZ_WorkformID&gt;1&lt;/ZZ_WorkformID&gt;&lt;/MDL&gt;&lt;/Cite&gt;&lt;/Refman&gt;</w:instrText>
      </w:r>
      <w:r w:rsidR="00414CEE" w:rsidRPr="00811604">
        <w:fldChar w:fldCharType="separate"/>
      </w:r>
      <w:r w:rsidR="00414CEE" w:rsidRPr="00811604">
        <w:rPr>
          <w:noProof/>
        </w:rPr>
        <w:t>(Felsot 2000)</w:t>
      </w:r>
      <w:r w:rsidR="00414CEE" w:rsidRPr="00811604">
        <w:fldChar w:fldCharType="end"/>
      </w:r>
      <w:r w:rsidRPr="00811604">
        <w:t xml:space="preserve">. Allergenicity is the potential of a substance to elicit an immunological reaction following its ingestion, dermal contact or inhalation, which may lead to tissue inflammation and organ dysfunction </w:t>
      </w:r>
      <w:r w:rsidR="00414CEE" w:rsidRPr="00811604">
        <w:fldChar w:fldCharType="begin"/>
      </w:r>
      <w:r w:rsidR="008D39F4">
        <w:instrText xml:space="preserve"> ADDIN REFMGR.CITE &lt;Refman&gt;&lt;Cite&gt;&lt;Author&gt;Arts&lt;/Author&gt;&lt;Year&gt;2006&lt;/Year&gt;&lt;RecNum&gt;9677&lt;/RecNum&gt;&lt;IDText&gt;Dose-response relationships and threshold levels in skin and respiratory allergy&lt;/IDText&gt;&lt;MDL Ref_Type="Journal"&gt;&lt;Ref_Type&gt;Journal&lt;/Ref_Type&gt;&lt;Ref_ID&gt;9677&lt;/Ref_ID&gt;&lt;Title_Primary&gt;Dose-response relationships and threshold levels in skin and respiratory allergy&lt;/Title_Primary&gt;&lt;Authors_Primary&gt;Arts,J.H.E.&lt;/Authors_Primary&gt;&lt;Authors_Primary&gt;Mommers,C.&lt;/Authors_Primary&gt;&lt;Authors_Primary&gt;de Heer,C.&lt;/Authors_Primary&gt;&lt;Date_Primary&gt;2006&lt;/Date_Primary&gt;&lt;Keywords&gt;Allergies&lt;/Keywords&gt;&lt;Keywords&gt;allergy&lt;/Keywords&gt;&lt;Keywords&gt;Dose-Response Relationship,Drug&lt;/Keywords&gt;&lt;Keywords&gt;Skin&lt;/Keywords&gt;&lt;Reprint&gt;In File&lt;/Reprint&gt;&lt;Start_Page&gt;219&lt;/Start_Page&gt;&lt;End_Page&gt;251&lt;/End_Page&gt;&lt;Periodical&gt;Critical Reviews in Toxicology&lt;/Periodical&gt;&lt;Volume&gt;36&lt;/Volume&gt;&lt;Web_URL_Link1&gt;file://S:\CO\OGTR\EVAL\Eval Sections\Library\REFS\allergen\Arts et al 2006.pdf&lt;/Web_URL_Link1&gt;&lt;ZZ_JournalFull&gt;&lt;f name="System"&gt;Critical Reviews in Toxicology&lt;/f&gt;&lt;/ZZ_JournalFull&gt;&lt;ZZ_WorkformID&gt;1&lt;/ZZ_WorkformID&gt;&lt;/MDL&gt;&lt;/Cite&gt;&lt;/Refman&gt;</w:instrText>
      </w:r>
      <w:r w:rsidR="00414CEE" w:rsidRPr="00811604">
        <w:fldChar w:fldCharType="separate"/>
      </w:r>
      <w:r w:rsidR="00414CEE" w:rsidRPr="00811604">
        <w:rPr>
          <w:noProof/>
        </w:rPr>
        <w:t>(Arts et al. 2006)</w:t>
      </w:r>
      <w:r w:rsidR="00414CEE" w:rsidRPr="00811604">
        <w:fldChar w:fldCharType="end"/>
      </w:r>
      <w:r w:rsidRPr="00811604">
        <w:t>.</w:t>
      </w:r>
    </w:p>
    <w:p w:rsidR="00921E73" w:rsidRDefault="00AC0BDD" w:rsidP="00AC0BDD">
      <w:pPr>
        <w:pStyle w:val="1Para"/>
      </w:pPr>
      <w:r w:rsidRPr="00AC0BDD">
        <w:t xml:space="preserve">In </w:t>
      </w:r>
      <w:r>
        <w:t xml:space="preserve">GM sorghum </w:t>
      </w:r>
      <w:r w:rsidRPr="00AC0BDD">
        <w:t>Category 2 and Category 3 lines</w:t>
      </w:r>
      <w:r>
        <w:t xml:space="preserve"> (see Section 5 of Chapter 1)</w:t>
      </w:r>
      <w:r w:rsidRPr="00AC0BDD">
        <w:t xml:space="preserve"> the introduced genetic elements conferring grain traits are gene silencing constructs. </w:t>
      </w:r>
      <w:r>
        <w:t>These</w:t>
      </w:r>
      <w:r w:rsidRPr="00AC0BDD">
        <w:t xml:space="preserve"> do not encode a protein that could potentially be toxic or allergenic</w:t>
      </w:r>
      <w:r w:rsidR="00921E73">
        <w:t xml:space="preserve">, but they are processed into siRNAs that could possibly modulate </w:t>
      </w:r>
      <w:r w:rsidR="00F953E2">
        <w:t xml:space="preserve">expression of non-target </w:t>
      </w:r>
      <w:r w:rsidR="00921E73">
        <w:t xml:space="preserve">human or animal genes. The </w:t>
      </w:r>
      <w:r w:rsidR="00F953E2">
        <w:t>pathway by which</w:t>
      </w:r>
      <w:r w:rsidR="00921E73">
        <w:t xml:space="preserve"> </w:t>
      </w:r>
      <w:r w:rsidR="00FF1B0A">
        <w:t>exposure to</w:t>
      </w:r>
      <w:r w:rsidR="00921E73">
        <w:t xml:space="preserve"> siRNAs could lead to toxicity</w:t>
      </w:r>
      <w:r w:rsidR="00EB1A41">
        <w:t xml:space="preserve"> or allergenicity</w:t>
      </w:r>
      <w:r w:rsidR="00921E73">
        <w:t xml:space="preserve"> </w:t>
      </w:r>
      <w:r w:rsidR="00F953E2">
        <w:t>has been addressed</w:t>
      </w:r>
      <w:r w:rsidR="00921E73">
        <w:t xml:space="preserve"> in previous RARMPs, most recently </w:t>
      </w:r>
      <w:hyperlink r:id="rId36" w:history="1">
        <w:r w:rsidR="00921E73" w:rsidRPr="00F953E2">
          <w:rPr>
            <w:rStyle w:val="Hyperlink"/>
          </w:rPr>
          <w:t>DIR 131</w:t>
        </w:r>
      </w:hyperlink>
      <w:r w:rsidR="00F953E2">
        <w:t>, and is considered highly unlikely</w:t>
      </w:r>
      <w:r w:rsidR="00921E73">
        <w:t>.</w:t>
      </w:r>
      <w:r>
        <w:t xml:space="preserve"> </w:t>
      </w:r>
    </w:p>
    <w:p w:rsidR="00AC0BDD" w:rsidRPr="00AC0BDD" w:rsidRDefault="00AC0BDD" w:rsidP="00AC0BDD">
      <w:pPr>
        <w:pStyle w:val="1Para"/>
      </w:pPr>
      <w:r>
        <w:t>In Category 1 and Category 4 GM sorghum lines the</w:t>
      </w:r>
      <w:r w:rsidRPr="00AC0BDD">
        <w:t xml:space="preserve"> introduced </w:t>
      </w:r>
      <w:r>
        <w:t xml:space="preserve">genes for </w:t>
      </w:r>
      <w:r w:rsidR="00F24A4C">
        <w:t xml:space="preserve">increased </w:t>
      </w:r>
      <w:r>
        <w:t>grain quality</w:t>
      </w:r>
      <w:r w:rsidR="00F24A4C">
        <w:t xml:space="preserve"> or yield</w:t>
      </w:r>
      <w:r w:rsidRPr="00AC0BDD">
        <w:t xml:space="preserve"> are based on </w:t>
      </w:r>
      <w:r w:rsidR="007D6984">
        <w:t xml:space="preserve">native </w:t>
      </w:r>
      <w:r>
        <w:t>genes expressed in sorghum grain.</w:t>
      </w:r>
      <w:r w:rsidRPr="00AC0BDD">
        <w:t xml:space="preserve"> </w:t>
      </w:r>
      <w:r w:rsidR="0041539D">
        <w:t>As discussed in Section 5.3 of Chapter 1, t</w:t>
      </w:r>
      <w:r w:rsidR="007D6984">
        <w:t>he</w:t>
      </w:r>
      <w:r>
        <w:t xml:space="preserve"> </w:t>
      </w:r>
      <w:r w:rsidRPr="00AC0BDD">
        <w:t xml:space="preserve">proteins in sorghum grain are regularly consumed by humans </w:t>
      </w:r>
      <w:r w:rsidR="0041539D">
        <w:t xml:space="preserve">and livestock </w:t>
      </w:r>
      <w:r>
        <w:t>without adverse effects</w:t>
      </w:r>
      <w:r w:rsidR="007D6984">
        <w:t>, so are not expected to be toxic or allergenic.</w:t>
      </w:r>
      <w:r>
        <w:t xml:space="preserve"> </w:t>
      </w:r>
      <w:r w:rsidR="007D6984">
        <w:t>The</w:t>
      </w:r>
      <w:r>
        <w:t xml:space="preserve"> sequences of the introduced proteins have been </w:t>
      </w:r>
      <w:r w:rsidR="007D6984">
        <w:t>modified from the native sorghum protein sequences, so there is some uncertainty regarding whether the modifi</w:t>
      </w:r>
      <w:r w:rsidR="00773140">
        <w:t>ed proteins</w:t>
      </w:r>
      <w:r w:rsidR="007D6984">
        <w:t xml:space="preserve"> could increase toxicity or allergenicity.</w:t>
      </w:r>
    </w:p>
    <w:p w:rsidR="00A80F68" w:rsidRPr="00AC0BDD" w:rsidRDefault="006119E1" w:rsidP="00577D9F">
      <w:pPr>
        <w:pStyle w:val="1Para"/>
      </w:pPr>
      <w:r>
        <w:t>Non-GM s</w:t>
      </w:r>
      <w:r w:rsidR="00CD48D5">
        <w:t>orghum</w:t>
      </w:r>
      <w:r w:rsidR="001C44F1">
        <w:t xml:space="preserve"> plants naturally produce the toxins </w:t>
      </w:r>
      <w:proofErr w:type="spellStart"/>
      <w:r w:rsidR="001C44F1">
        <w:t>dhurrin</w:t>
      </w:r>
      <w:proofErr w:type="spellEnd"/>
      <w:r w:rsidR="001C44F1">
        <w:t xml:space="preserve"> (which is metabolised to cyanide) and nitrates</w:t>
      </w:r>
      <w:r w:rsidR="003C0909">
        <w:t xml:space="preserve"> (which are metabolised to nitrites)</w:t>
      </w:r>
      <w:r w:rsidR="001C44F1">
        <w:t xml:space="preserve"> </w:t>
      </w:r>
      <w:r w:rsidR="007E3B0B">
        <w:fldChar w:fldCharType="begin"/>
      </w:r>
      <w:r w:rsidR="008D39F4">
        <w:instrText xml:space="preserve"> ADDIN REFMGR.CITE &lt;Refman&gt;&lt;Cite&gt;&lt;Author&gt;OGTR&lt;/Author&gt;&lt;Year&gt;2017&lt;/Year&gt;&lt;RecNum&gt;22097&lt;/RecNum&gt;&lt;IDText&gt;The biology of Sorghum bicolor (L.) Moench subsp. bicolor (Sorghum)&lt;/IDText&gt;&lt;MDL Ref_Type="Report"&gt;&lt;Ref_Type&gt;Report&lt;/Ref_Type&gt;&lt;Ref_ID&gt;22097&lt;/Ref_ID&gt;&lt;Title_Primary&gt;The biology of &lt;i&gt;Sorghum bicolor&lt;/i&gt; (L.) Moench subsp. &lt;i&gt;bicolor &lt;/i&gt;(Sorghum)&lt;/Title_Primary&gt;&lt;Authors_Primary&gt;OGTR&lt;/Authors_Primary&gt;&lt;Date_Primary&gt;2017&lt;/Date_Primary&gt;&lt;Keywords&gt;Biology&lt;/Keywords&gt;&lt;Keywords&gt;of&lt;/Keywords&gt;&lt;Keywords&gt;sorghum&lt;/Keywords&gt;&lt;Reprint&gt;Not in File&lt;/Reprint&gt;&lt;Pub_Place&gt;Canberra, Australia&lt;/Pub_Place&gt;&lt;Publisher&gt;Office of the Gene Technology Regulator&lt;/Publisher&gt;&lt;ZZ_WorkformID&gt;24&lt;/ZZ_WorkformID&gt;&lt;/MDL&gt;&lt;/Cite&gt;&lt;/Refman&gt;</w:instrText>
      </w:r>
      <w:r w:rsidR="007E3B0B">
        <w:fldChar w:fldCharType="separate"/>
      </w:r>
      <w:r w:rsidR="007E3B0B">
        <w:rPr>
          <w:noProof/>
        </w:rPr>
        <w:t>(OGTR 2017)</w:t>
      </w:r>
      <w:r w:rsidR="007E3B0B">
        <w:fldChar w:fldCharType="end"/>
      </w:r>
      <w:r w:rsidR="001C44F1">
        <w:t xml:space="preserve">. </w:t>
      </w:r>
      <w:proofErr w:type="spellStart"/>
      <w:r w:rsidR="00377F80">
        <w:t>Dhurrin</w:t>
      </w:r>
      <w:proofErr w:type="spellEnd"/>
      <w:r w:rsidR="00377F80">
        <w:t xml:space="preserve"> mostly occurs in leaves</w:t>
      </w:r>
      <w:r w:rsidR="00741460">
        <w:t xml:space="preserve"> and is not present in </w:t>
      </w:r>
      <w:r w:rsidR="00180303">
        <w:t>grain</w:t>
      </w:r>
      <w:r w:rsidR="00741460">
        <w:t>,</w:t>
      </w:r>
      <w:r w:rsidR="00377F80">
        <w:t xml:space="preserve"> and </w:t>
      </w:r>
      <w:proofErr w:type="spellStart"/>
      <w:r w:rsidR="00741460">
        <w:t>dhurrin</w:t>
      </w:r>
      <w:proofErr w:type="spellEnd"/>
      <w:r w:rsidR="00741460">
        <w:t xml:space="preserve"> </w:t>
      </w:r>
      <w:r w:rsidR="00377F80">
        <w:t>levels are high</w:t>
      </w:r>
      <w:r w:rsidR="00EB3929">
        <w:t>er</w:t>
      </w:r>
      <w:r w:rsidR="00377F80">
        <w:t xml:space="preserve"> in young growth or </w:t>
      </w:r>
      <w:r w:rsidR="00EB3929">
        <w:t xml:space="preserve">plants grown </w:t>
      </w:r>
      <w:r w:rsidR="00377F80">
        <w:t xml:space="preserve">under drought conditions </w:t>
      </w:r>
      <w:r w:rsidR="00644C3A">
        <w:fldChar w:fldCharType="begin"/>
      </w:r>
      <w:r w:rsidR="008D39F4">
        <w:instrText xml:space="preserve"> ADDIN REFMGR.CITE &lt;Refman&gt;&lt;Cite&gt;&lt;Author&gt;Doggett&lt;/Author&gt;&lt;Year&gt;1988&lt;/Year&gt;&lt;RecNum&gt;18045&lt;/RecNum&gt;&lt;IDText&gt;Sorghum&lt;/IDText&gt;&lt;MDL Ref_Type="Book, Whole"&gt;&lt;Ref_Type&gt;Book, Whole&lt;/Ref_Type&gt;&lt;Ref_ID&gt;18045&lt;/Ref_ID&gt;&lt;Title_Primary&gt;Sorghum&lt;/Title_Primary&gt;&lt;Authors_Primary&gt;Doggett,H.&lt;/Authors_Primary&gt;&lt;Date_Primary&gt;1988&lt;/Date_Primary&gt;&lt;Keywords&gt;sorghum&lt;/Keywords&gt;&lt;Reprint&gt;Not in File&lt;/Reprint&gt;&lt;Start_Page&gt;1&lt;/Start_Page&gt;&lt;End_Page&gt;512&lt;/End_Page&gt;&lt;Volume&gt;2nd&lt;/Volume&gt;&lt;Pub_Place&gt;Essex, UK&lt;/Pub_Place&gt;&lt;Publisher&gt;Longman Scientific and Technical&lt;/Publisher&gt;&lt;ZZ_WorkformID&gt;2&lt;/ZZ_WorkformID&gt;&lt;/MDL&gt;&lt;/Cite&gt;&lt;/Refman&gt;</w:instrText>
      </w:r>
      <w:r w:rsidR="00644C3A">
        <w:fldChar w:fldCharType="separate"/>
      </w:r>
      <w:r w:rsidR="00644C3A">
        <w:rPr>
          <w:noProof/>
        </w:rPr>
        <w:t>(Doggett 1988)</w:t>
      </w:r>
      <w:r w:rsidR="00644C3A">
        <w:fldChar w:fldCharType="end"/>
      </w:r>
      <w:r w:rsidR="00377F80">
        <w:t xml:space="preserve">. Nitrates accumulate in </w:t>
      </w:r>
      <w:r w:rsidR="00180303">
        <w:t xml:space="preserve">stems, leaves and roots </w:t>
      </w:r>
      <w:r w:rsidR="00EB3929">
        <w:t>rather than</w:t>
      </w:r>
      <w:r w:rsidR="00180303">
        <w:t xml:space="preserve"> </w:t>
      </w:r>
      <w:r w:rsidR="00EB3929">
        <w:t>flowers or grain</w:t>
      </w:r>
      <w:r w:rsidR="00180303">
        <w:t xml:space="preserve">, </w:t>
      </w:r>
      <w:r w:rsidR="00EB3929">
        <w:t xml:space="preserve">and nitrate levels are higher in young plants or plants grown under unfavourable weather conditions </w:t>
      </w:r>
      <w:r w:rsidR="00EB3929">
        <w:fldChar w:fldCharType="begin">
          <w:fldData xml:space="preserve">PFJlZm1hbj48Q2l0ZT48QXV0aG9yPlNpZGh1PC9BdXRob3I+PFllYXI+MjAxMTwvWWVhcj48UmVj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</w:fldData>
        </w:fldChar>
      </w:r>
      <w:r w:rsidR="008D39F4">
        <w:instrText xml:space="preserve"> ADDIN REFMGR.CITE </w:instrText>
      </w:r>
      <w:r w:rsidR="008D39F4">
        <w:fldChar w:fldCharType="begin">
          <w:fldData xml:space="preserve">PFJlZm1hbj48Q2l0ZT48QXV0aG9yPlNpZGh1PC9BdXRob3I+PFllYXI+MjAxMTwvWWVhcj48UmVj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</w:fldData>
        </w:fldChar>
      </w:r>
      <w:r w:rsidR="008D39F4">
        <w:instrText xml:space="preserve"> ADDIN EN.CITE.DATA </w:instrText>
      </w:r>
      <w:r w:rsidR="008D39F4">
        <w:fldChar w:fldCharType="end"/>
      </w:r>
      <w:r w:rsidR="00EB3929">
        <w:fldChar w:fldCharType="separate"/>
      </w:r>
      <w:r w:rsidR="00EB3929">
        <w:rPr>
          <w:noProof/>
        </w:rPr>
        <w:t>(Sidhu et al. 2011)</w:t>
      </w:r>
      <w:r w:rsidR="00EB3929">
        <w:fldChar w:fldCharType="end"/>
      </w:r>
      <w:r w:rsidR="00377F80">
        <w:t>.</w:t>
      </w:r>
      <w:r w:rsidR="00EB3929">
        <w:t xml:space="preserve"> </w:t>
      </w:r>
      <w:r w:rsidR="00377F80">
        <w:t xml:space="preserve"> </w:t>
      </w:r>
      <w:r w:rsidR="00644C3A">
        <w:t xml:space="preserve">Sorghum with high levels of </w:t>
      </w:r>
      <w:proofErr w:type="spellStart"/>
      <w:r w:rsidR="00741460">
        <w:t>dhurrin</w:t>
      </w:r>
      <w:proofErr w:type="spellEnd"/>
      <w:r w:rsidR="00741460">
        <w:t xml:space="preserve"> or nitrates can be toxic to livestock grazing the crop or fed on the hay (</w:t>
      </w:r>
      <w:hyperlink r:id="rId37" w:history="1">
        <w:r w:rsidR="00741460" w:rsidRPr="00741460">
          <w:rPr>
            <w:rStyle w:val="Hyperlink"/>
          </w:rPr>
          <w:t>QDAF Cyanide and nitrate in sorghum crops</w:t>
        </w:r>
      </w:hyperlink>
      <w:r w:rsidR="00741460">
        <w:t xml:space="preserve">). No evidence was found in the literature suggesting that sorghum </w:t>
      </w:r>
      <w:r w:rsidR="00773140">
        <w:t xml:space="preserve">plants </w:t>
      </w:r>
      <w:r w:rsidR="00741460">
        <w:t>could be toxic to humans through skin contact or inhalation of pollen</w:t>
      </w:r>
      <w:r w:rsidR="00A56602">
        <w:t>, regardless of the levels of native toxins present</w:t>
      </w:r>
      <w:r w:rsidR="00741460">
        <w:t>.</w:t>
      </w:r>
      <w:r w:rsidR="00A80F68">
        <w:t xml:space="preserve"> </w:t>
      </w:r>
    </w:p>
    <w:p w:rsidR="00281078" w:rsidRPr="00811604" w:rsidRDefault="00CD48D5" w:rsidP="0001452E">
      <w:pPr>
        <w:pStyle w:val="1Para"/>
      </w:pPr>
      <w:r>
        <w:t>Pollen from cultivated</w:t>
      </w:r>
      <w:r w:rsidR="00860174">
        <w:t xml:space="preserve"> non-GM</w:t>
      </w:r>
      <w:r>
        <w:t xml:space="preserve"> sorghum has been reported to elicit allergic sensitivity in </w:t>
      </w:r>
      <w:r w:rsidR="00A56602">
        <w:t>p</w:t>
      </w:r>
      <w:r w:rsidR="00577B57">
        <w:t>eople</w:t>
      </w:r>
      <w:r w:rsidR="00A56602">
        <w:t xml:space="preserve"> in </w:t>
      </w:r>
      <w:r>
        <w:t>India</w:t>
      </w:r>
      <w:r w:rsidR="00860174">
        <w:t xml:space="preserve"> </w:t>
      </w:r>
      <w:r w:rsidR="00A56602">
        <w:fldChar w:fldCharType="begin"/>
      </w:r>
      <w:r w:rsidR="008D39F4">
        <w:instrText xml:space="preserve"> ADDIN REFMGR.CITE &lt;Refman&gt;&lt;Cite&gt;&lt;Author&gt;Davies&lt;/Author&gt;&lt;Year&gt;2014&lt;/Year&gt;&lt;RecNum&gt;21964&lt;/RecNum&gt;&lt;IDText&gt;Grass pollen allergens globally: the contribution of subtropical grasses to burden of allergic respiratory diseases&lt;/IDText&gt;&lt;MDL Ref_Type="Journal"&gt;&lt;Ref_Type&gt;Journal&lt;/Ref_Type&gt;&lt;Ref_ID&gt;21964&lt;/Ref_ID&gt;&lt;Title_Primary&gt;Grass pollen allergens globally: the contribution of subtropical grasses to burden of allergic respiratory diseases&lt;/Title_Primary&gt;&lt;Authors_Primary&gt;Davies,J.M.&lt;/Authors_Primary&gt;&lt;Date_Primary&gt;2014&lt;/Date_Primary&gt;&lt;Keywords&gt;grass&lt;/Keywords&gt;&lt;Keywords&gt;grasses&lt;/Keywords&gt;&lt;Keywords&gt;POLLEN&lt;/Keywords&gt;&lt;Keywords&gt;Allergens&lt;/Keywords&gt;&lt;Keywords&gt;allergen&lt;/Keywords&gt;&lt;Keywords&gt;of&lt;/Keywords&gt;&lt;Keywords&gt;DISEASE&lt;/Keywords&gt;&lt;Reprint&gt;Not in File&lt;/Reprint&gt;&lt;Start_Page&gt;790&lt;/Start_Page&gt;&lt;End_Page&gt;801&lt;/End_Page&gt;&lt;Periodical&gt;Clinical &amp;amp; Experimental Allergy&lt;/Periodical&gt;&lt;Volume&gt;44&lt;/Volume&gt;&lt;Web_URL_Link1&gt;file://S:\CO\OGTR\EVAL\Eval Sections\Library\REFS\Buffalo grass\Davies 2014.pdf&lt;/Web_URL_Link1&gt;&lt;ZZ_JournalFull&gt;&lt;f name="System"&gt;Clinical &amp;amp; Experimental Allergy&lt;/f&gt;&lt;/ZZ_JournalFull&gt;&lt;ZZ_JournalStdAbbrev&gt;&lt;f name="System"&gt;Clin Exp Allergy&lt;/f&gt;&lt;/ZZ_JournalStdAbbrev&gt;&lt;ZZ_WorkformID&gt;1&lt;/ZZ_WorkformID&gt;&lt;/MDL&gt;&lt;/Cite&gt;&lt;/Refman&gt;</w:instrText>
      </w:r>
      <w:r w:rsidR="00A56602">
        <w:fldChar w:fldCharType="separate"/>
      </w:r>
      <w:r w:rsidR="00A56602">
        <w:rPr>
          <w:noProof/>
        </w:rPr>
        <w:t>(Davies 2014)</w:t>
      </w:r>
      <w:r w:rsidR="00A56602">
        <w:fldChar w:fldCharType="end"/>
      </w:r>
      <w:r>
        <w:t xml:space="preserve">. </w:t>
      </w:r>
      <w:r w:rsidR="00860174">
        <w:t xml:space="preserve">Also, a study of grass pollen </w:t>
      </w:r>
      <w:r w:rsidR="001F6133">
        <w:t xml:space="preserve">allergies </w:t>
      </w:r>
      <w:r w:rsidR="00860174">
        <w:t>in Brisbane</w:t>
      </w:r>
      <w:r w:rsidR="001F6133">
        <w:t xml:space="preserve"> has identified allergic sensitivity</w:t>
      </w:r>
      <w:r w:rsidR="00860174">
        <w:t xml:space="preserve"> to the pollen of Johnson grass (</w:t>
      </w:r>
      <w:r w:rsidR="00860174" w:rsidRPr="00860174">
        <w:rPr>
          <w:i/>
        </w:rPr>
        <w:t>S</w:t>
      </w:r>
      <w:r w:rsidR="00860174">
        <w:rPr>
          <w:i/>
        </w:rPr>
        <w:t>.</w:t>
      </w:r>
      <w:r w:rsidR="00860174" w:rsidRPr="00860174">
        <w:rPr>
          <w:i/>
        </w:rPr>
        <w:t xml:space="preserve"> </w:t>
      </w:r>
      <w:proofErr w:type="spellStart"/>
      <w:r w:rsidR="00860174" w:rsidRPr="00860174">
        <w:rPr>
          <w:i/>
        </w:rPr>
        <w:t>halepense</w:t>
      </w:r>
      <w:proofErr w:type="spellEnd"/>
      <w:r w:rsidR="00860174">
        <w:t xml:space="preserve">) </w:t>
      </w:r>
      <w:r w:rsidR="00A56602">
        <w:fldChar w:fldCharType="begin">
          <w:fldData xml:space="preserve">PFJlZm1hbj48Q2l0ZT48QXV0aG9yPkRhdmllczwvQXV0aG9yPjxZZWFyPjIwMTI8L1llYXI+PFJl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</w:fldData>
        </w:fldChar>
      </w:r>
      <w:r w:rsidR="008D39F4">
        <w:instrText xml:space="preserve"> ADDIN REFMGR.CITE </w:instrText>
      </w:r>
      <w:r w:rsidR="008D39F4">
        <w:fldChar w:fldCharType="begin">
          <w:fldData xml:space="preserve">PFJlZm1hbj48Q2l0ZT48QXV0aG9yPkRhdmllczwvQXV0aG9yPjxZZWFyPjIwMTI8L1llYXI+PFJl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</w:fldData>
        </w:fldChar>
      </w:r>
      <w:r w:rsidR="008D39F4">
        <w:instrText xml:space="preserve"> ADDIN EN.CITE.DATA </w:instrText>
      </w:r>
      <w:r w:rsidR="008D39F4">
        <w:fldChar w:fldCharType="end"/>
      </w:r>
      <w:r w:rsidR="00A56602">
        <w:fldChar w:fldCharType="separate"/>
      </w:r>
      <w:r w:rsidR="00A56602">
        <w:rPr>
          <w:noProof/>
        </w:rPr>
        <w:t>(Davies et al. 2012)</w:t>
      </w:r>
      <w:r w:rsidR="00A56602">
        <w:fldChar w:fldCharType="end"/>
      </w:r>
      <w:r w:rsidR="00860174">
        <w:t>, which is closely related to cultivated sorghum (</w:t>
      </w:r>
      <w:r w:rsidR="00860174" w:rsidRPr="00860174">
        <w:rPr>
          <w:i/>
        </w:rPr>
        <w:t>S. bicolor</w:t>
      </w:r>
      <w:r w:rsidR="00860174">
        <w:t>), so immunological cross-reactivity is likely to exist.</w:t>
      </w:r>
    </w:p>
    <w:p w:rsidR="00035EAD" w:rsidRDefault="002E467E" w:rsidP="00A56602">
      <w:pPr>
        <w:pStyle w:val="1Para"/>
      </w:pPr>
      <w:r>
        <w:t xml:space="preserve">Pollen allergies are due to protein allergens present in pollen </w:t>
      </w:r>
      <w:r w:rsidR="005E512F">
        <w:fldChar w:fldCharType="begin">
          <w:fldData xml:space="preserve">PFJlZm1hbj48Q2l0ZT48QXV0aG9yPlJhZGF1ZXI8L0F1dGhvcj48WWVhcj4yMDA2PC9ZZWFyPjxS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</w:fldData>
        </w:fldChar>
      </w:r>
      <w:r w:rsidR="008D39F4">
        <w:instrText xml:space="preserve"> ADDIN REFMGR.CITE </w:instrText>
      </w:r>
      <w:r w:rsidR="008D39F4">
        <w:fldChar w:fldCharType="begin">
          <w:fldData xml:space="preserve">PFJlZm1hbj48Q2l0ZT48QXV0aG9yPlJhZGF1ZXI8L0F1dGhvcj48WWVhcj4yMDA2PC9ZZWFyPjxS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</w:fldData>
        </w:fldChar>
      </w:r>
      <w:r w:rsidR="008D39F4">
        <w:instrText xml:space="preserve"> ADDIN EN.CITE.DATA </w:instrText>
      </w:r>
      <w:r w:rsidR="008D39F4">
        <w:fldChar w:fldCharType="end"/>
      </w:r>
      <w:r w:rsidR="005E512F">
        <w:fldChar w:fldCharType="separate"/>
      </w:r>
      <w:r w:rsidR="005E512F">
        <w:rPr>
          <w:noProof/>
        </w:rPr>
        <w:t>(Radauer &amp; Breiteneder 2006)</w:t>
      </w:r>
      <w:r w:rsidR="005E512F">
        <w:fldChar w:fldCharType="end"/>
      </w:r>
      <w:r>
        <w:t>.</w:t>
      </w:r>
      <w:r w:rsidR="005E512F">
        <w:t xml:space="preserve"> In Category 2 GM sorghum lines, a </w:t>
      </w:r>
      <w:proofErr w:type="spellStart"/>
      <w:r w:rsidR="005E512F">
        <w:t>foldase</w:t>
      </w:r>
      <w:proofErr w:type="spellEnd"/>
      <w:r w:rsidR="005E512F">
        <w:t xml:space="preserve"> enzyme gene is silenced, which confers increased protein content and possibly altered protein folding in the GM sorghum grain. Although the </w:t>
      </w:r>
      <w:proofErr w:type="spellStart"/>
      <w:r w:rsidR="005E512F">
        <w:t>foldase</w:t>
      </w:r>
      <w:proofErr w:type="spellEnd"/>
      <w:r w:rsidR="005E512F">
        <w:t xml:space="preserve"> enzyme gene is preferentially expressed in grain, it is also present in other plant parts, and the introduced silencing construct controlled by a constitutive promoter could also silence this gene in pollen. If GM </w:t>
      </w:r>
      <w:r w:rsidR="005E512F">
        <w:lastRenderedPageBreak/>
        <w:t xml:space="preserve">sorghum pollen has increased protein content and/or altered protein folding, this could </w:t>
      </w:r>
      <w:r w:rsidR="00577D9F">
        <w:t>increase the quantity or surface exposure of a protein allergen and potentially increase pollen</w:t>
      </w:r>
      <w:r w:rsidR="005E512F">
        <w:t xml:space="preserve"> allergenicity.</w:t>
      </w:r>
    </w:p>
    <w:p w:rsidR="005E512F" w:rsidRPr="00811604" w:rsidRDefault="000227D3" w:rsidP="00A56602">
      <w:pPr>
        <w:pStyle w:val="1Para"/>
      </w:pPr>
      <w:r>
        <w:t>As discussed in Section 5.3 of Chapter 1, the licence applicant has grown all of the GM sorghum lines proposed for release in glasshouse trials. No adverse health effects were reported by people dealing with the GM plants in the glasshouse.</w:t>
      </w:r>
    </w:p>
    <w:p w:rsidR="00472727" w:rsidRDefault="00472727" w:rsidP="00472727">
      <w:pPr>
        <w:pStyle w:val="1Para"/>
      </w:pPr>
      <w:r w:rsidRPr="00811604">
        <w:rPr>
          <w:b/>
          <w:i/>
        </w:rPr>
        <w:t>Conclusion</w:t>
      </w:r>
      <w:r w:rsidRPr="00811604">
        <w:t xml:space="preserve">: Risk scenario 1 </w:t>
      </w:r>
      <w:r w:rsidR="002428FC" w:rsidRPr="00811604">
        <w:t xml:space="preserve">is </w:t>
      </w:r>
      <w:r w:rsidR="005627DF" w:rsidRPr="00811604">
        <w:t>not identified as a substantive</w:t>
      </w:r>
      <w:r w:rsidR="002428FC" w:rsidRPr="00811604">
        <w:t xml:space="preserve"> risk </w:t>
      </w:r>
      <w:r w:rsidR="00157866" w:rsidRPr="00811604">
        <w:t>because</w:t>
      </w:r>
      <w:r w:rsidR="002428FC" w:rsidRPr="00811604">
        <w:t xml:space="preserve"> </w:t>
      </w:r>
      <w:r w:rsidR="00791241">
        <w:t>the GM plant material</w:t>
      </w:r>
      <w:r w:rsidR="000227D3">
        <w:t xml:space="preserve"> would not be used as </w:t>
      </w:r>
      <w:r w:rsidR="00EA1F83">
        <w:t xml:space="preserve">human </w:t>
      </w:r>
      <w:r w:rsidR="000227D3">
        <w:t xml:space="preserve">food, </w:t>
      </w:r>
      <w:r w:rsidR="002428FC" w:rsidRPr="00811604">
        <w:t xml:space="preserve">the proposed limits and controls </w:t>
      </w:r>
      <w:r w:rsidR="008E0A58" w:rsidRPr="00811604">
        <w:t xml:space="preserve">would </w:t>
      </w:r>
      <w:r w:rsidR="000227D3">
        <w:t>restrict</w:t>
      </w:r>
      <w:r w:rsidR="002428FC" w:rsidRPr="00811604">
        <w:t xml:space="preserve"> exposure of people to the GM plant material </w:t>
      </w:r>
      <w:r w:rsidR="000227D3">
        <w:t xml:space="preserve">through skin contact or inhalation of pollen, and there were no adverse health effects </w:t>
      </w:r>
      <w:r w:rsidR="00791241">
        <w:t>on</w:t>
      </w:r>
      <w:r w:rsidR="000227D3">
        <w:t xml:space="preserve"> people handling the GM plants in glasshouse trials. </w:t>
      </w:r>
      <w:r w:rsidR="005627DF" w:rsidRPr="00811604">
        <w:t>Therefore, this risk could not be greater than negligible and does not warra</w:t>
      </w:r>
      <w:r w:rsidR="006119E1">
        <w:t>nt further detailed assessment.</w:t>
      </w:r>
    </w:p>
    <w:p w:rsidR="006119E1" w:rsidRPr="00811604" w:rsidRDefault="006119E1" w:rsidP="0040623F">
      <w:pPr>
        <w:pStyle w:val="Quote"/>
        <w:numPr>
          <w:ilvl w:val="3"/>
          <w:numId w:val="18"/>
        </w:numPr>
      </w:pPr>
      <w:r w:rsidRPr="00811604">
        <w:t xml:space="preserve">Risk scenario </w:t>
      </w:r>
      <w:r>
        <w:t>2</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his table has rows for Risk source, Causal pathway and Potential harm for Risk Scenario 1."/>
      </w:tblPr>
      <w:tblGrid>
        <w:gridCol w:w="1252"/>
        <w:gridCol w:w="8040"/>
      </w:tblGrid>
      <w:tr w:rsidR="006119E1" w:rsidRPr="00811604" w:rsidTr="006119E1">
        <w:trPr>
          <w:trHeight w:val="360"/>
        </w:trPr>
        <w:tc>
          <w:tcPr>
            <w:tcW w:w="1276" w:type="dxa"/>
            <w:shd w:val="clear" w:color="auto" w:fill="D9D9D9" w:themeFill="background1" w:themeFillShade="D9"/>
            <w:vAlign w:val="center"/>
          </w:tcPr>
          <w:p w:rsidR="006119E1" w:rsidRPr="00811604" w:rsidRDefault="006119E1" w:rsidP="006119E1">
            <w:pPr>
              <w:rPr>
                <w:rFonts w:ascii="Arial Narrow" w:hAnsi="Arial Narrow"/>
                <w:i/>
                <w:sz w:val="20"/>
                <w:szCs w:val="20"/>
              </w:rPr>
            </w:pPr>
            <w:r w:rsidRPr="00811604">
              <w:rPr>
                <w:rFonts w:ascii="Arial Narrow" w:hAnsi="Arial Narrow"/>
                <w:i/>
                <w:sz w:val="20"/>
                <w:szCs w:val="20"/>
              </w:rPr>
              <w:t>Risk source</w:t>
            </w:r>
          </w:p>
        </w:tc>
        <w:tc>
          <w:tcPr>
            <w:tcW w:w="8470" w:type="dxa"/>
            <w:vAlign w:val="center"/>
          </w:tcPr>
          <w:p w:rsidR="006119E1" w:rsidRPr="00811604" w:rsidRDefault="006119E1" w:rsidP="00004F64">
            <w:pPr>
              <w:pStyle w:val="1Para"/>
              <w:numPr>
                <w:ilvl w:val="0"/>
                <w:numId w:val="0"/>
              </w:numPr>
              <w:spacing w:before="0" w:after="0"/>
              <w:jc w:val="center"/>
              <w:rPr>
                <w:rFonts w:ascii="Arial Narrow" w:hAnsi="Arial Narrow"/>
                <w:sz w:val="20"/>
                <w:szCs w:val="20"/>
              </w:rPr>
            </w:pPr>
            <w:r>
              <w:rPr>
                <w:rFonts w:ascii="Arial Narrow" w:hAnsi="Arial Narrow"/>
                <w:sz w:val="20"/>
                <w:szCs w:val="20"/>
              </w:rPr>
              <w:t>Introduced genetic elements conferring altered grain quality</w:t>
            </w:r>
            <w:r w:rsidR="00F24A4C">
              <w:rPr>
                <w:rFonts w:ascii="Arial Narrow" w:hAnsi="Arial Narrow"/>
                <w:sz w:val="20"/>
                <w:szCs w:val="20"/>
              </w:rPr>
              <w:t xml:space="preserve"> or </w:t>
            </w:r>
            <w:r w:rsidR="005F43F4">
              <w:rPr>
                <w:rFonts w:ascii="Arial Narrow" w:hAnsi="Arial Narrow"/>
                <w:sz w:val="20"/>
                <w:szCs w:val="20"/>
              </w:rPr>
              <w:t xml:space="preserve">grain </w:t>
            </w:r>
            <w:r w:rsidR="00004F64">
              <w:rPr>
                <w:rFonts w:ascii="Arial Narrow" w:hAnsi="Arial Narrow"/>
                <w:sz w:val="20"/>
                <w:szCs w:val="20"/>
              </w:rPr>
              <w:t>yield</w:t>
            </w:r>
          </w:p>
        </w:tc>
      </w:tr>
      <w:tr w:rsidR="006119E1" w:rsidRPr="00811604" w:rsidTr="006119E1">
        <w:trPr>
          <w:trHeight w:val="360"/>
        </w:trPr>
        <w:tc>
          <w:tcPr>
            <w:tcW w:w="1276" w:type="dxa"/>
            <w:shd w:val="clear" w:color="auto" w:fill="D9D9D9" w:themeFill="background1" w:themeFillShade="D9"/>
            <w:vAlign w:val="center"/>
          </w:tcPr>
          <w:p w:rsidR="006119E1" w:rsidRPr="00811604" w:rsidRDefault="006119E1" w:rsidP="006119E1">
            <w:pPr>
              <w:rPr>
                <w:rFonts w:ascii="Arial Narrow" w:hAnsi="Arial Narrow"/>
                <w:i/>
                <w:sz w:val="20"/>
                <w:szCs w:val="20"/>
              </w:rPr>
            </w:pPr>
            <w:r w:rsidRPr="00811604">
              <w:rPr>
                <w:rFonts w:ascii="Arial Narrow" w:hAnsi="Arial Narrow"/>
                <w:i/>
                <w:sz w:val="20"/>
                <w:szCs w:val="20"/>
              </w:rPr>
              <w:t>Causal pathway</w:t>
            </w:r>
          </w:p>
        </w:tc>
        <w:tc>
          <w:tcPr>
            <w:tcW w:w="8470" w:type="dxa"/>
            <w:vAlign w:val="center"/>
          </w:tcPr>
          <w:p w:rsidR="006119E1" w:rsidRPr="00811604" w:rsidRDefault="006119E1" w:rsidP="006119E1">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6119E1" w:rsidRPr="00811604" w:rsidRDefault="006119E1" w:rsidP="006119E1">
            <w:pPr>
              <w:spacing w:before="60" w:after="60"/>
              <w:jc w:val="center"/>
              <w:rPr>
                <w:rFonts w:ascii="Arial Narrow" w:hAnsi="Arial Narrow"/>
                <w:sz w:val="20"/>
                <w:szCs w:val="20"/>
              </w:rPr>
            </w:pPr>
            <w:r w:rsidRPr="00811604">
              <w:rPr>
                <w:rFonts w:ascii="Arial Narrow" w:hAnsi="Arial Narrow"/>
                <w:sz w:val="20"/>
                <w:szCs w:val="20"/>
              </w:rPr>
              <w:t xml:space="preserve">Growing GM </w:t>
            </w:r>
            <w:r>
              <w:rPr>
                <w:rFonts w:ascii="Arial Narrow" w:hAnsi="Arial Narrow"/>
                <w:sz w:val="20"/>
                <w:szCs w:val="20"/>
              </w:rPr>
              <w:t xml:space="preserve">sorghum </w:t>
            </w:r>
            <w:r w:rsidRPr="00811604">
              <w:rPr>
                <w:rFonts w:ascii="Arial Narrow" w:hAnsi="Arial Narrow"/>
                <w:sz w:val="20"/>
                <w:szCs w:val="20"/>
              </w:rPr>
              <w:t>plants at the trial site</w:t>
            </w:r>
            <w:r>
              <w:rPr>
                <w:rFonts w:ascii="Arial Narrow" w:hAnsi="Arial Narrow"/>
                <w:sz w:val="20"/>
                <w:szCs w:val="20"/>
              </w:rPr>
              <w:t>s</w:t>
            </w:r>
          </w:p>
          <w:p w:rsidR="006119E1" w:rsidRPr="00811604" w:rsidRDefault="006119E1" w:rsidP="006119E1">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6119E1" w:rsidRPr="00811604" w:rsidRDefault="006119E1" w:rsidP="006119E1">
            <w:pPr>
              <w:spacing w:before="60" w:after="60"/>
              <w:contextualSpacing/>
              <w:jc w:val="center"/>
              <w:rPr>
                <w:rFonts w:ascii="Arial Narrow" w:hAnsi="Arial Narrow"/>
                <w:sz w:val="20"/>
                <w:szCs w:val="20"/>
              </w:rPr>
            </w:pPr>
            <w:r w:rsidRPr="00811604">
              <w:rPr>
                <w:rFonts w:ascii="Arial Narrow" w:hAnsi="Arial Narrow"/>
                <w:sz w:val="20"/>
                <w:szCs w:val="20"/>
              </w:rPr>
              <w:t xml:space="preserve">Expression of introduced </w:t>
            </w:r>
            <w:r>
              <w:rPr>
                <w:rFonts w:ascii="Arial Narrow" w:hAnsi="Arial Narrow"/>
                <w:sz w:val="20"/>
                <w:szCs w:val="20"/>
              </w:rPr>
              <w:t>genetic elements</w:t>
            </w:r>
            <w:r w:rsidRPr="00811604">
              <w:rPr>
                <w:rFonts w:ascii="Arial Narrow" w:hAnsi="Arial Narrow"/>
                <w:sz w:val="20"/>
                <w:szCs w:val="20"/>
              </w:rPr>
              <w:t xml:space="preserve"> in GM plants</w:t>
            </w:r>
          </w:p>
          <w:p w:rsidR="006119E1" w:rsidRPr="00811604" w:rsidRDefault="006119E1" w:rsidP="006119E1">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6119E1" w:rsidRDefault="0028626B" w:rsidP="006119E1">
            <w:pPr>
              <w:spacing w:before="60" w:after="60"/>
              <w:contextualSpacing/>
              <w:jc w:val="center"/>
              <w:rPr>
                <w:rFonts w:ascii="Arial Narrow" w:hAnsi="Arial Narrow"/>
                <w:sz w:val="20"/>
                <w:szCs w:val="20"/>
              </w:rPr>
            </w:pPr>
            <w:r w:rsidRPr="0028626B">
              <w:rPr>
                <w:rFonts w:ascii="Arial Narrow" w:hAnsi="Arial Narrow"/>
                <w:sz w:val="20"/>
                <w:szCs w:val="20"/>
              </w:rPr>
              <w:t>Exposure of animals eating GM plant material</w:t>
            </w:r>
          </w:p>
          <w:p w:rsidR="006119E1" w:rsidRPr="00811604" w:rsidRDefault="006119E1" w:rsidP="006119E1">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tc>
      </w:tr>
      <w:tr w:rsidR="006119E1" w:rsidRPr="00811604" w:rsidTr="006119E1">
        <w:trPr>
          <w:trHeight w:val="360"/>
        </w:trPr>
        <w:tc>
          <w:tcPr>
            <w:tcW w:w="1276" w:type="dxa"/>
            <w:shd w:val="clear" w:color="auto" w:fill="D9D9D9" w:themeFill="background1" w:themeFillShade="D9"/>
            <w:vAlign w:val="center"/>
          </w:tcPr>
          <w:p w:rsidR="006119E1" w:rsidRPr="00811604" w:rsidRDefault="006119E1" w:rsidP="006119E1">
            <w:pPr>
              <w:rPr>
                <w:rFonts w:ascii="Arial Narrow" w:hAnsi="Arial Narrow"/>
                <w:i/>
                <w:sz w:val="20"/>
                <w:szCs w:val="20"/>
              </w:rPr>
            </w:pPr>
            <w:r w:rsidRPr="00811604">
              <w:rPr>
                <w:rFonts w:ascii="Arial Narrow" w:hAnsi="Arial Narrow"/>
                <w:i/>
                <w:sz w:val="20"/>
                <w:szCs w:val="20"/>
              </w:rPr>
              <w:t>Potential harm</w:t>
            </w:r>
          </w:p>
        </w:tc>
        <w:tc>
          <w:tcPr>
            <w:tcW w:w="8470" w:type="dxa"/>
            <w:vAlign w:val="center"/>
          </w:tcPr>
          <w:p w:rsidR="006119E1" w:rsidRPr="00811604" w:rsidRDefault="006119E1" w:rsidP="0028626B">
            <w:pPr>
              <w:pStyle w:val="1Para"/>
              <w:numPr>
                <w:ilvl w:val="0"/>
                <w:numId w:val="0"/>
              </w:numPr>
              <w:spacing w:before="0" w:after="0"/>
              <w:jc w:val="center"/>
              <w:rPr>
                <w:rFonts w:ascii="Arial Narrow" w:hAnsi="Arial Narrow"/>
                <w:sz w:val="20"/>
                <w:szCs w:val="20"/>
              </w:rPr>
            </w:pPr>
            <w:r w:rsidRPr="00811604">
              <w:rPr>
                <w:rFonts w:ascii="Arial Narrow" w:hAnsi="Arial Narrow"/>
                <w:sz w:val="20"/>
                <w:szCs w:val="20"/>
              </w:rPr>
              <w:t xml:space="preserve">Toxicity </w:t>
            </w:r>
            <w:r w:rsidR="0028626B">
              <w:rPr>
                <w:rFonts w:ascii="Arial Narrow" w:hAnsi="Arial Narrow"/>
                <w:sz w:val="20"/>
                <w:szCs w:val="20"/>
              </w:rPr>
              <w:t>to desirable animals</w:t>
            </w:r>
          </w:p>
        </w:tc>
      </w:tr>
    </w:tbl>
    <w:p w:rsidR="006119E1" w:rsidRPr="00811604" w:rsidRDefault="006119E1" w:rsidP="006119E1">
      <w:pPr>
        <w:pStyle w:val="1Para"/>
        <w:keepNext/>
        <w:numPr>
          <w:ilvl w:val="0"/>
          <w:numId w:val="0"/>
        </w:numPr>
        <w:spacing w:before="240"/>
        <w:outlineLvl w:val="4"/>
        <w:rPr>
          <w:b/>
          <w:i/>
        </w:rPr>
      </w:pPr>
      <w:r w:rsidRPr="00811604">
        <w:rPr>
          <w:b/>
          <w:i/>
        </w:rPr>
        <w:t>Risk source</w:t>
      </w:r>
    </w:p>
    <w:p w:rsidR="006119E1" w:rsidRPr="00811604" w:rsidRDefault="006119E1" w:rsidP="006119E1">
      <w:pPr>
        <w:pStyle w:val="1Para"/>
        <w:spacing w:after="0"/>
      </w:pPr>
      <w:r w:rsidRPr="00811604">
        <w:t xml:space="preserve">The source of potential harm for this postulated risk scenario is the </w:t>
      </w:r>
      <w:r>
        <w:t>introduced genes and gene silencing constructs for grain traits.</w:t>
      </w:r>
    </w:p>
    <w:p w:rsidR="006119E1" w:rsidRPr="00811604" w:rsidRDefault="006119E1" w:rsidP="006119E1">
      <w:pPr>
        <w:pStyle w:val="1Para"/>
        <w:keepNext/>
        <w:numPr>
          <w:ilvl w:val="0"/>
          <w:numId w:val="0"/>
        </w:numPr>
        <w:spacing w:before="240"/>
        <w:outlineLvl w:val="4"/>
        <w:rPr>
          <w:b/>
          <w:i/>
        </w:rPr>
      </w:pPr>
      <w:r w:rsidRPr="00811604">
        <w:rPr>
          <w:b/>
          <w:i/>
        </w:rPr>
        <w:t>Causal pathway</w:t>
      </w:r>
    </w:p>
    <w:p w:rsidR="006119E1" w:rsidRDefault="006119E1" w:rsidP="006119E1">
      <w:pPr>
        <w:pStyle w:val="1Para"/>
        <w:spacing w:after="0"/>
      </w:pPr>
      <w:r w:rsidRPr="00811604">
        <w:t xml:space="preserve">GM </w:t>
      </w:r>
      <w:r>
        <w:t>sorghum</w:t>
      </w:r>
      <w:r w:rsidRPr="00811604">
        <w:t xml:space="preserve"> </w:t>
      </w:r>
      <w:r>
        <w:t>expressing</w:t>
      </w:r>
      <w:r w:rsidRPr="00811604">
        <w:t xml:space="preserve"> the introduced g</w:t>
      </w:r>
      <w:r>
        <w:t xml:space="preserve">enetic elements </w:t>
      </w:r>
      <w:r w:rsidRPr="00811604">
        <w:t xml:space="preserve">would be grown </w:t>
      </w:r>
      <w:r w:rsidR="009D2C1E">
        <w:t>at</w:t>
      </w:r>
      <w:r w:rsidR="009D2C1E" w:rsidRPr="00811604">
        <w:t xml:space="preserve"> </w:t>
      </w:r>
      <w:r w:rsidRPr="00811604">
        <w:t>the trial site</w:t>
      </w:r>
      <w:r>
        <w:t>s</w:t>
      </w:r>
      <w:r w:rsidRPr="00811604">
        <w:t xml:space="preserve">. </w:t>
      </w:r>
      <w:r w:rsidR="0028626B">
        <w:t>Animals entering the trial sites could consume</w:t>
      </w:r>
      <w:r>
        <w:t xml:space="preserve"> GM plant material.</w:t>
      </w:r>
      <w:r w:rsidR="0028626B">
        <w:t xml:space="preserve"> Poultry included in the proposed feeding trial would be fed GM </w:t>
      </w:r>
      <w:r w:rsidR="001B7149">
        <w:t>plant material</w:t>
      </w:r>
      <w:r w:rsidR="0028626B">
        <w:t>.</w:t>
      </w:r>
    </w:p>
    <w:p w:rsidR="006119E1" w:rsidRDefault="006119E1" w:rsidP="006119E1">
      <w:pPr>
        <w:pStyle w:val="1Para"/>
        <w:spacing w:after="0"/>
      </w:pPr>
      <w:r>
        <w:t xml:space="preserve">The licence application proposes that the GM plant material will not be used for </w:t>
      </w:r>
      <w:r w:rsidR="004C0924">
        <w:t>animal feed</w:t>
      </w:r>
      <w:r w:rsidR="00DD1FCA">
        <w:t>, excluding the proposed feeding trial</w:t>
      </w:r>
      <w:r>
        <w:t xml:space="preserve">. </w:t>
      </w:r>
      <w:r w:rsidR="004C0924">
        <w:t xml:space="preserve">Thus, </w:t>
      </w:r>
      <w:r w:rsidR="00DD1FCA">
        <w:t xml:space="preserve">agricultural </w:t>
      </w:r>
      <w:r w:rsidR="004C0924">
        <w:t>livestock are not expected to be exposed to the GM sorghum.</w:t>
      </w:r>
      <w:r>
        <w:t xml:space="preserve"> </w:t>
      </w:r>
    </w:p>
    <w:p w:rsidR="001274E8" w:rsidRPr="001274E8" w:rsidRDefault="001274E8" w:rsidP="001274E8">
      <w:pPr>
        <w:pStyle w:val="1Para"/>
      </w:pPr>
      <w:r w:rsidRPr="001274E8">
        <w:t xml:space="preserve">Although poultry included in a proposed feeding trial would be exposed to </w:t>
      </w:r>
      <w:r w:rsidR="0003402C">
        <w:t xml:space="preserve">a product made from </w:t>
      </w:r>
      <w:r w:rsidRPr="001274E8">
        <w:t>the GM sorghum through consumption, this will not be considered as a causal pathway leading to harm, as a main aim of the feeding trial would be to detect any toxicity. The feeding trial would only occur if approved by an Animal Ethics Committee.</w:t>
      </w:r>
    </w:p>
    <w:p w:rsidR="006119E1" w:rsidRDefault="004C0924" w:rsidP="006119E1">
      <w:pPr>
        <w:pStyle w:val="1Para"/>
      </w:pPr>
      <w:r>
        <w:t xml:space="preserve">Native animals or birds could enter the trial sites and feed on the GM sorghum plants. One of the proposed trial sites (which may be planted in multiple years) is enclosed in </w:t>
      </w:r>
      <w:r w:rsidR="006E7A6A">
        <w:t xml:space="preserve">bird-proof netting that is expected to exclude birds and animals, but other proposed sites </w:t>
      </w:r>
      <w:r w:rsidR="00B4167F">
        <w:t xml:space="preserve">do </w:t>
      </w:r>
      <w:r w:rsidR="006E7A6A">
        <w:t>not have netting. The small size and short duration of the proposed trial, combined with protection of some sites by netting, would restrict the numbers of native animals or birds that could be exposed to the GM plants.</w:t>
      </w:r>
    </w:p>
    <w:p w:rsidR="006E7A6A" w:rsidRDefault="006E7A6A" w:rsidP="006119E1">
      <w:pPr>
        <w:pStyle w:val="1Para"/>
      </w:pPr>
      <w:r>
        <w:t xml:space="preserve">Although </w:t>
      </w:r>
      <w:r w:rsidR="004B0896">
        <w:t xml:space="preserve">non-native </w:t>
      </w:r>
      <w:r>
        <w:t>pest an</w:t>
      </w:r>
      <w:r w:rsidR="00151524">
        <w:t xml:space="preserve">imals such as rabbits, rodents or </w:t>
      </w:r>
      <w:r>
        <w:t xml:space="preserve">feral pigs </w:t>
      </w:r>
      <w:r w:rsidR="00151524">
        <w:t>c</w:t>
      </w:r>
      <w:r w:rsidR="004B0896">
        <w:t xml:space="preserve">ould </w:t>
      </w:r>
      <w:r>
        <w:t>be exposed to the GM sorghum through consumption</w:t>
      </w:r>
      <w:r w:rsidR="004B0896">
        <w:t>, this will</w:t>
      </w:r>
      <w:r>
        <w:t xml:space="preserve"> not </w:t>
      </w:r>
      <w:r w:rsidR="004B0896">
        <w:t xml:space="preserve">be </w:t>
      </w:r>
      <w:r>
        <w:t xml:space="preserve">considered </w:t>
      </w:r>
      <w:r w:rsidR="004B0896">
        <w:t xml:space="preserve">as </w:t>
      </w:r>
      <w:r>
        <w:t xml:space="preserve">a causal pathway leading to harm, as </w:t>
      </w:r>
      <w:r w:rsidR="004B0896">
        <w:t xml:space="preserve">potential toxicity to </w:t>
      </w:r>
      <w:r w:rsidR="00151524">
        <w:t>these pests</w:t>
      </w:r>
      <w:r w:rsidR="004B0896">
        <w:t xml:space="preserve"> would not be an environmental harm.</w:t>
      </w:r>
    </w:p>
    <w:p w:rsidR="004B0896" w:rsidRDefault="00151524" w:rsidP="006119E1">
      <w:pPr>
        <w:pStyle w:val="1Para"/>
      </w:pPr>
      <w:r>
        <w:t>Insects, including desirable species such as pollinators, could enter the trial sites and feed on the GM sorghum. The small size and short duration of the proposed trial would restrict the numbers of insects exposed to the GM plants.</w:t>
      </w:r>
    </w:p>
    <w:p w:rsidR="006119E1" w:rsidRPr="00811604" w:rsidRDefault="006119E1" w:rsidP="006119E1">
      <w:pPr>
        <w:pStyle w:val="1Para"/>
        <w:keepNext/>
        <w:numPr>
          <w:ilvl w:val="0"/>
          <w:numId w:val="0"/>
        </w:numPr>
        <w:spacing w:before="240"/>
        <w:outlineLvl w:val="4"/>
        <w:rPr>
          <w:b/>
          <w:i/>
        </w:rPr>
      </w:pPr>
      <w:r w:rsidRPr="00811604">
        <w:rPr>
          <w:b/>
          <w:i/>
        </w:rPr>
        <w:lastRenderedPageBreak/>
        <w:t>Potential harm</w:t>
      </w:r>
    </w:p>
    <w:p w:rsidR="006119E1" w:rsidRPr="00AC0BDD" w:rsidRDefault="00161C89" w:rsidP="006119E1">
      <w:pPr>
        <w:pStyle w:val="1Para"/>
      </w:pPr>
      <w:r>
        <w:t>As discussed in Risk Scenario 1, the introduced proteins conferring grain traits</w:t>
      </w:r>
      <w:r w:rsidR="006119E1">
        <w:t xml:space="preserve"> </w:t>
      </w:r>
      <w:r w:rsidR="006119E1" w:rsidRPr="00AC0BDD">
        <w:t xml:space="preserve">are based on </w:t>
      </w:r>
      <w:r>
        <w:t>proteins present</w:t>
      </w:r>
      <w:r w:rsidR="006119E1">
        <w:t xml:space="preserve"> in </w:t>
      </w:r>
      <w:r w:rsidR="00ED2D75">
        <w:t xml:space="preserve">non-GM </w:t>
      </w:r>
      <w:r w:rsidR="006119E1">
        <w:t>sorghum grain.</w:t>
      </w:r>
      <w:r w:rsidR="006119E1" w:rsidRPr="00AC0BDD">
        <w:t xml:space="preserve"> </w:t>
      </w:r>
      <w:r w:rsidR="006119E1">
        <w:t xml:space="preserve">The </w:t>
      </w:r>
      <w:r w:rsidR="006119E1" w:rsidRPr="00AC0BDD">
        <w:t>proteins in sorghum grain are regularly consumed by humans and li</w:t>
      </w:r>
      <w:r w:rsidR="006119E1">
        <w:t xml:space="preserve">vestock without adverse effects, so are not expected to be toxic </w:t>
      </w:r>
      <w:r>
        <w:t>to animals</w:t>
      </w:r>
      <w:r w:rsidR="006119E1">
        <w:t xml:space="preserve">. The sequences of the introduced proteins have been modified from the native sorghum protein sequences, so there is some uncertainty regarding whether the modified proteins could </w:t>
      </w:r>
      <w:r>
        <w:t xml:space="preserve">have </w:t>
      </w:r>
      <w:r w:rsidR="006119E1">
        <w:t>increase</w:t>
      </w:r>
      <w:r>
        <w:t>d</w:t>
      </w:r>
      <w:r w:rsidR="006119E1">
        <w:t xml:space="preserve"> toxicity.</w:t>
      </w:r>
    </w:p>
    <w:p w:rsidR="006119E1" w:rsidRDefault="00161C89" w:rsidP="00161C89">
      <w:pPr>
        <w:pStyle w:val="1Para"/>
      </w:pPr>
      <w:r w:rsidRPr="00161C89">
        <w:t>As discussed in Risk Scenario 1, n</w:t>
      </w:r>
      <w:r w:rsidR="006119E1" w:rsidRPr="00161C89">
        <w:t xml:space="preserve">on-GM sorghum plants naturally produce the toxins </w:t>
      </w:r>
      <w:proofErr w:type="spellStart"/>
      <w:r w:rsidR="006119E1" w:rsidRPr="00161C89">
        <w:t>dhurrin</w:t>
      </w:r>
      <w:proofErr w:type="spellEnd"/>
      <w:r w:rsidR="006119E1" w:rsidRPr="00161C89">
        <w:t xml:space="preserve"> and nitrates</w:t>
      </w:r>
      <w:r w:rsidRPr="00161C89">
        <w:t>.</w:t>
      </w:r>
      <w:r w:rsidR="006119E1" w:rsidRPr="00161C89">
        <w:t xml:space="preserve"> GM sorghum lines from categories 2, 3 and 4 are designed to alter the function of a </w:t>
      </w:r>
      <w:proofErr w:type="spellStart"/>
      <w:r w:rsidR="006119E1" w:rsidRPr="00161C89">
        <w:t>foldase</w:t>
      </w:r>
      <w:proofErr w:type="spellEnd"/>
      <w:r w:rsidR="006119E1" w:rsidRPr="00161C89">
        <w:t xml:space="preserve"> enzyme gene or one of three membrane protein genes. All of these genes are present in many plant parts. The </w:t>
      </w:r>
      <w:proofErr w:type="spellStart"/>
      <w:r w:rsidR="006119E1" w:rsidRPr="00161C89">
        <w:t>foldase</w:t>
      </w:r>
      <w:proofErr w:type="spellEnd"/>
      <w:r w:rsidR="006119E1" w:rsidRPr="00161C89">
        <w:t xml:space="preserve"> enzyme or one of the membrane proteins could potentially interact with proteins involved in the synthesis of natural toxins in sorghum. Thus, there is some uncertainty regarding whether the genetic modifications could alter the levels of na</w:t>
      </w:r>
      <w:r w:rsidR="00D35903">
        <w:t>tural</w:t>
      </w:r>
      <w:r w:rsidR="006119E1" w:rsidRPr="00161C89">
        <w:t xml:space="preserve"> toxins in the GM sorghum.</w:t>
      </w:r>
    </w:p>
    <w:p w:rsidR="00161C89" w:rsidRPr="00161C89" w:rsidRDefault="00161C89" w:rsidP="00161C89">
      <w:pPr>
        <w:pStyle w:val="1Para"/>
      </w:pPr>
      <w:r>
        <w:t xml:space="preserve">Sorghum with high levels of </w:t>
      </w:r>
      <w:proofErr w:type="spellStart"/>
      <w:r>
        <w:t>dhurrin</w:t>
      </w:r>
      <w:proofErr w:type="spellEnd"/>
      <w:r>
        <w:t xml:space="preserve"> or nitrates can be toxic to livestock grazing the crop (</w:t>
      </w:r>
      <w:hyperlink r:id="rId38" w:history="1">
        <w:r w:rsidRPr="00741460">
          <w:rPr>
            <w:rStyle w:val="Hyperlink"/>
          </w:rPr>
          <w:t>QDAF Cyanide and nitrate in sorghum crops</w:t>
        </w:r>
      </w:hyperlink>
      <w:r>
        <w:t>).</w:t>
      </w:r>
      <w:r w:rsidR="004B6484">
        <w:t xml:space="preserve"> However, </w:t>
      </w:r>
      <w:r w:rsidR="006428A5">
        <w:t xml:space="preserve">both </w:t>
      </w:r>
      <w:proofErr w:type="spellStart"/>
      <w:r w:rsidR="004B6484">
        <w:t>dhurrin</w:t>
      </w:r>
      <w:proofErr w:type="spellEnd"/>
      <w:r w:rsidR="006428A5">
        <w:t xml:space="preserve"> and nitrates are </w:t>
      </w:r>
      <w:r w:rsidR="004B6484">
        <w:t xml:space="preserve">less toxic to monogastric animals than to ruminants such as cattle or sheep </w:t>
      </w:r>
      <w:r w:rsidR="00637D77">
        <w:fldChar w:fldCharType="begin"/>
      </w:r>
      <w:r w:rsidR="008D39F4">
        <w:instrText xml:space="preserve"> ADDIN REFMGR.CITE &lt;Refman&gt;&lt;Cite&gt;&lt;Author&gt;Robson&lt;/Author&gt;&lt;Year&gt;2007&lt;/Year&gt;&lt;RecNum&gt;22067&lt;/RecNum&gt;&lt;IDText&gt;Prussic acid poisoning in livestock&lt;/IDText&gt;&lt;MDL Ref_Type="Report"&gt;&lt;Ref_Type&gt;Report&lt;/Ref_Type&gt;&lt;Ref_ID&gt;22067&lt;/Ref_ID&gt;&lt;Title_Primary&gt;Prussic acid poisoning in livestock&lt;/Title_Primary&gt;&lt;Authors_Primary&gt;Robson,S.&lt;/Authors_Primary&gt;&lt;Date_Primary&gt;2007&lt;/Date_Primary&gt;&lt;Keywords&gt;ACID&lt;/Keywords&gt;&lt;Keywords&gt;poisoning&lt;/Keywords&gt;&lt;Keywords&gt;livestock&lt;/Keywords&gt;&lt;Reprint&gt;Not in File&lt;/Reprint&gt;&lt;Publisher&gt;NSW Department of Primary Industries&lt;/Publisher&gt;&lt;Web_URL_Link1&gt;file://S:\CO\OGTR\EVAL\Eval Sections\Library\REFS\Sorghum\Robson 2007 prussic acid poisoning.pdf&lt;/Web_URL_Link1&gt;&lt;ZZ_WorkformID&gt;24&lt;/ZZ_WorkformID&gt;&lt;/MDL&gt;&lt;/Cite&gt;&lt;Cite&gt;&lt;Author&gt;Robson&lt;/Author&gt;&lt;Year&gt;2007&lt;/Year&gt;&lt;RecNum&gt;11702&lt;/RecNum&gt;&lt;IDText&gt;Nitrate and nitrite poisoning in livestock.&lt;/IDText&gt;&lt;MDL Ref_Type="Report"&gt;&lt;Ref_Type&gt;Report&lt;/Ref_Type&gt;&lt;Ref_ID&gt;11702&lt;/Ref_ID&gt;&lt;Title_Primary&gt;Nitrate and nitrite poisoning in livestock.&lt;/Title_Primary&gt;&lt;Authors_Primary&gt;Robson,S.&lt;/Authors_Primary&gt;&lt;Date_Primary&gt;2007&lt;/Date_Primary&gt;&lt;Keywords&gt;livestock&lt;/Keywords&gt;&lt;Keywords&gt;Nitrite&lt;/Keywords&gt;&lt;Keywords&gt;poisoning&lt;/Keywords&gt;&lt;Reprint&gt;In File&lt;/Reprint&gt;&lt;Publisher&gt;NSW Department of Primary Industries.&lt;/Publisher&gt;&lt;Misc_1&gt;primefact 415&lt;/Misc_1&gt;&lt;Web_URL&gt;&lt;u&gt;http://www.dairyaustralia.com.au/files/Drought/nitrite_poisoning_in_livestock.pdf&lt;/u&gt;&lt;/Web_URL&gt;&lt;Web_URL_Link1&gt;file://S:\CO\OGTR\EVAL\Eval Sections\Library\REFS\Wheat\nitrite_poisoning_in_livestock.pdf&lt;/Web_URL_Link1&gt;&lt;ZZ_WorkformID&gt;24&lt;/ZZ_WorkformID&gt;&lt;/MDL&gt;&lt;/Cite&gt;&lt;/Refman&gt;</w:instrText>
      </w:r>
      <w:r w:rsidR="00637D77">
        <w:fldChar w:fldCharType="separate"/>
      </w:r>
      <w:r w:rsidR="00637D77">
        <w:rPr>
          <w:noProof/>
        </w:rPr>
        <w:t>(Robson 2007a; Robson 2007b)</w:t>
      </w:r>
      <w:r w:rsidR="00637D77">
        <w:fldChar w:fldCharType="end"/>
      </w:r>
      <w:r w:rsidR="006428A5">
        <w:t>.</w:t>
      </w:r>
      <w:r w:rsidR="00D35903">
        <w:t xml:space="preserve"> Native</w:t>
      </w:r>
      <w:r w:rsidR="004B6484">
        <w:t xml:space="preserve"> </w:t>
      </w:r>
      <w:r w:rsidR="00D35903">
        <w:t xml:space="preserve">Australian </w:t>
      </w:r>
      <w:r w:rsidR="00555C61">
        <w:t>mammals</w:t>
      </w:r>
      <w:r w:rsidR="004B6484">
        <w:t xml:space="preserve"> </w:t>
      </w:r>
      <w:r w:rsidR="00555C61">
        <w:t xml:space="preserve">that could graze on sorghum </w:t>
      </w:r>
      <w:r w:rsidR="00D35903">
        <w:t xml:space="preserve">are monogastric and </w:t>
      </w:r>
      <w:r w:rsidR="006428A5">
        <w:t>may</w:t>
      </w:r>
      <w:r w:rsidR="00D35903">
        <w:t xml:space="preserve"> be less affected than livestock by increased levels of natural sorghum toxins.</w:t>
      </w:r>
      <w:r w:rsidR="004B6484">
        <w:t xml:space="preserve"> </w:t>
      </w:r>
      <w:proofErr w:type="spellStart"/>
      <w:r w:rsidR="00637D77">
        <w:t>Dhurrin</w:t>
      </w:r>
      <w:proofErr w:type="spellEnd"/>
      <w:r w:rsidR="00637D77">
        <w:t xml:space="preserve"> or nitrates do not usually accumulate in s</w:t>
      </w:r>
      <w:r w:rsidR="00D35903">
        <w:t>orghum flowers or grain</w:t>
      </w:r>
      <w:r w:rsidR="006428A5">
        <w:t xml:space="preserve"> </w:t>
      </w:r>
      <w:r w:rsidR="00555C61">
        <w:fldChar w:fldCharType="begin">
          <w:fldData xml:space="preserve">PFJlZm1hbj48Q2l0ZT48QXV0aG9yPkRvZ2dldHQ8L0F1dGhvcj48WWVhcj4xOTg4PC9ZZWFyPjxS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</w:fldData>
        </w:fldChar>
      </w:r>
      <w:r w:rsidR="008D39F4">
        <w:instrText xml:space="preserve"> ADDIN REFMGR.CITE </w:instrText>
      </w:r>
      <w:r w:rsidR="008D39F4">
        <w:fldChar w:fldCharType="begin">
          <w:fldData xml:space="preserve">PFJlZm1hbj48Q2l0ZT48QXV0aG9yPkRvZ2dldHQ8L0F1dGhvcj48WWVhcj4xOTg4PC9ZZWFyPjxS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</w:fldData>
        </w:fldChar>
      </w:r>
      <w:r w:rsidR="008D39F4">
        <w:instrText xml:space="preserve"> ADDIN EN.CITE.DATA </w:instrText>
      </w:r>
      <w:r w:rsidR="008D39F4">
        <w:fldChar w:fldCharType="end"/>
      </w:r>
      <w:r w:rsidR="00555C61">
        <w:fldChar w:fldCharType="separate"/>
      </w:r>
      <w:r w:rsidR="006428A5">
        <w:rPr>
          <w:noProof/>
        </w:rPr>
        <w:t>(Doggett 1988; Sidhu et al. 2011)</w:t>
      </w:r>
      <w:r w:rsidR="00555C61">
        <w:fldChar w:fldCharType="end"/>
      </w:r>
      <w:r w:rsidR="00D35903">
        <w:t>. Th</w:t>
      </w:r>
      <w:r w:rsidR="00ED2D75">
        <w:t>us</w:t>
      </w:r>
      <w:r w:rsidR="00D35903">
        <w:t xml:space="preserve">, </w:t>
      </w:r>
      <w:r w:rsidR="00637D77">
        <w:t xml:space="preserve">pollinator insects or </w:t>
      </w:r>
      <w:r w:rsidR="00D35903">
        <w:t>seed-feeding birds are unlikely to be affected by increased levels of natural sorghum toxins.</w:t>
      </w:r>
    </w:p>
    <w:p w:rsidR="006119E1" w:rsidRPr="00811604" w:rsidRDefault="006119E1" w:rsidP="006119E1">
      <w:pPr>
        <w:pStyle w:val="1Para"/>
      </w:pPr>
      <w:r w:rsidRPr="00811604">
        <w:rPr>
          <w:b/>
          <w:i/>
        </w:rPr>
        <w:t>Conclusion</w:t>
      </w:r>
      <w:r w:rsidRPr="00811604">
        <w:t xml:space="preserve">: Risk scenario </w:t>
      </w:r>
      <w:r w:rsidR="00EA1F83">
        <w:t>2</w:t>
      </w:r>
      <w:r w:rsidRPr="00811604">
        <w:t xml:space="preserve"> is not identified as a substantive risk because </w:t>
      </w:r>
      <w:r>
        <w:t xml:space="preserve">the GM plant material would not be used as </w:t>
      </w:r>
      <w:r w:rsidR="00EA1F83">
        <w:t>livestock feed</w:t>
      </w:r>
      <w:r w:rsidR="00824C15">
        <w:t xml:space="preserve"> except in a poultry feeding trial</w:t>
      </w:r>
      <w:r>
        <w:t xml:space="preserve">, </w:t>
      </w:r>
      <w:r w:rsidR="00EA1F83">
        <w:t xml:space="preserve">and the small size and short duration of the proposed trial would </w:t>
      </w:r>
      <w:r w:rsidR="0000084A">
        <w:t>minimise</w:t>
      </w:r>
      <w:r w:rsidR="00EA1F83">
        <w:t xml:space="preserve"> exposure of </w:t>
      </w:r>
      <w:r w:rsidR="00ED2D75">
        <w:t>native animals, birds or desirable insects</w:t>
      </w:r>
      <w:r w:rsidR="00EA1F83">
        <w:t xml:space="preserve"> to the GM plant material. </w:t>
      </w:r>
      <w:r w:rsidRPr="00811604">
        <w:t xml:space="preserve">Therefore, this risk could not be greater than negligible and does not warrant further detailed assessment.  </w:t>
      </w:r>
    </w:p>
    <w:p w:rsidR="007A5AB7" w:rsidRPr="00811604" w:rsidRDefault="007A5AB7" w:rsidP="0040623F">
      <w:pPr>
        <w:pStyle w:val="Quote"/>
        <w:numPr>
          <w:ilvl w:val="3"/>
          <w:numId w:val="18"/>
        </w:numPr>
      </w:pPr>
      <w:bookmarkStart w:id="230" w:name="_Ref422301367"/>
      <w:r w:rsidRPr="00811604">
        <w:t xml:space="preserve">Risk scenario </w:t>
      </w:r>
      <w:bookmarkEnd w:id="230"/>
      <w:r w:rsidR="006119E1">
        <w:t>3</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his table has rows for Risk source, Causal pathway and Potential harm for Risk Scenario 2."/>
      </w:tblPr>
      <w:tblGrid>
        <w:gridCol w:w="1251"/>
        <w:gridCol w:w="8041"/>
      </w:tblGrid>
      <w:tr w:rsidR="0063162C" w:rsidRPr="00811604" w:rsidTr="0063162C">
        <w:trPr>
          <w:trHeight w:val="360"/>
        </w:trPr>
        <w:tc>
          <w:tcPr>
            <w:tcW w:w="1276" w:type="dxa"/>
            <w:shd w:val="clear" w:color="auto" w:fill="D9D9D9" w:themeFill="background1" w:themeFillShade="D9"/>
            <w:vAlign w:val="center"/>
          </w:tcPr>
          <w:p w:rsidR="0063162C" w:rsidRPr="00811604" w:rsidRDefault="0063162C" w:rsidP="0063162C">
            <w:pPr>
              <w:rPr>
                <w:rFonts w:ascii="Arial Narrow" w:hAnsi="Arial Narrow"/>
                <w:i/>
                <w:sz w:val="20"/>
                <w:szCs w:val="20"/>
              </w:rPr>
            </w:pPr>
            <w:r w:rsidRPr="00811604">
              <w:rPr>
                <w:rFonts w:ascii="Arial Narrow" w:hAnsi="Arial Narrow"/>
                <w:i/>
                <w:sz w:val="20"/>
                <w:szCs w:val="20"/>
              </w:rPr>
              <w:t>Risk source</w:t>
            </w:r>
          </w:p>
        </w:tc>
        <w:tc>
          <w:tcPr>
            <w:tcW w:w="8470" w:type="dxa"/>
            <w:vAlign w:val="center"/>
          </w:tcPr>
          <w:p w:rsidR="0063162C" w:rsidRPr="00811604" w:rsidRDefault="0063162C" w:rsidP="00004F64">
            <w:pPr>
              <w:pStyle w:val="1Para"/>
              <w:numPr>
                <w:ilvl w:val="0"/>
                <w:numId w:val="0"/>
              </w:numPr>
              <w:spacing w:before="0" w:after="0"/>
              <w:jc w:val="center"/>
              <w:rPr>
                <w:rFonts w:ascii="Arial Narrow" w:hAnsi="Arial Narrow"/>
                <w:sz w:val="20"/>
                <w:szCs w:val="20"/>
              </w:rPr>
            </w:pPr>
            <w:r>
              <w:rPr>
                <w:rFonts w:ascii="Arial Narrow" w:hAnsi="Arial Narrow"/>
                <w:sz w:val="20"/>
                <w:szCs w:val="20"/>
              </w:rPr>
              <w:t>Introduced genetic elements conferring altered grain quality</w:t>
            </w:r>
            <w:r w:rsidR="00F24A4C">
              <w:rPr>
                <w:rFonts w:ascii="Arial Narrow" w:hAnsi="Arial Narrow"/>
                <w:sz w:val="20"/>
                <w:szCs w:val="20"/>
              </w:rPr>
              <w:t xml:space="preserve"> or </w:t>
            </w:r>
            <w:r w:rsidR="005F43F4">
              <w:rPr>
                <w:rFonts w:ascii="Arial Narrow" w:hAnsi="Arial Narrow"/>
                <w:sz w:val="20"/>
                <w:szCs w:val="20"/>
              </w:rPr>
              <w:t xml:space="preserve">grain </w:t>
            </w:r>
            <w:r w:rsidR="00004F64">
              <w:rPr>
                <w:rFonts w:ascii="Arial Narrow" w:hAnsi="Arial Narrow"/>
                <w:sz w:val="20"/>
                <w:szCs w:val="20"/>
              </w:rPr>
              <w:t>yield</w:t>
            </w:r>
          </w:p>
        </w:tc>
      </w:tr>
      <w:tr w:rsidR="0063162C" w:rsidRPr="00811604" w:rsidTr="0063162C">
        <w:trPr>
          <w:trHeight w:val="360"/>
        </w:trPr>
        <w:tc>
          <w:tcPr>
            <w:tcW w:w="1276" w:type="dxa"/>
            <w:shd w:val="clear" w:color="auto" w:fill="D9D9D9" w:themeFill="background1" w:themeFillShade="D9"/>
            <w:vAlign w:val="center"/>
          </w:tcPr>
          <w:p w:rsidR="0063162C" w:rsidRPr="00811604" w:rsidRDefault="0063162C" w:rsidP="0063162C">
            <w:pPr>
              <w:rPr>
                <w:rFonts w:ascii="Arial Narrow" w:hAnsi="Arial Narrow"/>
                <w:i/>
                <w:sz w:val="20"/>
                <w:szCs w:val="20"/>
              </w:rPr>
            </w:pPr>
            <w:r w:rsidRPr="00811604">
              <w:rPr>
                <w:rFonts w:ascii="Arial Narrow" w:hAnsi="Arial Narrow"/>
                <w:i/>
                <w:sz w:val="20"/>
                <w:szCs w:val="20"/>
              </w:rPr>
              <w:t>Causal pathway</w:t>
            </w:r>
          </w:p>
        </w:tc>
        <w:tc>
          <w:tcPr>
            <w:tcW w:w="8470" w:type="dxa"/>
            <w:vAlign w:val="center"/>
          </w:tcPr>
          <w:p w:rsidR="0063162C" w:rsidRPr="00811604" w:rsidRDefault="0063162C" w:rsidP="0063162C">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63162C" w:rsidRPr="00811604" w:rsidRDefault="0063162C" w:rsidP="0063162C">
            <w:pPr>
              <w:spacing w:before="60" w:after="60"/>
              <w:jc w:val="center"/>
              <w:rPr>
                <w:rFonts w:ascii="Arial Narrow" w:hAnsi="Arial Narrow"/>
                <w:sz w:val="20"/>
                <w:szCs w:val="20"/>
              </w:rPr>
            </w:pPr>
            <w:r w:rsidRPr="00811604">
              <w:rPr>
                <w:rFonts w:ascii="Arial Narrow" w:hAnsi="Arial Narrow"/>
                <w:sz w:val="20"/>
                <w:szCs w:val="20"/>
              </w:rPr>
              <w:t xml:space="preserve">Growing GM </w:t>
            </w:r>
            <w:r>
              <w:rPr>
                <w:rFonts w:ascii="Arial Narrow" w:hAnsi="Arial Narrow"/>
                <w:sz w:val="20"/>
                <w:szCs w:val="20"/>
              </w:rPr>
              <w:t xml:space="preserve">sorghum </w:t>
            </w:r>
            <w:r w:rsidRPr="00811604">
              <w:rPr>
                <w:rFonts w:ascii="Arial Narrow" w:hAnsi="Arial Narrow"/>
                <w:sz w:val="20"/>
                <w:szCs w:val="20"/>
              </w:rPr>
              <w:t>plants at the trial site</w:t>
            </w:r>
            <w:r>
              <w:rPr>
                <w:rFonts w:ascii="Arial Narrow" w:hAnsi="Arial Narrow"/>
                <w:sz w:val="20"/>
                <w:szCs w:val="20"/>
              </w:rPr>
              <w:t>s</w:t>
            </w:r>
          </w:p>
          <w:p w:rsidR="0063162C" w:rsidRPr="00811604" w:rsidRDefault="0063162C" w:rsidP="0063162C">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63162C" w:rsidRPr="00811604" w:rsidRDefault="0063162C" w:rsidP="0063162C">
            <w:pPr>
              <w:spacing w:before="60" w:after="60"/>
              <w:contextualSpacing/>
              <w:jc w:val="center"/>
              <w:rPr>
                <w:rFonts w:ascii="Arial Narrow" w:hAnsi="Arial Narrow"/>
                <w:sz w:val="20"/>
                <w:szCs w:val="20"/>
              </w:rPr>
            </w:pPr>
            <w:r w:rsidRPr="00811604">
              <w:rPr>
                <w:rFonts w:ascii="Arial Narrow" w:hAnsi="Arial Narrow"/>
                <w:sz w:val="20"/>
                <w:szCs w:val="20"/>
              </w:rPr>
              <w:t xml:space="preserve">Persistence of GM </w:t>
            </w:r>
            <w:r>
              <w:rPr>
                <w:rFonts w:ascii="Arial Narrow" w:hAnsi="Arial Narrow"/>
                <w:sz w:val="20"/>
                <w:szCs w:val="20"/>
              </w:rPr>
              <w:t>plants</w:t>
            </w:r>
            <w:r w:rsidRPr="00811604">
              <w:rPr>
                <w:rFonts w:ascii="Arial Narrow" w:hAnsi="Arial Narrow"/>
                <w:sz w:val="20"/>
                <w:szCs w:val="20"/>
              </w:rPr>
              <w:t xml:space="preserve"> after completion of the trial</w:t>
            </w:r>
          </w:p>
          <w:p w:rsidR="0063162C" w:rsidRPr="00811604" w:rsidRDefault="0063162C" w:rsidP="0063162C">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63162C" w:rsidRPr="00811604" w:rsidRDefault="0063162C" w:rsidP="0063162C">
            <w:pPr>
              <w:spacing w:before="60" w:after="60"/>
              <w:contextualSpacing/>
              <w:jc w:val="center"/>
              <w:rPr>
                <w:rFonts w:ascii="Arial Narrow" w:hAnsi="Arial Narrow"/>
                <w:sz w:val="20"/>
                <w:szCs w:val="20"/>
              </w:rPr>
            </w:pPr>
            <w:r w:rsidRPr="00811604">
              <w:rPr>
                <w:rFonts w:ascii="Arial Narrow" w:hAnsi="Arial Narrow"/>
                <w:sz w:val="20"/>
                <w:szCs w:val="20"/>
              </w:rPr>
              <w:t>Establishment of volunteer GM plants in the environment</w:t>
            </w:r>
          </w:p>
          <w:p w:rsidR="0063162C" w:rsidRPr="00811604" w:rsidRDefault="0063162C" w:rsidP="0063162C">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63162C" w:rsidRDefault="0063162C" w:rsidP="0063162C">
            <w:pPr>
              <w:spacing w:before="60" w:after="60"/>
              <w:contextualSpacing/>
              <w:jc w:val="center"/>
              <w:rPr>
                <w:rFonts w:ascii="Arial Narrow" w:hAnsi="Arial Narrow"/>
                <w:sz w:val="20"/>
                <w:szCs w:val="20"/>
              </w:rPr>
            </w:pPr>
            <w:r>
              <w:rPr>
                <w:rFonts w:ascii="Arial Narrow" w:hAnsi="Arial Narrow"/>
                <w:sz w:val="20"/>
                <w:szCs w:val="20"/>
              </w:rPr>
              <w:t>Expression of introduced genetic elements</w:t>
            </w:r>
            <w:r w:rsidRPr="00811604">
              <w:rPr>
                <w:rFonts w:ascii="Arial Narrow" w:hAnsi="Arial Narrow"/>
                <w:sz w:val="20"/>
                <w:szCs w:val="20"/>
              </w:rPr>
              <w:t xml:space="preserve"> in the volunteer plants</w:t>
            </w:r>
          </w:p>
          <w:p w:rsidR="0063162C" w:rsidRPr="00811604" w:rsidRDefault="0063162C" w:rsidP="0063162C">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tc>
      </w:tr>
      <w:tr w:rsidR="0063162C" w:rsidRPr="00811604" w:rsidTr="0063162C">
        <w:trPr>
          <w:trHeight w:val="360"/>
        </w:trPr>
        <w:tc>
          <w:tcPr>
            <w:tcW w:w="1276" w:type="dxa"/>
            <w:shd w:val="clear" w:color="auto" w:fill="D9D9D9" w:themeFill="background1" w:themeFillShade="D9"/>
            <w:vAlign w:val="center"/>
          </w:tcPr>
          <w:p w:rsidR="0063162C" w:rsidRPr="00811604" w:rsidRDefault="0063162C" w:rsidP="0063162C">
            <w:pPr>
              <w:rPr>
                <w:rFonts w:ascii="Arial Narrow" w:hAnsi="Arial Narrow"/>
                <w:i/>
                <w:sz w:val="20"/>
                <w:szCs w:val="20"/>
              </w:rPr>
            </w:pPr>
            <w:r w:rsidRPr="00811604">
              <w:rPr>
                <w:rFonts w:ascii="Arial Narrow" w:hAnsi="Arial Narrow"/>
                <w:i/>
                <w:sz w:val="20"/>
                <w:szCs w:val="20"/>
              </w:rPr>
              <w:t>Potential harm</w:t>
            </w:r>
          </w:p>
        </w:tc>
        <w:tc>
          <w:tcPr>
            <w:tcW w:w="8470" w:type="dxa"/>
            <w:vAlign w:val="center"/>
          </w:tcPr>
          <w:p w:rsidR="0063162C" w:rsidRDefault="0063162C" w:rsidP="0063162C">
            <w:pPr>
              <w:spacing w:before="60" w:after="60"/>
              <w:jc w:val="center"/>
              <w:rPr>
                <w:rFonts w:ascii="Arial Narrow" w:hAnsi="Arial Narrow"/>
                <w:sz w:val="20"/>
                <w:szCs w:val="20"/>
              </w:rPr>
            </w:pPr>
            <w:r w:rsidRPr="00811604">
              <w:rPr>
                <w:rFonts w:ascii="Arial Narrow" w:hAnsi="Arial Narrow"/>
                <w:sz w:val="20"/>
                <w:szCs w:val="20"/>
              </w:rPr>
              <w:t>Toxicity or allergenicity to</w:t>
            </w:r>
            <w:r>
              <w:rPr>
                <w:rFonts w:ascii="Arial Narrow" w:hAnsi="Arial Narrow"/>
                <w:sz w:val="20"/>
                <w:szCs w:val="20"/>
              </w:rPr>
              <w:t xml:space="preserve"> people</w:t>
            </w:r>
          </w:p>
          <w:p w:rsidR="0063162C" w:rsidRDefault="0063162C" w:rsidP="0063162C">
            <w:pPr>
              <w:spacing w:before="60" w:after="60"/>
              <w:jc w:val="center"/>
              <w:rPr>
                <w:rFonts w:ascii="Arial Narrow" w:hAnsi="Arial Narrow"/>
                <w:sz w:val="20"/>
                <w:szCs w:val="20"/>
              </w:rPr>
            </w:pPr>
            <w:r>
              <w:rPr>
                <w:rFonts w:ascii="Arial Narrow" w:hAnsi="Arial Narrow"/>
                <w:sz w:val="20"/>
                <w:szCs w:val="20"/>
              </w:rPr>
              <w:t>OR</w:t>
            </w:r>
          </w:p>
          <w:p w:rsidR="0063162C" w:rsidRPr="00811604" w:rsidRDefault="0063162C" w:rsidP="0063162C">
            <w:pPr>
              <w:spacing w:before="60" w:after="60"/>
              <w:jc w:val="center"/>
              <w:rPr>
                <w:rFonts w:ascii="Arial Narrow" w:hAnsi="Arial Narrow"/>
                <w:sz w:val="20"/>
                <w:szCs w:val="20"/>
              </w:rPr>
            </w:pPr>
            <w:r>
              <w:rPr>
                <w:rFonts w:ascii="Arial Narrow" w:hAnsi="Arial Narrow"/>
                <w:sz w:val="20"/>
                <w:szCs w:val="20"/>
              </w:rPr>
              <w:t>T</w:t>
            </w:r>
            <w:r w:rsidRPr="00811604">
              <w:rPr>
                <w:rFonts w:ascii="Arial Narrow" w:hAnsi="Arial Narrow"/>
                <w:sz w:val="20"/>
                <w:szCs w:val="20"/>
              </w:rPr>
              <w:t xml:space="preserve">oxicity to desirable </w:t>
            </w:r>
            <w:r>
              <w:rPr>
                <w:rFonts w:ascii="Arial Narrow" w:hAnsi="Arial Narrow"/>
                <w:sz w:val="20"/>
                <w:szCs w:val="20"/>
              </w:rPr>
              <w:t>animals</w:t>
            </w:r>
          </w:p>
          <w:p w:rsidR="0063162C" w:rsidRPr="00811604" w:rsidRDefault="0063162C" w:rsidP="0063162C">
            <w:pPr>
              <w:spacing w:before="60" w:after="60"/>
              <w:jc w:val="center"/>
              <w:rPr>
                <w:rFonts w:ascii="Arial Narrow" w:hAnsi="Arial Narrow"/>
                <w:sz w:val="20"/>
                <w:szCs w:val="20"/>
              </w:rPr>
            </w:pPr>
            <w:r w:rsidRPr="00811604">
              <w:rPr>
                <w:rFonts w:ascii="Arial Narrow" w:hAnsi="Arial Narrow"/>
                <w:sz w:val="20"/>
                <w:szCs w:val="20"/>
              </w:rPr>
              <w:t>OR</w:t>
            </w:r>
          </w:p>
          <w:p w:rsidR="0063162C" w:rsidRDefault="0063162C" w:rsidP="0063162C">
            <w:pPr>
              <w:spacing w:before="60" w:after="60"/>
              <w:jc w:val="center"/>
              <w:rPr>
                <w:rFonts w:ascii="Arial Narrow" w:hAnsi="Arial Narrow"/>
                <w:sz w:val="20"/>
                <w:szCs w:val="20"/>
              </w:rPr>
            </w:pPr>
            <w:r w:rsidRPr="00811604">
              <w:rPr>
                <w:rFonts w:ascii="Arial Narrow" w:hAnsi="Arial Narrow"/>
                <w:sz w:val="20"/>
                <w:szCs w:val="20"/>
              </w:rPr>
              <w:t>Reduced establishment or yield of desirable plants</w:t>
            </w:r>
          </w:p>
          <w:p w:rsidR="0063162C" w:rsidRDefault="0063162C" w:rsidP="0063162C">
            <w:pPr>
              <w:spacing w:before="60" w:after="60"/>
              <w:jc w:val="center"/>
              <w:rPr>
                <w:rFonts w:ascii="Arial Narrow" w:hAnsi="Arial Narrow"/>
                <w:sz w:val="20"/>
                <w:szCs w:val="20"/>
              </w:rPr>
            </w:pPr>
            <w:r>
              <w:rPr>
                <w:rFonts w:ascii="Arial Narrow" w:hAnsi="Arial Narrow"/>
                <w:sz w:val="20"/>
                <w:szCs w:val="20"/>
              </w:rPr>
              <w:t>OR</w:t>
            </w:r>
          </w:p>
          <w:p w:rsidR="0063162C" w:rsidRPr="00811604" w:rsidRDefault="0063162C" w:rsidP="0063162C">
            <w:pPr>
              <w:spacing w:before="60" w:after="60"/>
              <w:jc w:val="center"/>
              <w:rPr>
                <w:rFonts w:ascii="Arial Narrow" w:hAnsi="Arial Narrow"/>
                <w:sz w:val="20"/>
                <w:szCs w:val="20"/>
              </w:rPr>
            </w:pPr>
            <w:r>
              <w:rPr>
                <w:rFonts w:ascii="Arial Narrow" w:hAnsi="Arial Narrow"/>
                <w:sz w:val="20"/>
                <w:szCs w:val="20"/>
              </w:rPr>
              <w:t>Increased levels of pests or pathogens</w:t>
            </w:r>
          </w:p>
        </w:tc>
      </w:tr>
    </w:tbl>
    <w:p w:rsidR="0063162C" w:rsidRPr="00811604" w:rsidRDefault="0063162C" w:rsidP="0063162C">
      <w:pPr>
        <w:pStyle w:val="1Para"/>
        <w:keepNext/>
        <w:numPr>
          <w:ilvl w:val="0"/>
          <w:numId w:val="0"/>
        </w:numPr>
        <w:spacing w:before="240"/>
        <w:outlineLvl w:val="4"/>
        <w:rPr>
          <w:b/>
          <w:i/>
        </w:rPr>
      </w:pPr>
      <w:r w:rsidRPr="00811604">
        <w:rPr>
          <w:b/>
          <w:i/>
        </w:rPr>
        <w:t>Risk source</w:t>
      </w:r>
    </w:p>
    <w:p w:rsidR="0063162C" w:rsidRPr="00811604" w:rsidRDefault="0063162C" w:rsidP="0063162C">
      <w:pPr>
        <w:pStyle w:val="1Para"/>
        <w:spacing w:after="0"/>
      </w:pPr>
      <w:r w:rsidRPr="00811604">
        <w:t xml:space="preserve">The source of potential harm for this postulated risk scenario is the </w:t>
      </w:r>
      <w:r>
        <w:t>introduced genes and gene silencing constructs for grain traits.</w:t>
      </w:r>
    </w:p>
    <w:p w:rsidR="0063162C" w:rsidRPr="00811604" w:rsidRDefault="0063162C" w:rsidP="0063162C">
      <w:pPr>
        <w:pStyle w:val="1Para"/>
        <w:keepNext/>
        <w:numPr>
          <w:ilvl w:val="0"/>
          <w:numId w:val="0"/>
        </w:numPr>
        <w:spacing w:before="240"/>
        <w:outlineLvl w:val="4"/>
        <w:rPr>
          <w:b/>
          <w:i/>
        </w:rPr>
      </w:pPr>
      <w:r w:rsidRPr="00811604">
        <w:rPr>
          <w:b/>
          <w:i/>
        </w:rPr>
        <w:lastRenderedPageBreak/>
        <w:t>Causal pathway</w:t>
      </w:r>
    </w:p>
    <w:p w:rsidR="0063162C" w:rsidRPr="00811604" w:rsidRDefault="0063162C" w:rsidP="0063162C">
      <w:pPr>
        <w:pStyle w:val="1Para"/>
      </w:pPr>
      <w:r w:rsidRPr="00811604">
        <w:t xml:space="preserve">GM </w:t>
      </w:r>
      <w:r>
        <w:t>sorghum</w:t>
      </w:r>
      <w:r w:rsidRPr="00811604">
        <w:t xml:space="preserve"> would be grown </w:t>
      </w:r>
      <w:r w:rsidR="009D2C1E">
        <w:t>at</w:t>
      </w:r>
      <w:r w:rsidR="009D2C1E" w:rsidRPr="00811604">
        <w:t xml:space="preserve"> </w:t>
      </w:r>
      <w:r w:rsidRPr="00811604">
        <w:t>the trial site</w:t>
      </w:r>
      <w:r>
        <w:t>s</w:t>
      </w:r>
      <w:r w:rsidRPr="00811604">
        <w:t xml:space="preserve"> and would </w:t>
      </w:r>
      <w:r>
        <w:t>bear seed</w:t>
      </w:r>
      <w:r w:rsidRPr="00811604">
        <w:t xml:space="preserve">. </w:t>
      </w:r>
      <w:r>
        <w:t xml:space="preserve">If either live GM plants or viable seed persisted </w:t>
      </w:r>
      <w:r w:rsidR="009D2C1E">
        <w:t xml:space="preserve">at </w:t>
      </w:r>
      <w:r>
        <w:t>the trial sites after completion of the trial, this could lead to establishment of volunteer GM sorghum populations in the environment.</w:t>
      </w:r>
    </w:p>
    <w:p w:rsidR="0063162C" w:rsidRDefault="0063162C" w:rsidP="0063162C">
      <w:pPr>
        <w:pStyle w:val="1Para"/>
      </w:pPr>
      <w:r>
        <w:t xml:space="preserve">Grain sorghum is often grown in cultivation as a single-stemmed </w:t>
      </w:r>
      <w:proofErr w:type="gramStart"/>
      <w:r>
        <w:t>plant,</w:t>
      </w:r>
      <w:proofErr w:type="gramEnd"/>
      <w:r>
        <w:t xml:space="preserve"> however, there are tillers at the base of the plants that can develop into additional stems. The extent and timing of tillering depends on both the cultivar and environmental conditions. In some parts of Africa, after harvest of a seeded sorghum crop, a </w:t>
      </w:r>
      <w:proofErr w:type="spellStart"/>
      <w:r>
        <w:t>ratoon</w:t>
      </w:r>
      <w:proofErr w:type="spellEnd"/>
      <w:r>
        <w:t xml:space="preserve"> sorghum crop is grown from the tillers </w:t>
      </w:r>
      <w:r>
        <w:fldChar w:fldCharType="begin"/>
      </w:r>
      <w:r w:rsidR="008D39F4">
        <w:instrText xml:space="preserve"> ADDIN REFMGR.CITE &lt;Refman&gt;&lt;Cite&gt;&lt;Author&gt;Doggett&lt;/Author&gt;&lt;Year&gt;1988&lt;/Year&gt;&lt;RecNum&gt;18045&lt;/RecNum&gt;&lt;IDText&gt;Sorghum&lt;/IDText&gt;&lt;MDL Ref_Type="Book, Whole"&gt;&lt;Ref_Type&gt;Book, Whole&lt;/Ref_Type&gt;&lt;Ref_ID&gt;18045&lt;/Ref_ID&gt;&lt;Title_Primary&gt;Sorghum&lt;/Title_Primary&gt;&lt;Authors_Primary&gt;Doggett,H.&lt;/Authors_Primary&gt;&lt;Date_Primary&gt;1988&lt;/Date_Primary&gt;&lt;Keywords&gt;sorghum&lt;/Keywords&gt;&lt;Reprint&gt;Not in File&lt;/Reprint&gt;&lt;Start_Page&gt;1&lt;/Start_Page&gt;&lt;End_Page&gt;512&lt;/End_Page&gt;&lt;Volume&gt;2nd&lt;/Volume&gt;&lt;Pub_Place&gt;Essex, UK&lt;/Pub_Place&gt;&lt;Publisher&gt;Longman Scientific and Technical&lt;/Publisher&gt;&lt;ZZ_WorkformID&gt;2&lt;/ZZ_WorkformID&gt;&lt;/MDL&gt;&lt;/Cite&gt;&lt;/Refman&gt;</w:instrText>
      </w:r>
      <w:r>
        <w:fldChar w:fldCharType="separate"/>
      </w:r>
      <w:r>
        <w:rPr>
          <w:noProof/>
        </w:rPr>
        <w:t>(Doggett 1988)</w:t>
      </w:r>
      <w:r>
        <w:fldChar w:fldCharType="end"/>
      </w:r>
      <w:r>
        <w:t xml:space="preserve">. In Australia, it is a common practice for sorghum growers to desiccate the crop with a knockdown herbicide prior to harvest </w:t>
      </w:r>
      <w:r>
        <w:fldChar w:fldCharType="begin"/>
      </w:r>
      <w:r w:rsidR="008D39F4">
        <w:instrText xml:space="preserve"> ADDIN REFMGR.CITE &lt;Refman&gt;&lt;Cite&gt;&lt;Author&gt;GRDC&lt;/Author&gt;&lt;Year&gt;2014&lt;/Year&gt;&lt;RecNum&gt;20965&lt;/RecNum&gt;&lt;IDText&gt;GRDC Grownotes: Sorghum&lt;/IDText&gt;&lt;MDL Ref_Type="Report"&gt;&lt;Ref_Type&gt;Report&lt;/Ref_Type&gt;&lt;Ref_ID&gt;20965&lt;/Ref_ID&gt;&lt;Title_Primary&gt;GRDC Grownotes: Sorghum&lt;/Title_Primary&gt;&lt;Authors_Primary&gt;GRDC&lt;/Authors_Primary&gt;&lt;Date_Primary&gt;2014&lt;/Date_Primary&gt;&lt;Keywords&gt;sorghum&lt;/Keywords&gt;&lt;Reprint&gt;Not in File&lt;/Reprint&gt;&lt;Pub_Place&gt;Canberra&lt;/Pub_Place&gt;&lt;Publisher&gt;Grains Research and Development Corporation&lt;/Publisher&gt;&lt;Title_Series&gt;Grownotes&lt;/Title_Series&gt;&lt;Web_URL_Link1&gt;file://S:\CO\OGTR\EVAL\Eval Sections\Library\REFS\Sorghum\References Cited\GRDC 2014 Grownotes Sorghum.pdf&lt;/Web_URL_Link1&gt;&lt;Web_URL_Link2&gt;&lt;u&gt;http://asp-au.secure-zone.net/v2/index.jsp?id=1229/1381/5646&amp;amp;lng=en&lt;/u&gt;&lt;/Web_URL_Link2&gt;&lt;ZZ_WorkformID&gt;24&lt;/ZZ_WorkformID&gt;&lt;/MDL&gt;&lt;/Cite&gt;&lt;/Refman&gt;</w:instrText>
      </w:r>
      <w:r>
        <w:fldChar w:fldCharType="separate"/>
      </w:r>
      <w:r>
        <w:rPr>
          <w:noProof/>
        </w:rPr>
        <w:t>(GRDC 2014)</w:t>
      </w:r>
      <w:r>
        <w:fldChar w:fldCharType="end"/>
      </w:r>
      <w:r>
        <w:t>, which would be expected to prevent further growth of tillers. The applicant may desiccate the GM sorghum prior to harvest, but if not, viable new GM sorghum stems could potentially grow from tillers after harvest of the trial sites.</w:t>
      </w:r>
    </w:p>
    <w:p w:rsidR="0063162C" w:rsidRDefault="0063162C" w:rsidP="0063162C">
      <w:pPr>
        <w:pStyle w:val="1Para"/>
      </w:pPr>
      <w:r>
        <w:t xml:space="preserve">Some GM sorghum seeds would remain in the soil of the trial sites after harvest due, for instance, to seed losses during harvest and threshing. These seeds could germinate and grow into volunteer GM sorghum plants. Germination would likely occur soon after the harvest as grain sorghum seed has little dormancy.  A study of dormancy in a range of grain sorghum cultivars found that by three months after harvest 93% of seeds germinated, and few of the non-germinated seeds were viable </w:t>
      </w:r>
      <w:r>
        <w:fldChar w:fldCharType="begin"/>
      </w:r>
      <w:r w:rsidR="008D39F4">
        <w:instrText xml:space="preserve"> ADDIN REFMGR.CITE &lt;Refman&gt;&lt;Cite&gt;&lt;Author&gt;Gritton&lt;/Author&gt;&lt;Year&gt;1963&lt;/Year&gt;&lt;RecNum&gt;22063&lt;/RecNum&gt;&lt;IDText&gt;Germination of sorghum seed as affected by dormancy&lt;/IDText&gt;&lt;MDL Ref_Type="Journal"&gt;&lt;Ref_Type&gt;Journal&lt;/Ref_Type&gt;&lt;Ref_ID&gt;22063&lt;/Ref_ID&gt;&lt;Title_Primary&gt;Germination of sorghum seed as affected by dormancy&lt;/Title_Primary&gt;&lt;Authors_Primary&gt;Gritton,E.T.&lt;/Authors_Primary&gt;&lt;Authors_Primary&gt;Atkins,R.E.&lt;/Authors_Primary&gt;&lt;Date_Primary&gt;1963&lt;/Date_Primary&gt;&lt;Keywords&gt;as&lt;/Keywords&gt;&lt;Keywords&gt;dormancy&lt;/Keywords&gt;&lt;Keywords&gt;germination&lt;/Keywords&gt;&lt;Keywords&gt;of&lt;/Keywords&gt;&lt;Keywords&gt;seed&lt;/Keywords&gt;&lt;Keywords&gt;sorghum&lt;/Keywords&gt;&lt;Reprint&gt;Not in File&lt;/Reprint&gt;&lt;Start_Page&gt;169&lt;/Start_Page&gt;&lt;End_Page&gt;174&lt;/End_Page&gt;&lt;Periodical&gt;Agronomy Journal&lt;/Periodical&gt;&lt;Volume&gt;55&lt;/Volume&gt;&lt;Web_URL_Link1&gt;file://S:\CO\OGTR\EVAL\Eval Sections\Library\REFS\Sorghum\Gritton and Atkins 1963 Seed dormancy sorghum.pdf&lt;/Web_URL_Link1&gt;&lt;ZZ_JournalFull&gt;&lt;f name="System"&gt;Agronomy Journal&lt;/f&gt;&lt;/ZZ_JournalFull&gt;&lt;ZZ_JournalStdAbbrev&gt;&lt;f name="System"&gt;Agron J&lt;/f&gt;&lt;/ZZ_JournalStdAbbrev&gt;&lt;ZZ_WorkformID&gt;1&lt;/ZZ_WorkformID&gt;&lt;/MDL&gt;&lt;/Cite&gt;&lt;/Refman&gt;</w:instrText>
      </w:r>
      <w:r>
        <w:fldChar w:fldCharType="separate"/>
      </w:r>
      <w:r>
        <w:rPr>
          <w:noProof/>
        </w:rPr>
        <w:t>(Gritton &amp; Atkins 1963)</w:t>
      </w:r>
      <w:r>
        <w:fldChar w:fldCharType="end"/>
      </w:r>
      <w:r>
        <w:t xml:space="preserve">. When grain sorghum seeds were buried in soil, &lt;0.5% of seeds remained viable after four months, and none were viable after eight months </w:t>
      </w:r>
      <w:r>
        <w:fldChar w:fldCharType="begin"/>
      </w:r>
      <w:r w:rsidR="008D39F4">
        <w:instrText xml:space="preserve"> ADDIN REFMGR.CITE &lt;Refman&gt;&lt;Cite&gt;&lt;Author&gt;Jacques&lt;/Author&gt;&lt;Year&gt;1974&lt;/Year&gt;&lt;RecNum&gt;20996&lt;/RecNum&gt;&lt;IDText&gt;Effects of depth and duration of burial on shattercane seed&lt;/IDText&gt;&lt;MDL Ref_Type="Journal"&gt;&lt;Ref_Type&gt;Journal&lt;/Ref_Type&gt;&lt;Ref_ID&gt;20996&lt;/Ref_ID&gt;&lt;Title_Primary&gt;Effects of depth and duration of burial on shattercane seed&lt;/Title_Primary&gt;&lt;Authors_Primary&gt;Jacques,G.L.&lt;/Authors_Primary&gt;&lt;Authors_Primary&gt;Vesecky,J.F.&lt;/Authors_Primary&gt;&lt;Authors_Primary&gt;Feltner,K.C.&lt;/Authors_Primary&gt;&lt;Authors_Primary&gt;Vanderlip,R.L.&lt;/Authors_Primary&gt;&lt;Date_Primary&gt;1974&lt;/Date_Primary&gt;&lt;Keywords&gt;effects&lt;/Keywords&gt;&lt;Keywords&gt;of&lt;/Keywords&gt;&lt;Keywords&gt;and&lt;/Keywords&gt;&lt;Keywords&gt;seed&lt;/Keywords&gt;&lt;Reprint&gt;Not in File&lt;/Reprint&gt;&lt;Start_Page&gt;787&lt;/Start_Page&gt;&lt;End_Page&gt;789&lt;/End_Page&gt;&lt;Periodical&gt;Crop Science&lt;/Periodical&gt;&lt;Volume&gt;14&lt;/Volume&gt;&lt;Web_URL_Link1&gt;file://S:\CO\OGTR\EVAL\Eval Sections\Library\REFS\Sorghum\References Cited\Jacques et al 1974 Shattercane seed durvival.pdf&lt;/Web_URL_Link1&gt;&lt;ZZ_JournalFull&gt;&lt;f name="System"&gt;Crop Science&lt;/f&gt;&lt;/ZZ_JournalFull&gt;&lt;ZZ_JournalStdAbbrev&gt;&lt;f name="System"&gt;Crop Sci&lt;/f&gt;&lt;/ZZ_JournalStdAbbrev&gt;&lt;ZZ_WorkformID&gt;1&lt;/ZZ_WorkformID&gt;&lt;/MDL&gt;&lt;/Cite&gt;&lt;/Refman&gt;</w:instrText>
      </w:r>
      <w:r>
        <w:fldChar w:fldCharType="separate"/>
      </w:r>
      <w:r>
        <w:rPr>
          <w:noProof/>
        </w:rPr>
        <w:t>(Jacques et al. 1974)</w:t>
      </w:r>
      <w:r>
        <w:fldChar w:fldCharType="end"/>
      </w:r>
      <w:r>
        <w:t xml:space="preserve">. </w:t>
      </w:r>
      <w:r w:rsidRPr="003C0226">
        <w:t>The introduced genetic modifications are unlikely to markedly extend seed dormancy, as all lines of the GM sorghum have been grown from seed in glasshouse trials, and the applicant did not observe any changes from normal sorghum phenotype except the targeted traits.</w:t>
      </w:r>
    </w:p>
    <w:p w:rsidR="0063162C" w:rsidRPr="00582EFF" w:rsidRDefault="0063162C" w:rsidP="0063162C">
      <w:pPr>
        <w:pStyle w:val="1Para"/>
      </w:pPr>
      <w:r>
        <w:t xml:space="preserve">The applicant has proposed to monitor the trial sites </w:t>
      </w:r>
      <w:r w:rsidRPr="00582EFF">
        <w:t xml:space="preserve">for </w:t>
      </w:r>
      <w:r>
        <w:t xml:space="preserve">sorghum volunteers for </w:t>
      </w:r>
      <w:r w:rsidRPr="00582EFF">
        <w:t>at least 12 months</w:t>
      </w:r>
      <w:r>
        <w:t xml:space="preserve"> after harvest,</w:t>
      </w:r>
      <w:r w:rsidRPr="00582EFF">
        <w:t xml:space="preserve"> and until the sites are free of volunteers for at least </w:t>
      </w:r>
      <w:r>
        <w:t>six consecutive months, and to destroy any volunteers found before they flower. This measure is expected to minimise persistence of GM plants or seeds on the trial sites.</w:t>
      </w:r>
    </w:p>
    <w:p w:rsidR="0063162C" w:rsidRDefault="0063162C" w:rsidP="0063162C">
      <w:pPr>
        <w:pStyle w:val="1Para"/>
      </w:pPr>
      <w:r>
        <w:t xml:space="preserve">In Australia, volunteer </w:t>
      </w:r>
      <w:r w:rsidR="006A1E0B">
        <w:t xml:space="preserve">non-GM </w:t>
      </w:r>
      <w:r>
        <w:t xml:space="preserve">sorghum plants grow in disturbed sites, such as agricultural areas and roadsides </w:t>
      </w:r>
      <w:r>
        <w:fldChar w:fldCharType="begin">
          <w:fldData xml:space="preserve">PFJlZm1hbj48Q2l0ZT48QXV0aG9yPlJpY2hhcmRzb248L0F1dGhvcj48WWVhcj4yMDExPC9ZZWFy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=
</w:fldData>
        </w:fldChar>
      </w:r>
      <w:r w:rsidR="008D39F4">
        <w:instrText xml:space="preserve"> ADDIN REFMGR.CITE </w:instrText>
      </w:r>
      <w:r w:rsidR="008D39F4">
        <w:fldChar w:fldCharType="begin">
          <w:fldData xml:space="preserve">PFJlZm1hbj48Q2l0ZT48QXV0aG9yPlJpY2hhcmRzb248L0F1dGhvcj48WWVhcj4yMDExPC9ZZWFy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=
</w:fldData>
        </w:fldChar>
      </w:r>
      <w:r w:rsidR="008D39F4">
        <w:instrText xml:space="preserve"> ADDIN EN.CITE.DATA </w:instrText>
      </w:r>
      <w:r w:rsidR="008D39F4">
        <w:fldChar w:fldCharType="end"/>
      </w:r>
      <w:r>
        <w:fldChar w:fldCharType="separate"/>
      </w:r>
      <w:r>
        <w:rPr>
          <w:noProof/>
        </w:rPr>
        <w:t>(Groves et al. 2003; Richardson et al. 2011)</w:t>
      </w:r>
      <w:r>
        <w:fldChar w:fldCharType="end"/>
      </w:r>
      <w:r>
        <w:t xml:space="preserve">, but volunteer sorghum is not considered a major problem warranting control </w:t>
      </w:r>
      <w:r>
        <w:fldChar w:fldCharType="begin"/>
      </w:r>
      <w:r w:rsidR="008D39F4">
        <w:instrText xml:space="preserve"> ADDIN REFMGR.CITE &lt;Refman&gt;&lt;Cite&gt;&lt;Author&gt;Groves&lt;/Author&gt;&lt;Year&gt;2003&lt;/Year&gt;&lt;RecNum&gt;5320&lt;/RecNum&gt;&lt;IDText&gt;Weed categories for natural and agricultural ecosystem management&lt;/IDText&gt;&lt;MDL Ref_Type="Book, Whole"&gt;&lt;Ref_Type&gt;Book, Whole&lt;/Ref_Type&gt;&lt;Ref_ID&gt;5320&lt;/Ref_ID&gt;&lt;Title_Primary&gt;Weed categories for natural and agricultural ecosystem management&lt;/Title_Primary&gt;&lt;Authors_Primary&gt;Groves,R.H.&lt;/Authors_Primary&gt;&lt;Authors_Primary&gt;Hosking,J.R.&lt;/Authors_Primary&gt;&lt;Authors_Primary&gt;Batianoff,G.N.&lt;/Authors_Primary&gt;&lt;Authors_Primary&gt;Cooke,D.A.&lt;/Authors_Primary&gt;&lt;Authors_Primary&gt;Cowie,I.D.&lt;/Authors_Primary&gt;&lt;Authors_Primary&gt;Johnson,R.W.&lt;/Authors_Primary&gt;&lt;Authors_Primary&gt;Keighery,G.J.&lt;/Authors_Primary&gt;&lt;Authors_Primary&gt;Lepschi,B.J.&lt;/Authors_Primary&gt;&lt;Authors_Primary&gt;Mitchell,A.A.&lt;/Authors_Primary&gt;&lt;Authors_Primary&gt;Moerkerk,M.&lt;/Authors_Primary&gt;&lt;Authors_Primary&gt;Randall,R.P&lt;/Authors_Primary&gt;&lt;Authors_Primary&gt;Rozefelds,A.C.&lt;/Authors_Primary&gt;&lt;Authors_Primary&gt;Walsh,N.G.&lt;/Authors_Primary&gt;&lt;Authors_Primary&gt;Waterhouse,B.M.&lt;/Authors_Primary&gt;&lt;Date_Primary&gt;2003&lt;/Date_Primary&gt;&lt;Keywords&gt;weed&lt;/Keywords&gt;&lt;Keywords&gt;Ecosystem&lt;/Keywords&gt;&lt;Keywords&gt;management&lt;/Keywords&gt;&lt;Reprint&gt;On Request 05/20/15&lt;/Reprint&gt;&lt;Publisher&gt;Bureau of Rural Sciences, Canberra&lt;/Publisher&gt;&lt;ISSN_ISBN&gt;0 642 47534 2&lt;/ISSN_ISBN&gt;&lt;Web_URL&gt;&lt;u&gt;http://www.southwestnrm.org.au/sites/default/files/uploads/ihub/groves-rh-et-al-2004-weed-categories-natural-and-agricultural-ecosystem-management.pdf&lt;/u&gt;&lt;/Web_URL&gt;&lt;Web_URL_Link1&gt;&lt;u&gt;file://&lt;/u&gt;S:\CO\OGTR\&lt;u&gt;EVAL\Eval Sections\Library\REFS\5320 Groves 2003.pdf&lt;/u&gt;&lt;/Web_URL_Link1&gt;&lt;ZZ_WorkformID&gt;2&lt;/ZZ_WorkformID&gt;&lt;/MDL&gt;&lt;/Cite&gt;&lt;/Refman&gt;</w:instrText>
      </w:r>
      <w:r>
        <w:fldChar w:fldCharType="separate"/>
      </w:r>
      <w:r>
        <w:rPr>
          <w:noProof/>
        </w:rPr>
        <w:t>(Groves et al. 2003)</w:t>
      </w:r>
      <w:r>
        <w:fldChar w:fldCharType="end"/>
      </w:r>
      <w:r>
        <w:t xml:space="preserve">. A survey of weed species at farms in the Northern Grain Region of Australia (including south-east Queensland) found that sorghum was the major summer crop grown, providing excellent opportunity for creation of a sorghum seedbank, and that volunteer sorghum plants were present in 54% of paddocks. However, in terms of abundance, volunteer sorghum comprised &lt;2% of total weed populations </w:t>
      </w:r>
      <w:r>
        <w:fldChar w:fldCharType="begin"/>
      </w:r>
      <w:r w:rsidR="008D39F4">
        <w:instrText xml:space="preserve"> ADDIN REFMGR.CITE &lt;Refman&gt;&lt;Cite&gt;&lt;Author&gt;Rew&lt;/Author&gt;&lt;Year&gt;2005&lt;/Year&gt;&lt;RecNum&gt;21033&lt;/RecNum&gt;&lt;IDText&gt;Weed species richness, density and relative abundance on farms in the subtropical grain region of Australia&lt;/IDText&gt;&lt;MDL Ref_Type="Journal (Full)"&gt;&lt;Ref_Type&gt;Journal (Full)&lt;/Ref_Type&gt;&lt;Ref_ID&gt;21033&lt;/Ref_ID&gt;&lt;Title_Primary&gt;Weed species richness, density and relative abundance on farms in the subtropical grain region of Australia&lt;/Title_Primary&gt;&lt;Authors_Primary&gt;Rew,L.J.&lt;/Authors_Primary&gt;&lt;Authors_Primary&gt;Medd,R.W.&lt;/Authors_Primary&gt;&lt;Authors_Primary&gt;Van de Ven,R.&lt;/Authors_Primary&gt;&lt;Authors_Primary&gt;Gavin,J.J.&lt;/Authors_Primary&gt;&lt;Authors_Primary&gt;Robinson,G.R.&lt;/Authors_Primary&gt;&lt;Authors_Primary&gt;Tuitee,M.&lt;/Authors_Primary&gt;&lt;Authors_Primary&gt;Barnes,J.&lt;/Authors_Primary&gt;&lt;Authors_Primary&gt;Walker,S.&lt;/Authors_Primary&gt;&lt;Date_Primary&gt;2005&lt;/Date_Primary&gt;&lt;Keywords&gt;weed&lt;/Keywords&gt;&lt;Keywords&gt;species&lt;/Keywords&gt;&lt;Keywords&gt;density&lt;/Keywords&gt;&lt;Keywords&gt;and&lt;/Keywords&gt;&lt;Keywords&gt;grain&lt;/Keywords&gt;&lt;Keywords&gt;REGION&lt;/Keywords&gt;&lt;Keywords&gt;of&lt;/Keywords&gt;&lt;Keywords&gt;AUSTRALIA&lt;/Keywords&gt;&lt;Reprint&gt;Not in File&lt;/Reprint&gt;&lt;Start_Page&gt;711&lt;/Start_Page&gt;&lt;End_Page&gt;723&lt;/End_Page&gt;&lt;Periodical&gt;Australian Journal of Experimental Agriculture&lt;/Periodical&gt;&lt;Volume&gt;45&lt;/Volume&gt;&lt;Web_URL&gt;&lt;u&gt;http://www.publish.csiro.au/?paper=EA03273&lt;/u&gt;&lt;/Web_URL&gt;&lt;Web_URL_Link1&gt;file://S:\CO\OGTR\EVAL\Eval Sections\Library\REFS\Sorghum\References Cited\Rew et al 2004 Crop Volunteers.pdf&lt;/Web_URL_Link1&gt;&lt;Web_URL_Link2&gt;&lt;u&gt;http://www.publish.csiro.au/?act=view_file&amp;amp;file_id=EA03273.pdf&lt;/u&gt;&lt;/Web_URL_Link2&gt;&lt;ZZ_JournalFull&gt;&lt;f name="System"&gt;Australian Journal of Experimental Agriculture&lt;/f&gt;&lt;/ZZ_JournalFull&gt;&lt;ZZ_JournalStdAbbrev&gt;&lt;f name="System"&gt;Aust.J.Exp.Agric.&lt;/f&gt;&lt;/ZZ_JournalStdAbbrev&gt;&lt;ZZ_WorkformID&gt;32&lt;/ZZ_WorkformID&gt;&lt;/MDL&gt;&lt;/Cite&gt;&lt;/Refman&gt;</w:instrText>
      </w:r>
      <w:r>
        <w:fldChar w:fldCharType="separate"/>
      </w:r>
      <w:r>
        <w:rPr>
          <w:noProof/>
        </w:rPr>
        <w:t>(Rew et al. 2005)</w:t>
      </w:r>
      <w:r>
        <w:fldChar w:fldCharType="end"/>
      </w:r>
      <w:r>
        <w:t xml:space="preserve">, </w:t>
      </w:r>
      <w:r w:rsidR="006A1E0B">
        <w:t>indicating</w:t>
      </w:r>
      <w:r>
        <w:t xml:space="preserve"> that only a tiny proportion of the sorghum seedbank successfully </w:t>
      </w:r>
      <w:r w:rsidR="009D2C1E">
        <w:t xml:space="preserve">grew </w:t>
      </w:r>
      <w:r>
        <w:t>into volunteer plants.</w:t>
      </w:r>
      <w:r w:rsidR="006A1E0B">
        <w:t xml:space="preserve"> This suggests that non-GM cultivated sorghum has limited ability to establish ongoing volunteer </w:t>
      </w:r>
      <w:r w:rsidR="0019120B">
        <w:t>populations in the environment.</w:t>
      </w:r>
    </w:p>
    <w:p w:rsidR="0063162C" w:rsidRDefault="0063162C" w:rsidP="0063162C">
      <w:pPr>
        <w:pStyle w:val="1Para"/>
      </w:pPr>
      <w:r>
        <w:t xml:space="preserve">The introduced genetic modifications confer some traits that could potentially increase the weediness of the GM sorghum in comparison to non-GM sorghum. Some GM lines have increased seed production, and high seed set is a factor that can contribute to invasiveness of a plant </w:t>
      </w:r>
      <w:r>
        <w:fldChar w:fldCharType="begin">
          <w:fldData xml:space="preserve">PFJlZm1hbj48Q2l0ZT48QXV0aG9yPktlZXNlPC9BdXRob3I+PFllYXI+MjAxNDwvWWVhcj48UmVj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</w:fldData>
        </w:fldChar>
      </w:r>
      <w:r w:rsidR="008D39F4">
        <w:instrText xml:space="preserve"> ADDIN REFMGR.CITE </w:instrText>
      </w:r>
      <w:r w:rsidR="008D39F4">
        <w:fldChar w:fldCharType="begin">
          <w:fldData xml:space="preserve">PFJlZm1hbj48Q2l0ZT48QXV0aG9yPktlZXNlPC9BdXRob3I+PFllYXI+MjAxNDwvWWVhcj48UmVj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</w:fldData>
        </w:fldChar>
      </w:r>
      <w:r w:rsidR="008D39F4">
        <w:instrText xml:space="preserve"> ADDIN EN.CITE.DATA </w:instrText>
      </w:r>
      <w:r w:rsidR="008D39F4">
        <w:fldChar w:fldCharType="end"/>
      </w:r>
      <w:r>
        <w:fldChar w:fldCharType="separate"/>
      </w:r>
      <w:r>
        <w:rPr>
          <w:noProof/>
        </w:rPr>
        <w:t>(Keese et al. 2014)</w:t>
      </w:r>
      <w:r>
        <w:fldChar w:fldCharType="end"/>
      </w:r>
      <w:r>
        <w:t xml:space="preserve">. Some GM lines have increased seed size, and the greater resources available to seedlings could increase their ability to establish amongst competition from existing vegetation, which is another factor contributing to invasiveness of a plant </w:t>
      </w:r>
      <w:r>
        <w:fldChar w:fldCharType="begin">
          <w:fldData xml:space="preserve">PFJlZm1hbj48Q2l0ZT48QXV0aG9yPktlZXNlPC9BdXRob3I+PFllYXI+MjAxNDwvWWVhcj48UmVj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</w:fldData>
        </w:fldChar>
      </w:r>
      <w:r w:rsidR="008D39F4">
        <w:instrText xml:space="preserve"> ADDIN REFMGR.CITE </w:instrText>
      </w:r>
      <w:r w:rsidR="008D39F4">
        <w:fldChar w:fldCharType="begin">
          <w:fldData xml:space="preserve">PFJlZm1hbj48Q2l0ZT48QXV0aG9yPktlZXNlPC9BdXRob3I+PFllYXI+MjAxNDwvWWVhcj48UmVj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</w:fldData>
        </w:fldChar>
      </w:r>
      <w:r w:rsidR="008D39F4">
        <w:instrText xml:space="preserve"> ADDIN EN.CITE.DATA </w:instrText>
      </w:r>
      <w:r w:rsidR="008D39F4">
        <w:fldChar w:fldCharType="end"/>
      </w:r>
      <w:r>
        <w:fldChar w:fldCharType="separate"/>
      </w:r>
      <w:r>
        <w:rPr>
          <w:noProof/>
        </w:rPr>
        <w:t>(Keese et al. 2014)</w:t>
      </w:r>
      <w:r>
        <w:fldChar w:fldCharType="end"/>
      </w:r>
      <w:r>
        <w:t>.  There could also be deliberate or inadvertent crossing between different lines of GM sorghum producing hybrids with traits for both increased seed production and increased seed size.</w:t>
      </w:r>
    </w:p>
    <w:p w:rsidR="0063162C" w:rsidRDefault="0063162C" w:rsidP="0063162C">
      <w:pPr>
        <w:pStyle w:val="1Para"/>
      </w:pPr>
      <w:r>
        <w:t xml:space="preserve">Glasshouse trials of the GM sorghum lines found that the increase in seed production was up to 18%, and the increase in seed size was up to 30% in comparison to the non-GM parent cultivar. A study of the grain traits of 65 sorghum cultivars found that 19/65 cultivars had seed production that was greater than 18% above the average, and 3/65 cultivars had seed size that was greater than 30% above the average </w:t>
      </w:r>
      <w:r>
        <w:fldChar w:fldCharType="begin"/>
      </w:r>
      <w:r w:rsidR="008D39F4">
        <w:instrText xml:space="preserve"> ADDIN REFMGR.CITE &lt;Refman&gt;&lt;Cite&gt;&lt;Author&gt;Gambín&lt;/Author&gt;&lt;Year&gt;2011&lt;/Year&gt;&lt;RecNum&gt;22080&lt;/RecNum&gt;&lt;IDText&gt;Genotypic diversity in sorghum inbred lines for grain-filling patterns and other related agronomic traits&lt;/IDText&gt;&lt;MDL Ref_Type="Journal"&gt;&lt;Ref_Type&gt;Journal&lt;/Ref_Type&gt;&lt;Ref_ID&gt;22080&lt;/Ref_ID&gt;&lt;Title_Primary&gt;Genotypic diversity in sorghum inbred lines for grain-filling patterns and other related agronomic traits&lt;/Title_Primary&gt;&lt;Authors_Primary&gt;Gamb&amp;#xED;n,B.L.&lt;/Authors_Primary&gt;&lt;Authors_Primary&gt;Borr&amp;#xE1;s,L.&lt;/Authors_Primary&gt;&lt;Date_Primary&gt;2011&lt;/Date_Primary&gt;&lt;Keywords&gt;genotypic&lt;/Keywords&gt;&lt;Keywords&gt;genotypic diversity&lt;/Keywords&gt;&lt;Keywords&gt;DIVERSITY&lt;/Keywords&gt;&lt;Keywords&gt;sorghum&lt;/Keywords&gt;&lt;Keywords&gt;LINE&lt;/Keywords&gt;&lt;Keywords&gt;PATTERNS&lt;/Keywords&gt;&lt;Keywords&gt;and&lt;/Keywords&gt;&lt;Keywords&gt;traits&lt;/Keywords&gt;&lt;Reprint&gt;Not in File&lt;/Reprint&gt;&lt;Start_Page&gt;1026&lt;/Start_Page&gt;&lt;End_Page&gt;1036&lt;/End_Page&gt;&lt;Periodical&gt;Crop &amp;amp; Pasture Science&lt;/Periodical&gt;&lt;Volume&gt;62&lt;/Volume&gt;&lt;Web_URL_Link1&gt;file://S:\CO\OGTR\EVAL\Eval Sections\Library\REFS\Sorghum\Gambin 2012 diversity of sorghum lines.pdf&lt;/Web_URL_Link1&gt;&lt;ZZ_JournalFull&gt;&lt;f name="System"&gt;Crop &amp;amp; Pasture Science&lt;/f&gt;&lt;/ZZ_JournalFull&gt;&lt;ZZ_WorkformID&gt;1&lt;/ZZ_WorkformID&gt;&lt;/MDL&gt;&lt;/Cite&gt;&lt;/Refman&gt;</w:instrText>
      </w:r>
      <w:r>
        <w:fldChar w:fldCharType="separate"/>
      </w:r>
      <w:r>
        <w:rPr>
          <w:noProof/>
        </w:rPr>
        <w:t>(Gambín &amp; Borrás 2011)</w:t>
      </w:r>
      <w:r>
        <w:fldChar w:fldCharType="end"/>
      </w:r>
      <w:r>
        <w:t>. Th</w:t>
      </w:r>
      <w:r w:rsidR="00B6717B">
        <w:t>us</w:t>
      </w:r>
      <w:r>
        <w:t xml:space="preserve"> the increased seed production measured in the GM sorghum is well within the normal range of variation between sorghum cultivars, and the increased </w:t>
      </w:r>
      <w:r>
        <w:lastRenderedPageBreak/>
        <w:t xml:space="preserve">seed size is at the upper limit of normal variation between sorghum cultivars. No cultivars in the grain trait study </w:t>
      </w:r>
      <w:r>
        <w:fldChar w:fldCharType="begin"/>
      </w:r>
      <w:r w:rsidR="008D39F4">
        <w:instrText xml:space="preserve"> ADDIN REFMGR.CITE &lt;Refman&gt;&lt;Cite&gt;&lt;Author&gt;Gambín&lt;/Author&gt;&lt;Year&gt;2011&lt;/Year&gt;&lt;RecNum&gt;22080&lt;/RecNum&gt;&lt;IDText&gt;Genotypic diversity in sorghum inbred lines for grain-filling patterns and other related agronomic traits&lt;/IDText&gt;&lt;MDL Ref_Type="Journal"&gt;&lt;Ref_Type&gt;Journal&lt;/Ref_Type&gt;&lt;Ref_ID&gt;22080&lt;/Ref_ID&gt;&lt;Title_Primary&gt;Genotypic diversity in sorghum inbred lines for grain-filling patterns and other related agronomic traits&lt;/Title_Primary&gt;&lt;Authors_Primary&gt;Gamb&amp;#xED;n,B.L.&lt;/Authors_Primary&gt;&lt;Authors_Primary&gt;Borr&amp;#xE1;s,L.&lt;/Authors_Primary&gt;&lt;Date_Primary&gt;2011&lt;/Date_Primary&gt;&lt;Keywords&gt;genotypic&lt;/Keywords&gt;&lt;Keywords&gt;genotypic diversity&lt;/Keywords&gt;&lt;Keywords&gt;DIVERSITY&lt;/Keywords&gt;&lt;Keywords&gt;sorghum&lt;/Keywords&gt;&lt;Keywords&gt;LINE&lt;/Keywords&gt;&lt;Keywords&gt;PATTERNS&lt;/Keywords&gt;&lt;Keywords&gt;and&lt;/Keywords&gt;&lt;Keywords&gt;traits&lt;/Keywords&gt;&lt;Reprint&gt;Not in File&lt;/Reprint&gt;&lt;Start_Page&gt;1026&lt;/Start_Page&gt;&lt;End_Page&gt;1036&lt;/End_Page&gt;&lt;Periodical&gt;Crop &amp;amp; Pasture Science&lt;/Periodical&gt;&lt;Volume&gt;62&lt;/Volume&gt;&lt;Web_URL_Link1&gt;file://S:\CO\OGTR\EVAL\Eval Sections\Library\REFS\Sorghum\Gambin 2012 diversity of sorghum lines.pdf&lt;/Web_URL_Link1&gt;&lt;ZZ_JournalFull&gt;&lt;f name="System"&gt;Crop &amp;amp; Pasture Science&lt;/f&gt;&lt;/ZZ_JournalFull&gt;&lt;ZZ_WorkformID&gt;1&lt;/ZZ_WorkformID&gt;&lt;/MDL&gt;&lt;/Cite&gt;&lt;/Refman&gt;</w:instrText>
      </w:r>
      <w:r>
        <w:fldChar w:fldCharType="separate"/>
      </w:r>
      <w:r>
        <w:rPr>
          <w:noProof/>
        </w:rPr>
        <w:t>(Gambín &amp; Borrás 2011)</w:t>
      </w:r>
      <w:r>
        <w:fldChar w:fldCharType="end"/>
      </w:r>
      <w:r>
        <w:t xml:space="preserve"> had both seed production &gt;18% above average and seed size &gt;30% above average. If hybrids between GM lines with increased seed production and GM lines with increased seed size inherit both traits in full, these GM hybrids could fall outside the normal range of variation for sorghum cultivars.</w:t>
      </w:r>
    </w:p>
    <w:p w:rsidR="0063162C" w:rsidRDefault="0063162C" w:rsidP="0063162C">
      <w:pPr>
        <w:pStyle w:val="1Para"/>
      </w:pPr>
      <w:r>
        <w:t>Given that the genetic modifications confer changes that are within, or marginally outside, the normal range of variation for sorghum cultivars, the GM sorghum is expected to have equivalent or only marginally increased invasiveness compared to non-GM sorghum. Thus the GM sorghum, like non</w:t>
      </w:r>
      <w:r>
        <w:noBreakHyphen/>
        <w:t>GM sorghum, would have limited ability to establish ongoing volunteer populations in the environment.</w:t>
      </w:r>
    </w:p>
    <w:p w:rsidR="0063162C" w:rsidRPr="00811604" w:rsidRDefault="0063162C" w:rsidP="0063162C">
      <w:pPr>
        <w:pStyle w:val="1Para"/>
        <w:keepNext/>
        <w:numPr>
          <w:ilvl w:val="0"/>
          <w:numId w:val="0"/>
        </w:numPr>
        <w:spacing w:before="240"/>
        <w:outlineLvl w:val="4"/>
        <w:rPr>
          <w:b/>
          <w:i/>
        </w:rPr>
      </w:pPr>
      <w:r w:rsidRPr="00811604">
        <w:rPr>
          <w:b/>
          <w:i/>
        </w:rPr>
        <w:t>Potential harm</w:t>
      </w:r>
    </w:p>
    <w:p w:rsidR="0063162C" w:rsidRPr="00AC0BDD" w:rsidRDefault="0063162C" w:rsidP="0063162C">
      <w:pPr>
        <w:pStyle w:val="1Para"/>
      </w:pPr>
      <w:proofErr w:type="gramStart"/>
      <w:r>
        <w:t>One potential harm</w:t>
      </w:r>
      <w:proofErr w:type="gramEnd"/>
      <w:r>
        <w:t xml:space="preserve"> from volunteer GM sorghum populations would be toxicity or allergenicity to people. People would not be expected to consume wild sorghum plants, but they could be exposed to the GM sorghum through inhalation of pollen. </w:t>
      </w:r>
      <w:r w:rsidR="003B61A4">
        <w:t>As discussed in Risk Scenario 1, there is uncertainty regarding potential allergenicity of the GM sorghum pollen.</w:t>
      </w:r>
    </w:p>
    <w:p w:rsidR="0063162C" w:rsidRDefault="0063162C" w:rsidP="0063162C">
      <w:pPr>
        <w:pStyle w:val="1Para"/>
      </w:pPr>
      <w:r>
        <w:t xml:space="preserve">Volunteer GM sorghum plants could be eaten by desirable animals, including livestock, native animals, birds and insect pollinators. </w:t>
      </w:r>
      <w:r w:rsidR="003B61A4">
        <w:t>As discussed in Risk Scenario 2, there is uncertainty regarding potential toxicity of GM sorghum.</w:t>
      </w:r>
    </w:p>
    <w:p w:rsidR="0063162C" w:rsidRDefault="0063162C" w:rsidP="0063162C">
      <w:pPr>
        <w:pStyle w:val="1Para"/>
      </w:pPr>
      <w:r>
        <w:t>Volunteer GM sorghum plants could potentially compete with and reduce establishment or yield of desirable plants, such as agricultural crops in farms or native plants in nature reserves. Volunteer non</w:t>
      </w:r>
      <w:r>
        <w:noBreakHyphen/>
        <w:t xml:space="preserve">GM sorghum is considered to be a minor problem as a weed in Australian agricultural environments, and a minor and rare problem as a weed in natural environments </w:t>
      </w:r>
      <w:r>
        <w:fldChar w:fldCharType="begin"/>
      </w:r>
      <w:r w:rsidR="008D39F4">
        <w:instrText xml:space="preserve"> ADDIN REFMGR.CITE &lt;Refman&gt;&lt;Cite&gt;&lt;Author&gt;Groves&lt;/Author&gt;&lt;Year&gt;2003&lt;/Year&gt;&lt;RecNum&gt;5320&lt;/RecNum&gt;&lt;IDText&gt;Weed categories for natural and agricultural ecosystem management&lt;/IDText&gt;&lt;MDL Ref_Type="Book, Whole"&gt;&lt;Ref_Type&gt;Book, Whole&lt;/Ref_Type&gt;&lt;Ref_ID&gt;5320&lt;/Ref_ID&gt;&lt;Title_Primary&gt;Weed categories for natural and agricultural ecosystem management&lt;/Title_Primary&gt;&lt;Authors_Primary&gt;Groves,R.H.&lt;/Authors_Primary&gt;&lt;Authors_Primary&gt;Hosking,J.R.&lt;/Authors_Primary&gt;&lt;Authors_Primary&gt;Batianoff,G.N.&lt;/Authors_Primary&gt;&lt;Authors_Primary&gt;Cooke,D.A.&lt;/Authors_Primary&gt;&lt;Authors_Primary&gt;Cowie,I.D.&lt;/Authors_Primary&gt;&lt;Authors_Primary&gt;Johnson,R.W.&lt;/Authors_Primary&gt;&lt;Authors_Primary&gt;Keighery,G.J.&lt;/Authors_Primary&gt;&lt;Authors_Primary&gt;Lepschi,B.J.&lt;/Authors_Primary&gt;&lt;Authors_Primary&gt;Mitchell,A.A.&lt;/Authors_Primary&gt;&lt;Authors_Primary&gt;Moerkerk,M.&lt;/Authors_Primary&gt;&lt;Authors_Primary&gt;Randall,R.P&lt;/Authors_Primary&gt;&lt;Authors_Primary&gt;Rozefelds,A.C.&lt;/Authors_Primary&gt;&lt;Authors_Primary&gt;Walsh,N.G.&lt;/Authors_Primary&gt;&lt;Authors_Primary&gt;Waterhouse,B.M.&lt;/Authors_Primary&gt;&lt;Date_Primary&gt;2003&lt;/Date_Primary&gt;&lt;Keywords&gt;weed&lt;/Keywords&gt;&lt;Keywords&gt;Ecosystem&lt;/Keywords&gt;&lt;Keywords&gt;management&lt;/Keywords&gt;&lt;Reprint&gt;On Request 05/20/15&lt;/Reprint&gt;&lt;Publisher&gt;Bureau of Rural Sciences, Canberra&lt;/Publisher&gt;&lt;ISSN_ISBN&gt;0 642 47534 2&lt;/ISSN_ISBN&gt;&lt;Web_URL&gt;&lt;u&gt;http://www.southwestnrm.org.au/sites/default/files/uploads/ihub/groves-rh-et-al-2004-weed-categories-natural-and-agricultural-ecosystem-management.pdf&lt;/u&gt;&lt;/Web_URL&gt;&lt;Web_URL_Link1&gt;&lt;u&gt;file://&lt;/u&gt;S:\CO\OGTR\&lt;u&gt;EVAL\Eval Sections\Library\REFS\5320 Groves 2003.pdf&lt;/u&gt;&lt;/Web_URL_Link1&gt;&lt;ZZ_WorkformID&gt;2&lt;/ZZ_WorkformID&gt;&lt;/MDL&gt;&lt;/Cite&gt;&lt;/Refman&gt;</w:instrText>
      </w:r>
      <w:r>
        <w:fldChar w:fldCharType="separate"/>
      </w:r>
      <w:r>
        <w:rPr>
          <w:noProof/>
        </w:rPr>
        <w:t>(Groves et al. 2003)</w:t>
      </w:r>
      <w:r>
        <w:fldChar w:fldCharType="end"/>
      </w:r>
      <w:r>
        <w:t xml:space="preserve">. As discussed above, the GM sorghum is expected to have equivalent or only marginally increased invasiveness compared to non-GM sorghum. Non-GM sorghum volunteers can be effectively controlled by a range of herbicides </w:t>
      </w:r>
      <w:r w:rsidR="0029797D">
        <w:fldChar w:fldCharType="begin"/>
      </w:r>
      <w:r w:rsidR="008D39F4">
        <w:instrText xml:space="preserve"> ADDIN REFMGR.CITE &lt;Refman&gt;&lt;Cite&gt;&lt;Author&gt;Fleming&lt;/Author&gt;&lt;Year&gt;2012&lt;/Year&gt;&lt;RecNum&gt;22082&lt;/RecNum&gt;&lt;IDText&gt;Weed control in summer crops 2012-13&lt;/IDText&gt;&lt;MDL Ref_Type="Report"&gt;&lt;Ref_Type&gt;Report&lt;/Ref_Type&gt;&lt;Ref_ID&gt;22082&lt;/Ref_ID&gt;&lt;Title_Primary&gt;Weed control in summer crops 2012-13&lt;/Title_Primary&gt;&lt;Authors_Primary&gt;Fleming,J.&lt;/Authors_Primary&gt;&lt;Authors_Primary&gt;McNee,T.&lt;/Authors_Primary&gt;&lt;Authors_Primary&gt;Cook,T.&lt;/Authors_Primary&gt;&lt;Authors_Primary&gt;Manning,B.&lt;/Authors_Primary&gt;&lt;Date_Primary&gt;2012&lt;/Date_Primary&gt;&lt;Keywords&gt;weed&lt;/Keywords&gt;&lt;Keywords&gt;weed control&lt;/Keywords&gt;&lt;Keywords&gt;control&lt;/Keywords&gt;&lt;Keywords&gt;crops&lt;/Keywords&gt;&lt;Keywords&gt;CROP&lt;/Keywords&gt;&lt;Reprint&gt;Not in File&lt;/Reprint&gt;&lt;Publisher&gt;NSW Department of Primary Industries&lt;/Publisher&gt;&lt;Web_URL_Link1&gt;file://S:\CO\OGTR\EVAL\Eval Sections\Library\REFS\Fleming et al 2012 weed control.pdf&lt;/Web_URL_Link1&gt;&lt;ZZ_WorkformID&gt;24&lt;/ZZ_WorkformID&gt;&lt;/MDL&gt;&lt;/Cite&gt;&lt;/Refman&gt;</w:instrText>
      </w:r>
      <w:r w:rsidR="0029797D">
        <w:fldChar w:fldCharType="separate"/>
      </w:r>
      <w:r w:rsidR="0029797D">
        <w:rPr>
          <w:noProof/>
        </w:rPr>
        <w:t>(Fleming et al. 2012)</w:t>
      </w:r>
      <w:r w:rsidR="0029797D">
        <w:fldChar w:fldCharType="end"/>
      </w:r>
      <w:r w:rsidR="0029797D">
        <w:t xml:space="preserve"> </w:t>
      </w:r>
      <w:r>
        <w:t>as well as physical weed management techniques. The GM sorghum</w:t>
      </w:r>
      <w:r w:rsidR="00F63274">
        <w:t xml:space="preserve"> with altered grain quality traits</w:t>
      </w:r>
      <w:r w:rsidR="00F24A4C">
        <w:t xml:space="preserve"> or yield</w:t>
      </w:r>
      <w:r>
        <w:t xml:space="preserve"> is not expected to have increased tolerance to weed management.</w:t>
      </w:r>
    </w:p>
    <w:p w:rsidR="0063162C" w:rsidRDefault="0063162C" w:rsidP="0063162C">
      <w:pPr>
        <w:pStyle w:val="1Para"/>
      </w:pPr>
      <w:r>
        <w:t>Volunteer GM sorghum plants could potentially host pests or pathogens, which could subsequently transfer to and damage agricultural crops. Non</w:t>
      </w:r>
      <w:r>
        <w:noBreakHyphen/>
        <w:t xml:space="preserve">GM sorghum volunteers are known to harbour both disease and insects that are agricultural pests </w:t>
      </w:r>
      <w:r>
        <w:fldChar w:fldCharType="begin"/>
      </w:r>
      <w:r w:rsidR="008D39F4">
        <w:instrText xml:space="preserve"> ADDIN REFMGR.CITE &lt;Refman&gt;&lt;Cite&gt;&lt;Author&gt;Groves&lt;/Author&gt;&lt;Year&gt;2003&lt;/Year&gt;&lt;RecNum&gt;5320&lt;/RecNum&gt;&lt;IDText&gt;Weed categories for natural and agricultural ecosystem management&lt;/IDText&gt;&lt;MDL Ref_Type="Book, Whole"&gt;&lt;Ref_Type&gt;Book, Whole&lt;/Ref_Type&gt;&lt;Ref_ID&gt;5320&lt;/Ref_ID&gt;&lt;Title_Primary&gt;Weed categories for natural and agricultural ecosystem management&lt;/Title_Primary&gt;&lt;Authors_Primary&gt;Groves,R.H.&lt;/Authors_Primary&gt;&lt;Authors_Primary&gt;Hosking,J.R.&lt;/Authors_Primary&gt;&lt;Authors_Primary&gt;Batianoff,G.N.&lt;/Authors_Primary&gt;&lt;Authors_Primary&gt;Cooke,D.A.&lt;/Authors_Primary&gt;&lt;Authors_Primary&gt;Cowie,I.D.&lt;/Authors_Primary&gt;&lt;Authors_Primary&gt;Johnson,R.W.&lt;/Authors_Primary&gt;&lt;Authors_Primary&gt;Keighery,G.J.&lt;/Authors_Primary&gt;&lt;Authors_Primary&gt;Lepschi,B.J.&lt;/Authors_Primary&gt;&lt;Authors_Primary&gt;Mitchell,A.A.&lt;/Authors_Primary&gt;&lt;Authors_Primary&gt;Moerkerk,M.&lt;/Authors_Primary&gt;&lt;Authors_Primary&gt;Randall,R.P&lt;/Authors_Primary&gt;&lt;Authors_Primary&gt;Rozefelds,A.C.&lt;/Authors_Primary&gt;&lt;Authors_Primary&gt;Walsh,N.G.&lt;/Authors_Primary&gt;&lt;Authors_Primary&gt;Waterhouse,B.M.&lt;/Authors_Primary&gt;&lt;Date_Primary&gt;2003&lt;/Date_Primary&gt;&lt;Keywords&gt;weed&lt;/Keywords&gt;&lt;Keywords&gt;Ecosystem&lt;/Keywords&gt;&lt;Keywords&gt;management&lt;/Keywords&gt;&lt;Reprint&gt;On Request 05/20/15&lt;/Reprint&gt;&lt;Publisher&gt;Bureau of Rural Sciences, Canberra&lt;/Publisher&gt;&lt;ISSN_ISBN&gt;0 642 47534 2&lt;/ISSN_ISBN&gt;&lt;Web_URL&gt;&lt;u&gt;http://www.southwestnrm.org.au/sites/default/files/uploads/ihub/groves-rh-et-al-2004-weed-categories-natural-and-agricultural-ecosystem-management.pdf&lt;/u&gt;&lt;/Web_URL&gt;&lt;Web_URL_Link1&gt;&lt;u&gt;file://&lt;/u&gt;S:\CO\OGTR\&lt;u&gt;EVAL\Eval Sections\Library\REFS\5320 Groves 2003.pdf&lt;/u&gt;&lt;/Web_URL_Link1&gt;&lt;ZZ_WorkformID&gt;2&lt;/ZZ_WorkformID&gt;&lt;/MDL&gt;&lt;/Cite&gt;&lt;/Refman&gt;</w:instrText>
      </w:r>
      <w:r>
        <w:fldChar w:fldCharType="separate"/>
      </w:r>
      <w:r>
        <w:rPr>
          <w:noProof/>
        </w:rPr>
        <w:t>(Groves et al. 2003)</w:t>
      </w:r>
      <w:r>
        <w:fldChar w:fldCharType="end"/>
      </w:r>
      <w:r>
        <w:t xml:space="preserve">. GM sorghum volunteers with </w:t>
      </w:r>
      <w:r w:rsidR="00746A23">
        <w:t xml:space="preserve">improved </w:t>
      </w:r>
      <w:r>
        <w:t xml:space="preserve">grain quality </w:t>
      </w:r>
      <w:r w:rsidR="00746A23">
        <w:t xml:space="preserve">traits </w:t>
      </w:r>
      <w:r>
        <w:t xml:space="preserve">could possibly provide a better food source to pests or pathogens that attack grain, and thus carry a higher burden of pests or pathogens than non-GM sorghum volunteers. </w:t>
      </w:r>
    </w:p>
    <w:p w:rsidR="0063162C" w:rsidRDefault="0063162C" w:rsidP="0063162C">
      <w:pPr>
        <w:pStyle w:val="1Para"/>
        <w:numPr>
          <w:ilvl w:val="0"/>
          <w:numId w:val="0"/>
        </w:numPr>
      </w:pPr>
      <w:r w:rsidRPr="00811604">
        <w:rPr>
          <w:b/>
          <w:i/>
        </w:rPr>
        <w:t>Conclusion</w:t>
      </w:r>
      <w:r w:rsidRPr="00811604">
        <w:t xml:space="preserve">: Risk scenario </w:t>
      </w:r>
      <w:r>
        <w:t>3</w:t>
      </w:r>
      <w:r w:rsidRPr="00811604">
        <w:t xml:space="preserve"> is not identified as a substantive risk because </w:t>
      </w:r>
      <w:r>
        <w:t xml:space="preserve">the proposed controls would minimise persistence of GMOs after completion of the trial, and sorghum has limited ability to establish ongoing volunteer populations in the environment. </w:t>
      </w:r>
      <w:r w:rsidRPr="00811604">
        <w:t>Therefore, this risk could not be greater than negligible and does not warrant further detailed assessment.</w:t>
      </w:r>
    </w:p>
    <w:p w:rsidR="00567FB8" w:rsidRPr="00811604" w:rsidRDefault="00567FB8" w:rsidP="0040623F">
      <w:pPr>
        <w:pStyle w:val="Quote"/>
        <w:numPr>
          <w:ilvl w:val="3"/>
          <w:numId w:val="18"/>
        </w:numPr>
      </w:pPr>
      <w:r w:rsidRPr="00811604">
        <w:t xml:space="preserve">Risk scenario </w:t>
      </w:r>
      <w:r>
        <w:t>4</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his table has rows for Risk source, Causal pathway and Potential harm for Risk Scenario 2."/>
      </w:tblPr>
      <w:tblGrid>
        <w:gridCol w:w="1251"/>
        <w:gridCol w:w="8041"/>
      </w:tblGrid>
      <w:tr w:rsidR="00567FB8" w:rsidRPr="00811604" w:rsidTr="00E8584E">
        <w:trPr>
          <w:trHeight w:val="360"/>
        </w:trPr>
        <w:tc>
          <w:tcPr>
            <w:tcW w:w="1276" w:type="dxa"/>
            <w:shd w:val="clear" w:color="auto" w:fill="D9D9D9" w:themeFill="background1" w:themeFillShade="D9"/>
            <w:vAlign w:val="center"/>
          </w:tcPr>
          <w:p w:rsidR="00567FB8" w:rsidRPr="00811604" w:rsidRDefault="00567FB8" w:rsidP="00E8584E">
            <w:pPr>
              <w:rPr>
                <w:rFonts w:ascii="Arial Narrow" w:hAnsi="Arial Narrow"/>
                <w:i/>
                <w:sz w:val="20"/>
                <w:szCs w:val="20"/>
              </w:rPr>
            </w:pPr>
            <w:r w:rsidRPr="00811604">
              <w:rPr>
                <w:rFonts w:ascii="Arial Narrow" w:hAnsi="Arial Narrow"/>
                <w:i/>
                <w:sz w:val="20"/>
                <w:szCs w:val="20"/>
              </w:rPr>
              <w:t>Risk source</w:t>
            </w:r>
          </w:p>
        </w:tc>
        <w:tc>
          <w:tcPr>
            <w:tcW w:w="8470" w:type="dxa"/>
            <w:vAlign w:val="center"/>
          </w:tcPr>
          <w:p w:rsidR="00567FB8" w:rsidRPr="00811604" w:rsidRDefault="00567FB8" w:rsidP="00004F64">
            <w:pPr>
              <w:pStyle w:val="1Para"/>
              <w:numPr>
                <w:ilvl w:val="0"/>
                <w:numId w:val="0"/>
              </w:numPr>
              <w:spacing w:before="0" w:after="0"/>
              <w:jc w:val="center"/>
              <w:rPr>
                <w:rFonts w:ascii="Arial Narrow" w:hAnsi="Arial Narrow"/>
                <w:sz w:val="20"/>
                <w:szCs w:val="20"/>
              </w:rPr>
            </w:pPr>
            <w:r>
              <w:rPr>
                <w:rFonts w:ascii="Arial Narrow" w:hAnsi="Arial Narrow"/>
                <w:sz w:val="20"/>
                <w:szCs w:val="20"/>
              </w:rPr>
              <w:t>Introduced genetic elements conferring altered grain quality</w:t>
            </w:r>
            <w:r w:rsidR="00F24A4C">
              <w:rPr>
                <w:rFonts w:ascii="Arial Narrow" w:hAnsi="Arial Narrow"/>
                <w:sz w:val="20"/>
                <w:szCs w:val="20"/>
              </w:rPr>
              <w:t xml:space="preserve"> or </w:t>
            </w:r>
            <w:r w:rsidR="005F43F4">
              <w:rPr>
                <w:rFonts w:ascii="Arial Narrow" w:hAnsi="Arial Narrow"/>
                <w:sz w:val="20"/>
                <w:szCs w:val="20"/>
              </w:rPr>
              <w:t xml:space="preserve">grain </w:t>
            </w:r>
            <w:r w:rsidR="00004F64">
              <w:rPr>
                <w:rFonts w:ascii="Arial Narrow" w:hAnsi="Arial Narrow"/>
                <w:sz w:val="20"/>
                <w:szCs w:val="20"/>
              </w:rPr>
              <w:t>yield</w:t>
            </w:r>
          </w:p>
        </w:tc>
      </w:tr>
      <w:tr w:rsidR="00567FB8" w:rsidRPr="00811604" w:rsidTr="00E8584E">
        <w:trPr>
          <w:trHeight w:val="360"/>
        </w:trPr>
        <w:tc>
          <w:tcPr>
            <w:tcW w:w="1276" w:type="dxa"/>
            <w:shd w:val="clear" w:color="auto" w:fill="D9D9D9" w:themeFill="background1" w:themeFillShade="D9"/>
            <w:vAlign w:val="center"/>
          </w:tcPr>
          <w:p w:rsidR="00567FB8" w:rsidRPr="00811604" w:rsidRDefault="00567FB8" w:rsidP="00E8584E">
            <w:pPr>
              <w:rPr>
                <w:rFonts w:ascii="Arial Narrow" w:hAnsi="Arial Narrow"/>
                <w:i/>
                <w:sz w:val="20"/>
                <w:szCs w:val="20"/>
              </w:rPr>
            </w:pPr>
            <w:r w:rsidRPr="00811604">
              <w:rPr>
                <w:rFonts w:ascii="Arial Narrow" w:hAnsi="Arial Narrow"/>
                <w:i/>
                <w:sz w:val="20"/>
                <w:szCs w:val="20"/>
              </w:rPr>
              <w:t>Causal pathway</w:t>
            </w:r>
          </w:p>
        </w:tc>
        <w:tc>
          <w:tcPr>
            <w:tcW w:w="8470" w:type="dxa"/>
            <w:vAlign w:val="center"/>
          </w:tcPr>
          <w:p w:rsidR="00567FB8" w:rsidRPr="00811604" w:rsidRDefault="00567FB8" w:rsidP="00E8584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567FB8" w:rsidRPr="00811604" w:rsidRDefault="00567FB8" w:rsidP="00E8584E">
            <w:pPr>
              <w:spacing w:before="60" w:after="60"/>
              <w:jc w:val="center"/>
              <w:rPr>
                <w:rFonts w:ascii="Arial Narrow" w:hAnsi="Arial Narrow"/>
                <w:sz w:val="20"/>
                <w:szCs w:val="20"/>
              </w:rPr>
            </w:pPr>
            <w:r w:rsidRPr="00811604">
              <w:rPr>
                <w:rFonts w:ascii="Arial Narrow" w:hAnsi="Arial Narrow"/>
                <w:sz w:val="20"/>
                <w:szCs w:val="20"/>
              </w:rPr>
              <w:t xml:space="preserve">Growing GM </w:t>
            </w:r>
            <w:r>
              <w:rPr>
                <w:rFonts w:ascii="Arial Narrow" w:hAnsi="Arial Narrow"/>
                <w:sz w:val="20"/>
                <w:szCs w:val="20"/>
              </w:rPr>
              <w:t xml:space="preserve">sorghum </w:t>
            </w:r>
            <w:r w:rsidRPr="00811604">
              <w:rPr>
                <w:rFonts w:ascii="Arial Narrow" w:hAnsi="Arial Narrow"/>
                <w:sz w:val="20"/>
                <w:szCs w:val="20"/>
              </w:rPr>
              <w:t>plants at the trial site</w:t>
            </w:r>
            <w:r>
              <w:rPr>
                <w:rFonts w:ascii="Arial Narrow" w:hAnsi="Arial Narrow"/>
                <w:sz w:val="20"/>
                <w:szCs w:val="20"/>
              </w:rPr>
              <w:t>s</w:t>
            </w:r>
          </w:p>
          <w:p w:rsidR="00567FB8" w:rsidRPr="00811604" w:rsidRDefault="00567FB8" w:rsidP="00E8584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567FB8" w:rsidRPr="00811604" w:rsidRDefault="00567FB8" w:rsidP="00E8584E">
            <w:pPr>
              <w:spacing w:before="60" w:after="60"/>
              <w:contextualSpacing/>
              <w:jc w:val="center"/>
              <w:rPr>
                <w:rFonts w:ascii="Arial Narrow" w:hAnsi="Arial Narrow"/>
                <w:sz w:val="20"/>
                <w:szCs w:val="20"/>
              </w:rPr>
            </w:pPr>
            <w:r>
              <w:rPr>
                <w:rFonts w:ascii="Arial Narrow" w:hAnsi="Arial Narrow"/>
                <w:sz w:val="20"/>
                <w:szCs w:val="20"/>
              </w:rPr>
              <w:t>Dispersal of GM sorghum seeds outside the trial sites</w:t>
            </w:r>
          </w:p>
          <w:p w:rsidR="00567FB8" w:rsidRPr="00811604" w:rsidRDefault="00567FB8" w:rsidP="00E8584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567FB8" w:rsidRPr="00811604" w:rsidRDefault="00567FB8" w:rsidP="00E8584E">
            <w:pPr>
              <w:spacing w:before="60" w:after="60"/>
              <w:contextualSpacing/>
              <w:jc w:val="center"/>
              <w:rPr>
                <w:rFonts w:ascii="Arial Narrow" w:hAnsi="Arial Narrow"/>
                <w:sz w:val="20"/>
                <w:szCs w:val="20"/>
              </w:rPr>
            </w:pPr>
            <w:r w:rsidRPr="00811604">
              <w:rPr>
                <w:rFonts w:ascii="Arial Narrow" w:hAnsi="Arial Narrow"/>
                <w:sz w:val="20"/>
                <w:szCs w:val="20"/>
              </w:rPr>
              <w:t>Establishment of volunteer GM plants in the environment</w:t>
            </w:r>
          </w:p>
          <w:p w:rsidR="00567FB8" w:rsidRPr="00811604" w:rsidRDefault="00567FB8" w:rsidP="00E8584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567FB8" w:rsidRDefault="00567FB8" w:rsidP="00E8584E">
            <w:pPr>
              <w:spacing w:before="60" w:after="60"/>
              <w:contextualSpacing/>
              <w:jc w:val="center"/>
              <w:rPr>
                <w:rFonts w:ascii="Arial Narrow" w:hAnsi="Arial Narrow"/>
                <w:sz w:val="20"/>
                <w:szCs w:val="20"/>
              </w:rPr>
            </w:pPr>
            <w:r>
              <w:rPr>
                <w:rFonts w:ascii="Arial Narrow" w:hAnsi="Arial Narrow"/>
                <w:sz w:val="20"/>
                <w:szCs w:val="20"/>
              </w:rPr>
              <w:t>Expression of introduced genetic elements</w:t>
            </w:r>
            <w:r w:rsidRPr="00811604">
              <w:rPr>
                <w:rFonts w:ascii="Arial Narrow" w:hAnsi="Arial Narrow"/>
                <w:sz w:val="20"/>
                <w:szCs w:val="20"/>
              </w:rPr>
              <w:t xml:space="preserve"> in the volunteer plants</w:t>
            </w:r>
          </w:p>
          <w:p w:rsidR="00567FB8" w:rsidRPr="00811604" w:rsidRDefault="00567FB8" w:rsidP="00E8584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tc>
      </w:tr>
      <w:tr w:rsidR="00567FB8" w:rsidRPr="00811604" w:rsidTr="00E8584E">
        <w:trPr>
          <w:trHeight w:val="360"/>
        </w:trPr>
        <w:tc>
          <w:tcPr>
            <w:tcW w:w="1276" w:type="dxa"/>
            <w:shd w:val="clear" w:color="auto" w:fill="D9D9D9" w:themeFill="background1" w:themeFillShade="D9"/>
            <w:vAlign w:val="center"/>
          </w:tcPr>
          <w:p w:rsidR="00567FB8" w:rsidRPr="00811604" w:rsidRDefault="00567FB8" w:rsidP="00E8584E">
            <w:pPr>
              <w:rPr>
                <w:rFonts w:ascii="Arial Narrow" w:hAnsi="Arial Narrow"/>
                <w:i/>
                <w:sz w:val="20"/>
                <w:szCs w:val="20"/>
              </w:rPr>
            </w:pPr>
            <w:r w:rsidRPr="00811604">
              <w:rPr>
                <w:rFonts w:ascii="Arial Narrow" w:hAnsi="Arial Narrow"/>
                <w:i/>
                <w:sz w:val="20"/>
                <w:szCs w:val="20"/>
              </w:rPr>
              <w:t xml:space="preserve">Potential </w:t>
            </w:r>
            <w:r w:rsidRPr="00811604">
              <w:rPr>
                <w:rFonts w:ascii="Arial Narrow" w:hAnsi="Arial Narrow"/>
                <w:i/>
                <w:sz w:val="20"/>
                <w:szCs w:val="20"/>
              </w:rPr>
              <w:lastRenderedPageBreak/>
              <w:t>harm</w:t>
            </w:r>
          </w:p>
        </w:tc>
        <w:tc>
          <w:tcPr>
            <w:tcW w:w="8470" w:type="dxa"/>
            <w:vAlign w:val="center"/>
          </w:tcPr>
          <w:p w:rsidR="00567FB8" w:rsidRDefault="00567FB8" w:rsidP="00E8584E">
            <w:pPr>
              <w:spacing w:before="60" w:after="60"/>
              <w:jc w:val="center"/>
              <w:rPr>
                <w:rFonts w:ascii="Arial Narrow" w:hAnsi="Arial Narrow"/>
                <w:sz w:val="20"/>
                <w:szCs w:val="20"/>
              </w:rPr>
            </w:pPr>
            <w:r w:rsidRPr="00811604">
              <w:rPr>
                <w:rFonts w:ascii="Arial Narrow" w:hAnsi="Arial Narrow"/>
                <w:sz w:val="20"/>
                <w:szCs w:val="20"/>
              </w:rPr>
              <w:lastRenderedPageBreak/>
              <w:t>Toxicity or allergenicity to</w:t>
            </w:r>
            <w:r>
              <w:rPr>
                <w:rFonts w:ascii="Arial Narrow" w:hAnsi="Arial Narrow"/>
                <w:sz w:val="20"/>
                <w:szCs w:val="20"/>
              </w:rPr>
              <w:t xml:space="preserve"> people</w:t>
            </w:r>
          </w:p>
          <w:p w:rsidR="00567FB8" w:rsidRDefault="00567FB8" w:rsidP="00E8584E">
            <w:pPr>
              <w:spacing w:before="60" w:after="60"/>
              <w:jc w:val="center"/>
              <w:rPr>
                <w:rFonts w:ascii="Arial Narrow" w:hAnsi="Arial Narrow"/>
                <w:sz w:val="20"/>
                <w:szCs w:val="20"/>
              </w:rPr>
            </w:pPr>
            <w:r>
              <w:rPr>
                <w:rFonts w:ascii="Arial Narrow" w:hAnsi="Arial Narrow"/>
                <w:sz w:val="20"/>
                <w:szCs w:val="20"/>
              </w:rPr>
              <w:lastRenderedPageBreak/>
              <w:t>OR</w:t>
            </w:r>
          </w:p>
          <w:p w:rsidR="00567FB8" w:rsidRPr="00811604" w:rsidRDefault="00567FB8" w:rsidP="00E8584E">
            <w:pPr>
              <w:spacing w:before="60" w:after="60"/>
              <w:jc w:val="center"/>
              <w:rPr>
                <w:rFonts w:ascii="Arial Narrow" w:hAnsi="Arial Narrow"/>
                <w:sz w:val="20"/>
                <w:szCs w:val="20"/>
              </w:rPr>
            </w:pPr>
            <w:r>
              <w:rPr>
                <w:rFonts w:ascii="Arial Narrow" w:hAnsi="Arial Narrow"/>
                <w:sz w:val="20"/>
                <w:szCs w:val="20"/>
              </w:rPr>
              <w:t>T</w:t>
            </w:r>
            <w:r w:rsidRPr="00811604">
              <w:rPr>
                <w:rFonts w:ascii="Arial Narrow" w:hAnsi="Arial Narrow"/>
                <w:sz w:val="20"/>
                <w:szCs w:val="20"/>
              </w:rPr>
              <w:t xml:space="preserve">oxicity to desirable </w:t>
            </w:r>
            <w:r>
              <w:rPr>
                <w:rFonts w:ascii="Arial Narrow" w:hAnsi="Arial Narrow"/>
                <w:sz w:val="20"/>
                <w:szCs w:val="20"/>
              </w:rPr>
              <w:t>animals</w:t>
            </w:r>
          </w:p>
          <w:p w:rsidR="00567FB8" w:rsidRPr="00811604" w:rsidRDefault="00567FB8" w:rsidP="00E8584E">
            <w:pPr>
              <w:spacing w:before="60" w:after="60"/>
              <w:jc w:val="center"/>
              <w:rPr>
                <w:rFonts w:ascii="Arial Narrow" w:hAnsi="Arial Narrow"/>
                <w:sz w:val="20"/>
                <w:szCs w:val="20"/>
              </w:rPr>
            </w:pPr>
            <w:r w:rsidRPr="00811604">
              <w:rPr>
                <w:rFonts w:ascii="Arial Narrow" w:hAnsi="Arial Narrow"/>
                <w:sz w:val="20"/>
                <w:szCs w:val="20"/>
              </w:rPr>
              <w:t>OR</w:t>
            </w:r>
          </w:p>
          <w:p w:rsidR="00567FB8" w:rsidRDefault="00567FB8" w:rsidP="00E8584E">
            <w:pPr>
              <w:spacing w:before="60" w:after="60"/>
              <w:jc w:val="center"/>
              <w:rPr>
                <w:rFonts w:ascii="Arial Narrow" w:hAnsi="Arial Narrow"/>
                <w:sz w:val="20"/>
                <w:szCs w:val="20"/>
              </w:rPr>
            </w:pPr>
            <w:r w:rsidRPr="00811604">
              <w:rPr>
                <w:rFonts w:ascii="Arial Narrow" w:hAnsi="Arial Narrow"/>
                <w:sz w:val="20"/>
                <w:szCs w:val="20"/>
              </w:rPr>
              <w:t>Reduced establishment or yield of desirable plants</w:t>
            </w:r>
          </w:p>
          <w:p w:rsidR="00567FB8" w:rsidRDefault="00567FB8" w:rsidP="00E8584E">
            <w:pPr>
              <w:spacing w:before="60" w:after="60"/>
              <w:jc w:val="center"/>
              <w:rPr>
                <w:rFonts w:ascii="Arial Narrow" w:hAnsi="Arial Narrow"/>
                <w:sz w:val="20"/>
                <w:szCs w:val="20"/>
              </w:rPr>
            </w:pPr>
            <w:r>
              <w:rPr>
                <w:rFonts w:ascii="Arial Narrow" w:hAnsi="Arial Narrow"/>
                <w:sz w:val="20"/>
                <w:szCs w:val="20"/>
              </w:rPr>
              <w:t>OR</w:t>
            </w:r>
          </w:p>
          <w:p w:rsidR="00567FB8" w:rsidRPr="00811604" w:rsidRDefault="00567FB8" w:rsidP="00E8584E">
            <w:pPr>
              <w:spacing w:before="60" w:after="60"/>
              <w:jc w:val="center"/>
              <w:rPr>
                <w:rFonts w:ascii="Arial Narrow" w:hAnsi="Arial Narrow"/>
                <w:sz w:val="20"/>
                <w:szCs w:val="20"/>
              </w:rPr>
            </w:pPr>
            <w:r>
              <w:rPr>
                <w:rFonts w:ascii="Arial Narrow" w:hAnsi="Arial Narrow"/>
                <w:sz w:val="20"/>
                <w:szCs w:val="20"/>
              </w:rPr>
              <w:t>Increased levels of pests or pathogens</w:t>
            </w:r>
          </w:p>
        </w:tc>
      </w:tr>
    </w:tbl>
    <w:p w:rsidR="00567FB8" w:rsidRPr="00811604" w:rsidRDefault="00567FB8" w:rsidP="00567FB8">
      <w:pPr>
        <w:pStyle w:val="1Para"/>
        <w:keepNext/>
        <w:numPr>
          <w:ilvl w:val="0"/>
          <w:numId w:val="0"/>
        </w:numPr>
        <w:spacing w:before="240"/>
        <w:outlineLvl w:val="4"/>
        <w:rPr>
          <w:b/>
          <w:i/>
        </w:rPr>
      </w:pPr>
      <w:r w:rsidRPr="00811604">
        <w:rPr>
          <w:b/>
          <w:i/>
        </w:rPr>
        <w:lastRenderedPageBreak/>
        <w:t>Risk source</w:t>
      </w:r>
    </w:p>
    <w:p w:rsidR="00567FB8" w:rsidRPr="00811604" w:rsidRDefault="00567FB8" w:rsidP="00567FB8">
      <w:pPr>
        <w:pStyle w:val="1Para"/>
        <w:spacing w:after="0"/>
      </w:pPr>
      <w:r w:rsidRPr="00811604">
        <w:t xml:space="preserve">The source of potential harm for this postulated risk scenario is the </w:t>
      </w:r>
      <w:r>
        <w:t>introduced genes and gene silencing constructs for grain traits.</w:t>
      </w:r>
    </w:p>
    <w:p w:rsidR="00567FB8" w:rsidRPr="00811604" w:rsidRDefault="00567FB8" w:rsidP="00567FB8">
      <w:pPr>
        <w:pStyle w:val="1Para"/>
        <w:keepNext/>
        <w:numPr>
          <w:ilvl w:val="0"/>
          <w:numId w:val="0"/>
        </w:numPr>
        <w:spacing w:before="240"/>
        <w:outlineLvl w:val="4"/>
        <w:rPr>
          <w:b/>
          <w:i/>
        </w:rPr>
      </w:pPr>
      <w:r w:rsidRPr="00811604">
        <w:rPr>
          <w:b/>
          <w:i/>
        </w:rPr>
        <w:t>Causal pathway</w:t>
      </w:r>
    </w:p>
    <w:p w:rsidR="00567FB8" w:rsidRDefault="00567FB8" w:rsidP="00567FB8">
      <w:pPr>
        <w:pStyle w:val="1Para"/>
        <w:spacing w:after="0"/>
      </w:pPr>
      <w:r w:rsidRPr="00811604">
        <w:t xml:space="preserve">GM </w:t>
      </w:r>
      <w:r>
        <w:t>sorghum</w:t>
      </w:r>
      <w:r w:rsidRPr="00811604">
        <w:t xml:space="preserve"> would be grown </w:t>
      </w:r>
      <w:r w:rsidR="009D2C1E">
        <w:t>at</w:t>
      </w:r>
      <w:r w:rsidR="009D2C1E" w:rsidRPr="00811604">
        <w:t xml:space="preserve"> </w:t>
      </w:r>
      <w:r w:rsidRPr="00811604">
        <w:t>the trial site</w:t>
      </w:r>
      <w:r>
        <w:t>s</w:t>
      </w:r>
      <w:r w:rsidRPr="00811604">
        <w:t xml:space="preserve"> and would </w:t>
      </w:r>
      <w:r>
        <w:t>bear seed</w:t>
      </w:r>
      <w:r w:rsidRPr="00811604">
        <w:t>.</w:t>
      </w:r>
      <w:r w:rsidR="00746A23">
        <w:t xml:space="preserve"> GM seeds could potentially be dispersed outside the trial sites by wind or water, by </w:t>
      </w:r>
      <w:r w:rsidR="00AA2D52">
        <w:t>human activity or by animal activity</w:t>
      </w:r>
      <w:r w:rsidR="00746A23">
        <w:t>.</w:t>
      </w:r>
    </w:p>
    <w:p w:rsidR="0028551B" w:rsidRDefault="00DA1FF3" w:rsidP="00A66E71">
      <w:pPr>
        <w:pStyle w:val="1Para"/>
      </w:pPr>
      <w:r>
        <w:t xml:space="preserve">Sorghum seeds are </w:t>
      </w:r>
      <w:r w:rsidR="000E4E67">
        <w:t xml:space="preserve">not usually </w:t>
      </w:r>
      <w:r>
        <w:t xml:space="preserve">spread by wind as cultivated sorghum has non-shattering seed heads and the seeds lack specialised structures to aid windborne dispersal </w:t>
      </w:r>
      <w:r w:rsidR="007E3B0B">
        <w:fldChar w:fldCharType="begin"/>
      </w:r>
      <w:r w:rsidR="008D39F4">
        <w:instrText xml:space="preserve"> ADDIN REFMGR.CITE &lt;Refman&gt;&lt;Cite&gt;&lt;Author&gt;OGTR&lt;/Author&gt;&lt;Year&gt;2017&lt;/Year&gt;&lt;RecNum&gt;22097&lt;/RecNum&gt;&lt;IDText&gt;The biology of Sorghum bicolor (L.) Moench subsp. bicolor (Sorghum)&lt;/IDText&gt;&lt;MDL Ref_Type="Report"&gt;&lt;Ref_Type&gt;Report&lt;/Ref_Type&gt;&lt;Ref_ID&gt;22097&lt;/Ref_ID&gt;&lt;Title_Primary&gt;The biology of &lt;i&gt;Sorghum bicolor&lt;/i&gt; (L.) Moench subsp. &lt;i&gt;bicolor &lt;/i&gt;(Sorghum)&lt;/Title_Primary&gt;&lt;Authors_Primary&gt;OGTR&lt;/Authors_Primary&gt;&lt;Date_Primary&gt;2017&lt;/Date_Primary&gt;&lt;Keywords&gt;Biology&lt;/Keywords&gt;&lt;Keywords&gt;of&lt;/Keywords&gt;&lt;Keywords&gt;sorghum&lt;/Keywords&gt;&lt;Reprint&gt;Not in File&lt;/Reprint&gt;&lt;Pub_Place&gt;Canberra, Australia&lt;/Pub_Place&gt;&lt;Publisher&gt;Office of the Gene Technology Regulator&lt;/Publisher&gt;&lt;ZZ_WorkformID&gt;24&lt;/ZZ_WorkformID&gt;&lt;/MDL&gt;&lt;/Cite&gt;&lt;/Refman&gt;</w:instrText>
      </w:r>
      <w:r w:rsidR="007E3B0B">
        <w:fldChar w:fldCharType="separate"/>
      </w:r>
      <w:r w:rsidR="007E3B0B">
        <w:rPr>
          <w:noProof/>
        </w:rPr>
        <w:t>(OGTR 2017)</w:t>
      </w:r>
      <w:r w:rsidR="007E3B0B">
        <w:fldChar w:fldCharType="end"/>
      </w:r>
      <w:r>
        <w:t xml:space="preserve">. It is possible that </w:t>
      </w:r>
      <w:r w:rsidR="006C5738">
        <w:t xml:space="preserve">GM sorghum </w:t>
      </w:r>
      <w:r>
        <w:t>seeds could be dispersed by high winds</w:t>
      </w:r>
      <w:r w:rsidR="000E4E67">
        <w:t xml:space="preserve"> if a </w:t>
      </w:r>
      <w:r w:rsidR="009D2C1E">
        <w:t xml:space="preserve">severe </w:t>
      </w:r>
      <w:r w:rsidR="000E4E67">
        <w:t>storm</w:t>
      </w:r>
      <w:r>
        <w:t xml:space="preserve"> occurred </w:t>
      </w:r>
      <w:r w:rsidR="000E4E67">
        <w:t xml:space="preserve">while mature seed was present on plants or the soil surface. </w:t>
      </w:r>
      <w:r w:rsidR="004236FF">
        <w:t>Sorghum</w:t>
      </w:r>
      <w:r w:rsidR="00A66E71">
        <w:t xml:space="preserve"> seeds </w:t>
      </w:r>
      <w:r w:rsidR="004236FF">
        <w:t xml:space="preserve">on the soil surface </w:t>
      </w:r>
      <w:r w:rsidR="00A66E71">
        <w:t xml:space="preserve">could </w:t>
      </w:r>
      <w:r w:rsidR="006C5738">
        <w:t xml:space="preserve">also </w:t>
      </w:r>
      <w:r w:rsidR="00A66E71">
        <w:t xml:space="preserve">be transported by water </w:t>
      </w:r>
      <w:r w:rsidR="004236FF">
        <w:t>during</w:t>
      </w:r>
      <w:r w:rsidR="006C5738">
        <w:t xml:space="preserve"> </w:t>
      </w:r>
      <w:r w:rsidR="004236FF">
        <w:t xml:space="preserve">heavy runoff or </w:t>
      </w:r>
      <w:r w:rsidR="006C5738">
        <w:t>flooding</w:t>
      </w:r>
      <w:r w:rsidR="00A66E71">
        <w:t xml:space="preserve">. </w:t>
      </w:r>
      <w:r w:rsidR="00A66E71" w:rsidRPr="00A66E71">
        <w:t xml:space="preserve">The applicant has proposed </w:t>
      </w:r>
      <w:r w:rsidR="00A66E71">
        <w:t>that all field trial sites would be located</w:t>
      </w:r>
      <w:r w:rsidR="00A66E71" w:rsidRPr="00A66E71">
        <w:t xml:space="preserve"> at least </w:t>
      </w:r>
      <w:r w:rsidR="00A66E71">
        <w:t>100</w:t>
      </w:r>
      <w:r w:rsidR="00A66E71" w:rsidRPr="00A66E71">
        <w:t xml:space="preserve"> m from </w:t>
      </w:r>
      <w:r w:rsidR="00A66E71">
        <w:t>any</w:t>
      </w:r>
      <w:r w:rsidR="00A66E71" w:rsidRPr="00A66E71">
        <w:t xml:space="preserve"> natural waterway</w:t>
      </w:r>
      <w:r w:rsidR="00A66E71">
        <w:t xml:space="preserve">, which would </w:t>
      </w:r>
      <w:r w:rsidR="00A66E71" w:rsidRPr="00A66E71">
        <w:t xml:space="preserve">minimise the potential for seed dispersal </w:t>
      </w:r>
      <w:r w:rsidR="004236FF">
        <w:t>through</w:t>
      </w:r>
      <w:r w:rsidR="00A66E71" w:rsidRPr="00A66E71">
        <w:t xml:space="preserve"> flooding.</w:t>
      </w:r>
    </w:p>
    <w:p w:rsidR="00A66E71" w:rsidRDefault="006C5738" w:rsidP="006C5738">
      <w:pPr>
        <w:pStyle w:val="1Para"/>
      </w:pPr>
      <w:r>
        <w:t>The proposed field trials would occur on research stations or private land in rural areas, and it is expected that only people conducting dealings would enter the sites. The applicant proposes that all equipment or clothing used in contact</w:t>
      </w:r>
      <w:r w:rsidRPr="006C5738">
        <w:t xml:space="preserve"> with the GMOs </w:t>
      </w:r>
      <w:r>
        <w:t xml:space="preserve">would be cleaned </w:t>
      </w:r>
      <w:r w:rsidRPr="006C5738">
        <w:t>before removal from a trial site</w:t>
      </w:r>
      <w:r w:rsidR="00B41897">
        <w:t xml:space="preserve"> or use for other purposes</w:t>
      </w:r>
      <w:r>
        <w:t>. T</w:t>
      </w:r>
      <w:r w:rsidRPr="006C5738">
        <w:t xml:space="preserve">ransport of GM </w:t>
      </w:r>
      <w:r>
        <w:t>sorghum seeds</w:t>
      </w:r>
      <w:r w:rsidRPr="006C5738">
        <w:t xml:space="preserve"> to and from the trial site</w:t>
      </w:r>
      <w:r>
        <w:t xml:space="preserve">s </w:t>
      </w:r>
      <w:r w:rsidR="00B41897">
        <w:t xml:space="preserve">would </w:t>
      </w:r>
      <w:r w:rsidRPr="006C5738">
        <w:t xml:space="preserve">be conducted in accordance with the Regulator’s </w:t>
      </w:r>
      <w:hyperlink r:id="rId39" w:history="1">
        <w:r w:rsidRPr="00C21C7B">
          <w:rPr>
            <w:rStyle w:val="Hyperlink"/>
          </w:rPr>
          <w:t>Guidelines for the Transport, Storage and Disposal of GMOs</w:t>
        </w:r>
      </w:hyperlink>
      <w:r w:rsidRPr="006C5738">
        <w:t xml:space="preserve">. These controls would minimise the likelihood of dispersal of GM </w:t>
      </w:r>
      <w:r w:rsidR="00B41897">
        <w:t>sorghum seeds</w:t>
      </w:r>
      <w:r w:rsidRPr="006C5738">
        <w:t xml:space="preserve"> from the trial site</w:t>
      </w:r>
      <w:r w:rsidR="00B41897">
        <w:t>s</w:t>
      </w:r>
      <w:r w:rsidRPr="006C5738">
        <w:t xml:space="preserve"> by human activity.</w:t>
      </w:r>
    </w:p>
    <w:p w:rsidR="00B41897" w:rsidRDefault="00BE146D" w:rsidP="006C5738">
      <w:pPr>
        <w:pStyle w:val="1Para"/>
      </w:pPr>
      <w:r>
        <w:t xml:space="preserve">The applicant has proposed that the GM sorghum will not be used as livestock feed, thus livestock will not be permitted to enter the trial sites. However, wild or pest animals, such as native animals, birds, feral pigs or deer, rabbits, rodents and seed-eating ants could potentially enter the trial sites in order to feed on sorghum seed. </w:t>
      </w:r>
    </w:p>
    <w:p w:rsidR="005B1D1F" w:rsidRPr="004236FF" w:rsidRDefault="000A268F" w:rsidP="006C5738">
      <w:pPr>
        <w:pStyle w:val="1Para"/>
      </w:pPr>
      <w:r>
        <w:t>Ants</w:t>
      </w:r>
      <w:r w:rsidR="005B1D1F">
        <w:t xml:space="preserve"> </w:t>
      </w:r>
      <w:r>
        <w:t xml:space="preserve">may </w:t>
      </w:r>
      <w:r w:rsidR="00E8584E">
        <w:t>transport</w:t>
      </w:r>
      <w:r w:rsidR="00D516B8">
        <w:t xml:space="preserve"> seeds to nest sites</w:t>
      </w:r>
      <w:r w:rsidR="00E8584E">
        <w:t xml:space="preserve"> over </w:t>
      </w:r>
      <w:r w:rsidR="00D516B8">
        <w:t xml:space="preserve">distances that </w:t>
      </w:r>
      <w:r w:rsidR="00E8584E">
        <w:t xml:space="preserve">are </w:t>
      </w:r>
      <w:r>
        <w:t>typically</w:t>
      </w:r>
      <w:r w:rsidR="00E8584E">
        <w:t xml:space="preserve"> </w:t>
      </w:r>
      <w:r>
        <w:t xml:space="preserve">between </w:t>
      </w:r>
      <w:r w:rsidR="00E278C2">
        <w:t>tens of</w:t>
      </w:r>
      <w:r>
        <w:t xml:space="preserve"> centimetres and a few metres </w:t>
      </w:r>
      <w:r w:rsidR="001F37A0">
        <w:fldChar w:fldCharType="begin"/>
      </w:r>
      <w:r w:rsidR="008D39F4">
        <w:instrText xml:space="preserve"> ADDIN REFMGR.CITE &lt;Refman&gt;&lt;Cite&gt;&lt;Author&gt;Gómez&lt;/Author&gt;&lt;Year&gt;1998&lt;/Year&gt;&lt;RecNum&gt;7190&lt;/RecNum&gt;&lt;IDText&gt;Myrmecochorous dispersal distances: a world survey&lt;/IDText&gt;&lt;MDL Ref_Type="Journal"&gt;&lt;Ref_Type&gt;Journal&lt;/Ref_Type&gt;&lt;Ref_ID&gt;7190&lt;/Ref_ID&gt;&lt;Title_Primary&gt;Myrmecochorous dispersal distances: a world survey&lt;/Title_Primary&gt;&lt;Authors_Primary&gt;G&amp;#xF3;mez,C.&lt;/Authors_Primary&gt;&lt;Authors_Primary&gt;Espadaler,X.&lt;/Authors_Primary&gt;&lt;Date_Primary&gt;1998&lt;/Date_Primary&gt;&lt;Keywords&gt;distance&lt;/Keywords&gt;&lt;Reprint&gt;In File&lt;/Reprint&gt;&lt;Start_Page&gt;573&lt;/Start_Page&gt;&lt;End_Page&gt;580&lt;/End_Page&gt;&lt;Periodical&gt;Journal of Biogeography&lt;/Periodical&gt;&lt;Volume&gt;&lt;b&gt;25&lt;/b&gt;&lt;/Volume&gt;&lt;Issue&gt;3&lt;/Issue&gt;&lt;ZZ_JournalFull&gt;&lt;f name="System"&gt;Journal of Biogeography&lt;/f&gt;&lt;/ZZ_JournalFull&gt;&lt;ZZ_WorkformID&gt;1&lt;/ZZ_WorkformID&gt;&lt;/MDL&gt;&lt;/Cite&gt;&lt;/Refman&gt;</w:instrText>
      </w:r>
      <w:r w:rsidR="001F37A0">
        <w:fldChar w:fldCharType="separate"/>
      </w:r>
      <w:r w:rsidR="001F37A0">
        <w:rPr>
          <w:noProof/>
        </w:rPr>
        <w:t>(Gómez &amp; Espadaler 1998)</w:t>
      </w:r>
      <w:r w:rsidR="001F37A0">
        <w:fldChar w:fldCharType="end"/>
      </w:r>
      <w:r w:rsidR="00E8584E">
        <w:t xml:space="preserve">. </w:t>
      </w:r>
      <w:r w:rsidR="009D2C1E">
        <w:t>Mice are likely to consume sorghum seed on site</w:t>
      </w:r>
      <w:r w:rsidR="00E8584E">
        <w:t xml:space="preserve"> but they can also collect and carry seed over distances estimated as up to 50 m</w:t>
      </w:r>
      <w:r w:rsidR="00C21C7B">
        <w:t xml:space="preserve"> </w:t>
      </w:r>
      <w:r w:rsidR="00C21C7B">
        <w:fldChar w:fldCharType="begin"/>
      </w:r>
      <w:r w:rsidR="008D39F4">
        <w:instrText xml:space="preserve"> ADDIN REFMGR.CITE &lt;Refman&gt;&lt;Cite&gt;&lt;Author&gt;Andersson&lt;/Author&gt;&lt;Year&gt;2010&lt;/Year&gt;&lt;RecNum&gt;20867&lt;/RecNum&gt;&lt;IDText&gt;Sorghum&lt;/IDText&gt;&lt;MDL Ref_Type="Book Chapter"&gt;&lt;Ref_Type&gt;Book Chapter&lt;/Ref_Type&gt;&lt;Ref_ID&gt;20867&lt;/Ref_ID&gt;&lt;Title_Primary&gt;Sorghum&lt;/Title_Primary&gt;&lt;Authors_Primary&gt;Andersson,M.S.&lt;/Authors_Primary&gt;&lt;Authors_Primary&gt;de Vicente,M.C&lt;/Authors_Primary&gt;&lt;Date_Primary&gt;2010&lt;/Date_Primary&gt;&lt;Keywords&gt;sorghum&lt;/Keywords&gt;&lt;Keywords&gt;GENE&lt;/Keywords&gt;&lt;Keywords&gt;gene flow&lt;/Keywords&gt;&lt;Keywords&gt;FLOW&lt;/Keywords&gt;&lt;Keywords&gt;crops&lt;/Keywords&gt;&lt;Keywords&gt;CROP&lt;/Keywords&gt;&lt;Keywords&gt;and&lt;/Keywords&gt;&lt;Keywords&gt;WILD&lt;/Keywords&gt;&lt;Keywords&gt;WILD RELATIVES&lt;/Keywords&gt;&lt;Reprint&gt;On Request 07/29/15&lt;/Reprint&gt;&lt;Start_Page&gt;443&lt;/Start_Page&gt;&lt;End_Page&gt;462&lt;/End_Page&gt;&lt;Title_Secondary&gt;Gene Flow between Crops and Their Wild Relatives&lt;/Title_Secondary&gt;&lt;Issue&gt;19&lt;/Issue&gt;&lt;Publisher&gt;The Johns Hopkins University Press&lt;/Publisher&gt;&lt;ZZ_WorkformID&gt;3&lt;/ZZ_WorkformID&gt;&lt;/MDL&gt;&lt;/Cite&gt;&lt;/Refman&gt;</w:instrText>
      </w:r>
      <w:r w:rsidR="00C21C7B">
        <w:fldChar w:fldCharType="separate"/>
      </w:r>
      <w:r w:rsidR="00C21C7B">
        <w:rPr>
          <w:noProof/>
        </w:rPr>
        <w:t>(Andersson &amp; de Vicente 2010)</w:t>
      </w:r>
      <w:r w:rsidR="00C21C7B">
        <w:fldChar w:fldCharType="end"/>
      </w:r>
      <w:r w:rsidR="00E8584E">
        <w:t xml:space="preserve">. </w:t>
      </w:r>
      <w:r w:rsidR="001F37A0">
        <w:t xml:space="preserve">The applicant proposes to </w:t>
      </w:r>
      <w:r w:rsidR="001F37A0">
        <w:rPr>
          <w:szCs w:val="22"/>
        </w:rPr>
        <w:t xml:space="preserve">control rodents in the trial sites by baiting. </w:t>
      </w:r>
      <w:r w:rsidR="000F5557">
        <w:rPr>
          <w:szCs w:val="22"/>
        </w:rPr>
        <w:t xml:space="preserve">In addition, any GM seed that is transported </w:t>
      </w:r>
      <w:r w:rsidR="0012101F">
        <w:rPr>
          <w:szCs w:val="22"/>
        </w:rPr>
        <w:t>a few metres</w:t>
      </w:r>
      <w:r w:rsidR="000F5557">
        <w:rPr>
          <w:szCs w:val="22"/>
        </w:rPr>
        <w:t xml:space="preserve"> from the parent plant would </w:t>
      </w:r>
      <w:r w:rsidR="00153D81">
        <w:rPr>
          <w:szCs w:val="22"/>
        </w:rPr>
        <w:t xml:space="preserve">likely </w:t>
      </w:r>
      <w:r w:rsidR="000F5557">
        <w:rPr>
          <w:szCs w:val="22"/>
        </w:rPr>
        <w:t xml:space="preserve">still be located within areas of the trial sites </w:t>
      </w:r>
      <w:r w:rsidR="00951305">
        <w:rPr>
          <w:szCs w:val="22"/>
        </w:rPr>
        <w:t>where</w:t>
      </w:r>
      <w:r w:rsidR="000F5557">
        <w:rPr>
          <w:szCs w:val="22"/>
        </w:rPr>
        <w:t xml:space="preserve"> the applicant proposes to </w:t>
      </w:r>
      <w:r w:rsidR="00951305">
        <w:rPr>
          <w:szCs w:val="22"/>
        </w:rPr>
        <w:t>monitor and destroy</w:t>
      </w:r>
      <w:r w:rsidR="000F5557">
        <w:rPr>
          <w:szCs w:val="22"/>
        </w:rPr>
        <w:t xml:space="preserve"> volunteers</w:t>
      </w:r>
      <w:r w:rsidR="0012101F">
        <w:rPr>
          <w:szCs w:val="22"/>
        </w:rPr>
        <w:t xml:space="preserve"> (see Chapter 3, Section 3.1.1)</w:t>
      </w:r>
      <w:r w:rsidR="000F5557">
        <w:rPr>
          <w:szCs w:val="22"/>
        </w:rPr>
        <w:t>.</w:t>
      </w:r>
    </w:p>
    <w:p w:rsidR="004236FF" w:rsidRDefault="00A862CD" w:rsidP="006C5738">
      <w:pPr>
        <w:pStyle w:val="1Para"/>
      </w:pPr>
      <w:r>
        <w:t xml:space="preserve">The applicant states that the </w:t>
      </w:r>
      <w:r w:rsidR="00025712">
        <w:t xml:space="preserve">seeds of </w:t>
      </w:r>
      <w:r>
        <w:t>sorghum cultivars to be grown do not have awns or hooks, and the seeds are not expected to adhere</w:t>
      </w:r>
      <w:r w:rsidR="00025712">
        <w:t xml:space="preserve"> to animal fur or bird plumage. If sorghum seed is on the soil surface and conditions are wet, mud containing seeds could possibly stick to animal or bird feet and be transported outside the trial sites.</w:t>
      </w:r>
    </w:p>
    <w:p w:rsidR="00025712" w:rsidRDefault="00A62629" w:rsidP="00102A12">
      <w:pPr>
        <w:pStyle w:val="1Para"/>
      </w:pPr>
      <w:r>
        <w:t>Birds, including cockatoos and corellas (</w:t>
      </w:r>
      <w:hyperlink r:id="rId40" w:history="1">
        <w:r w:rsidRPr="003E4C5E">
          <w:rPr>
            <w:rStyle w:val="Hyperlink"/>
          </w:rPr>
          <w:t>ABC Rural news</w:t>
        </w:r>
      </w:hyperlink>
      <w:r>
        <w:t>)</w:t>
      </w:r>
      <w:r w:rsidR="009D20EC">
        <w:t xml:space="preserve">, and animals, </w:t>
      </w:r>
      <w:r>
        <w:t>including feral pigs (</w:t>
      </w:r>
      <w:hyperlink r:id="rId41" w:history="1">
        <w:r w:rsidRPr="00A62629">
          <w:rPr>
            <w:rStyle w:val="Hyperlink"/>
          </w:rPr>
          <w:t>Rural Weekly</w:t>
        </w:r>
      </w:hyperlink>
      <w:r>
        <w:t xml:space="preserve">), are known to feed on grain sorghum seed in Queensland. If a proportion of sorghum seed can </w:t>
      </w:r>
      <w:r w:rsidR="003F68D5">
        <w:t>survive digestion</w:t>
      </w:r>
      <w:r>
        <w:t xml:space="preserve"> without losing viability, this seed could be dispersed in excreta.</w:t>
      </w:r>
      <w:r w:rsidR="008C1728">
        <w:t xml:space="preserve"> When</w:t>
      </w:r>
      <w:r w:rsidR="00C33E93">
        <w:t xml:space="preserve"> pigs eat whole grain, some of the grain </w:t>
      </w:r>
      <w:r w:rsidR="00B70EA5">
        <w:t>passes</w:t>
      </w:r>
      <w:r w:rsidR="00C33E93">
        <w:t xml:space="preserve"> through</w:t>
      </w:r>
      <w:r w:rsidR="00D245F4">
        <w:t xml:space="preserve"> undigested</w:t>
      </w:r>
      <w:r w:rsidR="00C33E93">
        <w:t xml:space="preserve"> and appear</w:t>
      </w:r>
      <w:r w:rsidR="00B70EA5">
        <w:t>s</w:t>
      </w:r>
      <w:r w:rsidR="00C33E93">
        <w:t xml:space="preserve"> </w:t>
      </w:r>
      <w:r w:rsidR="008C1728">
        <w:t>as whole grains in manure</w:t>
      </w:r>
      <w:r w:rsidR="00C33E93">
        <w:t xml:space="preserve"> </w:t>
      </w:r>
      <w:r w:rsidR="009D20EC">
        <w:fldChar w:fldCharType="begin"/>
      </w:r>
      <w:r w:rsidR="008D39F4">
        <w:instrText xml:space="preserve"> ADDIN REFMGR.CITE &lt;Refman&gt;&lt;Cite&gt;&lt;Author&gt;Morgan&lt;/Author&gt;&lt;Year&gt;2013&lt;/Year&gt;&lt;RecNum&gt;22085&lt;/RecNum&gt;&lt;IDText&gt;A diet fit for a pig: seven basic rules&lt;/IDText&gt;&lt;MDL Ref_Type="Report"&gt;&lt;Ref_Type&gt;Report&lt;/Ref_Type&gt;&lt;Ref_ID&gt;22085&lt;/Ref_ID&gt;&lt;Title_Primary&gt;A diet fit for a pig: seven basic rules&lt;/Title_Primary&gt;&lt;Authors_Primary&gt;Morgan,J.&lt;/Authors_Primary&gt;&lt;Date_Primary&gt;2013&lt;/Date_Primary&gt;&lt;Keywords&gt;Diet&lt;/Keywords&gt;&lt;Keywords&gt;pig&lt;/Keywords&gt;&lt;Keywords&gt;basic&lt;/Keywords&gt;&lt;Reprint&gt;Not in File&lt;/Reprint&gt;&lt;Publisher&gt;NSW Department of Primary Industries&lt;/Publisher&gt;&lt;Web_URL_Link1&gt;file://S:\CO\OGTR\EVAL\Eval Sections\Library\REFS\Morgan 2013 pig diet.pdf&lt;/Web_URL_Link1&gt;&lt;ZZ_WorkformID&gt;24&lt;/ZZ_WorkformID&gt;&lt;/MDL&gt;&lt;/Cite&gt;&lt;/Refman&gt;</w:instrText>
      </w:r>
      <w:r w:rsidR="009D20EC">
        <w:fldChar w:fldCharType="separate"/>
      </w:r>
      <w:r w:rsidR="009D20EC">
        <w:rPr>
          <w:noProof/>
        </w:rPr>
        <w:t>(Morgan 2013)</w:t>
      </w:r>
      <w:r w:rsidR="009D20EC">
        <w:fldChar w:fldCharType="end"/>
      </w:r>
      <w:r w:rsidR="00C33E93">
        <w:t>.</w:t>
      </w:r>
      <w:r w:rsidR="008C1728">
        <w:t xml:space="preserve"> </w:t>
      </w:r>
      <w:r w:rsidR="00D245F4">
        <w:t>Whole s</w:t>
      </w:r>
      <w:r w:rsidR="008C1728">
        <w:t xml:space="preserve">orghum grain may well </w:t>
      </w:r>
      <w:r w:rsidR="00D245F4">
        <w:t>remain viable</w:t>
      </w:r>
      <w:r w:rsidR="008C1728">
        <w:t xml:space="preserve"> after </w:t>
      </w:r>
      <w:r w:rsidR="0087601F">
        <w:t>passage through animal digestive tracts</w:t>
      </w:r>
      <w:r w:rsidR="008C1728">
        <w:t xml:space="preserve"> as </w:t>
      </w:r>
      <w:r w:rsidR="00C33E93">
        <w:t xml:space="preserve">germination of </w:t>
      </w:r>
      <w:r w:rsidR="00C33E93" w:rsidRPr="00C33E93">
        <w:t>sorghum seeds</w:t>
      </w:r>
      <w:r w:rsidR="00C33E93">
        <w:t xml:space="preserve"> from deer faeces</w:t>
      </w:r>
      <w:r w:rsidR="00D245F4">
        <w:t xml:space="preserve"> has been reported</w:t>
      </w:r>
      <w:r w:rsidR="00C33E93">
        <w:t xml:space="preserve"> </w:t>
      </w:r>
      <w:r w:rsidR="00C33E93">
        <w:fldChar w:fldCharType="begin">
          <w:fldData xml:space="preserve">PFJlZm1hbj48Q2l0ZT48QXV0aG9yPk15ZXJzPC9BdXRob3I+PFllYXI+MjAwNDwvWWVhcj48UmVj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==
</w:fldData>
        </w:fldChar>
      </w:r>
      <w:r w:rsidR="008D39F4">
        <w:instrText xml:space="preserve"> ADDIN REFMGR.CITE </w:instrText>
      </w:r>
      <w:r w:rsidR="008D39F4">
        <w:fldChar w:fldCharType="begin">
          <w:fldData xml:space="preserve">PFJlZm1hbj48Q2l0ZT48QXV0aG9yPk15ZXJzPC9BdXRob3I+PFllYXI+MjAwNDwvWWVhcj48UmVj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==
</w:fldData>
        </w:fldChar>
      </w:r>
      <w:r w:rsidR="008D39F4">
        <w:instrText xml:space="preserve"> ADDIN EN.CITE.DATA </w:instrText>
      </w:r>
      <w:r w:rsidR="008D39F4">
        <w:fldChar w:fldCharType="end"/>
      </w:r>
      <w:r w:rsidR="00C33E93">
        <w:fldChar w:fldCharType="separate"/>
      </w:r>
      <w:r w:rsidR="00C33E93">
        <w:rPr>
          <w:noProof/>
        </w:rPr>
        <w:t>(Myers et al. 2004)</w:t>
      </w:r>
      <w:r w:rsidR="00C33E93">
        <w:fldChar w:fldCharType="end"/>
      </w:r>
      <w:r w:rsidR="00C33E93">
        <w:t xml:space="preserve">. </w:t>
      </w:r>
      <w:r w:rsidR="00C33E93">
        <w:lastRenderedPageBreak/>
        <w:t>However, chicken</w:t>
      </w:r>
      <w:r w:rsidR="008C1728">
        <w:t>s</w:t>
      </w:r>
      <w:r w:rsidR="00C33E93">
        <w:t xml:space="preserve"> </w:t>
      </w:r>
      <w:r w:rsidR="00102A12">
        <w:t>efficiently</w:t>
      </w:r>
      <w:r w:rsidR="008C1728">
        <w:t xml:space="preserve"> digest whole sorghum seed</w:t>
      </w:r>
      <w:r w:rsidR="00B70EA5">
        <w:t>s</w:t>
      </w:r>
      <w:r w:rsidR="00102A12">
        <w:t xml:space="preserve">, partially because feed does not leave the chicken gizzard until it has been broken down into small particles </w:t>
      </w:r>
      <w:r w:rsidR="009D20EC">
        <w:fldChar w:fldCharType="begin"/>
      </w:r>
      <w:r w:rsidR="008D39F4">
        <w:instrText xml:space="preserve"> ADDIN REFMGR.CITE &lt;Refman&gt;&lt;Cite&gt;&lt;Author&gt;Rodgers&lt;/Author&gt;&lt;Year&gt;2005&lt;/Year&gt;&lt;RecNum&gt;22084&lt;/RecNum&gt;&lt;IDText&gt;Dietary roller-milled sorghum improves broiler efficiency and whole sorghum improves gut development&lt;/IDText&gt;&lt;MDL Ref_Type="Journal"&gt;&lt;Ref_Type&gt;Journal&lt;/Ref_Type&gt;&lt;Ref_ID&gt;22084&lt;/Ref_ID&gt;&lt;Title_Primary&gt;Dietary roller-milled sorghum improves broiler efficiency and whole sorghum improves gut development&lt;/Title_Primary&gt;&lt;Authors_Primary&gt;Rodgers,N.&lt;/Authors_Primary&gt;&lt;Authors_Primary&gt;Choct,M.&lt;/Authors_Primary&gt;&lt;Authors_Primary&gt;Hetland,H.&lt;/Authors_Primary&gt;&lt;Authors_Primary&gt;Sundby,F.&lt;/Authors_Primary&gt;&lt;Authors_Primary&gt;Svihus,B.&lt;/Authors_Primary&gt;&lt;Date_Primary&gt;2005&lt;/Date_Primary&gt;&lt;Keywords&gt;dietary&lt;/Keywords&gt;&lt;Keywords&gt;sorghum&lt;/Keywords&gt;&lt;Keywords&gt;EFFICIENCY&lt;/Keywords&gt;&lt;Keywords&gt;and&lt;/Keywords&gt;&lt;Keywords&gt;development&lt;/Keywords&gt;&lt;Reprint&gt;Not in File&lt;/Reprint&gt;&lt;Start_Page&gt;57&lt;/Start_Page&gt;&lt;End_Page&gt;64&lt;/End_Page&gt;&lt;Periodical&gt;Recent Advances in Animal Nutrition in Australia&lt;/Periodical&gt;&lt;Volume&gt;15&lt;/Volume&gt;&lt;Web_URL_Link1&gt;file://S:\CO\OGTR\EVAL\Eval Sections\Library\REFS\Sorghum\Rodgers et al 2005 sorghum feed.pdf&lt;/Web_URL_Link1&gt;&lt;ZZ_JournalFull&gt;&lt;f name="System"&gt;Recent Advances in Animal Nutrition in Australia&lt;/f&gt;&lt;/ZZ_JournalFull&gt;&lt;ZZ_WorkformID&gt;1&lt;/ZZ_WorkformID&gt;&lt;/MDL&gt;&lt;/Cite&gt;&lt;/Refman&gt;</w:instrText>
      </w:r>
      <w:r w:rsidR="009D20EC">
        <w:fldChar w:fldCharType="separate"/>
      </w:r>
      <w:r w:rsidR="009D20EC">
        <w:rPr>
          <w:noProof/>
        </w:rPr>
        <w:t>(Rodgers et al. 2005)</w:t>
      </w:r>
      <w:r w:rsidR="009D20EC">
        <w:fldChar w:fldCharType="end"/>
      </w:r>
      <w:r w:rsidR="008C1728">
        <w:t xml:space="preserve">. </w:t>
      </w:r>
      <w:r w:rsidR="00D245F4">
        <w:t xml:space="preserve">Based on the limited evidence available, it seems that </w:t>
      </w:r>
      <w:proofErr w:type="spellStart"/>
      <w:r w:rsidR="00D245F4">
        <w:t>endozoochory</w:t>
      </w:r>
      <w:proofErr w:type="spellEnd"/>
      <w:r w:rsidR="00D245F4">
        <w:t xml:space="preserve"> mediated by animals is a plausible pathway for dispersal of sorghum seeds, </w:t>
      </w:r>
      <w:r w:rsidR="00B70EA5">
        <w:t>while</w:t>
      </w:r>
      <w:r w:rsidR="00D245F4">
        <w:t xml:space="preserve"> </w:t>
      </w:r>
      <w:proofErr w:type="spellStart"/>
      <w:r w:rsidR="00D245F4">
        <w:t>endozoochory</w:t>
      </w:r>
      <w:proofErr w:type="spellEnd"/>
      <w:r w:rsidR="00D245F4">
        <w:t xml:space="preserve"> mediated by birds is less likely.</w:t>
      </w:r>
    </w:p>
    <w:p w:rsidR="007D7334" w:rsidRDefault="007D7334" w:rsidP="007D7334">
      <w:pPr>
        <w:pStyle w:val="1Para"/>
      </w:pPr>
      <w:r>
        <w:t xml:space="preserve">A few Northern Hemisphere bird species hoard or cache seeds </w:t>
      </w:r>
      <w:r>
        <w:fldChar w:fldCharType="begin">
          <w:fldData xml:space="preserve">PFJlZm1hbj48Q2l0ZT48QXV0aG9yPkN1bW1pbmdzPC9BdXRob3I+PFllYXI+MjAwODwvWWVhcj48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</w:fldData>
        </w:fldChar>
      </w:r>
      <w:r w:rsidR="008D39F4">
        <w:instrText xml:space="preserve"> ADDIN REFMGR.CITE </w:instrText>
      </w:r>
      <w:r w:rsidR="008D39F4">
        <w:fldChar w:fldCharType="begin">
          <w:fldData xml:space="preserve">PFJlZm1hbj48Q2l0ZT48QXV0aG9yPkN1bW1pbmdzPC9BdXRob3I+PFllYXI+MjAwODwvWWVhcj48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</w:fldData>
        </w:fldChar>
      </w:r>
      <w:r w:rsidR="008D39F4">
        <w:instrText xml:space="preserve"> ADDIN EN.CITE.DATA </w:instrText>
      </w:r>
      <w:r w:rsidR="008D39F4">
        <w:fldChar w:fldCharType="end"/>
      </w:r>
      <w:r>
        <w:fldChar w:fldCharType="separate"/>
      </w:r>
      <w:r>
        <w:rPr>
          <w:noProof/>
        </w:rPr>
        <w:t>(Cummings et al. 2008)</w:t>
      </w:r>
      <w:r>
        <w:fldChar w:fldCharType="end"/>
      </w:r>
      <w:r>
        <w:t xml:space="preserve">. It is </w:t>
      </w:r>
      <w:r w:rsidRPr="007D7334">
        <w:t xml:space="preserve">not known whether </w:t>
      </w:r>
      <w:r>
        <w:t xml:space="preserve">any </w:t>
      </w:r>
      <w:r w:rsidRPr="007D7334">
        <w:t>Australian birds carry seeds away for later consumption.</w:t>
      </w:r>
    </w:p>
    <w:p w:rsidR="00211FCA" w:rsidRDefault="00211FCA" w:rsidP="00102A12">
      <w:pPr>
        <w:pStyle w:val="1Para"/>
      </w:pPr>
      <w:r>
        <w:t xml:space="preserve">Several of the genetic modifications for grain quality traits could potentially increase the palatability of the GM sorghum, which may increase the likelihood of animal </w:t>
      </w:r>
      <w:r w:rsidR="00A10515">
        <w:t xml:space="preserve">or bird </w:t>
      </w:r>
      <w:r>
        <w:t xml:space="preserve">ingestion. </w:t>
      </w:r>
      <w:r w:rsidR="006C3A08">
        <w:t>Conversely</w:t>
      </w:r>
      <w:r>
        <w:t xml:space="preserve">, lines with increased grain protein digestibility could have poorer seed survival in digestive tracts. Increased seed size is also correlated with reduced ability to germinate after gut passage </w:t>
      </w:r>
      <w:r w:rsidR="00A10515">
        <w:fldChar w:fldCharType="begin"/>
      </w:r>
      <w:r w:rsidR="008D39F4">
        <w:instrText xml:space="preserve"> ADDIN REFMGR.CITE &lt;Refman&gt;&lt;Cite&gt;&lt;Author&gt;Pakeman&lt;/Author&gt;&lt;Year&gt;2002&lt;/Year&gt;&lt;RecNum&gt;22083&lt;/RecNum&gt;&lt;IDText&gt;Ecological correlates of endozoochory by herbivores&lt;/IDText&gt;&lt;MDL Ref_Type="Journal"&gt;&lt;Ref_Type&gt;Journal&lt;/Ref_Type&gt;&lt;Ref_ID&gt;22083&lt;/Ref_ID&gt;&lt;Title_Primary&gt;Ecological correlates of endozoochory by herbivores&lt;/Title_Primary&gt;&lt;Authors_Primary&gt;Pakeman,R.J.&lt;/Authors_Primary&gt;&lt;Authors_Primary&gt;Digneffe,G.&lt;/Authors_Primary&gt;&lt;Authors_Primary&gt;Small,J.L.&lt;/Authors_Primary&gt;&lt;Date_Primary&gt;2002&lt;/Date_Primary&gt;&lt;Keywords&gt;ecological&lt;/Keywords&gt;&lt;Keywords&gt;of&lt;/Keywords&gt;&lt;Reprint&gt;Not in File&lt;/Reprint&gt;&lt;Start_Page&gt;296&lt;/Start_Page&gt;&lt;End_Page&gt;304&lt;/End_Page&gt;&lt;Periodical&gt;Functional Ecology&lt;/Periodical&gt;&lt;Volume&gt;16&lt;/Volume&gt;&lt;Web_URL_Link1&gt;file://S:\CO\OGTR\EVAL\Eval Sections\Library\REFS\Pakeman 2002 endozoochory.pdf&lt;/Web_URL_Link1&gt;&lt;ZZ_JournalFull&gt;&lt;f name="System"&gt;Functional Ecology&lt;/f&gt;&lt;/ZZ_JournalFull&gt;&lt;ZZ_WorkformID&gt;1&lt;/ZZ_WorkformID&gt;&lt;/MDL&gt;&lt;/Cite&gt;&lt;/Refman&gt;</w:instrText>
      </w:r>
      <w:r w:rsidR="00A10515">
        <w:fldChar w:fldCharType="separate"/>
      </w:r>
      <w:r w:rsidR="00A10515">
        <w:rPr>
          <w:noProof/>
        </w:rPr>
        <w:t>(Pakeman et al. 2002)</w:t>
      </w:r>
      <w:r w:rsidR="00A10515">
        <w:fldChar w:fldCharType="end"/>
      </w:r>
      <w:r>
        <w:t xml:space="preserve">. </w:t>
      </w:r>
    </w:p>
    <w:p w:rsidR="00A10515" w:rsidRDefault="00A10515" w:rsidP="00102A12">
      <w:pPr>
        <w:pStyle w:val="1Para"/>
      </w:pPr>
      <w:r>
        <w:t xml:space="preserve">One of the proposed trial sites (which may be planted in multiple years) is enclosed in bird-proof netting that is expected to exclude birds and animals, but other proposed sites </w:t>
      </w:r>
      <w:r w:rsidR="00DB706E">
        <w:t xml:space="preserve">do </w:t>
      </w:r>
      <w:r>
        <w:t xml:space="preserve">not </w:t>
      </w:r>
      <w:r w:rsidR="00B06375">
        <w:t xml:space="preserve">currently </w:t>
      </w:r>
      <w:r>
        <w:t xml:space="preserve">have netting. </w:t>
      </w:r>
      <w:r w:rsidR="003C71F9">
        <w:t xml:space="preserve">If netting or </w:t>
      </w:r>
      <w:r w:rsidR="008F6713">
        <w:t xml:space="preserve">equally effective </w:t>
      </w:r>
      <w:r w:rsidR="001573A9">
        <w:t xml:space="preserve">control measures </w:t>
      </w:r>
      <w:r w:rsidR="003C71F9">
        <w:t>(see Chapter 3, Section 3.1.1) are extended to all trial sites, this would minimise the potential for seed dispersal by animal activity.</w:t>
      </w:r>
    </w:p>
    <w:p w:rsidR="00A10515" w:rsidRDefault="00A10515" w:rsidP="00A10515">
      <w:pPr>
        <w:pStyle w:val="1Para"/>
      </w:pPr>
      <w:r>
        <w:t xml:space="preserve">As discussed in Risk Scenario 3, </w:t>
      </w:r>
      <w:r w:rsidRPr="00A10515">
        <w:t>the GM sorghum is expected to have equivalent or only marginally increased invasiveness co</w:t>
      </w:r>
      <w:r>
        <w:t>mpared to non-GM sorghum. T</w:t>
      </w:r>
      <w:r w:rsidRPr="00A10515">
        <w:t>he GM sorghum would have limited ability to establish ongoing volunteer populations in the environment.</w:t>
      </w:r>
    </w:p>
    <w:p w:rsidR="00567FB8" w:rsidRPr="00811604" w:rsidRDefault="00567FB8" w:rsidP="00567FB8">
      <w:pPr>
        <w:pStyle w:val="1Para"/>
        <w:keepNext/>
        <w:numPr>
          <w:ilvl w:val="0"/>
          <w:numId w:val="0"/>
        </w:numPr>
        <w:spacing w:before="240"/>
        <w:outlineLvl w:val="4"/>
        <w:rPr>
          <w:b/>
          <w:i/>
        </w:rPr>
      </w:pPr>
      <w:r w:rsidRPr="00811604">
        <w:rPr>
          <w:b/>
          <w:i/>
        </w:rPr>
        <w:t>Potential harm</w:t>
      </w:r>
    </w:p>
    <w:p w:rsidR="00567FB8" w:rsidRDefault="00567FB8" w:rsidP="00567FB8">
      <w:pPr>
        <w:pStyle w:val="1Para"/>
      </w:pPr>
      <w:r>
        <w:t>The potential harms from Risk Scenario 4 are the same as for Risk Scenario 3</w:t>
      </w:r>
      <w:r w:rsidR="006C3A08">
        <w:t xml:space="preserve">, </w:t>
      </w:r>
      <w:r w:rsidR="00204E63">
        <w:t>which considered harms that may be caused by</w:t>
      </w:r>
      <w:r w:rsidR="006C3A08">
        <w:t xml:space="preserve"> </w:t>
      </w:r>
      <w:r w:rsidR="00204E63">
        <w:t xml:space="preserve">volunteer </w:t>
      </w:r>
      <w:r w:rsidR="006C3A08">
        <w:t xml:space="preserve">GM sorghum </w:t>
      </w:r>
      <w:r w:rsidR="00204E63">
        <w:t xml:space="preserve">populations </w:t>
      </w:r>
      <w:r w:rsidR="006C3A08">
        <w:t>in the environment.</w:t>
      </w:r>
    </w:p>
    <w:p w:rsidR="00567FB8" w:rsidRDefault="00567FB8" w:rsidP="00567FB8">
      <w:pPr>
        <w:pStyle w:val="1Para"/>
        <w:numPr>
          <w:ilvl w:val="0"/>
          <w:numId w:val="0"/>
        </w:numPr>
      </w:pPr>
      <w:r w:rsidRPr="00811604">
        <w:rPr>
          <w:b/>
          <w:i/>
        </w:rPr>
        <w:t>Conclusion</w:t>
      </w:r>
      <w:r w:rsidRPr="00811604">
        <w:t xml:space="preserve">: Risk scenario </w:t>
      </w:r>
      <w:r w:rsidR="00356935">
        <w:t>4</w:t>
      </w:r>
      <w:r w:rsidRPr="00811604">
        <w:t xml:space="preserve"> is not identified as a substantive risk because </w:t>
      </w:r>
      <w:r w:rsidR="00E165F3">
        <w:t>the</w:t>
      </w:r>
      <w:r w:rsidR="00FF3BAC">
        <w:t xml:space="preserve"> proposed control</w:t>
      </w:r>
      <w:r w:rsidR="00E165F3">
        <w:t>s</w:t>
      </w:r>
      <w:r w:rsidR="003C71F9">
        <w:t>, if applied to all trial sites, would</w:t>
      </w:r>
      <w:r>
        <w:t xml:space="preserve"> </w:t>
      </w:r>
      <w:r w:rsidR="003C71F9">
        <w:t>minimise dispersal of GM seed</w:t>
      </w:r>
      <w:r>
        <w:t xml:space="preserve">, and sorghum has limited ability to establish ongoing volunteer populations in the environment. </w:t>
      </w:r>
      <w:r w:rsidRPr="00811604">
        <w:t>Therefore, this risk could not be greater than negligible and does not warrant further detailed assessment.</w:t>
      </w:r>
    </w:p>
    <w:p w:rsidR="00567FB8" w:rsidRPr="00567FB8" w:rsidRDefault="00335376" w:rsidP="0040623F">
      <w:pPr>
        <w:pStyle w:val="Quote"/>
        <w:numPr>
          <w:ilvl w:val="3"/>
          <w:numId w:val="18"/>
        </w:numPr>
      </w:pPr>
      <w:r w:rsidRPr="00811604">
        <w:t xml:space="preserve">Risk scenario </w:t>
      </w:r>
      <w:r w:rsidR="00567FB8">
        <w:t>5</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his table has rows for Risk source, Causal pathway and Potential harm for Risk Scenario 3."/>
      </w:tblPr>
      <w:tblGrid>
        <w:gridCol w:w="1251"/>
        <w:gridCol w:w="8041"/>
      </w:tblGrid>
      <w:tr w:rsidR="00335376" w:rsidRPr="00811604" w:rsidTr="0063162C">
        <w:trPr>
          <w:trHeight w:val="360"/>
        </w:trPr>
        <w:tc>
          <w:tcPr>
            <w:tcW w:w="1276" w:type="dxa"/>
            <w:shd w:val="clear" w:color="auto" w:fill="D9D9D9" w:themeFill="background1" w:themeFillShade="D9"/>
            <w:vAlign w:val="center"/>
          </w:tcPr>
          <w:p w:rsidR="00335376" w:rsidRPr="00811604" w:rsidRDefault="00335376" w:rsidP="0063162C">
            <w:pPr>
              <w:rPr>
                <w:rFonts w:ascii="Arial Narrow" w:hAnsi="Arial Narrow"/>
                <w:i/>
                <w:sz w:val="20"/>
                <w:szCs w:val="20"/>
              </w:rPr>
            </w:pPr>
            <w:r w:rsidRPr="00811604">
              <w:rPr>
                <w:rFonts w:ascii="Arial Narrow" w:hAnsi="Arial Narrow"/>
                <w:i/>
                <w:sz w:val="20"/>
                <w:szCs w:val="20"/>
              </w:rPr>
              <w:t>Risk source</w:t>
            </w:r>
          </w:p>
        </w:tc>
        <w:tc>
          <w:tcPr>
            <w:tcW w:w="8470" w:type="dxa"/>
            <w:vAlign w:val="center"/>
          </w:tcPr>
          <w:p w:rsidR="00335376" w:rsidRPr="00811604" w:rsidRDefault="00D6401E" w:rsidP="00004F64">
            <w:pPr>
              <w:pStyle w:val="1Para"/>
              <w:numPr>
                <w:ilvl w:val="0"/>
                <w:numId w:val="0"/>
              </w:numPr>
              <w:spacing w:before="0" w:after="0"/>
              <w:jc w:val="center"/>
              <w:rPr>
                <w:rFonts w:ascii="Arial Narrow" w:hAnsi="Arial Narrow"/>
                <w:sz w:val="20"/>
                <w:szCs w:val="20"/>
              </w:rPr>
            </w:pPr>
            <w:r>
              <w:rPr>
                <w:rFonts w:ascii="Arial Narrow" w:hAnsi="Arial Narrow"/>
                <w:sz w:val="20"/>
                <w:szCs w:val="20"/>
              </w:rPr>
              <w:t>Introduced genetic elements conferring altered grain quality</w:t>
            </w:r>
            <w:r w:rsidR="005F43F4">
              <w:rPr>
                <w:rFonts w:ascii="Arial Narrow" w:hAnsi="Arial Narrow"/>
                <w:sz w:val="20"/>
                <w:szCs w:val="20"/>
              </w:rPr>
              <w:t xml:space="preserve"> or grain </w:t>
            </w:r>
            <w:r w:rsidR="00004F64">
              <w:rPr>
                <w:rFonts w:ascii="Arial Narrow" w:hAnsi="Arial Narrow"/>
                <w:sz w:val="20"/>
                <w:szCs w:val="20"/>
              </w:rPr>
              <w:t>yield</w:t>
            </w:r>
          </w:p>
        </w:tc>
      </w:tr>
      <w:tr w:rsidR="00335376" w:rsidRPr="00811604" w:rsidTr="0063162C">
        <w:trPr>
          <w:trHeight w:val="360"/>
        </w:trPr>
        <w:tc>
          <w:tcPr>
            <w:tcW w:w="1276" w:type="dxa"/>
            <w:shd w:val="clear" w:color="auto" w:fill="D9D9D9" w:themeFill="background1" w:themeFillShade="D9"/>
            <w:vAlign w:val="center"/>
          </w:tcPr>
          <w:p w:rsidR="00335376" w:rsidRPr="00811604" w:rsidRDefault="00335376" w:rsidP="0063162C">
            <w:pPr>
              <w:rPr>
                <w:rFonts w:ascii="Arial Narrow" w:hAnsi="Arial Narrow"/>
                <w:i/>
                <w:sz w:val="20"/>
                <w:szCs w:val="20"/>
              </w:rPr>
            </w:pPr>
            <w:r w:rsidRPr="00811604">
              <w:rPr>
                <w:rFonts w:ascii="Arial Narrow" w:hAnsi="Arial Narrow"/>
                <w:i/>
                <w:sz w:val="20"/>
                <w:szCs w:val="20"/>
              </w:rPr>
              <w:t>Causal pathway</w:t>
            </w:r>
          </w:p>
        </w:tc>
        <w:tc>
          <w:tcPr>
            <w:tcW w:w="8470" w:type="dxa"/>
            <w:vAlign w:val="center"/>
          </w:tcPr>
          <w:p w:rsidR="00335376" w:rsidRPr="00811604" w:rsidRDefault="00335376" w:rsidP="0063162C">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D6401E" w:rsidRPr="00811604" w:rsidRDefault="00D6401E" w:rsidP="00D6401E">
            <w:pPr>
              <w:spacing w:before="60" w:after="60"/>
              <w:jc w:val="center"/>
              <w:rPr>
                <w:rFonts w:ascii="Arial Narrow" w:hAnsi="Arial Narrow"/>
                <w:sz w:val="20"/>
                <w:szCs w:val="20"/>
              </w:rPr>
            </w:pPr>
            <w:r w:rsidRPr="00811604">
              <w:rPr>
                <w:rFonts w:ascii="Arial Narrow" w:hAnsi="Arial Narrow"/>
                <w:sz w:val="20"/>
                <w:szCs w:val="20"/>
              </w:rPr>
              <w:t xml:space="preserve">Growing GM </w:t>
            </w:r>
            <w:r>
              <w:rPr>
                <w:rFonts w:ascii="Arial Narrow" w:hAnsi="Arial Narrow"/>
                <w:sz w:val="20"/>
                <w:szCs w:val="20"/>
              </w:rPr>
              <w:t xml:space="preserve">sorghum </w:t>
            </w:r>
            <w:r w:rsidRPr="00811604">
              <w:rPr>
                <w:rFonts w:ascii="Arial Narrow" w:hAnsi="Arial Narrow"/>
                <w:sz w:val="20"/>
                <w:szCs w:val="20"/>
              </w:rPr>
              <w:t>plants at the trial site</w:t>
            </w:r>
            <w:r>
              <w:rPr>
                <w:rFonts w:ascii="Arial Narrow" w:hAnsi="Arial Narrow"/>
                <w:sz w:val="20"/>
                <w:szCs w:val="20"/>
              </w:rPr>
              <w:t>s</w:t>
            </w:r>
          </w:p>
          <w:p w:rsidR="00D6401E" w:rsidRPr="00811604" w:rsidRDefault="00D6401E" w:rsidP="00D6401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D6401E" w:rsidRPr="00811604" w:rsidRDefault="00D6401E" w:rsidP="00D6401E">
            <w:pPr>
              <w:spacing w:before="60" w:after="60"/>
              <w:contextualSpacing/>
              <w:jc w:val="center"/>
              <w:rPr>
                <w:rFonts w:ascii="Arial Narrow" w:hAnsi="Arial Narrow"/>
                <w:sz w:val="20"/>
                <w:szCs w:val="20"/>
              </w:rPr>
            </w:pPr>
            <w:r>
              <w:rPr>
                <w:rFonts w:ascii="Arial Narrow" w:hAnsi="Arial Narrow"/>
                <w:sz w:val="20"/>
                <w:szCs w:val="20"/>
              </w:rPr>
              <w:t xml:space="preserve">Pollen flow to </w:t>
            </w:r>
            <w:r w:rsidR="00E165F3">
              <w:rPr>
                <w:rFonts w:ascii="Arial Narrow" w:hAnsi="Arial Narrow"/>
                <w:sz w:val="20"/>
                <w:szCs w:val="20"/>
              </w:rPr>
              <w:t xml:space="preserve">non-GM </w:t>
            </w:r>
            <w:r>
              <w:rPr>
                <w:rFonts w:ascii="Arial Narrow" w:hAnsi="Arial Narrow"/>
                <w:sz w:val="20"/>
                <w:szCs w:val="20"/>
              </w:rPr>
              <w:t>sorghum crops or volunteers outside the trial site</w:t>
            </w:r>
            <w:r w:rsidR="002346BD">
              <w:rPr>
                <w:rFonts w:ascii="Arial Narrow" w:hAnsi="Arial Narrow"/>
                <w:sz w:val="20"/>
                <w:szCs w:val="20"/>
              </w:rPr>
              <w:t>s</w:t>
            </w:r>
          </w:p>
          <w:p w:rsidR="00D6401E" w:rsidRPr="00811604" w:rsidRDefault="00D6401E" w:rsidP="00D6401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D6401E" w:rsidRDefault="00D6401E" w:rsidP="00D6401E">
            <w:pPr>
              <w:spacing w:before="60" w:after="60"/>
              <w:contextualSpacing/>
              <w:jc w:val="center"/>
              <w:rPr>
                <w:rFonts w:ascii="Arial Narrow" w:hAnsi="Arial Narrow"/>
                <w:sz w:val="20"/>
                <w:szCs w:val="20"/>
              </w:rPr>
            </w:pPr>
            <w:r>
              <w:rPr>
                <w:rFonts w:ascii="Arial Narrow" w:hAnsi="Arial Narrow"/>
                <w:sz w:val="20"/>
                <w:szCs w:val="20"/>
              </w:rPr>
              <w:t>Production of hybrid seed with GM traits</w:t>
            </w:r>
            <w:r w:rsidRPr="00811604">
              <w:rPr>
                <w:rFonts w:ascii="Arial Narrow" w:hAnsi="Arial Narrow"/>
                <w:sz w:val="20"/>
                <w:szCs w:val="20"/>
              </w:rPr>
              <w:t xml:space="preserve"> </w:t>
            </w:r>
          </w:p>
          <w:p w:rsidR="00335376" w:rsidRPr="00811604" w:rsidRDefault="00335376" w:rsidP="00D6401E">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tc>
      </w:tr>
      <w:tr w:rsidR="00335376" w:rsidRPr="00811604" w:rsidTr="0063162C">
        <w:trPr>
          <w:trHeight w:val="360"/>
        </w:trPr>
        <w:tc>
          <w:tcPr>
            <w:tcW w:w="1276" w:type="dxa"/>
            <w:shd w:val="clear" w:color="auto" w:fill="D9D9D9" w:themeFill="background1" w:themeFillShade="D9"/>
            <w:vAlign w:val="center"/>
          </w:tcPr>
          <w:p w:rsidR="00335376" w:rsidRPr="00811604" w:rsidRDefault="00335376" w:rsidP="0063162C">
            <w:pPr>
              <w:rPr>
                <w:rFonts w:ascii="Arial Narrow" w:hAnsi="Arial Narrow"/>
                <w:i/>
                <w:sz w:val="20"/>
                <w:szCs w:val="20"/>
              </w:rPr>
            </w:pPr>
            <w:r w:rsidRPr="00811604">
              <w:rPr>
                <w:rFonts w:ascii="Arial Narrow" w:hAnsi="Arial Narrow"/>
                <w:i/>
                <w:sz w:val="20"/>
                <w:szCs w:val="20"/>
              </w:rPr>
              <w:t>Potential harms</w:t>
            </w:r>
          </w:p>
        </w:tc>
        <w:tc>
          <w:tcPr>
            <w:tcW w:w="8470" w:type="dxa"/>
            <w:vAlign w:val="center"/>
          </w:tcPr>
          <w:p w:rsidR="00D6401E" w:rsidRDefault="00D6401E" w:rsidP="00D6401E">
            <w:pPr>
              <w:spacing w:before="60" w:after="60"/>
              <w:jc w:val="center"/>
              <w:rPr>
                <w:rFonts w:ascii="Arial Narrow" w:hAnsi="Arial Narrow"/>
                <w:sz w:val="20"/>
                <w:szCs w:val="20"/>
              </w:rPr>
            </w:pPr>
            <w:r w:rsidRPr="00811604">
              <w:rPr>
                <w:rFonts w:ascii="Arial Narrow" w:hAnsi="Arial Narrow"/>
                <w:sz w:val="20"/>
                <w:szCs w:val="20"/>
              </w:rPr>
              <w:t>Toxicity or allergenicity to</w:t>
            </w:r>
            <w:r>
              <w:rPr>
                <w:rFonts w:ascii="Arial Narrow" w:hAnsi="Arial Narrow"/>
                <w:sz w:val="20"/>
                <w:szCs w:val="20"/>
              </w:rPr>
              <w:t xml:space="preserve"> people</w:t>
            </w:r>
          </w:p>
          <w:p w:rsidR="00D6401E" w:rsidRDefault="00D6401E" w:rsidP="00D6401E">
            <w:pPr>
              <w:spacing w:before="60" w:after="60"/>
              <w:jc w:val="center"/>
              <w:rPr>
                <w:rFonts w:ascii="Arial Narrow" w:hAnsi="Arial Narrow"/>
                <w:sz w:val="20"/>
                <w:szCs w:val="20"/>
              </w:rPr>
            </w:pPr>
            <w:r>
              <w:rPr>
                <w:rFonts w:ascii="Arial Narrow" w:hAnsi="Arial Narrow"/>
                <w:sz w:val="20"/>
                <w:szCs w:val="20"/>
              </w:rPr>
              <w:t>OR</w:t>
            </w:r>
          </w:p>
          <w:p w:rsidR="00D6401E" w:rsidRPr="00811604" w:rsidRDefault="00D6401E" w:rsidP="00D6401E">
            <w:pPr>
              <w:spacing w:before="60" w:after="60"/>
              <w:jc w:val="center"/>
              <w:rPr>
                <w:rFonts w:ascii="Arial Narrow" w:hAnsi="Arial Narrow"/>
                <w:sz w:val="20"/>
                <w:szCs w:val="20"/>
              </w:rPr>
            </w:pPr>
            <w:r>
              <w:rPr>
                <w:rFonts w:ascii="Arial Narrow" w:hAnsi="Arial Narrow"/>
                <w:sz w:val="20"/>
                <w:szCs w:val="20"/>
              </w:rPr>
              <w:t>T</w:t>
            </w:r>
            <w:r w:rsidRPr="00811604">
              <w:rPr>
                <w:rFonts w:ascii="Arial Narrow" w:hAnsi="Arial Narrow"/>
                <w:sz w:val="20"/>
                <w:szCs w:val="20"/>
              </w:rPr>
              <w:t xml:space="preserve">oxicity to desirable </w:t>
            </w:r>
            <w:r>
              <w:rPr>
                <w:rFonts w:ascii="Arial Narrow" w:hAnsi="Arial Narrow"/>
                <w:sz w:val="20"/>
                <w:szCs w:val="20"/>
              </w:rPr>
              <w:t>animals</w:t>
            </w:r>
          </w:p>
          <w:p w:rsidR="00D6401E" w:rsidRPr="00811604" w:rsidRDefault="00D6401E" w:rsidP="00D6401E">
            <w:pPr>
              <w:spacing w:before="60" w:after="60"/>
              <w:jc w:val="center"/>
              <w:rPr>
                <w:rFonts w:ascii="Arial Narrow" w:hAnsi="Arial Narrow"/>
                <w:sz w:val="20"/>
                <w:szCs w:val="20"/>
              </w:rPr>
            </w:pPr>
            <w:r w:rsidRPr="00811604">
              <w:rPr>
                <w:rFonts w:ascii="Arial Narrow" w:hAnsi="Arial Narrow"/>
                <w:sz w:val="20"/>
                <w:szCs w:val="20"/>
              </w:rPr>
              <w:t>OR</w:t>
            </w:r>
          </w:p>
          <w:p w:rsidR="00D6401E" w:rsidRDefault="00D6401E" w:rsidP="00D6401E">
            <w:pPr>
              <w:spacing w:before="60" w:after="60"/>
              <w:jc w:val="center"/>
              <w:rPr>
                <w:rFonts w:ascii="Arial Narrow" w:hAnsi="Arial Narrow"/>
                <w:sz w:val="20"/>
                <w:szCs w:val="20"/>
              </w:rPr>
            </w:pPr>
            <w:r w:rsidRPr="00811604">
              <w:rPr>
                <w:rFonts w:ascii="Arial Narrow" w:hAnsi="Arial Narrow"/>
                <w:sz w:val="20"/>
                <w:szCs w:val="20"/>
              </w:rPr>
              <w:t>Reduced establishment or yield of desirable plants</w:t>
            </w:r>
          </w:p>
          <w:p w:rsidR="00D6401E" w:rsidRDefault="00D6401E" w:rsidP="00D6401E">
            <w:pPr>
              <w:spacing w:before="60" w:after="60"/>
              <w:jc w:val="center"/>
              <w:rPr>
                <w:rFonts w:ascii="Arial Narrow" w:hAnsi="Arial Narrow"/>
                <w:sz w:val="20"/>
                <w:szCs w:val="20"/>
              </w:rPr>
            </w:pPr>
            <w:r>
              <w:rPr>
                <w:rFonts w:ascii="Arial Narrow" w:hAnsi="Arial Narrow"/>
                <w:sz w:val="20"/>
                <w:szCs w:val="20"/>
              </w:rPr>
              <w:t>OR</w:t>
            </w:r>
          </w:p>
          <w:p w:rsidR="00335376" w:rsidRPr="00811604" w:rsidRDefault="00D6401E" w:rsidP="00D6401E">
            <w:pPr>
              <w:pStyle w:val="1Para"/>
              <w:numPr>
                <w:ilvl w:val="0"/>
                <w:numId w:val="0"/>
              </w:numPr>
              <w:spacing w:before="0" w:after="0"/>
              <w:jc w:val="center"/>
              <w:rPr>
                <w:rFonts w:ascii="Arial Narrow" w:hAnsi="Arial Narrow"/>
                <w:sz w:val="20"/>
                <w:szCs w:val="20"/>
              </w:rPr>
            </w:pPr>
            <w:r>
              <w:rPr>
                <w:rFonts w:ascii="Arial Narrow" w:hAnsi="Arial Narrow"/>
                <w:sz w:val="20"/>
                <w:szCs w:val="20"/>
              </w:rPr>
              <w:t>Increased levels of pests or pathogens</w:t>
            </w:r>
          </w:p>
        </w:tc>
      </w:tr>
    </w:tbl>
    <w:p w:rsidR="00335376" w:rsidRPr="00811604" w:rsidRDefault="00335376" w:rsidP="00335376">
      <w:pPr>
        <w:pStyle w:val="1Para"/>
        <w:keepNext/>
        <w:numPr>
          <w:ilvl w:val="0"/>
          <w:numId w:val="0"/>
        </w:numPr>
        <w:spacing w:before="240"/>
        <w:outlineLvl w:val="4"/>
        <w:rPr>
          <w:b/>
          <w:i/>
        </w:rPr>
      </w:pPr>
      <w:r w:rsidRPr="00811604">
        <w:rPr>
          <w:b/>
          <w:i/>
        </w:rPr>
        <w:t>Risk source</w:t>
      </w:r>
    </w:p>
    <w:p w:rsidR="00335376" w:rsidRPr="00811604" w:rsidRDefault="00335376" w:rsidP="00335376">
      <w:pPr>
        <w:pStyle w:val="1Para"/>
        <w:spacing w:after="0"/>
      </w:pPr>
      <w:r w:rsidRPr="00811604">
        <w:t xml:space="preserve">The source of potential harm for this postulated risk scenario </w:t>
      </w:r>
      <w:r w:rsidR="00A82F60">
        <w:t xml:space="preserve">is </w:t>
      </w:r>
      <w:r w:rsidR="00A82F60" w:rsidRPr="00811604">
        <w:t xml:space="preserve">the </w:t>
      </w:r>
      <w:r w:rsidR="00A82F60">
        <w:t>introduced genes and gene silencing constructs for grain traits</w:t>
      </w:r>
      <w:r w:rsidRPr="00811604">
        <w:t>.</w:t>
      </w:r>
    </w:p>
    <w:p w:rsidR="00335376" w:rsidRPr="00D6401E" w:rsidRDefault="00335376" w:rsidP="00D6401E">
      <w:pPr>
        <w:pStyle w:val="1Para"/>
        <w:keepNext/>
        <w:numPr>
          <w:ilvl w:val="0"/>
          <w:numId w:val="0"/>
        </w:numPr>
        <w:spacing w:before="240"/>
        <w:outlineLvl w:val="4"/>
        <w:rPr>
          <w:b/>
          <w:i/>
        </w:rPr>
      </w:pPr>
      <w:r w:rsidRPr="00811604">
        <w:rPr>
          <w:b/>
          <w:i/>
        </w:rPr>
        <w:lastRenderedPageBreak/>
        <w:t>Causal Pathway</w:t>
      </w:r>
    </w:p>
    <w:p w:rsidR="00D6401E" w:rsidRDefault="00D6401E" w:rsidP="00D6401E">
      <w:pPr>
        <w:pStyle w:val="1Para"/>
      </w:pPr>
      <w:r w:rsidRPr="00D6401E">
        <w:t xml:space="preserve">GM sorghum would be grown </w:t>
      </w:r>
      <w:r w:rsidR="009D2C1E">
        <w:t>at</w:t>
      </w:r>
      <w:r w:rsidR="009D2C1E" w:rsidRPr="00D6401E">
        <w:t xml:space="preserve"> </w:t>
      </w:r>
      <w:r w:rsidRPr="00D6401E">
        <w:t xml:space="preserve">the trial sites and would </w:t>
      </w:r>
      <w:r>
        <w:t>produce pollen</w:t>
      </w:r>
      <w:r w:rsidRPr="00D6401E">
        <w:t>.</w:t>
      </w:r>
      <w:r>
        <w:t xml:space="preserve"> If the GM pollen fertilised non-GM </w:t>
      </w:r>
      <w:r w:rsidR="00397FF0">
        <w:t xml:space="preserve">cultivated </w:t>
      </w:r>
      <w:r>
        <w:t>sorghum plan</w:t>
      </w:r>
      <w:r w:rsidR="00397FF0">
        <w:t>ts</w:t>
      </w:r>
      <w:r w:rsidR="00854AD9">
        <w:t xml:space="preserve"> that flowered simultaneously</w:t>
      </w:r>
      <w:r w:rsidR="00397FF0">
        <w:t>, either crops or volunteers</w:t>
      </w:r>
      <w:r>
        <w:t>, the non-GM plants would produce hybrid GM seed. The seed could enter animal feed or human food supply chains, or grow into volunteer GM sorghum plants in the environment.</w:t>
      </w:r>
      <w:r w:rsidRPr="00D6401E">
        <w:t xml:space="preserve"> </w:t>
      </w:r>
    </w:p>
    <w:p w:rsidR="00D6401E" w:rsidRDefault="00C841E7" w:rsidP="00D6401E">
      <w:pPr>
        <w:pStyle w:val="1Para"/>
      </w:pPr>
      <w:r>
        <w:t>Cultivated sorghum is primarily self-pollinating. Outcrossing rates in the field</w:t>
      </w:r>
      <w:r w:rsidR="00077F98">
        <w:t xml:space="preserve"> depend on </w:t>
      </w:r>
      <w:r w:rsidR="00204E63">
        <w:t xml:space="preserve">the </w:t>
      </w:r>
      <w:r w:rsidR="00077F98">
        <w:t>cultivar and may be</w:t>
      </w:r>
      <w:r>
        <w:t xml:space="preserve"> </w:t>
      </w:r>
      <w:r w:rsidR="00077F98">
        <w:t xml:space="preserve">up to 30% </w:t>
      </w:r>
      <w:r w:rsidR="00077F98">
        <w:fldChar w:fldCharType="begin">
          <w:fldData xml:space="preserve">PFJlZm1hbj48Q2l0ZT48QXV0aG9yPlBlZGVyc2VuPC9BdXRob3I+PFllYXI+MTk5ODwvWWVhcj48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</w:fldData>
        </w:fldChar>
      </w:r>
      <w:r w:rsidR="008D39F4">
        <w:instrText xml:space="preserve"> ADDIN REFMGR.CITE </w:instrText>
      </w:r>
      <w:r w:rsidR="008D39F4">
        <w:fldChar w:fldCharType="begin">
          <w:fldData xml:space="preserve">PFJlZm1hbj48Q2l0ZT48QXV0aG9yPlBlZGVyc2VuPC9BdXRob3I+PFllYXI+MTk5ODwvWWVhcj48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</w:fldData>
        </w:fldChar>
      </w:r>
      <w:r w:rsidR="008D39F4">
        <w:instrText xml:space="preserve"> ADDIN EN.CITE.DATA </w:instrText>
      </w:r>
      <w:r w:rsidR="008D39F4">
        <w:fldChar w:fldCharType="end"/>
      </w:r>
      <w:r w:rsidR="00077F98">
        <w:fldChar w:fldCharType="separate"/>
      </w:r>
      <w:r w:rsidR="00077F98">
        <w:rPr>
          <w:noProof/>
        </w:rPr>
        <w:t>(Djè et al. 2004; Pedersen et al. 1998)</w:t>
      </w:r>
      <w:r w:rsidR="00077F98">
        <w:fldChar w:fldCharType="end"/>
      </w:r>
      <w:r w:rsidR="00077F98">
        <w:t xml:space="preserve">. </w:t>
      </w:r>
      <w:r w:rsidR="00AC20C7">
        <w:t xml:space="preserve">Outcrossing is </w:t>
      </w:r>
      <w:r w:rsidR="000B543A">
        <w:t xml:space="preserve">well </w:t>
      </w:r>
      <w:r w:rsidR="00AC20C7">
        <w:t xml:space="preserve">known to occur by wind pollination. A South African study reported bees visiting sorghum flowers and </w:t>
      </w:r>
      <w:r w:rsidR="00BF1190">
        <w:t>pollen adhering to the insects</w:t>
      </w:r>
      <w:r w:rsidR="00E16480">
        <w:t xml:space="preserve"> </w:t>
      </w:r>
      <w:r w:rsidR="00E16480">
        <w:fldChar w:fldCharType="begin"/>
      </w:r>
      <w:r w:rsidR="008D39F4">
        <w:instrText xml:space="preserve"> ADDIN REFMGR.CITE &lt;Refman&gt;&lt;Cite&gt;&lt;Author&gt;Schmidt&lt;/Author&gt;&lt;Year&gt;2005&lt;/Year&gt;&lt;RecNum&gt;20964&lt;/RecNum&gt;&lt;IDText&gt;Indications of bee pollination in sorghum and its implications for transgenic biosafety&lt;/IDText&gt;&lt;MDL Ref_Type="Journal"&gt;&lt;Ref_Type&gt;Journal&lt;/Ref_Type&gt;&lt;Ref_ID&gt;20964&lt;/Ref_ID&gt;&lt;Title_Primary&gt;Indications of bee pollination in sorghum and its implications for transgenic biosafety&lt;/Title_Primary&gt;&lt;Authors_Primary&gt;Schmidt,M.R.&lt;/Authors_Primary&gt;&lt;Authors_Primary&gt;Bothma,G.&lt;/Authors_Primary&gt;&lt;Date_Primary&gt;2005&lt;/Date_Primary&gt;&lt;Keywords&gt;of&lt;/Keywords&gt;&lt;Keywords&gt;bee&lt;/Keywords&gt;&lt;Keywords&gt;pollination&lt;/Keywords&gt;&lt;Keywords&gt;sorghum&lt;/Keywords&gt;&lt;Keywords&gt;and&lt;/Keywords&gt;&lt;Keywords&gt;ITS&lt;/Keywords&gt;&lt;Keywords&gt;transgenic&lt;/Keywords&gt;&lt;Keywords&gt;biosafety&lt;/Keywords&gt;&lt;Keywords&gt;Cations&lt;/Keywords&gt;&lt;Reprint&gt;Not in File&lt;/Reprint&gt;&lt;Start_Page&gt;72&lt;/Start_Page&gt;&lt;End_Page&gt;75&lt;/End_Page&gt;&lt;Periodical&gt;International Sorghum and Millets Newsletter&lt;/Periodical&gt;&lt;Volume&gt;6&lt;/Volume&gt;&lt;Web_URL_Link1&gt;file://S:\CO\OGTR\EVAL\Eval Sections\PES\Biol Docs\Sorghum\Current drafts\References Cited\ICRISAT 2005 Int Sorghum Millets Newsletter 46.pdf&lt;/Web_URL_Link1&gt;&lt;Web_URL_Link2&gt;&lt;u&gt;http://oar.icrisat.org/1192/1/RA_00411.pdf&lt;/u&gt;&lt;/Web_URL_Link2&gt;&lt;ZZ_JournalFull&gt;&lt;f name="System"&gt;International Sorghum and Millets Newsletter&lt;/f&gt;&lt;/ZZ_JournalFull&gt;&lt;ZZ_WorkformID&gt;1&lt;/ZZ_WorkformID&gt;&lt;/MDL&gt;&lt;/Cite&gt;&lt;/Refman&gt;</w:instrText>
      </w:r>
      <w:r w:rsidR="00E16480">
        <w:fldChar w:fldCharType="separate"/>
      </w:r>
      <w:r w:rsidR="00E16480">
        <w:rPr>
          <w:noProof/>
        </w:rPr>
        <w:t>(Schmidt &amp; Bothma 2005)</w:t>
      </w:r>
      <w:r w:rsidR="00E16480">
        <w:fldChar w:fldCharType="end"/>
      </w:r>
      <w:r w:rsidR="000B543A">
        <w:t>, however, there is no direct evidence of insect-mediated pollination.</w:t>
      </w:r>
      <w:r w:rsidR="00AC20C7">
        <w:t xml:space="preserve"> </w:t>
      </w:r>
    </w:p>
    <w:p w:rsidR="000B543A" w:rsidRDefault="00EC43DA" w:rsidP="00D6401E">
      <w:pPr>
        <w:pStyle w:val="1Para"/>
      </w:pPr>
      <w:r w:rsidRPr="00EC43DA">
        <w:t xml:space="preserve">The characteristic features of insect-pollinated plants are blossoms containing an attractant such as nectar, a large and conspicuous flower, sticky pollen grains, and pollen production synchronised with the activity of the pollinator </w:t>
      </w:r>
      <w:r w:rsidRPr="00EC43DA">
        <w:fldChar w:fldCharType="begin"/>
      </w:r>
      <w:r w:rsidR="008D39F4">
        <w:instrText xml:space="preserve"> ADDIN REFMGR.CITE &lt;Refman&gt;&lt;Cite&gt;&lt;Author&gt;Faegri&lt;/Author&gt;&lt;Year&gt;1979&lt;/Year&gt;&lt;RecNum&gt;22236&lt;/RecNum&gt;&lt;IDText&gt;The Principles of Pollination Ecology&lt;/IDText&gt;&lt;MDL Ref_Type="Book, Whole"&gt;&lt;Ref_Type&gt;Book, Whole&lt;/Ref_Type&gt;&lt;Ref_ID&gt;22236&lt;/Ref_ID&gt;&lt;Title_Primary&gt;The Principles of Pollination Ecology&lt;/Title_Primary&gt;&lt;Authors_Primary&gt;Faegri,K.&lt;/Authors_Primary&gt;&lt;Authors_Primary&gt;van der Pijl,L.&lt;/Authors_Primary&gt;&lt;Date_Primary&gt;1979&lt;/Date_Primary&gt;&lt;Keywords&gt;of&lt;/Keywords&gt;&lt;Keywords&gt;ogtr&lt;/Keywords&gt;&lt;Keywords&gt;pollination&lt;/Keywords&gt;&lt;Keywords&gt;ECOLOGY&lt;/Keywords&gt;&lt;Reprint&gt;Not in File&lt;/Reprint&gt;&lt;Volume&gt;3rd&lt;/Volume&gt;&lt;Pub_Place&gt;Oxford&lt;/Pub_Place&gt;&lt;Publisher&gt;Pergamon Press Ltd&lt;/Publisher&gt;&lt;Web_URL_Link2&gt;&lt;u&gt;https://books.google.com.au/books?id=3zfLBAAAQBAJ&amp;amp;dq=Principles+of+Pollination+Ecology&amp;amp;source=gbs_navlinks_s&lt;/u&gt;&lt;/Web_URL_Link2&gt;&lt;ZZ_WorkformID&gt;2&lt;/ZZ_WorkformID&gt;&lt;/MDL&gt;&lt;/Cite&gt;&lt;/Refman&gt;</w:instrText>
      </w:r>
      <w:r w:rsidRPr="00EC43DA">
        <w:fldChar w:fldCharType="separate"/>
      </w:r>
      <w:r w:rsidRPr="00EC43DA">
        <w:rPr>
          <w:noProof/>
        </w:rPr>
        <w:t>(Faegri &amp; van der Pijl 1979)</w:t>
      </w:r>
      <w:r w:rsidRPr="00EC43DA">
        <w:fldChar w:fldCharType="end"/>
      </w:r>
      <w:r w:rsidRPr="00EC43DA">
        <w:t xml:space="preserve">. The characteristic features of wind-pollinated plants are unisexual flowers, flowers exposed outside the leaves, petals small or absent, attractants absent, anthers and stigmas exposed, pollen grains small, smooth and dry, release of pollen occurs only while wind is blowing, high pollen production and low number of ovules </w:t>
      </w:r>
      <w:r w:rsidRPr="00EC43DA">
        <w:fldChar w:fldCharType="begin"/>
      </w:r>
      <w:r w:rsidR="008D39F4">
        <w:instrText xml:space="preserve"> ADDIN REFMGR.CITE &lt;Refman&gt;&lt;Cite&gt;&lt;Author&gt;Faegri&lt;/Author&gt;&lt;Year&gt;1979&lt;/Year&gt;&lt;RecNum&gt;22236&lt;/RecNum&gt;&lt;IDText&gt;The Principles of Pollination Ecology&lt;/IDText&gt;&lt;MDL Ref_Type="Book, Whole"&gt;&lt;Ref_Type&gt;Book, Whole&lt;/Ref_Type&gt;&lt;Ref_ID&gt;22236&lt;/Ref_ID&gt;&lt;Title_Primary&gt;The Principles of Pollination Ecology&lt;/Title_Primary&gt;&lt;Authors_Primary&gt;Faegri,K.&lt;/Authors_Primary&gt;&lt;Authors_Primary&gt;van der Pijl,L.&lt;/Authors_Primary&gt;&lt;Date_Primary&gt;1979&lt;/Date_Primary&gt;&lt;Keywords&gt;of&lt;/Keywords&gt;&lt;Keywords&gt;ogtr&lt;/Keywords&gt;&lt;Keywords&gt;pollination&lt;/Keywords&gt;&lt;Keywords&gt;ECOLOGY&lt;/Keywords&gt;&lt;Reprint&gt;Not in File&lt;/Reprint&gt;&lt;Volume&gt;3rd&lt;/Volume&gt;&lt;Pub_Place&gt;Oxford&lt;/Pub_Place&gt;&lt;Publisher&gt;Pergamon Press Ltd&lt;/Publisher&gt;&lt;Web_URL_Link2&gt;&lt;u&gt;https://books.google.com.au/books?id=3zfLBAAAQBAJ&amp;amp;dq=Principles+of+Pollination+Ecology&amp;amp;source=gbs_navlinks_s&lt;/u&gt;&lt;/Web_URL_Link2&gt;&lt;ZZ_WorkformID&gt;2&lt;/ZZ_WorkformID&gt;&lt;/MDL&gt;&lt;/Cite&gt;&lt;/Refman&gt;</w:instrText>
      </w:r>
      <w:r w:rsidRPr="00EC43DA">
        <w:fldChar w:fldCharType="separate"/>
      </w:r>
      <w:r w:rsidRPr="00EC43DA">
        <w:rPr>
          <w:noProof/>
        </w:rPr>
        <w:t>(Faegri &amp; van der Pijl 1979)</w:t>
      </w:r>
      <w:r w:rsidRPr="00EC43DA">
        <w:fldChar w:fldCharType="end"/>
      </w:r>
      <w:r w:rsidRPr="00EC43DA">
        <w:t xml:space="preserve">. Sorghum possesses none of the characteristic features of insect–pollinated plants and all of the characteristic features of wind-pollinated plants, with the exception that some sorghum flowers are bisexual, facilitating self-pollination </w:t>
      </w:r>
      <w:r w:rsidRPr="00EC43DA">
        <w:fldChar w:fldCharType="begin">
          <w:fldData xml:space="preserve">PFJlZm1hbj48Q2l0ZT48QXV0aG9yPkRvZ2dldHQ8L0F1dGhvcj48WWVhcj4xOTg4PC9ZZWFyPjxS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</w:fldData>
        </w:fldChar>
      </w:r>
      <w:r w:rsidR="008D39F4">
        <w:instrText xml:space="preserve"> ADDIN REFMGR.CITE </w:instrText>
      </w:r>
      <w:r w:rsidR="008D39F4">
        <w:fldChar w:fldCharType="begin">
          <w:fldData xml:space="preserve">PFJlZm1hbj48Q2l0ZT48QXV0aG9yPkRvZ2dldHQ8L0F1dGhvcj48WWVhcj4xOTg4PC9ZZWFyPjxS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</w:fldData>
        </w:fldChar>
      </w:r>
      <w:r w:rsidR="008D39F4">
        <w:instrText xml:space="preserve"> ADDIN EN.CITE.DATA </w:instrText>
      </w:r>
      <w:r w:rsidR="008D39F4">
        <w:fldChar w:fldCharType="end"/>
      </w:r>
      <w:r w:rsidRPr="00EC43DA">
        <w:fldChar w:fldCharType="separate"/>
      </w:r>
      <w:r w:rsidRPr="00EC43DA">
        <w:rPr>
          <w:noProof/>
        </w:rPr>
        <w:t>(Doggett 1988; Schmidt &amp; Bothma 2005; Stephens &amp; Quinby 1934)</w:t>
      </w:r>
      <w:r w:rsidRPr="00EC43DA">
        <w:fldChar w:fldCharType="end"/>
      </w:r>
      <w:r w:rsidRPr="00EC43DA">
        <w:t xml:space="preserve">. Therefore, sorghum is clearly adapted for wind pollination rather than insect pollination. Although the </w:t>
      </w:r>
      <w:r w:rsidR="00A256EA">
        <w:t>large</w:t>
      </w:r>
      <w:r w:rsidRPr="00EC43DA">
        <w:t xml:space="preserve"> quantities of pollen produced by wind-pollinated plants are known to attract pollen-collectors, as the architecture of the blossoms is adapted for wind-pollination, the pollinating effect of insect visitors to the blossoms is doubtful at best </w:t>
      </w:r>
      <w:r w:rsidRPr="00EC43DA">
        <w:fldChar w:fldCharType="begin"/>
      </w:r>
      <w:r w:rsidR="008D39F4">
        <w:instrText xml:space="preserve"> ADDIN REFMGR.CITE &lt;Refman&gt;&lt;Cite&gt;&lt;Author&gt;Faegri&lt;/Author&gt;&lt;Year&gt;1979&lt;/Year&gt;&lt;RecNum&gt;22236&lt;/RecNum&gt;&lt;IDText&gt;The Principles of Pollination Ecology&lt;/IDText&gt;&lt;MDL Ref_Type="Book, Whole"&gt;&lt;Ref_Type&gt;Book, Whole&lt;/Ref_Type&gt;&lt;Ref_ID&gt;22236&lt;/Ref_ID&gt;&lt;Title_Primary&gt;The Principles of Pollination Ecology&lt;/Title_Primary&gt;&lt;Authors_Primary&gt;Faegri,K.&lt;/Authors_Primary&gt;&lt;Authors_Primary&gt;van der Pijl,L.&lt;/Authors_Primary&gt;&lt;Date_Primary&gt;1979&lt;/Date_Primary&gt;&lt;Keywords&gt;of&lt;/Keywords&gt;&lt;Keywords&gt;ogtr&lt;/Keywords&gt;&lt;Keywords&gt;pollination&lt;/Keywords&gt;&lt;Keywords&gt;ECOLOGY&lt;/Keywords&gt;&lt;Reprint&gt;Not in File&lt;/Reprint&gt;&lt;Volume&gt;3rd&lt;/Volume&gt;&lt;Pub_Place&gt;Oxford&lt;/Pub_Place&gt;&lt;Publisher&gt;Pergamon Press Ltd&lt;/Publisher&gt;&lt;Web_URL_Link2&gt;&lt;u&gt;https://books.google.com.au/books?id=3zfLBAAAQBAJ&amp;amp;dq=Principles+of+Pollination+Ecology&amp;amp;source=gbs_navlinks_s&lt;/u&gt;&lt;/Web_URL_Link2&gt;&lt;ZZ_WorkformID&gt;2&lt;/ZZ_WorkformID&gt;&lt;/MDL&gt;&lt;/Cite&gt;&lt;/Refman&gt;</w:instrText>
      </w:r>
      <w:r w:rsidRPr="00EC43DA">
        <w:fldChar w:fldCharType="separate"/>
      </w:r>
      <w:r w:rsidRPr="00EC43DA">
        <w:rPr>
          <w:noProof/>
        </w:rPr>
        <w:t>(Faegri &amp; van der Pijl 1979)</w:t>
      </w:r>
      <w:r w:rsidRPr="00EC43DA">
        <w:fldChar w:fldCharType="end"/>
      </w:r>
      <w:r w:rsidRPr="00EC43DA">
        <w:t xml:space="preserve">. </w:t>
      </w:r>
      <w:r w:rsidR="007D4091">
        <w:t>If</w:t>
      </w:r>
      <w:r w:rsidRPr="00EC43DA">
        <w:t xml:space="preserve"> sorghum is pollinated by insects at all, it is expected that the rate of insect pollination would be far lower than the rates of self-pollination or wind pollination, and insect-mediated pollination could only comprise a very small fraction of total pollination.</w:t>
      </w:r>
    </w:p>
    <w:p w:rsidR="00ED74D1" w:rsidRDefault="00870F5E" w:rsidP="00D6401E">
      <w:pPr>
        <w:pStyle w:val="1Para"/>
      </w:pPr>
      <w:r>
        <w:t xml:space="preserve">Two studies of </w:t>
      </w:r>
      <w:r w:rsidR="00E64537">
        <w:t xml:space="preserve">wind-mediated </w:t>
      </w:r>
      <w:r>
        <w:t>outcrossing in grain sorghum</w:t>
      </w:r>
      <w:r w:rsidR="00364757">
        <w:t xml:space="preserve"> (</w:t>
      </w:r>
      <w:r w:rsidR="00364757" w:rsidRPr="00364757">
        <w:rPr>
          <w:i/>
        </w:rPr>
        <w:t>S.</w:t>
      </w:r>
      <w:r w:rsidR="00364757">
        <w:t xml:space="preserve"> </w:t>
      </w:r>
      <w:r w:rsidR="00364757" w:rsidRPr="00364757">
        <w:rPr>
          <w:i/>
        </w:rPr>
        <w:t>bicolor</w:t>
      </w:r>
      <w:r w:rsidR="00364757">
        <w:t xml:space="preserve"> spp. </w:t>
      </w:r>
      <w:r w:rsidR="00364757" w:rsidRPr="00364757">
        <w:rPr>
          <w:i/>
        </w:rPr>
        <w:t>bicolor</w:t>
      </w:r>
      <w:r w:rsidR="00364757">
        <w:t>)</w:t>
      </w:r>
      <w:r>
        <w:t xml:space="preserve"> found that outcrossing between a pollen donor field and pollen recipients</w:t>
      </w:r>
      <w:r w:rsidR="006651A8">
        <w:t xml:space="preserve"> occurred at low levels at the maximum distances tested, with </w:t>
      </w:r>
      <w:r w:rsidR="00E64537">
        <w:t xml:space="preserve">one study finding </w:t>
      </w:r>
      <w:r w:rsidR="006651A8">
        <w:t xml:space="preserve">0.06% outcrossing at 153 m </w:t>
      </w:r>
      <w:r w:rsidR="000B1BC6">
        <w:fldChar w:fldCharType="begin">
          <w:fldData xml:space="preserve">PFJlZm1hbj48Q2l0ZT48QXV0aG9yPlNjaG1pZHQ8L0F1dGhvcj48WWVhcj4yMDA2PC9ZZWFyPjxS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</w:fldData>
        </w:fldChar>
      </w:r>
      <w:r w:rsidR="008D39F4">
        <w:instrText xml:space="preserve"> ADDIN REFMGR.CITE </w:instrText>
      </w:r>
      <w:r w:rsidR="008D39F4">
        <w:fldChar w:fldCharType="begin">
          <w:fldData xml:space="preserve">PFJlZm1hbj48Q2l0ZT48QXV0aG9yPlNjaG1pZHQ8L0F1dGhvcj48WWVhcj4yMDA2PC9ZZWFyPjxS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</w:fldData>
        </w:fldChar>
      </w:r>
      <w:r w:rsidR="008D39F4">
        <w:instrText xml:space="preserve"> ADDIN EN.CITE.DATA </w:instrText>
      </w:r>
      <w:r w:rsidR="008D39F4">
        <w:fldChar w:fldCharType="end"/>
      </w:r>
      <w:r w:rsidR="000B1BC6">
        <w:fldChar w:fldCharType="separate"/>
      </w:r>
      <w:r w:rsidR="000B1BC6">
        <w:rPr>
          <w:noProof/>
        </w:rPr>
        <w:t>(Schmidt &amp; Bothma 2006)</w:t>
      </w:r>
      <w:r w:rsidR="000B1BC6">
        <w:fldChar w:fldCharType="end"/>
      </w:r>
      <w:r w:rsidR="006651A8">
        <w:t xml:space="preserve"> and</w:t>
      </w:r>
      <w:r w:rsidR="00E64537">
        <w:t xml:space="preserve"> the other study finding</w:t>
      </w:r>
      <w:r w:rsidR="006651A8">
        <w:t xml:space="preserve"> </w:t>
      </w:r>
      <w:r w:rsidR="00E64537">
        <w:t xml:space="preserve">0.04% outcrossing at 100 m </w:t>
      </w:r>
      <w:r w:rsidR="00B55A5B">
        <w:fldChar w:fldCharType="begin"/>
      </w:r>
      <w:r w:rsidR="008D39F4">
        <w:instrText xml:space="preserve"> ADDIN REFMGR.CITE &lt;Refman&gt;&lt;Cite&gt;&lt;Author&gt;Rabbi&lt;/Author&gt;&lt;Year&gt;2011&lt;/Year&gt;&lt;RecNum&gt;22089&lt;/RecNum&gt;&lt;IDText&gt;Experimental studies on pollen-mediated gene flow in Sorghum bicolor (L.) Moench using male-sterile bait plants&lt;/IDText&gt;&lt;MDL Ref_Type="Journal"&gt;&lt;Ref_Type&gt;Journal&lt;/Ref_Type&gt;&lt;Ref_ID&gt;22089&lt;/Ref_ID&gt;&lt;Title_Primary&gt;Experimental studies on pollen-mediated gene flow in &lt;i&gt;Sorghum bicolor&lt;/i&gt; (L.) Moench using male-sterile bait plants&lt;/Title_Primary&gt;&lt;Authors_Primary&gt;Rabbi,I.Y.&lt;/Authors_Primary&gt;&lt;Authors_Primary&gt;Parzies,H.K.&lt;/Authors_Primary&gt;&lt;Authors_Primary&gt;Kiambi,D.&lt;/Authors_Primary&gt;&lt;Authors_Primary&gt;Haussmann,B.I.&lt;/Authors_Primary&gt;&lt;Authors_Primary&gt;Folkertsma,R.&lt;/Authors_Primary&gt;&lt;Authors_Primary&gt;Geiger,H.H.&lt;/Authors_Primary&gt;&lt;Date_Primary&gt;2011&lt;/Date_Primary&gt;&lt;Keywords&gt;studies&lt;/Keywords&gt;&lt;Keywords&gt;GENE&lt;/Keywords&gt;&lt;Keywords&gt;gene flow&lt;/Keywords&gt;&lt;Keywords&gt;FLOW&lt;/Keywords&gt;&lt;Keywords&gt;sorghum&lt;/Keywords&gt;&lt;Keywords&gt;male sterile&lt;/Keywords&gt;&lt;Keywords&gt;PLANTS&lt;/Keywords&gt;&lt;Keywords&gt;plant&lt;/Keywords&gt;&lt;Reprint&gt;Not in File&lt;/Reprint&gt;&lt;Start_Page&gt;217&lt;/Start_Page&gt;&lt;End_Page&gt;224&lt;/End_Page&gt;&lt;Periodical&gt;Plant Breeding&lt;/Periodical&gt;&lt;Volume&gt;130&lt;/Volume&gt;&lt;Web_URL_Link1&gt;file://S:\CO\OGTR\EVAL\Eval Sections\Library\REFS\Sorghum\Rabbi et al 2011 gene flow sorghum.pdf&lt;/Web_URL_Link1&gt;&lt;ZZ_JournalFull&gt;&lt;f name="System"&gt;Plant Breeding&lt;/f&gt;&lt;/ZZ_JournalFull&gt;&lt;ZZ_WorkformID&gt;1&lt;/ZZ_WorkformID&gt;&lt;/MDL&gt;&lt;/Cite&gt;&lt;/Refman&gt;</w:instrText>
      </w:r>
      <w:r w:rsidR="00B55A5B">
        <w:fldChar w:fldCharType="separate"/>
      </w:r>
      <w:r w:rsidR="00B55A5B">
        <w:rPr>
          <w:noProof/>
        </w:rPr>
        <w:t>(Rabbi et al. 2011)</w:t>
      </w:r>
      <w:r w:rsidR="00B55A5B">
        <w:fldChar w:fldCharType="end"/>
      </w:r>
      <w:r w:rsidR="006651A8">
        <w:t>.</w:t>
      </w:r>
      <w:r w:rsidR="00E64537">
        <w:t xml:space="preserve"> It is noted that both of these studies used male-sterile recipient plants, which were not capable of self-fertilisation, whereas commercial grain sorghum </w:t>
      </w:r>
      <w:r w:rsidR="001573A9">
        <w:t>crops</w:t>
      </w:r>
      <w:r w:rsidR="00E64537">
        <w:t xml:space="preserve"> are male-fertile. Therefore, outcrossing rates between commercial grain sorghum plants are expected to be substantially lower than measured in these studies.</w:t>
      </w:r>
    </w:p>
    <w:p w:rsidR="00E64537" w:rsidRDefault="00E84364" w:rsidP="00D6401E">
      <w:pPr>
        <w:pStyle w:val="1Para"/>
      </w:pPr>
      <w:r>
        <w:t>Another study measure</w:t>
      </w:r>
      <w:r w:rsidR="00364757">
        <w:t>d</w:t>
      </w:r>
      <w:r>
        <w:t xml:space="preserve"> </w:t>
      </w:r>
      <w:r w:rsidR="00364757">
        <w:t>pollen</w:t>
      </w:r>
      <w:r>
        <w:t xml:space="preserve"> flow from grain sorghum to </w:t>
      </w:r>
      <w:r w:rsidR="00364757">
        <w:t xml:space="preserve">weedy </w:t>
      </w:r>
      <w:r>
        <w:t>shattercane</w:t>
      </w:r>
      <w:r w:rsidR="00364757">
        <w:t xml:space="preserve"> (</w:t>
      </w:r>
      <w:r w:rsidR="00364757" w:rsidRPr="00364757">
        <w:rPr>
          <w:i/>
        </w:rPr>
        <w:t>S. bicolor</w:t>
      </w:r>
      <w:r w:rsidR="00364757">
        <w:t xml:space="preserve"> spp. </w:t>
      </w:r>
      <w:proofErr w:type="spellStart"/>
      <w:r w:rsidR="00364757" w:rsidRPr="00364757">
        <w:rPr>
          <w:i/>
        </w:rPr>
        <w:t>drummond</w:t>
      </w:r>
      <w:r w:rsidR="00364757">
        <w:rPr>
          <w:i/>
        </w:rPr>
        <w:t>i</w:t>
      </w:r>
      <w:r w:rsidR="00364757" w:rsidRPr="00364757">
        <w:rPr>
          <w:i/>
        </w:rPr>
        <w:t>i</w:t>
      </w:r>
      <w:proofErr w:type="spellEnd"/>
      <w:r w:rsidR="00364757">
        <w:t>)</w:t>
      </w:r>
      <w:r w:rsidR="00994236">
        <w:t xml:space="preserve"> in the direction of the prevailing winds</w:t>
      </w:r>
      <w:r w:rsidR="00364757">
        <w:t>. Shattercane, although it is self-fertile, has a more open panicle</w:t>
      </w:r>
      <w:r w:rsidR="002A4E59">
        <w:t xml:space="preserve"> structure than grain sorghum and</w:t>
      </w:r>
      <w:r w:rsidR="00364757">
        <w:t xml:space="preserve"> generally has higher rates of outcrossing. The </w:t>
      </w:r>
      <w:r w:rsidR="00C1589C">
        <w:t xml:space="preserve">study found that the </w:t>
      </w:r>
      <w:r w:rsidR="00402C63">
        <w:t xml:space="preserve">average </w:t>
      </w:r>
      <w:r w:rsidR="00364757">
        <w:t xml:space="preserve">percentage of hybrid seeds produced by the </w:t>
      </w:r>
      <w:r w:rsidR="00C1589C">
        <w:t xml:space="preserve">recipient </w:t>
      </w:r>
      <w:r w:rsidR="00364757">
        <w:t xml:space="preserve">shattercane plants was </w:t>
      </w:r>
      <w:r w:rsidR="00402C63">
        <w:t xml:space="preserve">0.53% at 100 m and </w:t>
      </w:r>
      <w:r w:rsidR="00364757">
        <w:t>0.</w:t>
      </w:r>
      <w:r w:rsidR="00994236">
        <w:t>22</w:t>
      </w:r>
      <w:r w:rsidR="00364757">
        <w:t>% at 200</w:t>
      </w:r>
      <w:r w:rsidR="00C1589C">
        <w:t> </w:t>
      </w:r>
      <w:r w:rsidR="00364757">
        <w:t xml:space="preserve">m </w:t>
      </w:r>
      <w:r w:rsidR="000B1BC6">
        <w:fldChar w:fldCharType="begin"/>
      </w:r>
      <w:r w:rsidR="008D39F4">
        <w:instrText xml:space="preserve"> ADDIN REFMGR.CITE &lt;Refman&gt;&lt;Cite&gt;&lt;Author&gt;Schmidt&lt;/Author&gt;&lt;Year&gt;2013&lt;/Year&gt;&lt;RecNum&gt;22020&lt;/RecNum&gt;&lt;IDText&gt;Rate of shattercane x sorghum hybridization in situ&lt;/IDText&gt;&lt;MDL Ref_Type="Journal"&gt;&lt;Ref_Type&gt;Journal&lt;/Ref_Type&gt;&lt;Ref_ID&gt;22020&lt;/Ref_ID&gt;&lt;Title_Primary&gt;Rate of shattercane x sorghum hybridization in situ&lt;/Title_Primary&gt;&lt;Authors_Primary&gt;Schmidt,J.J.&lt;/Authors_Primary&gt;&lt;Authors_Primary&gt;Pedersen,J.F.&lt;/Authors_Primary&gt;&lt;Authors_Primary&gt;Bernards,M.L.&lt;/Authors_Primary&gt;&lt;Authors_Primary&gt;Lindquist,J.L.&lt;/Authors_Primary&gt;&lt;Date_Primary&gt;2013&lt;/Date_Primary&gt;&lt;Keywords&gt;of&lt;/Keywords&gt;&lt;Keywords&gt;sorghum&lt;/Keywords&gt;&lt;Keywords&gt;HYBRIDIZATION&lt;/Keywords&gt;&lt;Reprint&gt;Not in File&lt;/Reprint&gt;&lt;Start_Page&gt;1677&lt;/Start_Page&gt;&lt;End_Page&gt;1685&lt;/End_Page&gt;&lt;Periodical&gt;Crop Science&lt;/Periodical&gt;&lt;Volume&gt;53&lt;/Volume&gt;&lt;Web_URL_Link1&gt;file://S:\CO\OGTR\EVAL\Eval Sections\Library\REFS\Sorghum\Schmidt et al -2013_ Rate of shattercan X Sorghum Hybridization in situ.pdf&lt;/Web_URL_Link1&gt;&lt;ZZ_JournalFull&gt;&lt;f name="System"&gt;Crop Science&lt;/f&gt;&lt;/ZZ_JournalFull&gt;&lt;ZZ_JournalStdAbbrev&gt;&lt;f name="System"&gt;Crop Sci&lt;/f&gt;&lt;/ZZ_JournalStdAbbrev&gt;&lt;ZZ_WorkformID&gt;1&lt;/ZZ_WorkformID&gt;&lt;/MDL&gt;&lt;/Cite&gt;&lt;/Refman&gt;</w:instrText>
      </w:r>
      <w:r w:rsidR="000B1BC6">
        <w:fldChar w:fldCharType="separate"/>
      </w:r>
      <w:r w:rsidR="00973375">
        <w:rPr>
          <w:noProof/>
        </w:rPr>
        <w:t>(Schmidt et al. 2013)</w:t>
      </w:r>
      <w:r w:rsidR="000B1BC6">
        <w:fldChar w:fldCharType="end"/>
      </w:r>
      <w:r w:rsidR="00364757">
        <w:t>.</w:t>
      </w:r>
      <w:r w:rsidR="00B55A5B">
        <w:t xml:space="preserve"> </w:t>
      </w:r>
      <w:r w:rsidR="00364757">
        <w:t>Shattercane</w:t>
      </w:r>
      <w:r>
        <w:t xml:space="preserve"> belongs to the same subspecies </w:t>
      </w:r>
      <w:r w:rsidR="00F8292A">
        <w:t>and has similar panicle morphology to</w:t>
      </w:r>
      <w:r>
        <w:t xml:space="preserve"> </w:t>
      </w:r>
      <w:r w:rsidR="00364757">
        <w:t xml:space="preserve">Sudan </w:t>
      </w:r>
      <w:r>
        <w:t>grass</w:t>
      </w:r>
      <w:r w:rsidR="00C1589C">
        <w:t xml:space="preserve">, and </w:t>
      </w:r>
      <w:r w:rsidR="00364757">
        <w:t>Sudan grass or Sudan grass hybrids are cultivated as forage</w:t>
      </w:r>
      <w:r w:rsidR="00C1589C">
        <w:t xml:space="preserve"> sorghum</w:t>
      </w:r>
      <w:r w:rsidR="00364757">
        <w:t xml:space="preserve"> in Australia (</w:t>
      </w:r>
      <w:r w:rsidR="00C1589C">
        <w:t>see Chapter 1, Section 6.4)</w:t>
      </w:r>
      <w:r w:rsidR="00F8292A">
        <w:t>. Therefore,</w:t>
      </w:r>
      <w:r w:rsidR="00C1589C">
        <w:t xml:space="preserve"> this study provides a model for expected outcrossing rates from grain sorghum to some types of forage sorghum.</w:t>
      </w:r>
      <w:r>
        <w:t xml:space="preserve"> </w:t>
      </w:r>
    </w:p>
    <w:p w:rsidR="00355B9B" w:rsidRDefault="00BD5AA8" w:rsidP="00355B9B">
      <w:pPr>
        <w:pStyle w:val="1Para"/>
      </w:pPr>
      <w:r>
        <w:t>The applicant has pr</w:t>
      </w:r>
      <w:r w:rsidR="00CD7815">
        <w:t xml:space="preserve">oposed two options to manage pollen flow (Chapter 1, Section 3.1). In Option A, </w:t>
      </w:r>
      <w:r w:rsidR="001573A9">
        <w:t>a</w:t>
      </w:r>
      <w:r w:rsidR="00CD7815">
        <w:t xml:space="preserve"> GM sorghum</w:t>
      </w:r>
      <w:r w:rsidR="001573A9">
        <w:t xml:space="preserve"> planting area</w:t>
      </w:r>
      <w:r w:rsidR="00CD7815">
        <w:t xml:space="preserve"> would be surrounded by </w:t>
      </w:r>
      <w:r w:rsidR="00355B9B">
        <w:t xml:space="preserve">a 7.5 m pollen trap of non-GM sorghum, then a </w:t>
      </w:r>
      <w:r w:rsidR="00355B9B" w:rsidRPr="00355B9B">
        <w:t xml:space="preserve">200 m monitoring zone </w:t>
      </w:r>
      <w:r w:rsidR="00355B9B">
        <w:t>which would be</w:t>
      </w:r>
      <w:r w:rsidR="00355B9B" w:rsidRPr="00355B9B">
        <w:t xml:space="preserve"> inspected while the GM sorghum is flowering to destroy any </w:t>
      </w:r>
      <w:r w:rsidR="00355B9B">
        <w:t xml:space="preserve">sexually compatible </w:t>
      </w:r>
      <w:r w:rsidR="00355B9B" w:rsidRPr="00355B9B">
        <w:t>plants</w:t>
      </w:r>
      <w:r w:rsidR="00355B9B">
        <w:t>, then a 100 m zone where no sorghum crops would flower simultaneously with the GM sorghum. Based on the outcrossing information summarised above, it is expected that this option would minimise pollen flow from the GMOs to grain sorghum volunteers or crops, but might not fully control pollen flow to forage sorghum volunteers or crops.</w:t>
      </w:r>
    </w:p>
    <w:p w:rsidR="003054AE" w:rsidRDefault="00355B9B" w:rsidP="001573A9">
      <w:pPr>
        <w:pStyle w:val="1Para"/>
      </w:pPr>
      <w:r>
        <w:t xml:space="preserve">  In Option B, the GM sorghum plants would be bagged during flowering</w:t>
      </w:r>
      <w:r w:rsidR="001573A9">
        <w:t xml:space="preserve"> to prevent pollen release</w:t>
      </w:r>
      <w:r>
        <w:t xml:space="preserve">, and in addition, </w:t>
      </w:r>
      <w:r w:rsidR="001573A9">
        <w:t>the planting area would be surrounded by a 1</w:t>
      </w:r>
      <w:r w:rsidR="001573A9" w:rsidRPr="00355B9B">
        <w:t xml:space="preserve">00 m monitoring zone </w:t>
      </w:r>
      <w:r w:rsidR="001573A9">
        <w:t xml:space="preserve">which </w:t>
      </w:r>
      <w:r w:rsidR="001573A9">
        <w:lastRenderedPageBreak/>
        <w:t>would be</w:t>
      </w:r>
      <w:r w:rsidR="001573A9" w:rsidRPr="00355B9B">
        <w:t xml:space="preserve"> inspected while the GM sorghum is flowering to destroy any </w:t>
      </w:r>
      <w:r w:rsidR="001573A9">
        <w:t xml:space="preserve">sexually compatible </w:t>
      </w:r>
      <w:r w:rsidR="001573A9" w:rsidRPr="00355B9B">
        <w:t>plants</w:t>
      </w:r>
      <w:r w:rsidR="001573A9">
        <w:t xml:space="preserve">. This option would minimise pollen flow from the GMOs to either grain or forage sorghum. If Option B or </w:t>
      </w:r>
      <w:r w:rsidR="008F6713">
        <w:t xml:space="preserve">equally effective </w:t>
      </w:r>
      <w:r w:rsidR="001573A9" w:rsidRPr="001573A9">
        <w:t>control measures (see Chapter 3, Section 3.1.1)</w:t>
      </w:r>
      <w:r w:rsidR="001573A9">
        <w:t xml:space="preserve"> are applied to</w:t>
      </w:r>
      <w:r w:rsidR="002346BD">
        <w:t xml:space="preserve"> all trial sites, this would minimise the potential for pollen flow to non-GM sorghum outside the trial sites.</w:t>
      </w:r>
    </w:p>
    <w:p w:rsidR="0038209F" w:rsidRDefault="0038209F" w:rsidP="00D6401E">
      <w:pPr>
        <w:pStyle w:val="1Para"/>
      </w:pPr>
      <w:r>
        <w:t xml:space="preserve">The characteristics of sorghum seed endosperm depend on both male and female parents of the seed </w:t>
      </w:r>
      <w:r w:rsidR="00B55A5B">
        <w:fldChar w:fldCharType="begin"/>
      </w:r>
      <w:r w:rsidR="008D39F4">
        <w:instrText xml:space="preserve"> ADDIN REFMGR.CITE &lt;Refman&gt;&lt;Cite&gt;&lt;Author&gt;Murty&lt;/Author&gt;&lt;Year&gt;1987&lt;/Year&gt;&lt;RecNum&gt;22090&lt;/RecNum&gt;&lt;IDText&gt;Interallelic relations among endosperm variants in sorghum&lt;/IDText&gt;&lt;MDL Ref_Type="Journal"&gt;&lt;Ref_Type&gt;Journal&lt;/Ref_Type&gt;&lt;Ref_ID&gt;22090&lt;/Ref_ID&gt;&lt;Title_Primary&gt;Interallelic relations among endosperm variants in sorghum&lt;/Title_Primary&gt;&lt;Authors_Primary&gt;Murty,D.S.&lt;/Authors_Primary&gt;&lt;Authors_Primary&gt;Nicodemus,K.D.&lt;/Authors_Primary&gt;&lt;Date_Primary&gt;1987&lt;/Date_Primary&gt;&lt;Keywords&gt;Endosperm&lt;/Keywords&gt;&lt;Keywords&gt;sorghum&lt;/Keywords&gt;&lt;Reprint&gt;Not in File&lt;/Reprint&gt;&lt;Start_Page&gt;391&lt;/Start_Page&gt;&lt;End_Page&gt;394&lt;/End_Page&gt;&lt;Periodical&gt;Journal of Heredity&lt;/Periodical&gt;&lt;Volume&gt;78&lt;/Volume&gt;&lt;Web_URL_Link1&gt;file://S:\CO\OGTR\EVAL\Eval Sections\Library\REFS\Sorghum\Murty &amp;amp; Nicodemus 1987 sorghum endosperm.pdf&lt;/Web_URL_Link1&gt;&lt;ZZ_JournalFull&gt;&lt;f name="System"&gt;Journal of Heredity&lt;/f&gt;&lt;/ZZ_JournalFull&gt;&lt;ZZ_JournalStdAbbrev&gt;&lt;f name="System"&gt;J.Hered.&lt;/f&gt;&lt;/ZZ_JournalStdAbbrev&gt;&lt;ZZ_WorkformID&gt;1&lt;/ZZ_WorkformID&gt;&lt;/MDL&gt;&lt;/Cite&gt;&lt;/Refman&gt;</w:instrText>
      </w:r>
      <w:r w:rsidR="00B55A5B">
        <w:fldChar w:fldCharType="separate"/>
      </w:r>
      <w:r w:rsidR="00B55A5B">
        <w:rPr>
          <w:noProof/>
        </w:rPr>
        <w:t>(Murty &amp; Nicodemus 1987)</w:t>
      </w:r>
      <w:r w:rsidR="00B55A5B">
        <w:fldChar w:fldCharType="end"/>
      </w:r>
      <w:r>
        <w:t>. The grain quality traits introduced into the GM sorghum lines primarily affect the seed endosperm. Therefore, i</w:t>
      </w:r>
      <w:r w:rsidR="002346BD">
        <w:t xml:space="preserve">f GM sorghum pollen fertilised non-GM sorghum, the </w:t>
      </w:r>
      <w:r>
        <w:t xml:space="preserve">first generation seed would </w:t>
      </w:r>
      <w:r w:rsidR="006D739E">
        <w:t>possess</w:t>
      </w:r>
      <w:r>
        <w:t xml:space="preserve"> altered grain quality characteristics as well as carrying altered genetic elements that could be transmitted to future generations.</w:t>
      </w:r>
    </w:p>
    <w:p w:rsidR="00310ECD" w:rsidRDefault="0038209F" w:rsidP="00D6401E">
      <w:pPr>
        <w:pStyle w:val="1Para"/>
      </w:pPr>
      <w:r>
        <w:t>If GM sorghum pollen fertilised non-GM sorghum plants in a commercial crop, the hybrid se</w:t>
      </w:r>
      <w:r w:rsidR="0012595C">
        <w:t>ed could be used as animal feed</w:t>
      </w:r>
      <w:r>
        <w:t xml:space="preserve"> or </w:t>
      </w:r>
      <w:r w:rsidR="00654E6E">
        <w:t>human food</w:t>
      </w:r>
      <w:r>
        <w:t>. Alternatively, hybrid seed lost during harvest or spilt during transport could grow as volunteer GM sorghum in the environment.</w:t>
      </w:r>
      <w:r w:rsidR="0012595C">
        <w:t xml:space="preserve"> If GM sorghum pollen fertilised non-GM sorghum volunteers, the hybrid seed could grow as volunteer GM sorghum.</w:t>
      </w:r>
    </w:p>
    <w:p w:rsidR="0012595C" w:rsidRPr="00811604" w:rsidRDefault="0012595C" w:rsidP="00D6401E">
      <w:pPr>
        <w:pStyle w:val="1Para"/>
      </w:pPr>
      <w:r>
        <w:t xml:space="preserve">As discussed in Risk Scenario 3, </w:t>
      </w:r>
      <w:r w:rsidRPr="00A10515">
        <w:t>the GM sorghum is expected to have equivalent or only marginally increased invasiveness co</w:t>
      </w:r>
      <w:r>
        <w:t>mpared to non-GM sorghum. T</w:t>
      </w:r>
      <w:r w:rsidRPr="00A10515">
        <w:t>he GM sorghum would have limited ability to establish ongoing volunteer populations in the environment.</w:t>
      </w:r>
    </w:p>
    <w:p w:rsidR="007A5AB7" w:rsidRPr="00811604" w:rsidRDefault="007A5AB7" w:rsidP="007A5AB7">
      <w:pPr>
        <w:pStyle w:val="1Para"/>
        <w:keepNext/>
        <w:numPr>
          <w:ilvl w:val="0"/>
          <w:numId w:val="0"/>
        </w:numPr>
        <w:spacing w:before="240"/>
        <w:outlineLvl w:val="4"/>
        <w:rPr>
          <w:b/>
          <w:i/>
        </w:rPr>
      </w:pPr>
      <w:r w:rsidRPr="00811604">
        <w:rPr>
          <w:b/>
          <w:i/>
        </w:rPr>
        <w:t>Potential harm</w:t>
      </w:r>
    </w:p>
    <w:p w:rsidR="007A5AB7" w:rsidRPr="00811604" w:rsidRDefault="009D119C" w:rsidP="007A5AB7">
      <w:pPr>
        <w:pStyle w:val="1Para"/>
      </w:pPr>
      <w:r>
        <w:t>If a non-GM sorghum crop produced hybrid GM seeds, the</w:t>
      </w:r>
      <w:r w:rsidR="0070682A">
        <w:t>re is uncertainty about whether the</w:t>
      </w:r>
      <w:r>
        <w:t xml:space="preserve"> introduced proteins in the grain could </w:t>
      </w:r>
      <w:r w:rsidR="0070682A">
        <w:t>be toxic or allergenic</w:t>
      </w:r>
      <w:r>
        <w:t xml:space="preserve"> to people, as discussed in Risk Scenario 1</w:t>
      </w:r>
      <w:r w:rsidR="00382E42" w:rsidRPr="00811604">
        <w:t>.</w:t>
      </w:r>
      <w:r>
        <w:t xml:space="preserve">  Some of the Australian </w:t>
      </w:r>
      <w:r w:rsidR="00EB6598">
        <w:t xml:space="preserve">grain </w:t>
      </w:r>
      <w:r>
        <w:t xml:space="preserve">sorghum crop is exported for human consumption, </w:t>
      </w:r>
      <w:r w:rsidR="00387097">
        <w:t xml:space="preserve">particularly for production of </w:t>
      </w:r>
      <w:proofErr w:type="spellStart"/>
      <w:r w:rsidR="00387097">
        <w:t>baijiu</w:t>
      </w:r>
      <w:proofErr w:type="spellEnd"/>
      <w:r w:rsidR="00387097">
        <w:t>, a traditional Chinese distilled liquor</w:t>
      </w:r>
      <w:r w:rsidR="00C9523B">
        <w:t xml:space="preserve"> </w:t>
      </w:r>
      <w:r w:rsidR="000C0DD7">
        <w:fldChar w:fldCharType="begin"/>
      </w:r>
      <w:r w:rsidR="008D39F4">
        <w:instrText xml:space="preserve"> ADDIN REFMGR.CITE &lt;Refman&gt;&lt;Cite&gt;&lt;Author&gt;Gordon&lt;/Author&gt;&lt;Year&gt;2016&lt;/Year&gt;&lt;RecNum&gt;22046&lt;/RecNum&gt;&lt;IDText&gt;State of the Australian grains industry 2016&lt;/IDText&gt;&lt;MDL Ref_Type="Report"&gt;&lt;Ref_Type&gt;Report&lt;/Ref_Type&gt;&lt;Ref_ID&gt;22046&lt;/Ref_ID&gt;&lt;Title_Primary&gt;State of the Australian grains industry 2016&lt;/Title_Primary&gt;&lt;Authors_Primary&gt;Gordon,C.K.&lt;/Authors_Primary&gt;&lt;Date_Primary&gt;2016&lt;/Date_Primary&gt;&lt;Keywords&gt;STATE&lt;/Keywords&gt;&lt;Keywords&gt;of&lt;/Keywords&gt;&lt;Keywords&gt;grain&lt;/Keywords&gt;&lt;Keywords&gt;Industry&lt;/Keywords&gt;&lt;Reprint&gt;Not in File&lt;/Reprint&gt;&lt;Pub_Place&gt;Canberra&lt;/Pub_Place&gt;&lt;Publisher&gt;Grain Growers Limited&lt;/Publisher&gt;&lt;Web_URL_Link1&gt;file://S:\CO\OGTR\EVAL\Eval Sections\Library\REFS\Sorghum\Gordon 2016 State of Australian grain industry.pdf&lt;/Web_URL_Link1&gt;&lt;ZZ_WorkformID&gt;24&lt;/ZZ_WorkformID&gt;&lt;/MDL&gt;&lt;/Cite&gt;&lt;/Refman&gt;</w:instrText>
      </w:r>
      <w:r w:rsidR="000C0DD7">
        <w:fldChar w:fldCharType="separate"/>
      </w:r>
      <w:r w:rsidR="000C0DD7">
        <w:rPr>
          <w:noProof/>
        </w:rPr>
        <w:t>(Gordon 2016)</w:t>
      </w:r>
      <w:r w:rsidR="000C0DD7">
        <w:fldChar w:fldCharType="end"/>
      </w:r>
      <w:r w:rsidR="00387097">
        <w:t xml:space="preserve">. </w:t>
      </w:r>
      <w:r w:rsidR="00971C24">
        <w:t xml:space="preserve">Sorghum flour is also used in </w:t>
      </w:r>
      <w:r w:rsidR="008E3DBD">
        <w:t xml:space="preserve">some </w:t>
      </w:r>
      <w:r w:rsidR="00971C24">
        <w:t>gluten-free food products in Australia (</w:t>
      </w:r>
      <w:hyperlink r:id="rId42" w:history="1">
        <w:r w:rsidR="00971C24" w:rsidRPr="00971C24">
          <w:rPr>
            <w:rStyle w:val="Hyperlink"/>
          </w:rPr>
          <w:t xml:space="preserve">GRDC </w:t>
        </w:r>
        <w:proofErr w:type="spellStart"/>
        <w:r w:rsidR="00971C24" w:rsidRPr="00971C24">
          <w:rPr>
            <w:rStyle w:val="Hyperlink"/>
          </w:rPr>
          <w:t>GroundCover</w:t>
        </w:r>
        <w:proofErr w:type="spellEnd"/>
        <w:r w:rsidR="00971C24" w:rsidRPr="00971C24">
          <w:rPr>
            <w:rStyle w:val="Hyperlink"/>
          </w:rPr>
          <w:t xml:space="preserve"> 2017</w:t>
        </w:r>
      </w:hyperlink>
      <w:r w:rsidR="00971C24">
        <w:t xml:space="preserve">). </w:t>
      </w:r>
      <w:r w:rsidR="00C9523B">
        <w:t xml:space="preserve">However, </w:t>
      </w:r>
      <w:r w:rsidR="00387097">
        <w:t>hybrid GM seeds could only be a very small proportion of the seed of a non-GM sorghum crop due to competition from self-pollination or pollen flow from neighbouring plants.</w:t>
      </w:r>
      <w:r w:rsidR="00C9523B">
        <w:t xml:space="preserve"> In commercial food production, where large quantities of seed are pooled and processed, any toxic or allergenic proteins from GM seeds would be present at extremely low concentrations in a final food product, and would be unlikely to elicit symptoms in people.</w:t>
      </w:r>
    </w:p>
    <w:p w:rsidR="00382E42" w:rsidRPr="00811604" w:rsidRDefault="00EB6598" w:rsidP="007A5AB7">
      <w:pPr>
        <w:pStyle w:val="1Para"/>
      </w:pPr>
      <w:r>
        <w:t>If a non-GM sorghum crop produced h</w:t>
      </w:r>
      <w:r w:rsidR="00421AE2">
        <w:t>ybrid GM seeds</w:t>
      </w:r>
      <w:r>
        <w:t>,</w:t>
      </w:r>
      <w:r w:rsidR="00421AE2">
        <w:t xml:space="preserve"> </w:t>
      </w:r>
      <w:r>
        <w:t>the</w:t>
      </w:r>
      <w:r w:rsidR="0070682A">
        <w:t>re is uncertainty about whether</w:t>
      </w:r>
      <w:r>
        <w:t xml:space="preserve"> </w:t>
      </w:r>
      <w:r w:rsidR="0070682A">
        <w:t xml:space="preserve">the </w:t>
      </w:r>
      <w:r>
        <w:t xml:space="preserve">introduced proteins in the grain could </w:t>
      </w:r>
      <w:r w:rsidR="0070682A">
        <w:t>be toxic</w:t>
      </w:r>
      <w:r>
        <w:t xml:space="preserve"> to animals, as discussed in Risk Scenario 2. The </w:t>
      </w:r>
      <w:r w:rsidR="0070682A">
        <w:t xml:space="preserve">non-GM </w:t>
      </w:r>
      <w:r>
        <w:t xml:space="preserve">crop would not have increased levels of the natural toxins </w:t>
      </w:r>
      <w:proofErr w:type="spellStart"/>
      <w:r>
        <w:t>dhurrin</w:t>
      </w:r>
      <w:proofErr w:type="spellEnd"/>
      <w:r>
        <w:t xml:space="preserve"> or nitrates due to the GM pollen flow, as </w:t>
      </w:r>
      <w:proofErr w:type="spellStart"/>
      <w:r>
        <w:t>dhurrin</w:t>
      </w:r>
      <w:proofErr w:type="spellEnd"/>
      <w:r>
        <w:t xml:space="preserve"> or nitrates do not accumulate in sorghum grain </w:t>
      </w:r>
      <w:r>
        <w:fldChar w:fldCharType="begin">
          <w:fldData xml:space="preserve">PFJlZm1hbj48Q2l0ZT48QXV0aG9yPkRvZ2dldHQ8L0F1dGhvcj48WWVhcj4xOTg4PC9ZZWFyPjxS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</w:fldData>
        </w:fldChar>
      </w:r>
      <w:r w:rsidR="008D39F4">
        <w:instrText xml:space="preserve"> ADDIN REFMGR.CITE </w:instrText>
      </w:r>
      <w:r w:rsidR="008D39F4">
        <w:fldChar w:fldCharType="begin">
          <w:fldData xml:space="preserve">PFJlZm1hbj48Q2l0ZT48QXV0aG9yPkRvZ2dldHQ8L0F1dGhvcj48WWVhcj4xOTg4PC9ZZWFyPjxS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</w:fldData>
        </w:fldChar>
      </w:r>
      <w:r w:rsidR="008D39F4">
        <w:instrText xml:space="preserve"> ADDIN EN.CITE.DATA </w:instrText>
      </w:r>
      <w:r w:rsidR="008D39F4">
        <w:fldChar w:fldCharType="end"/>
      </w:r>
      <w:r>
        <w:fldChar w:fldCharType="separate"/>
      </w:r>
      <w:r>
        <w:rPr>
          <w:noProof/>
        </w:rPr>
        <w:t>(Doggett 1988; Sidhu et al. 2011)</w:t>
      </w:r>
      <w:r>
        <w:fldChar w:fldCharType="end"/>
      </w:r>
      <w:r>
        <w:t xml:space="preserve"> </w:t>
      </w:r>
      <w:r w:rsidRPr="00223C6C">
        <w:t>and the vegetative parts of the crop would not be affected by pollination. Sorghum grain is</w:t>
      </w:r>
      <w:r w:rsidR="00A03F1F" w:rsidRPr="00223C6C">
        <w:t xml:space="preserve"> mainly used in </w:t>
      </w:r>
      <w:r w:rsidR="00A03F1F">
        <w:t>Australia as feed for cattle, pigs and poultry, with some grain going to the pet food industry</w:t>
      </w:r>
      <w:r w:rsidR="0070682A">
        <w:t xml:space="preserve"> </w:t>
      </w:r>
      <w:r w:rsidR="0070682A">
        <w:fldChar w:fldCharType="begin"/>
      </w:r>
      <w:r w:rsidR="008D39F4">
        <w:instrText xml:space="preserve"> ADDIN REFMGR.CITE &lt;Refman&gt;&lt;Cite&gt;&lt;Author&gt;GRDC&lt;/Author&gt;&lt;Year&gt;2014&lt;/Year&gt;&lt;RecNum&gt;20965&lt;/RecNum&gt;&lt;IDText&gt;GRDC Grownotes: Sorghum&lt;/IDText&gt;&lt;MDL Ref_Type="Report"&gt;&lt;Ref_Type&gt;Report&lt;/Ref_Type&gt;&lt;Ref_ID&gt;20965&lt;/Ref_ID&gt;&lt;Title_Primary&gt;GRDC Grownotes: Sorghum&lt;/Title_Primary&gt;&lt;Authors_Primary&gt;GRDC&lt;/Authors_Primary&gt;&lt;Date_Primary&gt;2014&lt;/Date_Primary&gt;&lt;Keywords&gt;sorghum&lt;/Keywords&gt;&lt;Reprint&gt;Not in File&lt;/Reprint&gt;&lt;Pub_Place&gt;Canberra&lt;/Pub_Place&gt;&lt;Publisher&gt;Grains Research and Development Corporation&lt;/Publisher&gt;&lt;Title_Series&gt;Grownotes&lt;/Title_Series&gt;&lt;Web_URL_Link1&gt;file://S:\CO\OGTR\EVAL\Eval Sections\Library\REFS\Sorghum\References Cited\GRDC 2014 Grownotes Sorghum.pdf&lt;/Web_URL_Link1&gt;&lt;Web_URL_Link2&gt;&lt;u&gt;http://asp-au.secure-zone.net/v2/index.jsp?id=1229/1381/5646&amp;amp;lng=en&lt;/u&gt;&lt;/Web_URL_Link2&gt;&lt;ZZ_WorkformID&gt;24&lt;/ZZ_WorkformID&gt;&lt;/MDL&gt;&lt;/Cite&gt;&lt;/Refman&gt;</w:instrText>
      </w:r>
      <w:r w:rsidR="0070682A">
        <w:fldChar w:fldCharType="separate"/>
      </w:r>
      <w:r w:rsidR="0070682A">
        <w:rPr>
          <w:noProof/>
        </w:rPr>
        <w:t>(GRDC 2014)</w:t>
      </w:r>
      <w:r w:rsidR="0070682A">
        <w:fldChar w:fldCharType="end"/>
      </w:r>
      <w:r w:rsidR="00A03F1F">
        <w:t>. As hybrid GM seeds could only be a very small proportion of the seed of a non-GM sorghum crop, they would also only form a very small part of the daily diet of livestock. For small pets, where a single sorghum seed might be a substantial portion of a meal, if hybrid GM seed had increased toxicity this could cause adverse health effects.</w:t>
      </w:r>
    </w:p>
    <w:p w:rsidR="00B06A37" w:rsidRPr="00811604" w:rsidRDefault="00DF00E0" w:rsidP="00C42365">
      <w:pPr>
        <w:pStyle w:val="1Para"/>
      </w:pPr>
      <w:r>
        <w:t>If hybrid GM sorghum seeds grew into volunteer plants in the environment, the potential harms would be the same as discussed in Risk Scenario 3</w:t>
      </w:r>
      <w:r w:rsidR="009C0976" w:rsidRPr="00811604">
        <w:t>.</w:t>
      </w:r>
    </w:p>
    <w:p w:rsidR="00126A4D" w:rsidRPr="00811604" w:rsidRDefault="007A5AB7" w:rsidP="007A5AB7">
      <w:pPr>
        <w:rPr>
          <w:b/>
          <w:i/>
        </w:rPr>
      </w:pPr>
      <w:r w:rsidRPr="00811604">
        <w:rPr>
          <w:b/>
          <w:i/>
        </w:rPr>
        <w:t>Conclusion</w:t>
      </w:r>
      <w:r w:rsidRPr="00811604">
        <w:t xml:space="preserve">: Risk scenario </w:t>
      </w:r>
      <w:r w:rsidR="000A4B35">
        <w:t>5</w:t>
      </w:r>
      <w:r w:rsidRPr="00811604">
        <w:t xml:space="preserve"> is not identified as a substantive risk </w:t>
      </w:r>
      <w:r w:rsidR="009C0976" w:rsidRPr="00811604">
        <w:t xml:space="preserve">because </w:t>
      </w:r>
      <w:r w:rsidR="00E165F3">
        <w:t>the</w:t>
      </w:r>
      <w:r w:rsidR="000A4B35">
        <w:t xml:space="preserve"> proposed control</w:t>
      </w:r>
      <w:r w:rsidR="00E165F3">
        <w:t>s</w:t>
      </w:r>
      <w:r w:rsidR="008F6713">
        <w:t xml:space="preserve"> (</w:t>
      </w:r>
      <w:r w:rsidR="00681B45">
        <w:t>bagging and a monitoring zone</w:t>
      </w:r>
      <w:r w:rsidR="008F6713">
        <w:t>)</w:t>
      </w:r>
      <w:r w:rsidR="000A4B35">
        <w:t>, if applied to all trial sites, would minimise</w:t>
      </w:r>
      <w:r w:rsidR="000A4B35" w:rsidRPr="000A4B35">
        <w:t xml:space="preserve"> pollen flow to non-GM sorghum outside the trial sites</w:t>
      </w:r>
      <w:r w:rsidR="000A4B35">
        <w:t>,</w:t>
      </w:r>
      <w:r w:rsidR="009C0976" w:rsidRPr="00811604">
        <w:t xml:space="preserve"> </w:t>
      </w:r>
      <w:r w:rsidR="000A4B35">
        <w:t>sorghum has limited ability to establish ongoing volunteer populations in the environment</w:t>
      </w:r>
      <w:r w:rsidR="009C0976" w:rsidRPr="00811604">
        <w:t xml:space="preserve">, </w:t>
      </w:r>
      <w:r w:rsidR="000A4B35">
        <w:t xml:space="preserve">and consumption of sorghum containing low </w:t>
      </w:r>
      <w:r w:rsidR="00FF3BAC">
        <w:t>levels</w:t>
      </w:r>
      <w:r w:rsidR="000A4B35">
        <w:t xml:space="preserve"> of GM grain by people or livestock is not expected to </w:t>
      </w:r>
      <w:r w:rsidR="00FF3BAC">
        <w:t>cause</w:t>
      </w:r>
      <w:r w:rsidR="000A4B35">
        <w:t xml:space="preserve"> adverse health effects. </w:t>
      </w:r>
      <w:r w:rsidRPr="00811604">
        <w:t>Therefore, this risk could not be greater than negligible and does not warrant further detailed assessment.</w:t>
      </w:r>
    </w:p>
    <w:p w:rsidR="004D1067" w:rsidRPr="00811604" w:rsidRDefault="00EE23EF" w:rsidP="0040623F">
      <w:pPr>
        <w:pStyle w:val="Quote"/>
        <w:numPr>
          <w:ilvl w:val="3"/>
          <w:numId w:val="18"/>
        </w:numPr>
      </w:pPr>
      <w:r w:rsidRPr="00811604">
        <w:t xml:space="preserve">Risk </w:t>
      </w:r>
      <w:r w:rsidR="00E60F67" w:rsidRPr="00811604">
        <w:t>s</w:t>
      </w:r>
      <w:r w:rsidRPr="00811604">
        <w:t xml:space="preserve">cenario </w:t>
      </w:r>
      <w:r w:rsidR="000A4B35">
        <w:t>6</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his table has rows for Risk source, Causal pathway and Potential harm for Risk Scenario 3."/>
      </w:tblPr>
      <w:tblGrid>
        <w:gridCol w:w="1251"/>
        <w:gridCol w:w="8041"/>
      </w:tblGrid>
      <w:tr w:rsidR="00811604" w:rsidRPr="00811604" w:rsidTr="005402AF">
        <w:trPr>
          <w:trHeight w:val="360"/>
        </w:trPr>
        <w:tc>
          <w:tcPr>
            <w:tcW w:w="1276" w:type="dxa"/>
            <w:shd w:val="clear" w:color="auto" w:fill="D9D9D9" w:themeFill="background1" w:themeFillShade="D9"/>
            <w:vAlign w:val="center"/>
          </w:tcPr>
          <w:p w:rsidR="0017757D" w:rsidRPr="00811604" w:rsidRDefault="0017757D" w:rsidP="0017757D">
            <w:pPr>
              <w:rPr>
                <w:rFonts w:ascii="Arial Narrow" w:hAnsi="Arial Narrow"/>
                <w:i/>
                <w:sz w:val="20"/>
                <w:szCs w:val="20"/>
              </w:rPr>
            </w:pPr>
            <w:r w:rsidRPr="00811604">
              <w:rPr>
                <w:rFonts w:ascii="Arial Narrow" w:hAnsi="Arial Narrow"/>
                <w:i/>
                <w:sz w:val="20"/>
                <w:szCs w:val="20"/>
              </w:rPr>
              <w:t>Risk source</w:t>
            </w:r>
          </w:p>
        </w:tc>
        <w:tc>
          <w:tcPr>
            <w:tcW w:w="8470" w:type="dxa"/>
            <w:vAlign w:val="center"/>
          </w:tcPr>
          <w:p w:rsidR="0017757D" w:rsidRPr="00811604" w:rsidRDefault="00A82F60" w:rsidP="00004F64">
            <w:pPr>
              <w:pStyle w:val="1Para"/>
              <w:numPr>
                <w:ilvl w:val="0"/>
                <w:numId w:val="0"/>
              </w:numPr>
              <w:spacing w:before="0" w:after="0"/>
              <w:jc w:val="center"/>
              <w:rPr>
                <w:rFonts w:ascii="Arial Narrow" w:hAnsi="Arial Narrow"/>
                <w:sz w:val="20"/>
                <w:szCs w:val="20"/>
              </w:rPr>
            </w:pPr>
            <w:r>
              <w:rPr>
                <w:rFonts w:ascii="Arial Narrow" w:hAnsi="Arial Narrow"/>
                <w:sz w:val="20"/>
                <w:szCs w:val="20"/>
              </w:rPr>
              <w:t>Introduced genetic elements conferring altered grain quality</w:t>
            </w:r>
            <w:r w:rsidR="005F43F4">
              <w:rPr>
                <w:rFonts w:ascii="Arial Narrow" w:hAnsi="Arial Narrow"/>
                <w:sz w:val="20"/>
                <w:szCs w:val="20"/>
              </w:rPr>
              <w:t xml:space="preserve"> or grain </w:t>
            </w:r>
            <w:r w:rsidR="00004F64">
              <w:rPr>
                <w:rFonts w:ascii="Arial Narrow" w:hAnsi="Arial Narrow"/>
                <w:sz w:val="20"/>
                <w:szCs w:val="20"/>
              </w:rPr>
              <w:t>yield</w:t>
            </w:r>
          </w:p>
        </w:tc>
      </w:tr>
      <w:tr w:rsidR="00811604" w:rsidRPr="00811604" w:rsidTr="005402AF">
        <w:trPr>
          <w:trHeight w:val="360"/>
        </w:trPr>
        <w:tc>
          <w:tcPr>
            <w:tcW w:w="1276" w:type="dxa"/>
            <w:shd w:val="clear" w:color="auto" w:fill="D9D9D9" w:themeFill="background1" w:themeFillShade="D9"/>
            <w:vAlign w:val="center"/>
          </w:tcPr>
          <w:p w:rsidR="0017757D" w:rsidRPr="00811604" w:rsidRDefault="0017757D" w:rsidP="0017757D">
            <w:pPr>
              <w:rPr>
                <w:rFonts w:ascii="Arial Narrow" w:hAnsi="Arial Narrow"/>
                <w:i/>
                <w:sz w:val="20"/>
                <w:szCs w:val="20"/>
              </w:rPr>
            </w:pPr>
            <w:r w:rsidRPr="00811604">
              <w:rPr>
                <w:rFonts w:ascii="Arial Narrow" w:hAnsi="Arial Narrow"/>
                <w:i/>
                <w:sz w:val="20"/>
                <w:szCs w:val="20"/>
              </w:rPr>
              <w:lastRenderedPageBreak/>
              <w:t>Causal pathway</w:t>
            </w:r>
          </w:p>
        </w:tc>
        <w:tc>
          <w:tcPr>
            <w:tcW w:w="8470" w:type="dxa"/>
            <w:vAlign w:val="center"/>
          </w:tcPr>
          <w:p w:rsidR="00500222" w:rsidRPr="00811604" w:rsidRDefault="00500222" w:rsidP="00500222">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A82F60" w:rsidRPr="00811604" w:rsidRDefault="00A82F60" w:rsidP="00A82F60">
            <w:pPr>
              <w:spacing w:before="60" w:after="60"/>
              <w:jc w:val="center"/>
              <w:rPr>
                <w:rFonts w:ascii="Arial Narrow" w:hAnsi="Arial Narrow"/>
                <w:sz w:val="20"/>
                <w:szCs w:val="20"/>
              </w:rPr>
            </w:pPr>
            <w:r w:rsidRPr="00811604">
              <w:rPr>
                <w:rFonts w:ascii="Arial Narrow" w:hAnsi="Arial Narrow"/>
                <w:sz w:val="20"/>
                <w:szCs w:val="20"/>
              </w:rPr>
              <w:t xml:space="preserve">Growing GM </w:t>
            </w:r>
            <w:r>
              <w:rPr>
                <w:rFonts w:ascii="Arial Narrow" w:hAnsi="Arial Narrow"/>
                <w:sz w:val="20"/>
                <w:szCs w:val="20"/>
              </w:rPr>
              <w:t>sorghum</w:t>
            </w:r>
            <w:r w:rsidRPr="00811604">
              <w:rPr>
                <w:rFonts w:ascii="Arial Narrow" w:hAnsi="Arial Narrow"/>
                <w:sz w:val="20"/>
                <w:szCs w:val="20"/>
              </w:rPr>
              <w:t xml:space="preserve"> plants at the trial site</w:t>
            </w:r>
            <w:r>
              <w:rPr>
                <w:rFonts w:ascii="Arial Narrow" w:hAnsi="Arial Narrow"/>
                <w:sz w:val="20"/>
                <w:szCs w:val="20"/>
              </w:rPr>
              <w:t>s</w:t>
            </w:r>
          </w:p>
          <w:p w:rsidR="00A82F60" w:rsidRPr="00811604" w:rsidRDefault="00A82F60" w:rsidP="00A82F60">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FA046F" w:rsidRDefault="00FA046F" w:rsidP="00A82F60">
            <w:pPr>
              <w:spacing w:before="60" w:after="60"/>
              <w:contextualSpacing/>
              <w:jc w:val="center"/>
              <w:rPr>
                <w:rFonts w:ascii="Arial Narrow" w:hAnsi="Arial Narrow"/>
                <w:sz w:val="20"/>
                <w:szCs w:val="20"/>
              </w:rPr>
            </w:pPr>
            <w:r w:rsidRPr="00FA046F">
              <w:rPr>
                <w:rFonts w:ascii="Arial Narrow" w:hAnsi="Arial Narrow"/>
                <w:sz w:val="20"/>
                <w:szCs w:val="20"/>
              </w:rPr>
              <w:t xml:space="preserve">Outcrossing with weeds that are sexually compatible with sorghum </w:t>
            </w:r>
          </w:p>
          <w:p w:rsidR="00A82F60" w:rsidRPr="00811604" w:rsidRDefault="00A82F60" w:rsidP="00A82F60">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p w:rsidR="00A82F60" w:rsidRDefault="00A82F60" w:rsidP="00A82F60">
            <w:pPr>
              <w:spacing w:before="60" w:after="60"/>
              <w:contextualSpacing/>
              <w:jc w:val="center"/>
              <w:rPr>
                <w:rFonts w:ascii="Arial Narrow" w:hAnsi="Arial Narrow"/>
                <w:sz w:val="20"/>
                <w:szCs w:val="20"/>
              </w:rPr>
            </w:pPr>
            <w:r>
              <w:rPr>
                <w:rFonts w:ascii="Arial Narrow" w:hAnsi="Arial Narrow"/>
                <w:sz w:val="20"/>
                <w:szCs w:val="20"/>
              </w:rPr>
              <w:t>Introgression of GM traits into populations of weedy species</w:t>
            </w:r>
            <w:r w:rsidRPr="00811604">
              <w:rPr>
                <w:rFonts w:ascii="Arial Narrow" w:hAnsi="Arial Narrow"/>
                <w:sz w:val="20"/>
                <w:szCs w:val="20"/>
              </w:rPr>
              <w:t xml:space="preserve"> </w:t>
            </w:r>
          </w:p>
          <w:p w:rsidR="00500222" w:rsidRPr="00811604" w:rsidRDefault="00500222" w:rsidP="00A82F60">
            <w:pPr>
              <w:spacing w:before="60" w:after="60"/>
              <w:contextualSpacing/>
              <w:jc w:val="center"/>
              <w:rPr>
                <w:rFonts w:ascii="Arial Narrow" w:hAnsi="Arial Narrow"/>
                <w:sz w:val="20"/>
                <w:szCs w:val="20"/>
              </w:rPr>
            </w:pPr>
            <w:r w:rsidRPr="00811604">
              <w:rPr>
                <w:rFonts w:ascii="Arial Narrow" w:hAnsi="Arial Narrow"/>
                <w:sz w:val="20"/>
                <w:szCs w:val="20"/>
              </w:rPr>
              <w:sym w:font="Wingdings 3" w:char="F0C8"/>
            </w:r>
          </w:p>
        </w:tc>
      </w:tr>
      <w:tr w:rsidR="00811604" w:rsidRPr="00811604" w:rsidTr="005402AF">
        <w:trPr>
          <w:trHeight w:val="360"/>
        </w:trPr>
        <w:tc>
          <w:tcPr>
            <w:tcW w:w="1276" w:type="dxa"/>
            <w:shd w:val="clear" w:color="auto" w:fill="D9D9D9" w:themeFill="background1" w:themeFillShade="D9"/>
            <w:vAlign w:val="center"/>
          </w:tcPr>
          <w:p w:rsidR="0017757D" w:rsidRPr="00811604" w:rsidRDefault="0017757D" w:rsidP="0017757D">
            <w:pPr>
              <w:rPr>
                <w:rFonts w:ascii="Arial Narrow" w:hAnsi="Arial Narrow"/>
                <w:i/>
                <w:sz w:val="20"/>
                <w:szCs w:val="20"/>
              </w:rPr>
            </w:pPr>
            <w:r w:rsidRPr="00811604">
              <w:rPr>
                <w:rFonts w:ascii="Arial Narrow" w:hAnsi="Arial Narrow"/>
                <w:i/>
                <w:sz w:val="20"/>
                <w:szCs w:val="20"/>
              </w:rPr>
              <w:t>Potential harm</w:t>
            </w:r>
            <w:r w:rsidR="0092757E" w:rsidRPr="00811604">
              <w:rPr>
                <w:rFonts w:ascii="Arial Narrow" w:hAnsi="Arial Narrow"/>
                <w:i/>
                <w:sz w:val="20"/>
                <w:szCs w:val="20"/>
              </w:rPr>
              <w:t>s</w:t>
            </w:r>
          </w:p>
        </w:tc>
        <w:tc>
          <w:tcPr>
            <w:tcW w:w="8470" w:type="dxa"/>
            <w:vAlign w:val="center"/>
          </w:tcPr>
          <w:p w:rsidR="00A82F60" w:rsidRDefault="00A82F60" w:rsidP="00A82F60">
            <w:pPr>
              <w:spacing w:before="60" w:after="60"/>
              <w:jc w:val="center"/>
              <w:rPr>
                <w:rFonts w:ascii="Arial Narrow" w:hAnsi="Arial Narrow"/>
                <w:sz w:val="20"/>
                <w:szCs w:val="20"/>
              </w:rPr>
            </w:pPr>
            <w:r w:rsidRPr="00811604">
              <w:rPr>
                <w:rFonts w:ascii="Arial Narrow" w:hAnsi="Arial Narrow"/>
                <w:sz w:val="20"/>
                <w:szCs w:val="20"/>
              </w:rPr>
              <w:t>Toxicity or allergenicity to</w:t>
            </w:r>
            <w:r>
              <w:rPr>
                <w:rFonts w:ascii="Arial Narrow" w:hAnsi="Arial Narrow"/>
                <w:sz w:val="20"/>
                <w:szCs w:val="20"/>
              </w:rPr>
              <w:t xml:space="preserve"> people</w:t>
            </w:r>
          </w:p>
          <w:p w:rsidR="00A82F60" w:rsidRDefault="00A82F60" w:rsidP="00A82F60">
            <w:pPr>
              <w:spacing w:before="60" w:after="60"/>
              <w:jc w:val="center"/>
              <w:rPr>
                <w:rFonts w:ascii="Arial Narrow" w:hAnsi="Arial Narrow"/>
                <w:sz w:val="20"/>
                <w:szCs w:val="20"/>
              </w:rPr>
            </w:pPr>
            <w:r>
              <w:rPr>
                <w:rFonts w:ascii="Arial Narrow" w:hAnsi="Arial Narrow"/>
                <w:sz w:val="20"/>
                <w:szCs w:val="20"/>
              </w:rPr>
              <w:t>OR</w:t>
            </w:r>
          </w:p>
          <w:p w:rsidR="00A82F60" w:rsidRPr="00811604" w:rsidRDefault="00A82F60" w:rsidP="00A82F60">
            <w:pPr>
              <w:spacing w:before="60" w:after="60"/>
              <w:jc w:val="center"/>
              <w:rPr>
                <w:rFonts w:ascii="Arial Narrow" w:hAnsi="Arial Narrow"/>
                <w:sz w:val="20"/>
                <w:szCs w:val="20"/>
              </w:rPr>
            </w:pPr>
            <w:r>
              <w:rPr>
                <w:rFonts w:ascii="Arial Narrow" w:hAnsi="Arial Narrow"/>
                <w:sz w:val="20"/>
                <w:szCs w:val="20"/>
              </w:rPr>
              <w:t>T</w:t>
            </w:r>
            <w:r w:rsidRPr="00811604">
              <w:rPr>
                <w:rFonts w:ascii="Arial Narrow" w:hAnsi="Arial Narrow"/>
                <w:sz w:val="20"/>
                <w:szCs w:val="20"/>
              </w:rPr>
              <w:t xml:space="preserve">oxicity to desirable </w:t>
            </w:r>
            <w:r>
              <w:rPr>
                <w:rFonts w:ascii="Arial Narrow" w:hAnsi="Arial Narrow"/>
                <w:sz w:val="20"/>
                <w:szCs w:val="20"/>
              </w:rPr>
              <w:t>animals</w:t>
            </w:r>
          </w:p>
          <w:p w:rsidR="00A82F60" w:rsidRPr="00811604" w:rsidRDefault="00A82F60" w:rsidP="00A82F60">
            <w:pPr>
              <w:spacing w:before="60" w:after="60"/>
              <w:jc w:val="center"/>
              <w:rPr>
                <w:rFonts w:ascii="Arial Narrow" w:hAnsi="Arial Narrow"/>
                <w:sz w:val="20"/>
                <w:szCs w:val="20"/>
              </w:rPr>
            </w:pPr>
            <w:r w:rsidRPr="00811604">
              <w:rPr>
                <w:rFonts w:ascii="Arial Narrow" w:hAnsi="Arial Narrow"/>
                <w:sz w:val="20"/>
                <w:szCs w:val="20"/>
              </w:rPr>
              <w:t>OR</w:t>
            </w:r>
          </w:p>
          <w:p w:rsidR="00A82F60" w:rsidRDefault="00A82F60" w:rsidP="00A82F60">
            <w:pPr>
              <w:spacing w:before="60" w:after="60"/>
              <w:jc w:val="center"/>
              <w:rPr>
                <w:rFonts w:ascii="Arial Narrow" w:hAnsi="Arial Narrow"/>
                <w:sz w:val="20"/>
                <w:szCs w:val="20"/>
              </w:rPr>
            </w:pPr>
            <w:r w:rsidRPr="00811604">
              <w:rPr>
                <w:rFonts w:ascii="Arial Narrow" w:hAnsi="Arial Narrow"/>
                <w:sz w:val="20"/>
                <w:szCs w:val="20"/>
              </w:rPr>
              <w:t>Reduced establishment or yield of desirable plants</w:t>
            </w:r>
          </w:p>
          <w:p w:rsidR="00A82F60" w:rsidRDefault="00A82F60" w:rsidP="00A82F60">
            <w:pPr>
              <w:spacing w:before="60" w:after="60"/>
              <w:jc w:val="center"/>
              <w:rPr>
                <w:rFonts w:ascii="Arial Narrow" w:hAnsi="Arial Narrow"/>
                <w:sz w:val="20"/>
                <w:szCs w:val="20"/>
              </w:rPr>
            </w:pPr>
            <w:r>
              <w:rPr>
                <w:rFonts w:ascii="Arial Narrow" w:hAnsi="Arial Narrow"/>
                <w:sz w:val="20"/>
                <w:szCs w:val="20"/>
              </w:rPr>
              <w:t>OR</w:t>
            </w:r>
          </w:p>
          <w:p w:rsidR="00A82F60" w:rsidRDefault="00A82F60" w:rsidP="00A82F60">
            <w:pPr>
              <w:spacing w:before="60" w:after="60"/>
              <w:jc w:val="center"/>
              <w:rPr>
                <w:rFonts w:ascii="Arial Narrow" w:hAnsi="Arial Narrow"/>
                <w:sz w:val="20"/>
                <w:szCs w:val="20"/>
              </w:rPr>
            </w:pPr>
            <w:r>
              <w:rPr>
                <w:rFonts w:ascii="Arial Narrow" w:hAnsi="Arial Narrow"/>
                <w:sz w:val="20"/>
                <w:szCs w:val="20"/>
              </w:rPr>
              <w:t>Increased levels of pests or pathogens</w:t>
            </w:r>
          </w:p>
          <w:p w:rsidR="00A82F60" w:rsidRDefault="00A82F60" w:rsidP="00A82F60">
            <w:pPr>
              <w:spacing w:before="60" w:after="60"/>
              <w:jc w:val="center"/>
              <w:rPr>
                <w:rFonts w:ascii="Arial Narrow" w:hAnsi="Arial Narrow"/>
                <w:sz w:val="20"/>
                <w:szCs w:val="20"/>
              </w:rPr>
            </w:pPr>
            <w:r>
              <w:rPr>
                <w:rFonts w:ascii="Arial Narrow" w:hAnsi="Arial Narrow"/>
                <w:sz w:val="20"/>
                <w:szCs w:val="20"/>
              </w:rPr>
              <w:t>OR</w:t>
            </w:r>
          </w:p>
          <w:p w:rsidR="0017757D" w:rsidRPr="00811604" w:rsidRDefault="00A82F60" w:rsidP="00A82F60">
            <w:pPr>
              <w:pStyle w:val="1Para"/>
              <w:numPr>
                <w:ilvl w:val="0"/>
                <w:numId w:val="0"/>
              </w:numPr>
              <w:spacing w:before="0" w:after="0"/>
              <w:jc w:val="center"/>
              <w:rPr>
                <w:rFonts w:ascii="Arial Narrow" w:hAnsi="Arial Narrow"/>
                <w:sz w:val="20"/>
                <w:szCs w:val="20"/>
              </w:rPr>
            </w:pPr>
            <w:r>
              <w:rPr>
                <w:rFonts w:ascii="Arial Narrow" w:hAnsi="Arial Narrow"/>
                <w:sz w:val="20"/>
                <w:szCs w:val="20"/>
              </w:rPr>
              <w:t>Reduced services from the land use</w:t>
            </w:r>
          </w:p>
        </w:tc>
      </w:tr>
    </w:tbl>
    <w:p w:rsidR="006D30B1" w:rsidRPr="00811604" w:rsidRDefault="006D30B1" w:rsidP="005840C1">
      <w:pPr>
        <w:pStyle w:val="1Para"/>
        <w:keepNext/>
        <w:numPr>
          <w:ilvl w:val="0"/>
          <w:numId w:val="0"/>
        </w:numPr>
        <w:spacing w:before="240"/>
        <w:outlineLvl w:val="4"/>
        <w:rPr>
          <w:b/>
          <w:i/>
        </w:rPr>
      </w:pPr>
      <w:r w:rsidRPr="00811604">
        <w:rPr>
          <w:b/>
          <w:i/>
        </w:rPr>
        <w:t>Risk source</w:t>
      </w:r>
    </w:p>
    <w:p w:rsidR="00062B94" w:rsidRPr="00811604" w:rsidRDefault="00062B94" w:rsidP="00062B94">
      <w:pPr>
        <w:pStyle w:val="1Para"/>
        <w:spacing w:after="0"/>
      </w:pPr>
      <w:r w:rsidRPr="00811604">
        <w:t>The source of potential harm for this postulated risk s</w:t>
      </w:r>
      <w:r w:rsidR="00A82F60">
        <w:t>cenario is</w:t>
      </w:r>
      <w:r w:rsidRPr="00811604">
        <w:t xml:space="preserve"> </w:t>
      </w:r>
      <w:r w:rsidR="00A82F60" w:rsidRPr="00811604">
        <w:t xml:space="preserve">the </w:t>
      </w:r>
      <w:r w:rsidR="00A82F60">
        <w:t>introduced genes and gene silencing constructs for grain traits.</w:t>
      </w:r>
    </w:p>
    <w:p w:rsidR="00CA44EB" w:rsidRPr="00811604" w:rsidRDefault="00CA44EB" w:rsidP="005840C1">
      <w:pPr>
        <w:pStyle w:val="1Para"/>
        <w:keepNext/>
        <w:numPr>
          <w:ilvl w:val="0"/>
          <w:numId w:val="0"/>
        </w:numPr>
        <w:spacing w:before="240"/>
        <w:outlineLvl w:val="4"/>
        <w:rPr>
          <w:b/>
          <w:i/>
        </w:rPr>
      </w:pPr>
      <w:r w:rsidRPr="00811604">
        <w:rPr>
          <w:b/>
          <w:i/>
        </w:rPr>
        <w:t>Causal Pathway</w:t>
      </w:r>
    </w:p>
    <w:p w:rsidR="00854AD9" w:rsidRDefault="00854AD9" w:rsidP="00062B94">
      <w:pPr>
        <w:pStyle w:val="1Para"/>
        <w:spacing w:after="0"/>
      </w:pPr>
      <w:r w:rsidRPr="00D6401E">
        <w:t xml:space="preserve">GM sorghum would be grown </w:t>
      </w:r>
      <w:r w:rsidR="009D2C1E">
        <w:t>at</w:t>
      </w:r>
      <w:r w:rsidR="009D2C1E" w:rsidRPr="00D6401E">
        <w:t xml:space="preserve"> </w:t>
      </w:r>
      <w:r w:rsidRPr="00D6401E">
        <w:t xml:space="preserve">the trial sites and would </w:t>
      </w:r>
      <w:r>
        <w:t xml:space="preserve">produce </w:t>
      </w:r>
      <w:r w:rsidR="00FA046F">
        <w:t>fertile flowers</w:t>
      </w:r>
      <w:r w:rsidRPr="00D6401E">
        <w:t>.</w:t>
      </w:r>
      <w:r>
        <w:t xml:space="preserve"> If the GM </w:t>
      </w:r>
      <w:r w:rsidR="0061150A">
        <w:t xml:space="preserve">sorghum outcrossed with </w:t>
      </w:r>
      <w:r>
        <w:t xml:space="preserve">weedy related species that flowered simultaneously, </w:t>
      </w:r>
      <w:r w:rsidR="0061150A">
        <w:t>this could</w:t>
      </w:r>
      <w:r>
        <w:t xml:space="preserve"> produce hybrid GM seed. GM hybrid plants could backcross with the weedy parent leading to introgression of GM traits into the weedy species. </w:t>
      </w:r>
    </w:p>
    <w:p w:rsidR="00A054CB" w:rsidRPr="00811604" w:rsidRDefault="007216AF" w:rsidP="00062B94">
      <w:pPr>
        <w:pStyle w:val="1Para"/>
        <w:spacing w:after="0"/>
      </w:pPr>
      <w:r>
        <w:rPr>
          <w:szCs w:val="22"/>
        </w:rPr>
        <w:t xml:space="preserve">As described in Chapter 1, Section 6.4, the weedy species that are sexually compatible with grain sorghum and present in south-east Queensland are </w:t>
      </w:r>
      <w:r>
        <w:rPr>
          <w:lang w:eastAsia="en-US"/>
        </w:rPr>
        <w:t>wild sorghum (</w:t>
      </w:r>
      <w:r>
        <w:rPr>
          <w:i/>
          <w:lang w:eastAsia="en-US"/>
        </w:rPr>
        <w:t>S.</w:t>
      </w:r>
      <w:r w:rsidRPr="006F2B1D">
        <w:rPr>
          <w:i/>
          <w:lang w:eastAsia="en-US"/>
        </w:rPr>
        <w:t xml:space="preserve"> bicolor</w:t>
      </w:r>
      <w:r>
        <w:rPr>
          <w:lang w:eastAsia="en-US"/>
        </w:rPr>
        <w:t xml:space="preserve"> subsp. </w:t>
      </w:r>
      <w:proofErr w:type="spellStart"/>
      <w:r w:rsidRPr="006F2B1D">
        <w:rPr>
          <w:i/>
          <w:lang w:eastAsia="en-US"/>
        </w:rPr>
        <w:t>arundinaceum</w:t>
      </w:r>
      <w:proofErr w:type="spellEnd"/>
      <w:r w:rsidRPr="007216AF">
        <w:rPr>
          <w:lang w:eastAsia="en-US"/>
        </w:rPr>
        <w:t>)</w:t>
      </w:r>
      <w:r>
        <w:rPr>
          <w:szCs w:val="22"/>
        </w:rPr>
        <w:t xml:space="preserve">, </w:t>
      </w:r>
      <w:r>
        <w:t>Johnson grass (</w:t>
      </w:r>
      <w:r w:rsidRPr="00B50508">
        <w:rPr>
          <w:i/>
        </w:rPr>
        <w:t xml:space="preserve">S. </w:t>
      </w:r>
      <w:proofErr w:type="spellStart"/>
      <w:r w:rsidRPr="00B50508">
        <w:rPr>
          <w:i/>
        </w:rPr>
        <w:t>halepense</w:t>
      </w:r>
      <w:proofErr w:type="spellEnd"/>
      <w:r>
        <w:t xml:space="preserve">), </w:t>
      </w:r>
      <w:proofErr w:type="spellStart"/>
      <w:r>
        <w:t>Colombus</w:t>
      </w:r>
      <w:proofErr w:type="spellEnd"/>
      <w:r>
        <w:t xml:space="preserve"> grass (</w:t>
      </w:r>
      <w:r w:rsidRPr="00B50508">
        <w:rPr>
          <w:i/>
        </w:rPr>
        <w:t xml:space="preserve">S. x </w:t>
      </w:r>
      <w:proofErr w:type="spellStart"/>
      <w:r w:rsidRPr="00B50508">
        <w:rPr>
          <w:i/>
        </w:rPr>
        <w:t>almum</w:t>
      </w:r>
      <w:proofErr w:type="spellEnd"/>
      <w:r>
        <w:t>) and perennial sorghum (</w:t>
      </w:r>
      <w:r w:rsidRPr="00CC49F2">
        <w:rPr>
          <w:i/>
        </w:rPr>
        <w:t>S. spp.</w:t>
      </w:r>
      <w:r>
        <w:t xml:space="preserve"> hybrid cv. Silk)</w:t>
      </w:r>
      <w:r w:rsidR="00FC4B3C" w:rsidRPr="00811604">
        <w:rPr>
          <w:szCs w:val="22"/>
        </w:rPr>
        <w:t xml:space="preserve">. </w:t>
      </w:r>
      <w:r w:rsidR="00C616AE">
        <w:rPr>
          <w:szCs w:val="22"/>
        </w:rPr>
        <w:t xml:space="preserve">Sorghum crops in Queensland </w:t>
      </w:r>
      <w:r w:rsidR="00AA3CBF">
        <w:rPr>
          <w:szCs w:val="22"/>
        </w:rPr>
        <w:t xml:space="preserve">can </w:t>
      </w:r>
      <w:r w:rsidR="00C616AE">
        <w:rPr>
          <w:szCs w:val="22"/>
        </w:rPr>
        <w:t>flower</w:t>
      </w:r>
      <w:r w:rsidR="00AA3CBF">
        <w:rPr>
          <w:szCs w:val="22"/>
        </w:rPr>
        <w:t xml:space="preserve"> at any time</w:t>
      </w:r>
      <w:r w:rsidR="00C616AE">
        <w:rPr>
          <w:szCs w:val="22"/>
        </w:rPr>
        <w:t xml:space="preserve"> in summer or early autumn</w:t>
      </w:r>
      <w:r w:rsidR="00AA3CBF">
        <w:rPr>
          <w:szCs w:val="22"/>
        </w:rPr>
        <w:t>, depending on planting dates</w:t>
      </w:r>
      <w:r w:rsidR="00C616AE">
        <w:rPr>
          <w:szCs w:val="22"/>
        </w:rPr>
        <w:t xml:space="preserve"> (</w:t>
      </w:r>
      <w:hyperlink r:id="rId43" w:history="1">
        <w:r w:rsidR="00C616AE" w:rsidRPr="00AA3CBF">
          <w:rPr>
            <w:rStyle w:val="Hyperlink"/>
            <w:szCs w:val="22"/>
          </w:rPr>
          <w:t>QDAF sorghum planting information</w:t>
        </w:r>
      </w:hyperlink>
      <w:r w:rsidR="00C616AE">
        <w:rPr>
          <w:szCs w:val="22"/>
        </w:rPr>
        <w:t>)</w:t>
      </w:r>
      <w:r>
        <w:rPr>
          <w:szCs w:val="22"/>
        </w:rPr>
        <w:t xml:space="preserve">. </w:t>
      </w:r>
      <w:r w:rsidR="00AA3CBF">
        <w:rPr>
          <w:szCs w:val="22"/>
        </w:rPr>
        <w:t xml:space="preserve">Wild sorghum, </w:t>
      </w:r>
      <w:r>
        <w:rPr>
          <w:szCs w:val="22"/>
        </w:rPr>
        <w:t xml:space="preserve">Johnson grass, </w:t>
      </w:r>
      <w:proofErr w:type="spellStart"/>
      <w:r>
        <w:rPr>
          <w:szCs w:val="22"/>
        </w:rPr>
        <w:t>Colombus</w:t>
      </w:r>
      <w:proofErr w:type="spellEnd"/>
      <w:r>
        <w:rPr>
          <w:szCs w:val="22"/>
        </w:rPr>
        <w:t xml:space="preserve"> grass and perennial ‘Silk’ sorghum all </w:t>
      </w:r>
      <w:r w:rsidR="00AA3CBF">
        <w:rPr>
          <w:szCs w:val="22"/>
        </w:rPr>
        <w:t>have flowering periods that overlap with the potential flowering period of cultivated sorghum</w:t>
      </w:r>
      <w:r w:rsidR="0061150A">
        <w:rPr>
          <w:szCs w:val="22"/>
        </w:rPr>
        <w:t xml:space="preserve"> </w:t>
      </w:r>
      <w:r w:rsidR="00DF2AAB">
        <w:rPr>
          <w:szCs w:val="22"/>
        </w:rPr>
        <w:fldChar w:fldCharType="begin"/>
      </w:r>
      <w:r w:rsidR="008D39F4">
        <w:rPr>
          <w:szCs w:val="22"/>
        </w:rPr>
        <w:instrText xml:space="preserve"> ADDIN REFMGR.CITE &lt;Refman&gt;&lt;Cite&gt;&lt;Author&gt;Parsons&lt;/Author&gt;&lt;Year&gt;2001&lt;/Year&gt;&lt;RecNum&gt;1816&lt;/RecNum&gt;&lt;IDText&gt;Noxious Weeds of Australia&lt;/IDText&gt;&lt;MDL Ref_Type="Book, Whole"&gt;&lt;Ref_Type&gt;Book, Whole&lt;/Ref_Type&gt;&lt;Ref_ID&gt;1816&lt;/Ref_ID&gt;&lt;Title_Primary&gt;Noxious Weeds of Australia&lt;/Title_Primary&gt;&lt;Authors_Primary&gt;Parsons,W.T.&lt;/Authors_Primary&gt;&lt;Authors_Primary&gt;Cuthbertson,E.G.&lt;/Authors_Primary&gt;&lt;Date_Primary&gt;2001&lt;/Date_Primary&gt;&lt;Keywords&gt;weeds&lt;/Keywords&gt;&lt;Keywords&gt;weed&lt;/Keywords&gt;&lt;Keywords&gt;AUSTRALIA&lt;/Keywords&gt;&lt;Reprint&gt;On Request 05/25/15&lt;/Reprint&gt;&lt;Volume&gt;2nd&lt;/Volume&gt;&lt;Pub_Place&gt;Collingwood, Victoria&lt;/Pub_Place&gt;&lt;Publisher&gt;CSIRO Publishing&lt;/Publisher&gt;&lt;ISSN_ISBN&gt;0 643 06514 8&lt;/ISSN_ISBN&gt;&lt;Availability&gt;Monitoring and Compliance Section library.  (BC 032)&lt;/Availability&gt;&lt;ZZ_WorkformID&gt;2&lt;/ZZ_WorkformID&gt;&lt;/MDL&gt;&lt;/Cite&gt;&lt;/Refman&gt;</w:instrText>
      </w:r>
      <w:r w:rsidR="00DF2AAB">
        <w:rPr>
          <w:szCs w:val="22"/>
        </w:rPr>
        <w:fldChar w:fldCharType="separate"/>
      </w:r>
      <w:r w:rsidR="00DF2AAB">
        <w:rPr>
          <w:noProof/>
          <w:szCs w:val="22"/>
        </w:rPr>
        <w:t>(Parsons &amp; Cuthbertson 2001)</w:t>
      </w:r>
      <w:r w:rsidR="00DF2AAB">
        <w:rPr>
          <w:szCs w:val="22"/>
        </w:rPr>
        <w:fldChar w:fldCharType="end"/>
      </w:r>
      <w:r w:rsidR="00AA3CBF">
        <w:rPr>
          <w:szCs w:val="22"/>
        </w:rPr>
        <w:t>(</w:t>
      </w:r>
      <w:hyperlink r:id="rId44" w:history="1">
        <w:r w:rsidR="00AA3CBF" w:rsidRPr="001B0901">
          <w:rPr>
            <w:rStyle w:val="Hyperlink"/>
            <w:szCs w:val="22"/>
          </w:rPr>
          <w:t xml:space="preserve">AusGrass2: Sorghum </w:t>
        </w:r>
        <w:proofErr w:type="spellStart"/>
        <w:r w:rsidR="00AA3CBF" w:rsidRPr="001B0901">
          <w:rPr>
            <w:rStyle w:val="Hyperlink"/>
            <w:szCs w:val="22"/>
          </w:rPr>
          <w:t>arundinaceum</w:t>
        </w:r>
        <w:proofErr w:type="spellEnd"/>
      </w:hyperlink>
      <w:r w:rsidR="00AA3CBF">
        <w:rPr>
          <w:szCs w:val="22"/>
        </w:rPr>
        <w:t>)</w:t>
      </w:r>
      <w:r>
        <w:rPr>
          <w:szCs w:val="22"/>
        </w:rPr>
        <w:t>, so could cross with the GM sorghum.</w:t>
      </w:r>
    </w:p>
    <w:p w:rsidR="00AA3CBF" w:rsidRDefault="00AA3CBF" w:rsidP="00062B94">
      <w:pPr>
        <w:pStyle w:val="1Para"/>
        <w:spacing w:after="0"/>
      </w:pPr>
      <w:r>
        <w:t>Wild sorghum (</w:t>
      </w:r>
      <w:r>
        <w:rPr>
          <w:i/>
          <w:lang w:eastAsia="en-US"/>
        </w:rPr>
        <w:t>S.</w:t>
      </w:r>
      <w:r w:rsidRPr="006F2B1D">
        <w:rPr>
          <w:i/>
          <w:lang w:eastAsia="en-US"/>
        </w:rPr>
        <w:t xml:space="preserve"> bicolor</w:t>
      </w:r>
      <w:r>
        <w:rPr>
          <w:lang w:eastAsia="en-US"/>
        </w:rPr>
        <w:t xml:space="preserve"> subsp. </w:t>
      </w:r>
      <w:proofErr w:type="spellStart"/>
      <w:r w:rsidRPr="006F2B1D">
        <w:rPr>
          <w:i/>
          <w:lang w:eastAsia="en-US"/>
        </w:rPr>
        <w:t>arundinaceum</w:t>
      </w:r>
      <w:proofErr w:type="spellEnd"/>
      <w:r w:rsidRPr="00004F64">
        <w:rPr>
          <w:lang w:eastAsia="en-US"/>
        </w:rPr>
        <w:t>)</w:t>
      </w:r>
      <w:r>
        <w:rPr>
          <w:lang w:eastAsia="en-US"/>
        </w:rPr>
        <w:t xml:space="preserve"> belongs to the same species as cultivated sorghum </w:t>
      </w:r>
      <w:r>
        <w:t>(</w:t>
      </w:r>
      <w:r>
        <w:rPr>
          <w:i/>
          <w:lang w:eastAsia="en-US"/>
        </w:rPr>
        <w:t>S.</w:t>
      </w:r>
      <w:r w:rsidRPr="006F2B1D">
        <w:rPr>
          <w:i/>
          <w:lang w:eastAsia="en-US"/>
        </w:rPr>
        <w:t xml:space="preserve"> bicolor</w:t>
      </w:r>
      <w:r>
        <w:rPr>
          <w:lang w:eastAsia="en-US"/>
        </w:rPr>
        <w:t xml:space="preserve"> subsp. </w:t>
      </w:r>
      <w:r>
        <w:rPr>
          <w:i/>
          <w:lang w:eastAsia="en-US"/>
        </w:rPr>
        <w:t>bicolor</w:t>
      </w:r>
      <w:r w:rsidRPr="00FF1F66">
        <w:rPr>
          <w:lang w:eastAsia="en-US"/>
        </w:rPr>
        <w:t>)</w:t>
      </w:r>
      <w:r>
        <w:rPr>
          <w:lang w:eastAsia="en-US"/>
        </w:rPr>
        <w:t>. The outcrossing potential between cultivated sorghum and wild sorghum is expected to be similar to the outcrossing potential</w:t>
      </w:r>
      <w:r w:rsidR="00560C0C">
        <w:rPr>
          <w:lang w:eastAsia="en-US"/>
        </w:rPr>
        <w:t>s</w:t>
      </w:r>
      <w:r>
        <w:rPr>
          <w:lang w:eastAsia="en-US"/>
        </w:rPr>
        <w:t xml:space="preserve"> between two types of cultivated sorghum or between cultivated sorghum and shattercane </w:t>
      </w:r>
      <w:r>
        <w:t>(</w:t>
      </w:r>
      <w:r>
        <w:rPr>
          <w:i/>
          <w:lang w:eastAsia="en-US"/>
        </w:rPr>
        <w:t>S.</w:t>
      </w:r>
      <w:r w:rsidRPr="006F2B1D">
        <w:rPr>
          <w:i/>
          <w:lang w:eastAsia="en-US"/>
        </w:rPr>
        <w:t xml:space="preserve"> bicolor</w:t>
      </w:r>
      <w:r>
        <w:rPr>
          <w:lang w:eastAsia="en-US"/>
        </w:rPr>
        <w:t xml:space="preserve"> subsp. </w:t>
      </w:r>
      <w:proofErr w:type="spellStart"/>
      <w:r>
        <w:rPr>
          <w:i/>
          <w:lang w:eastAsia="en-US"/>
        </w:rPr>
        <w:t>drummondi</w:t>
      </w:r>
      <w:r w:rsidR="00560C0C">
        <w:rPr>
          <w:i/>
          <w:lang w:eastAsia="en-US"/>
        </w:rPr>
        <w:t>i</w:t>
      </w:r>
      <w:proofErr w:type="spellEnd"/>
      <w:r w:rsidRPr="00FF1F66">
        <w:rPr>
          <w:lang w:eastAsia="en-US"/>
        </w:rPr>
        <w:t>)</w:t>
      </w:r>
      <w:r w:rsidR="00560C0C">
        <w:rPr>
          <w:lang w:eastAsia="en-US"/>
        </w:rPr>
        <w:t xml:space="preserve">, which are discussed in Risk Scenario 5. A study in Africa found evidence suggesting gene flow from cultivated sorghum to wild sorghum </w:t>
      </w:r>
      <w:r w:rsidR="00860E03">
        <w:rPr>
          <w:lang w:eastAsia="en-US"/>
        </w:rPr>
        <w:fldChar w:fldCharType="begin">
          <w:fldData xml:space="preserve">PFJlZm1hbj48Q2l0ZT48QXV0aG9yPlNhZ25hcmQ8L0F1dGhvcj48WWVhcj4yMDExPC9ZZWFyPjxS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</w:fldData>
        </w:fldChar>
      </w:r>
      <w:r w:rsidR="008D39F4">
        <w:rPr>
          <w:lang w:eastAsia="en-US"/>
        </w:rPr>
        <w:instrText xml:space="preserve"> ADDIN REFMGR.CITE </w:instrText>
      </w:r>
      <w:r w:rsidR="008D39F4">
        <w:rPr>
          <w:lang w:eastAsia="en-US"/>
        </w:rPr>
        <w:fldChar w:fldCharType="begin">
          <w:fldData xml:space="preserve">PFJlZm1hbj48Q2l0ZT48QXV0aG9yPlNhZ25hcmQ8L0F1dGhvcj48WWVhcj4yMDExPC9ZZWFyPjxS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</w:fldData>
        </w:fldChar>
      </w:r>
      <w:r w:rsidR="008D39F4">
        <w:rPr>
          <w:lang w:eastAsia="en-US"/>
        </w:rPr>
        <w:instrText xml:space="preserve"> ADDIN EN.CITE.DATA </w:instrText>
      </w:r>
      <w:r w:rsidR="008D39F4">
        <w:rPr>
          <w:lang w:eastAsia="en-US"/>
        </w:rPr>
      </w:r>
      <w:r w:rsidR="008D39F4">
        <w:rPr>
          <w:lang w:eastAsia="en-US"/>
        </w:rPr>
        <w:fldChar w:fldCharType="end"/>
      </w:r>
      <w:r w:rsidR="00860E03">
        <w:rPr>
          <w:lang w:eastAsia="en-US"/>
        </w:rPr>
      </w:r>
      <w:r w:rsidR="00860E03">
        <w:rPr>
          <w:lang w:eastAsia="en-US"/>
        </w:rPr>
        <w:fldChar w:fldCharType="separate"/>
      </w:r>
      <w:r w:rsidR="00860E03">
        <w:rPr>
          <w:noProof/>
          <w:lang w:eastAsia="en-US"/>
        </w:rPr>
        <w:t>(Sagnard et al. 2011)</w:t>
      </w:r>
      <w:r w:rsidR="00860E03">
        <w:rPr>
          <w:lang w:eastAsia="en-US"/>
        </w:rPr>
        <w:fldChar w:fldCharType="end"/>
      </w:r>
      <w:r w:rsidR="00560C0C">
        <w:rPr>
          <w:lang w:eastAsia="en-US"/>
        </w:rPr>
        <w:t xml:space="preserve">. </w:t>
      </w:r>
    </w:p>
    <w:p w:rsidR="00A054CB" w:rsidRDefault="0010756B" w:rsidP="00062B94">
      <w:pPr>
        <w:pStyle w:val="1Para"/>
        <w:spacing w:after="0"/>
      </w:pPr>
      <w:r>
        <w:t xml:space="preserve">Despite </w:t>
      </w:r>
      <w:proofErr w:type="spellStart"/>
      <w:r>
        <w:t>ploidy</w:t>
      </w:r>
      <w:proofErr w:type="spellEnd"/>
      <w:r>
        <w:t xml:space="preserve"> differences, hybridisation </w:t>
      </w:r>
      <w:r w:rsidR="006412CA">
        <w:t xml:space="preserve">occurs </w:t>
      </w:r>
      <w:r>
        <w:t xml:space="preserve">between grain sorghum and Johnson grass. </w:t>
      </w:r>
      <w:r w:rsidR="004B1FB7">
        <w:t xml:space="preserve">In a field study, </w:t>
      </w:r>
      <w:r w:rsidR="005E6507">
        <w:t>outcrossing between</w:t>
      </w:r>
      <w:r w:rsidR="004B1FB7">
        <w:t xml:space="preserve"> grain sorghum pollen donor field</w:t>
      </w:r>
      <w:r w:rsidR="005E6507">
        <w:t>s</w:t>
      </w:r>
      <w:r w:rsidR="004B1FB7">
        <w:t xml:space="preserve"> and Johnson grass plants occurred at an average rate of 1% at 100 m, which was the maximum distance tested</w:t>
      </w:r>
      <w:r w:rsidR="005E6507">
        <w:t xml:space="preserve"> </w:t>
      </w:r>
      <w:r w:rsidR="005E6507">
        <w:fldChar w:fldCharType="begin"/>
      </w:r>
      <w:r w:rsidR="008D39F4">
        <w:instrText xml:space="preserve"> ADDIN REFMGR.CITE &lt;Refman&gt;&lt;Cite&gt;&lt;Author&gt;Arriola&lt;/Author&gt;&lt;Year&gt;1996&lt;/Year&gt;&lt;RecNum&gt;17783&lt;/RecNum&gt;&lt;IDText&gt;Crop-to-weed gene flow in the genus Sorghum (Poaceae):  Spontaneous interspecific hybridization between Johnsongrass, Sorghum halepense, and crop sorghum, S. bicolor.&lt;/IDText&gt;&lt;MDL Ref_Type="Journal"&gt;&lt;Ref_Type&gt;Journal&lt;/Ref_Type&gt;&lt;Ref_ID&gt;17783&lt;/Ref_ID&gt;&lt;Title_Primary&gt;Crop-to-weed gene flow in the genus &lt;i&gt;Sorghum&lt;/i&gt; (Poaceae):  Spontaneous interspecific hybridization between Johnsongrass, &lt;i&gt;Sorghum halepense&lt;/i&gt;, and crop sorghum, &lt;i&gt;S. bicolor.&lt;/i&gt;&lt;/Title_Primary&gt;&lt;Authors_Primary&gt;Arriola,P.E.&lt;/Authors_Primary&gt;&lt;Authors_Primary&gt;Ellstrand,N.C.&lt;/Authors_Primary&gt;&lt;Date_Primary&gt;1996&lt;/Date_Primary&gt;&lt;Keywords&gt;GENE&lt;/Keywords&gt;&lt;Keywords&gt;gene flow&lt;/Keywords&gt;&lt;Keywords&gt;FLOW&lt;/Keywords&gt;&lt;Keywords&gt;sorghum&lt;/Keywords&gt;&lt;Keywords&gt;Poaceae&lt;/Keywords&gt;&lt;Keywords&gt;Interspecific hybridization&lt;/Keywords&gt;&lt;Keywords&gt;HYBRIDIZATION&lt;/Keywords&gt;&lt;Keywords&gt;and&lt;/Keywords&gt;&lt;Keywords&gt;CROP&lt;/Keywords&gt;&lt;Reprint&gt;In File&lt;/Reprint&gt;&lt;Start_Page&gt;1153&lt;/Start_Page&gt;&lt;End_Page&gt;1160&lt;/End_Page&gt;&lt;Periodical&gt;American Journal of Botany&lt;/Periodical&gt;&lt;Volume&gt;83&lt;/Volume&gt;&lt;Issue&gt;9&lt;/Issue&gt;&lt;Availability&gt;Yes&lt;/Availability&gt;&lt;Web_URL_Link1&gt;file://S:\CO\OGTR\EVAL\Eval Sections\Library\REFS\Sorghum\References Cited\Arriola &amp;amp; Ellstrand 1996 Sorghum crop-weed geneflow.pdf&lt;/Web_URL_Link1&gt;&lt;ZZ_JournalFull&gt;&lt;f name="System"&gt;American Journal of Botany&lt;/f&gt;&lt;/ZZ_JournalFull&gt;&lt;ZZ_JournalStdAbbrev&gt;&lt;f name="System"&gt;Am.J.Bot.&lt;/f&gt;&lt;/ZZ_JournalStdAbbrev&gt;&lt;ZZ_WorkformID&gt;1&lt;/ZZ_WorkformID&gt;&lt;/MDL&gt;&lt;/Cite&gt;&lt;/Refman&gt;</w:instrText>
      </w:r>
      <w:r w:rsidR="005E6507">
        <w:fldChar w:fldCharType="separate"/>
      </w:r>
      <w:r w:rsidR="005E6507">
        <w:rPr>
          <w:noProof/>
        </w:rPr>
        <w:t>(Arriola &amp; Ellstrand 1996)</w:t>
      </w:r>
      <w:r w:rsidR="005E6507">
        <w:fldChar w:fldCharType="end"/>
      </w:r>
      <w:r w:rsidR="004B1FB7">
        <w:t xml:space="preserve">. </w:t>
      </w:r>
      <w:r w:rsidR="002B2E05">
        <w:t xml:space="preserve">Some studies of first generation offspring found the hybrids had reduced fertility </w:t>
      </w:r>
      <w:r w:rsidR="00A803A0">
        <w:fldChar w:fldCharType="begin"/>
      </w:r>
      <w:r w:rsidR="008D39F4">
        <w:instrText xml:space="preserve"> ADDIN REFMGR.CITE &lt;Refman&gt;&lt;Cite&gt;&lt;Author&gt;Warwick&lt;/Author&gt;&lt;Year&gt;1983&lt;/Year&gt;&lt;RecNum&gt;20787&lt;/RecNum&gt;&lt;IDText&gt;The biology of Canadian weeds. 61 Sorghum halepense (L.) PERS.&lt;/IDText&gt;&lt;Prefix&gt;reviewed by &lt;/Prefix&gt;&lt;MDL Ref_Type="Journal"&gt;&lt;Ref_Type&gt;Journal&lt;/Ref_Type&gt;&lt;Ref_ID&gt;20787&lt;/Ref_ID&gt;&lt;Title_Primary&gt;The biology of Canadian weeds. 61 &lt;i&gt;Sorghum halepense&lt;/i&gt; (L.) PERS.&lt;/Title_Primary&gt;&lt;Authors_Primary&gt;Warwick,S.I.&lt;/Authors_Primary&gt;&lt;Authors_Primary&gt;Black,L.D.&lt;/Authors_Primary&gt;&lt;Date_Primary&gt;1983&lt;/Date_Primary&gt;&lt;Keywords&gt;Biology&lt;/Keywords&gt;&lt;Keywords&gt;of&lt;/Keywords&gt;&lt;Keywords&gt;weeds&lt;/Keywords&gt;&lt;Keywords&gt;weed&lt;/Keywords&gt;&lt;Keywords&gt;sorghum&lt;/Keywords&gt;&lt;Reprint&gt;In File&lt;/Reprint&gt;&lt;Start_Page&gt;997&lt;/Start_Page&gt;&lt;End_Page&gt;1014&lt;/End_Page&gt;&lt;Periodical&gt;Journal of Plant Science&lt;/Periodical&gt;&lt;Volume&gt;63&lt;/Volume&gt;&lt;Web_URL_Link1&gt;file://S:\CO\OGTR\EVAL\Eval Sections\Library\REFS\Sorghum\References Cited\Warwick and Black 1983 Canadian Weeds .pdf&lt;/Web_URL_Link1&gt;&lt;ZZ_JournalFull&gt;&lt;f name="System"&gt;Journal of Plant Science&lt;/f&gt;&lt;/ZZ_JournalFull&gt;&lt;ZZ_WorkformID&gt;1&lt;/ZZ_WorkformID&gt;&lt;/MDL&gt;&lt;/Cite&gt;&lt;/Refman&gt;</w:instrText>
      </w:r>
      <w:r w:rsidR="00A803A0">
        <w:fldChar w:fldCharType="separate"/>
      </w:r>
      <w:r w:rsidR="00780AF3">
        <w:rPr>
          <w:noProof/>
        </w:rPr>
        <w:t>(reviewed by Warwick &amp; Black 1983)</w:t>
      </w:r>
      <w:r w:rsidR="00A803A0">
        <w:fldChar w:fldCharType="end"/>
      </w:r>
      <w:r w:rsidR="002B2E05">
        <w:t>, but other studies found that hybrids had</w:t>
      </w:r>
      <w:r w:rsidR="006412CA">
        <w:t xml:space="preserve"> comparable vigour and reproductive ability to the weedy parent </w:t>
      </w:r>
      <w:r w:rsidR="00916A94">
        <w:fldChar w:fldCharType="begin">
          <w:fldData xml:space="preserve">PFJlZm1hbj48Q2l0ZT48QXV0aG9yPkFycmlvbGE8L0F1dGhvcj48WWVhcj4xOTk3PC9ZZWFyPjxS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</w:fldData>
        </w:fldChar>
      </w:r>
      <w:r w:rsidR="008D39F4">
        <w:instrText xml:space="preserve"> ADDIN REFMGR.CITE </w:instrText>
      </w:r>
      <w:r w:rsidR="008D39F4">
        <w:fldChar w:fldCharType="begin">
          <w:fldData xml:space="preserve">PFJlZm1hbj48Q2l0ZT48QXV0aG9yPkFycmlvbGE8L0F1dGhvcj48WWVhcj4xOTk3PC9ZZWFyPjxS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</w:fldData>
        </w:fldChar>
      </w:r>
      <w:r w:rsidR="008D39F4">
        <w:instrText xml:space="preserve"> ADDIN EN.CITE.DATA </w:instrText>
      </w:r>
      <w:r w:rsidR="008D39F4">
        <w:fldChar w:fldCharType="end"/>
      </w:r>
      <w:r w:rsidR="00916A94">
        <w:fldChar w:fldCharType="separate"/>
      </w:r>
      <w:r w:rsidR="006F2F12">
        <w:rPr>
          <w:noProof/>
        </w:rPr>
        <w:t>(Arriola &amp; Ellstrand 1997; Magomere et al. 2015)</w:t>
      </w:r>
      <w:r w:rsidR="00916A94">
        <w:fldChar w:fldCharType="end"/>
      </w:r>
      <w:r w:rsidR="00916A94">
        <w:t>.</w:t>
      </w:r>
      <w:r w:rsidR="004B1FB7">
        <w:t xml:space="preserve"> </w:t>
      </w:r>
      <w:r w:rsidR="00CA187C">
        <w:t xml:space="preserve">In the United States, a range of alleles originating from cultivated sorghum were found in Johnson grass populations, including weedy populations with no recent exposure to cultivated sorghum, suggesting occurrence of introgression events followed by dispersal </w:t>
      </w:r>
      <w:r w:rsidR="00752927">
        <w:fldChar w:fldCharType="begin"/>
      </w:r>
      <w:r w:rsidR="008D39F4">
        <w:instrText xml:space="preserve"> ADDIN REFMGR.CITE &lt;Refman&gt;&lt;Cite&gt;&lt;Author&gt;Morrell&lt;/Author&gt;&lt;Year&gt;2005&lt;/Year&gt;&lt;RecNum&gt;17779&lt;/RecNum&gt;&lt;IDText&gt;Crop-to-weed introgression has impacted allelic composition of johnsongrass populations with and without recent exposure to cultivated sorghum&lt;/IDText&gt;&lt;MDL Ref_Type="Journal"&gt;&lt;Ref_Type&gt;Journal&lt;/Ref_Type&gt;&lt;Ref_ID&gt;17779&lt;/Ref_ID&gt;&lt;Title_Primary&gt;Crop-to-weed introgression has impacted allelic composition of johnsongrass populations with and without recent exposure to cultivated sorghum&lt;/Title_Primary&gt;&lt;Authors_Primary&gt;Morrell,P.L.&lt;/Authors_Primary&gt;&lt;Authors_Primary&gt;Williams-Coplin,T.D&lt;/Authors_Primary&gt;&lt;Authors_Primary&gt;Lattu,A.L,&lt;/Authors_Primary&gt;&lt;Authors_Primary&gt;Bowers,J.E&lt;/Authors_Primary&gt;&lt;Authors_Primary&gt;Chandler,J.M.&lt;/Authors_Primary&gt;&lt;Authors_Primary&gt;Paterson,A.H.&lt;/Authors_Primary&gt;&lt;Date_Primary&gt;2005&lt;/Date_Primary&gt;&lt;Keywords&gt;INTROGRESSION&lt;/Keywords&gt;&lt;Keywords&gt;composition&lt;/Keywords&gt;&lt;Keywords&gt;of&lt;/Keywords&gt;&lt;Keywords&gt;POPULATIONS&lt;/Keywords&gt;&lt;Keywords&gt;POPULATION&lt;/Keywords&gt;&lt;Keywords&gt;and&lt;/Keywords&gt;&lt;Keywords&gt;exposure&lt;/Keywords&gt;&lt;Keywords&gt;sorghum&lt;/Keywords&gt;&lt;Reprint&gt;In File&lt;/Reprint&gt;&lt;Start_Page&gt;2143&lt;/Start_Page&gt;&lt;End_Page&gt;2154&lt;/End_Page&gt;&lt;Periodical&gt;Molecular Ecology&lt;/Periodical&gt;&lt;Volume&gt;14&lt;/Volume&gt;&lt;Web_URL_Link1&gt;file://S:\CO\OGTR\EVAL\Eval Sections\Library\REFS\Sorghum\References Cited\Morrell et al 2005 Crop-to-weed introgression impact allelic composition johnsongrass with &amp;amp; without recent exposure to cultivated sorghum.pdf&lt;/Web_URL_Link1&gt;&lt;ZZ_JournalFull&gt;&lt;f name="System"&gt;Molecular Ecology&lt;/f&gt;&lt;/ZZ_JournalFull&gt;&lt;ZZ_JournalStdAbbrev&gt;&lt;f name="System"&gt;Mol.Ecol.&lt;/f&gt;&lt;/ZZ_JournalStdAbbrev&gt;&lt;ZZ_WorkformID&gt;1&lt;/ZZ_WorkformID&gt;&lt;/MDL&gt;&lt;/Cite&gt;&lt;/Refman&gt;</w:instrText>
      </w:r>
      <w:r w:rsidR="00752927">
        <w:fldChar w:fldCharType="separate"/>
      </w:r>
      <w:r w:rsidR="00752927">
        <w:rPr>
          <w:noProof/>
        </w:rPr>
        <w:t>(Morrell et al. 2005)</w:t>
      </w:r>
      <w:r w:rsidR="00752927">
        <w:fldChar w:fldCharType="end"/>
      </w:r>
      <w:r w:rsidR="00CA187C">
        <w:t xml:space="preserve">. </w:t>
      </w:r>
    </w:p>
    <w:p w:rsidR="00752927" w:rsidRDefault="00752927" w:rsidP="00062B94">
      <w:pPr>
        <w:pStyle w:val="1Para"/>
        <w:spacing w:after="0"/>
      </w:pPr>
      <w:r>
        <w:lastRenderedPageBreak/>
        <w:t xml:space="preserve">Little information is available in the literature about the likelihood of outcrossing, and subsequent introgression of genes, between grain sorghum and </w:t>
      </w:r>
      <w:proofErr w:type="spellStart"/>
      <w:r>
        <w:t>Colombus</w:t>
      </w:r>
      <w:proofErr w:type="spellEnd"/>
      <w:r>
        <w:t xml:space="preserve"> grass or perennial ‘Silk’ sorghum. It is noted that </w:t>
      </w:r>
      <w:r w:rsidR="00720062">
        <w:t xml:space="preserve">neither </w:t>
      </w:r>
      <w:proofErr w:type="spellStart"/>
      <w:r w:rsidR="00720062">
        <w:t>Colombus</w:t>
      </w:r>
      <w:proofErr w:type="spellEnd"/>
      <w:r w:rsidR="00720062">
        <w:t xml:space="preserve"> grass nor perennial ‘Silk’ sorghum are separate species, but are genetically intermediate between </w:t>
      </w:r>
      <w:r w:rsidR="00720062" w:rsidRPr="00720062">
        <w:rPr>
          <w:i/>
        </w:rPr>
        <w:t xml:space="preserve">S. </w:t>
      </w:r>
      <w:proofErr w:type="spellStart"/>
      <w:r w:rsidR="00720062" w:rsidRPr="00720062">
        <w:rPr>
          <w:i/>
        </w:rPr>
        <w:t>halepense</w:t>
      </w:r>
      <w:proofErr w:type="spellEnd"/>
      <w:r w:rsidR="00720062">
        <w:t xml:space="preserve"> and </w:t>
      </w:r>
      <w:r w:rsidR="00720062" w:rsidRPr="00720062">
        <w:rPr>
          <w:i/>
        </w:rPr>
        <w:t>S. bicolor</w:t>
      </w:r>
      <w:r w:rsidR="002B3A1D">
        <w:rPr>
          <w:i/>
        </w:rPr>
        <w:t xml:space="preserve"> </w:t>
      </w:r>
      <w:r w:rsidR="007E3B0B">
        <w:fldChar w:fldCharType="begin"/>
      </w:r>
      <w:r w:rsidR="008D39F4">
        <w:instrText xml:space="preserve"> ADDIN REFMGR.CITE &lt;Refman&gt;&lt;Cite&gt;&lt;Author&gt;OGTR&lt;/Author&gt;&lt;Year&gt;2017&lt;/Year&gt;&lt;RecNum&gt;22097&lt;/RecNum&gt;&lt;IDText&gt;The biology of Sorghum bicolor (L.) Moench subsp. bicolor (Sorghum)&lt;/IDText&gt;&lt;MDL Ref_Type="Report"&gt;&lt;Ref_Type&gt;Report&lt;/Ref_Type&gt;&lt;Ref_ID&gt;22097&lt;/Ref_ID&gt;&lt;Title_Primary&gt;The biology of &lt;i&gt;Sorghum bicolor&lt;/i&gt; (L.) Moench subsp. &lt;i&gt;bicolor &lt;/i&gt;(Sorghum)&lt;/Title_Primary&gt;&lt;Authors_Primary&gt;OGTR&lt;/Authors_Primary&gt;&lt;Date_Primary&gt;2017&lt;/Date_Primary&gt;&lt;Keywords&gt;Biology&lt;/Keywords&gt;&lt;Keywords&gt;of&lt;/Keywords&gt;&lt;Keywords&gt;sorghum&lt;/Keywords&gt;&lt;Reprint&gt;Not in File&lt;/Reprint&gt;&lt;Pub_Place&gt;Canberra, Australia&lt;/Pub_Place&gt;&lt;Publisher&gt;Office of the Gene Technology Regulator&lt;/Publisher&gt;&lt;ZZ_WorkformID&gt;24&lt;/ZZ_WorkformID&gt;&lt;/MDL&gt;&lt;/Cite&gt;&lt;/Refman&gt;</w:instrText>
      </w:r>
      <w:r w:rsidR="007E3B0B">
        <w:fldChar w:fldCharType="separate"/>
      </w:r>
      <w:r w:rsidR="007E3B0B">
        <w:rPr>
          <w:noProof/>
        </w:rPr>
        <w:t>(OGTR 2017)</w:t>
      </w:r>
      <w:r w:rsidR="007E3B0B">
        <w:fldChar w:fldCharType="end"/>
      </w:r>
      <w:r w:rsidR="00720062">
        <w:t xml:space="preserve">. </w:t>
      </w:r>
      <w:r w:rsidR="00C8606D">
        <w:t>If outcrossing rates</w:t>
      </w:r>
      <w:r w:rsidR="00720062">
        <w:t xml:space="preserve"> </w:t>
      </w:r>
      <w:r w:rsidR="00C8606D">
        <w:t>are</w:t>
      </w:r>
      <w:r w:rsidR="00720062">
        <w:t xml:space="preserve"> </w:t>
      </w:r>
      <w:r w:rsidR="00FA046F">
        <w:t xml:space="preserve">also </w:t>
      </w:r>
      <w:r w:rsidR="00720062">
        <w:t>intermediate</w:t>
      </w:r>
      <w:r w:rsidR="002B3A1D">
        <w:t xml:space="preserve">, </w:t>
      </w:r>
      <w:r w:rsidR="00C8606D">
        <w:t>they would be lower</w:t>
      </w:r>
      <w:r w:rsidR="002B3A1D">
        <w:t xml:space="preserve"> than the outcrossing rate measured for </w:t>
      </w:r>
      <w:r w:rsidR="002B3A1D" w:rsidRPr="002B3A1D">
        <w:rPr>
          <w:i/>
        </w:rPr>
        <w:t>S.</w:t>
      </w:r>
      <w:r w:rsidR="00402C63">
        <w:rPr>
          <w:i/>
        </w:rPr>
        <w:t> </w:t>
      </w:r>
      <w:proofErr w:type="spellStart"/>
      <w:r w:rsidR="002B3A1D" w:rsidRPr="002B3A1D">
        <w:rPr>
          <w:i/>
        </w:rPr>
        <w:t>halepense</w:t>
      </w:r>
      <w:proofErr w:type="spellEnd"/>
      <w:r w:rsidR="002B2E05">
        <w:rPr>
          <w:i/>
        </w:rPr>
        <w:t xml:space="preserve"> </w:t>
      </w:r>
      <w:r w:rsidR="00FA046F" w:rsidRPr="00FA046F">
        <w:t>(above)</w:t>
      </w:r>
      <w:r w:rsidR="00FA046F">
        <w:rPr>
          <w:i/>
        </w:rPr>
        <w:t xml:space="preserve"> </w:t>
      </w:r>
      <w:r w:rsidR="002B2E05" w:rsidRPr="002B2E05">
        <w:t>and higher than the outcrossing rate measured for</w:t>
      </w:r>
      <w:r w:rsidR="002B2E05">
        <w:rPr>
          <w:i/>
        </w:rPr>
        <w:t xml:space="preserve"> S. bicolor</w:t>
      </w:r>
      <w:r w:rsidR="00FA046F">
        <w:rPr>
          <w:i/>
        </w:rPr>
        <w:t xml:space="preserve"> </w:t>
      </w:r>
      <w:r w:rsidR="00FA046F" w:rsidRPr="00FA046F">
        <w:t>(Risk Scenario 5)</w:t>
      </w:r>
      <w:r w:rsidR="002B3A1D" w:rsidRPr="00FA046F">
        <w:t>.</w:t>
      </w:r>
    </w:p>
    <w:p w:rsidR="002B3A1D" w:rsidRDefault="002B3A1D" w:rsidP="00062B94">
      <w:pPr>
        <w:pStyle w:val="1Para"/>
        <w:spacing w:after="0"/>
      </w:pPr>
      <w:r>
        <w:t xml:space="preserve">Outcrossing between the GM sorghum and weedy related species could occur either by </w:t>
      </w:r>
      <w:r w:rsidR="00943255">
        <w:t>pollen from the GMOs fertilising weeds</w:t>
      </w:r>
      <w:r w:rsidR="003B6E16">
        <w:t xml:space="preserve"> within or outside the trial site</w:t>
      </w:r>
      <w:r w:rsidR="00943255">
        <w:t xml:space="preserve">, or by pollen from weeds fertilising the GMOs. </w:t>
      </w:r>
      <w:r w:rsidR="00CD5BC7">
        <w:t>If pollen from the GM sorghum fertilised a weed, hybrid GM seeds growing on the weed could be widely dispersed.</w:t>
      </w:r>
      <w:r w:rsidR="0035084E">
        <w:t xml:space="preserve">  For instance, Johnson grass seeds shatter</w:t>
      </w:r>
      <w:r w:rsidR="00E85145">
        <w:t xml:space="preserve"> </w:t>
      </w:r>
      <w:r w:rsidR="00AC7020">
        <w:fldChar w:fldCharType="begin">
          <w:fldData xml:space="preserve">PFJlZm1hbj48Q2l0ZT48QXV0aG9yPlRhbmc8L0F1dGhvcj48WWVhcj4yMDEzPC9ZZWFyPjxSZWNO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==
</w:fldData>
        </w:fldChar>
      </w:r>
      <w:r w:rsidR="008D39F4">
        <w:instrText xml:space="preserve"> ADDIN REFMGR.CITE </w:instrText>
      </w:r>
      <w:r w:rsidR="008D39F4">
        <w:fldChar w:fldCharType="begin">
          <w:fldData xml:space="preserve">PFJlZm1hbj48Q2l0ZT48QXV0aG9yPlRhbmc8L0F1dGhvcj48WWVhcj4yMDEzPC9ZZWFyPjxSZWNO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==
</w:fldData>
        </w:fldChar>
      </w:r>
      <w:r w:rsidR="008D39F4">
        <w:instrText xml:space="preserve"> ADDIN EN.CITE.DATA </w:instrText>
      </w:r>
      <w:r w:rsidR="008D39F4">
        <w:fldChar w:fldCharType="end"/>
      </w:r>
      <w:r w:rsidR="00AC7020">
        <w:fldChar w:fldCharType="separate"/>
      </w:r>
      <w:r w:rsidR="00AC7020">
        <w:rPr>
          <w:noProof/>
        </w:rPr>
        <w:t>(Tang et al. 2013)</w:t>
      </w:r>
      <w:r w:rsidR="00AC7020">
        <w:fldChar w:fldCharType="end"/>
      </w:r>
      <w:r w:rsidR="0035084E">
        <w:t xml:space="preserve"> and are transported by wind, water, externally on animals and internally through animal digestive tracts</w:t>
      </w:r>
      <w:r w:rsidR="009C7818">
        <w:t xml:space="preserve"> </w:t>
      </w:r>
      <w:r w:rsidR="00AC7020">
        <w:fldChar w:fldCharType="begin"/>
      </w:r>
      <w:r w:rsidR="008D39F4">
        <w:instrText xml:space="preserve"> ADDIN REFMGR.CITE &lt;Refman&gt;&lt;Cite&gt;&lt;Author&gt;Parsons&lt;/Author&gt;&lt;Year&gt;2001&lt;/Year&gt;&lt;RecNum&gt;1816&lt;/RecNum&gt;&lt;IDText&gt;Noxious Weeds of Australia&lt;/IDText&gt;&lt;MDL Ref_Type="Book, Whole"&gt;&lt;Ref_Type&gt;Book, Whole&lt;/Ref_Type&gt;&lt;Ref_ID&gt;1816&lt;/Ref_ID&gt;&lt;Title_Primary&gt;Noxious Weeds of Australia&lt;/Title_Primary&gt;&lt;Authors_Primary&gt;Parsons,W.T.&lt;/Authors_Primary&gt;&lt;Authors_Primary&gt;Cuthbertson,E.G.&lt;/Authors_Primary&gt;&lt;Date_Primary&gt;2001&lt;/Date_Primary&gt;&lt;Keywords&gt;weeds&lt;/Keywords&gt;&lt;Keywords&gt;weed&lt;/Keywords&gt;&lt;Keywords&gt;AUSTRALIA&lt;/Keywords&gt;&lt;Reprint&gt;On Request 05/25/15&lt;/Reprint&gt;&lt;Volume&gt;2nd&lt;/Volume&gt;&lt;Pub_Place&gt;Collingwood, Victoria&lt;/Pub_Place&gt;&lt;Publisher&gt;CSIRO Publishing&lt;/Publisher&gt;&lt;ISSN_ISBN&gt;0 643 06514 8&lt;/ISSN_ISBN&gt;&lt;Availability&gt;Monitoring and Compliance Section library.  (BC 032)&lt;/Availability&gt;&lt;ZZ_WorkformID&gt;2&lt;/ZZ_WorkformID&gt;&lt;/MDL&gt;&lt;/Cite&gt;&lt;/Refman&gt;</w:instrText>
      </w:r>
      <w:r w:rsidR="00AC7020">
        <w:fldChar w:fldCharType="separate"/>
      </w:r>
      <w:r w:rsidR="00AC7020">
        <w:rPr>
          <w:noProof/>
        </w:rPr>
        <w:t>(Parsons &amp; Cuthbertson 2001)</w:t>
      </w:r>
      <w:r w:rsidR="00AC7020">
        <w:fldChar w:fldCharType="end"/>
      </w:r>
      <w:r w:rsidR="0035084E">
        <w:t xml:space="preserve">. </w:t>
      </w:r>
      <w:r w:rsidR="00CD5BC7">
        <w:t xml:space="preserve">If pollen from a weed fertilised a GMO, </w:t>
      </w:r>
      <w:r w:rsidR="0056792E">
        <w:t>h</w:t>
      </w:r>
      <w:r w:rsidR="0035084E">
        <w:t xml:space="preserve">ybrid seeds growing on </w:t>
      </w:r>
      <w:r w:rsidR="00CD5BC7">
        <w:t>the GM plant</w:t>
      </w:r>
      <w:r w:rsidR="0035084E">
        <w:t xml:space="preserve"> would have fewer dispersal routes, but </w:t>
      </w:r>
      <w:r w:rsidR="0056792E">
        <w:t xml:space="preserve">might not be controlled by the proposed measures to restrict GM seed persistence in the trial sites (Risk Scenario 3) due to high </w:t>
      </w:r>
      <w:r w:rsidR="00860E03">
        <w:t xml:space="preserve">Johnson grass </w:t>
      </w:r>
      <w:r w:rsidR="0056792E">
        <w:t>seed</w:t>
      </w:r>
      <w:r w:rsidR="009C7818">
        <w:t xml:space="preserve"> </w:t>
      </w:r>
      <w:r w:rsidR="0035084E">
        <w:t>dormancy</w:t>
      </w:r>
      <w:r w:rsidR="009C7818">
        <w:t xml:space="preserve"> </w:t>
      </w:r>
      <w:r w:rsidR="00AC7020">
        <w:t>and</w:t>
      </w:r>
      <w:r w:rsidR="002B2E05">
        <w:t xml:space="preserve"> production of</w:t>
      </w:r>
      <w:r w:rsidR="00AC7020">
        <w:t xml:space="preserve"> rhizomes that can</w:t>
      </w:r>
      <w:r w:rsidR="0056792E">
        <w:t xml:space="preserve"> regrow after an aboveground plant is destroyed </w:t>
      </w:r>
      <w:r w:rsidR="0056792E">
        <w:fldChar w:fldCharType="begin">
          <w:fldData xml:space="preserve">PFJlZm1hbj48Q2l0ZT48QXV0aG9yPkFycmlvbGE8L0F1dGhvcj48WWVhcj4xOTk3PC9ZZWFyPjxS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</w:fldData>
        </w:fldChar>
      </w:r>
      <w:r w:rsidR="008D39F4">
        <w:instrText xml:space="preserve"> ADDIN REFMGR.CITE </w:instrText>
      </w:r>
      <w:r w:rsidR="008D39F4">
        <w:fldChar w:fldCharType="begin">
          <w:fldData xml:space="preserve">PFJlZm1hbj48Q2l0ZT48QXV0aG9yPkFycmlvbGE8L0F1dGhvcj48WWVhcj4xOTk3PC9ZZWFyPjxS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</w:fldData>
        </w:fldChar>
      </w:r>
      <w:r w:rsidR="008D39F4">
        <w:instrText xml:space="preserve"> ADDIN EN.CITE.DATA </w:instrText>
      </w:r>
      <w:r w:rsidR="008D39F4">
        <w:fldChar w:fldCharType="end"/>
      </w:r>
      <w:r w:rsidR="0056792E">
        <w:fldChar w:fldCharType="separate"/>
      </w:r>
      <w:r w:rsidR="006F2F12">
        <w:rPr>
          <w:noProof/>
        </w:rPr>
        <w:t>(Arriola &amp; Ellstrand 1997; Magomere et al. 2015)</w:t>
      </w:r>
      <w:r w:rsidR="0056792E">
        <w:fldChar w:fldCharType="end"/>
      </w:r>
      <w:r w:rsidR="0056792E">
        <w:t>.</w:t>
      </w:r>
      <w:r w:rsidR="00AC7020">
        <w:t xml:space="preserve"> </w:t>
      </w:r>
    </w:p>
    <w:p w:rsidR="0056792E" w:rsidRDefault="0056792E" w:rsidP="0056792E">
      <w:pPr>
        <w:pStyle w:val="1Para"/>
      </w:pPr>
      <w:r>
        <w:t xml:space="preserve">The applicant has proposed two options to manage pollen flow to or from weedy related species (Chapter 1, Section 3.1). In Option A, a GM sorghum planting area would be surrounded by a 7.5 m pollen trap of non-GM sorghum, then a 200 m monitoring zone which would be inspected while the GM sorghum is flowering to destroy any sexually compatible plants. Based on the outcrossing information summarised above, it is </w:t>
      </w:r>
      <w:r w:rsidR="00402C63">
        <w:t>unlikely that this option would fully control</w:t>
      </w:r>
      <w:r>
        <w:t xml:space="preserve"> </w:t>
      </w:r>
      <w:r w:rsidR="002B2E05">
        <w:t xml:space="preserve">potential </w:t>
      </w:r>
      <w:r w:rsidR="00402C63">
        <w:t xml:space="preserve">outcrossing of the GMOs with </w:t>
      </w:r>
      <w:r w:rsidR="002B2E05">
        <w:t>weedy related species.</w:t>
      </w:r>
    </w:p>
    <w:p w:rsidR="00E16A2F" w:rsidRDefault="0056792E" w:rsidP="00E16A2F">
      <w:pPr>
        <w:pStyle w:val="1Para"/>
      </w:pPr>
      <w:r>
        <w:t xml:space="preserve">In Option B, the GM sorghum plants would be bagged during flowering to prevent pollen release, and in addition, the planting area would be surrounded by a 100 m monitoring zone which would be inspected while the GM sorghum is flowering to destroy any sexually compatible plants. This option would minimise </w:t>
      </w:r>
      <w:r w:rsidR="00402C63">
        <w:t xml:space="preserve">cross-pollination between the </w:t>
      </w:r>
      <w:r>
        <w:t xml:space="preserve">GMOs </w:t>
      </w:r>
      <w:r w:rsidR="00402C63">
        <w:t>and weedy related species</w:t>
      </w:r>
      <w:r>
        <w:t xml:space="preserve">. If Option B or </w:t>
      </w:r>
      <w:r w:rsidR="008F6713">
        <w:t xml:space="preserve">equally effective </w:t>
      </w:r>
      <w:r>
        <w:t xml:space="preserve">control measures (see Chapter 3, Section 3.1.1) are applied to all trial sites, this would minimise the potential for </w:t>
      </w:r>
      <w:r w:rsidR="00402C63">
        <w:t>outcrossing with weeds that are sexually compatible with sorghum.</w:t>
      </w:r>
      <w:r>
        <w:t xml:space="preserve"> </w:t>
      </w:r>
    </w:p>
    <w:p w:rsidR="00C8606D" w:rsidRDefault="00C8606D" w:rsidP="00C8606D">
      <w:pPr>
        <w:pStyle w:val="1Para"/>
      </w:pPr>
      <w:r>
        <w:t xml:space="preserve">As discussed in Risk Scenario 3, the GM traits for increased seed production or increased seed size could potentially marginally increase the invasiveness of the GM sorghum. </w:t>
      </w:r>
      <w:r w:rsidR="008F6713">
        <w:t>In the unlikely event that</w:t>
      </w:r>
      <w:r>
        <w:t xml:space="preserve"> the genetic elements conferring these traits introgressed into related weeds, this could potentially increase the invasiveness of the weeds at a similar level. In a worst case scenario, marginally increased weed invasiveness could have a cumulative effect over generations, causing a build-up of the weed population.</w:t>
      </w:r>
    </w:p>
    <w:p w:rsidR="00C8606D" w:rsidRPr="00811604" w:rsidRDefault="00C8606D" w:rsidP="00C8606D">
      <w:pPr>
        <w:pStyle w:val="1Para"/>
      </w:pPr>
      <w:r>
        <w:t>It is noted that the trait</w:t>
      </w:r>
      <w:r w:rsidR="003013D3">
        <w:t>s</w:t>
      </w:r>
      <w:r>
        <w:t xml:space="preserve"> of increased seed production </w:t>
      </w:r>
      <w:r w:rsidR="003013D3">
        <w:t xml:space="preserve">or increased seed size </w:t>
      </w:r>
      <w:r>
        <w:t xml:space="preserve">in the GM sorghum </w:t>
      </w:r>
      <w:r w:rsidR="003013D3">
        <w:t>are</w:t>
      </w:r>
      <w:r>
        <w:t xml:space="preserve"> conferred by either silencing or expressing </w:t>
      </w:r>
      <w:r w:rsidR="003013D3">
        <w:t>truncated versions</w:t>
      </w:r>
      <w:r>
        <w:t xml:space="preserve"> of native sorghum gene</w:t>
      </w:r>
      <w:r w:rsidR="003013D3">
        <w:t>s</w:t>
      </w:r>
      <w:r>
        <w:t>. Gene downregulation or truncation can occur by natural mutations, and if th</w:t>
      </w:r>
      <w:r w:rsidR="003013D3">
        <w:t>ese</w:t>
      </w:r>
      <w:r>
        <w:t xml:space="preserve"> type</w:t>
      </w:r>
      <w:r w:rsidR="003013D3">
        <w:t>s</w:t>
      </w:r>
      <w:r>
        <w:t xml:space="preserve"> of mutation</w:t>
      </w:r>
      <w:r w:rsidR="003013D3">
        <w:t>s</w:t>
      </w:r>
      <w:r>
        <w:t xml:space="preserve"> conferred substantive fitness advantages, </w:t>
      </w:r>
      <w:r w:rsidR="003013D3">
        <w:t>they</w:t>
      </w:r>
      <w:r>
        <w:t xml:space="preserve"> </w:t>
      </w:r>
      <w:r w:rsidR="00FA046F">
        <w:t>could have already</w:t>
      </w:r>
      <w:r>
        <w:t xml:space="preserve"> occurred and spread in sorghum-related weeds.</w:t>
      </w:r>
    </w:p>
    <w:p w:rsidR="001246B3" w:rsidRPr="00811604" w:rsidRDefault="001246B3" w:rsidP="005840C1">
      <w:pPr>
        <w:pStyle w:val="1Para"/>
        <w:keepNext/>
        <w:numPr>
          <w:ilvl w:val="0"/>
          <w:numId w:val="0"/>
        </w:numPr>
        <w:spacing w:before="240"/>
        <w:outlineLvl w:val="4"/>
        <w:rPr>
          <w:b/>
          <w:i/>
        </w:rPr>
      </w:pPr>
      <w:r w:rsidRPr="00811604">
        <w:rPr>
          <w:b/>
          <w:i/>
        </w:rPr>
        <w:t>Potential harm</w:t>
      </w:r>
      <w:r w:rsidR="0092757E" w:rsidRPr="00811604">
        <w:rPr>
          <w:b/>
          <w:i/>
        </w:rPr>
        <w:t>s</w:t>
      </w:r>
    </w:p>
    <w:p w:rsidR="00E16A2F" w:rsidRDefault="00013ABE" w:rsidP="00C8606D">
      <w:pPr>
        <w:pStyle w:val="1Para"/>
      </w:pPr>
      <w:r>
        <w:t xml:space="preserve">Non-GM </w:t>
      </w:r>
      <w:r w:rsidR="0075346F">
        <w:t>Johnson grass, Columbus grass and perennial ‘Silk’ sorghum are all declared noxious weeds</w:t>
      </w:r>
      <w:r w:rsidR="00112901">
        <w:t xml:space="preserve"> in NSW and Western Australia</w:t>
      </w:r>
      <w:r w:rsidR="0075346F">
        <w:t xml:space="preserve"> (</w:t>
      </w:r>
      <w:hyperlink r:id="rId45" w:history="1">
        <w:r w:rsidR="0075346F" w:rsidRPr="00B50508">
          <w:rPr>
            <w:rStyle w:val="Hyperlink"/>
          </w:rPr>
          <w:t>National weeds list</w:t>
        </w:r>
      </w:hyperlink>
      <w:r w:rsidR="0075346F">
        <w:t>)</w:t>
      </w:r>
      <w:r w:rsidR="00C8606D">
        <w:t xml:space="preserve"> and cause a number of harms in the environment.</w:t>
      </w:r>
      <w:r w:rsidR="008D39F4">
        <w:t xml:space="preserve"> Wild sorghum is not a declared noxious weed but is naturalised and known to be a major problem in some agricultural ecosystems in Queensland </w:t>
      </w:r>
      <w:r w:rsidR="008D39F4">
        <w:fldChar w:fldCharType="begin"/>
      </w:r>
      <w:r w:rsidR="008D39F4">
        <w:instrText xml:space="preserve"> ADDIN REFMGR.CITE &lt;Refman&gt;&lt;Cite&gt;&lt;Author&gt;Groves&lt;/Author&gt;&lt;Year&gt;2003&lt;/Year&gt;&lt;RecNum&gt;5320&lt;/RecNum&gt;&lt;IDText&gt;Weed categories for natural and agricultural ecosystem management&lt;/IDText&gt;&lt;MDL Ref_Type="Book, Whole"&gt;&lt;Ref_Type&gt;Book, Whole&lt;/Ref_Type&gt;&lt;Ref_ID&gt;5320&lt;/Ref_ID&gt;&lt;Title_Primary&gt;Weed categories for natural and agricultural ecosystem management&lt;/Title_Primary&gt;&lt;Authors_Primary&gt;Groves,R.H.&lt;/Authors_Primary&gt;&lt;Authors_Primary&gt;Hosking,J.R.&lt;/Authors_Primary&gt;&lt;Authors_Primary&gt;Batianoff,G.N.&lt;/Authors_Primary&gt;&lt;Authors_Primary&gt;Cooke,D.A.&lt;/Authors_Primary&gt;&lt;Authors_Primary&gt;Cowie,I.D.&lt;/Authors_Primary&gt;&lt;Authors_Primary&gt;Johnson,R.W.&lt;/Authors_Primary&gt;&lt;Authors_Primary&gt;Keighery,G.J.&lt;/Authors_Primary&gt;&lt;Authors_Primary&gt;Lepschi,B.J.&lt;/Authors_Primary&gt;&lt;Authors_Primary&gt;Mitchell,A.A.&lt;/Authors_Primary&gt;&lt;Authors_Primary&gt;Moerkerk,M.&lt;/Authors_Primary&gt;&lt;Authors_Primary&gt;Randall,R.P&lt;/Authors_Primary&gt;&lt;Authors_Primary&gt;Rozefelds,A.C.&lt;/Authors_Primary&gt;&lt;Authors_Primary&gt;Walsh,N.G.&lt;/Authors_Primary&gt;&lt;Authors_Primary&gt;Waterhouse,B.M.&lt;/Authors_Primary&gt;&lt;Date_Primary&gt;2003&lt;/Date_Primary&gt;&lt;Keywords&gt;weed&lt;/Keywords&gt;&lt;Keywords&gt;Ecosystem&lt;/Keywords&gt;&lt;Keywords&gt;management&lt;/Keywords&gt;&lt;Reprint&gt;On Request 05/20/15&lt;/Reprint&gt;&lt;Publisher&gt;Bureau of Rural Sciences, Canberra&lt;/Publisher&gt;&lt;ISSN_ISBN&gt;0 642 47534 2&lt;/ISSN_ISBN&gt;&lt;Web_URL&gt;&lt;u&gt;http://www.southwestnrm.org.au/sites/default/files/uploads/ihub/groves-rh-et-al-2004-weed-categories-natural-and-agricultural-ecosystem-management.pdf&lt;/u&gt;&lt;/Web_URL&gt;&lt;Web_URL_Link1&gt;&lt;u&gt;file://&lt;/u&gt;S:\CO\OGTR\&lt;u&gt;EVAL\Eval Sections\Library\REFS\5320 Groves 2003.pdf&lt;/u&gt;&lt;/Web_URL_Link1&gt;&lt;ZZ_WorkformID&gt;2&lt;/ZZ_WorkformID&gt;&lt;/MDL&gt;&lt;/Cite&gt;&lt;/Refman&gt;</w:instrText>
      </w:r>
      <w:r w:rsidR="008D39F4">
        <w:fldChar w:fldCharType="separate"/>
      </w:r>
      <w:r w:rsidR="008D39F4">
        <w:rPr>
          <w:noProof/>
        </w:rPr>
        <w:t>(Groves et al. 2003)</w:t>
      </w:r>
      <w:r w:rsidR="008D39F4">
        <w:fldChar w:fldCharType="end"/>
      </w:r>
      <w:r w:rsidR="008D39F4">
        <w:t>.</w:t>
      </w:r>
      <w:r w:rsidR="00CB571E">
        <w:t xml:space="preserve"> Johnson grass and Columbus grass weeds are difficult to control due to ready regeneration from rhizomes; perennial ‘Silk’ sorghum has less aggressive rhizomes and is easier to control </w:t>
      </w:r>
      <w:r w:rsidR="00780AF3">
        <w:fldChar w:fldCharType="begin"/>
      </w:r>
      <w:r w:rsidR="008D39F4">
        <w:instrText xml:space="preserve"> ADDIN REFMGR.CITE &lt;Refman&gt;&lt;Cite&gt;&lt;Author&gt;Parsons&lt;/Author&gt;&lt;Year&gt;2001&lt;/Year&gt;&lt;RecNum&gt;1816&lt;/RecNum&gt;&lt;IDText&gt;Noxious Weeds of Australia&lt;/IDText&gt;&lt;MDL Ref_Type="Book, Whole"&gt;&lt;Ref_Type&gt;Book, Whole&lt;/Ref_Type&gt;&lt;Ref_ID&gt;1816&lt;/Ref_ID&gt;&lt;Title_Primary&gt;Noxious Weeds of Australia&lt;/Title_Primary&gt;&lt;Authors_Primary&gt;Parsons,W.T.&lt;/Authors_Primary&gt;&lt;Authors_Primary&gt;Cuthbertson,E.G.&lt;/Authors_Primary&gt;&lt;Date_Primary&gt;2001&lt;/Date_Primary&gt;&lt;Keywords&gt;weeds&lt;/Keywords&gt;&lt;Keywords&gt;weed&lt;/Keywords&gt;&lt;Keywords&gt;AUSTRALIA&lt;/Keywords&gt;&lt;Reprint&gt;On Request 05/25/15&lt;/Reprint&gt;&lt;Volume&gt;2nd&lt;/Volume&gt;&lt;Pub_Place&gt;Collingwood, Victoria&lt;/Pub_Place&gt;&lt;Publisher&gt;CSIRO Publishing&lt;/Publisher&gt;&lt;ISSN_ISBN&gt;0 643 06514 8&lt;/ISSN_ISBN&gt;&lt;Availability&gt;Monitoring and Compliance Section library.  (BC 032)&lt;/Availability&gt;&lt;ZZ_WorkformID&gt;2&lt;/ZZ_WorkformID&gt;&lt;/MDL&gt;&lt;/Cite&gt;&lt;/Refman&gt;</w:instrText>
      </w:r>
      <w:r w:rsidR="00780AF3">
        <w:fldChar w:fldCharType="separate"/>
      </w:r>
      <w:r w:rsidR="00780AF3">
        <w:rPr>
          <w:noProof/>
        </w:rPr>
        <w:t>(Parsons &amp; Cuthbertson 2001)</w:t>
      </w:r>
      <w:r w:rsidR="00780AF3">
        <w:fldChar w:fldCharType="end"/>
      </w:r>
      <w:r w:rsidR="008D39F4">
        <w:t xml:space="preserve">; wild sorghum has no rhizomes </w:t>
      </w:r>
      <w:r w:rsidR="008D39F4">
        <w:rPr>
          <w:szCs w:val="22"/>
        </w:rPr>
        <w:t>(</w:t>
      </w:r>
      <w:hyperlink r:id="rId46" w:history="1">
        <w:r w:rsidR="008D39F4" w:rsidRPr="001B0901">
          <w:rPr>
            <w:rStyle w:val="Hyperlink"/>
            <w:szCs w:val="22"/>
          </w:rPr>
          <w:t xml:space="preserve">AusGrass2: Sorghum </w:t>
        </w:r>
        <w:proofErr w:type="spellStart"/>
        <w:r w:rsidR="008D39F4" w:rsidRPr="001B0901">
          <w:rPr>
            <w:rStyle w:val="Hyperlink"/>
            <w:szCs w:val="22"/>
          </w:rPr>
          <w:t>arundinaceum</w:t>
        </w:r>
        <w:proofErr w:type="spellEnd"/>
      </w:hyperlink>
      <w:r w:rsidR="008D39F4">
        <w:rPr>
          <w:szCs w:val="22"/>
        </w:rPr>
        <w:t>)</w:t>
      </w:r>
      <w:r w:rsidR="00CB571E">
        <w:t>.</w:t>
      </w:r>
    </w:p>
    <w:p w:rsidR="00C8606D" w:rsidRDefault="00013ABE" w:rsidP="00327714">
      <w:pPr>
        <w:pStyle w:val="1Para"/>
      </w:pPr>
      <w:r>
        <w:t xml:space="preserve">Johnson grass pollen has been shown to elicit allergenic sensitivity in people with grass pollen allergies in Brisbane </w:t>
      </w:r>
      <w:r>
        <w:fldChar w:fldCharType="begin">
          <w:fldData xml:space="preserve">PFJlZm1hbj48Q2l0ZT48QXV0aG9yPkRhdmllczwvQXV0aG9yPjxZZWFyPjIwMTI8L1llYXI+PFJl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</w:fldData>
        </w:fldChar>
      </w:r>
      <w:r w:rsidR="008D39F4">
        <w:instrText xml:space="preserve"> ADDIN REFMGR.CITE </w:instrText>
      </w:r>
      <w:r w:rsidR="008D39F4">
        <w:fldChar w:fldCharType="begin">
          <w:fldData xml:space="preserve">PFJlZm1hbj48Q2l0ZT48QXV0aG9yPkRhdmllczwvQXV0aG9yPjxZZWFyPjIwMTI8L1llYXI+PFJl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</w:fldData>
        </w:fldChar>
      </w:r>
      <w:r w:rsidR="008D39F4">
        <w:instrText xml:space="preserve"> ADDIN EN.CITE.DATA </w:instrText>
      </w:r>
      <w:r w:rsidR="008D39F4">
        <w:fldChar w:fldCharType="end"/>
      </w:r>
      <w:r>
        <w:fldChar w:fldCharType="separate"/>
      </w:r>
      <w:r>
        <w:rPr>
          <w:noProof/>
        </w:rPr>
        <w:t>(Davies et al. 2012)</w:t>
      </w:r>
      <w:r>
        <w:fldChar w:fldCharType="end"/>
      </w:r>
      <w:r>
        <w:t xml:space="preserve">. </w:t>
      </w:r>
      <w:r w:rsidR="00C8606D">
        <w:t xml:space="preserve"> </w:t>
      </w:r>
      <w:r w:rsidR="008D39F4">
        <w:t>The other sorghum weeds</w:t>
      </w:r>
      <w:r>
        <w:t xml:space="preserve"> are closely related to Johnson </w:t>
      </w:r>
      <w:r>
        <w:lastRenderedPageBreak/>
        <w:t xml:space="preserve">grass and may also have allergenic pollen. As discussed in Risk Scenario 1, the genetic modification silencing a </w:t>
      </w:r>
      <w:proofErr w:type="spellStart"/>
      <w:r>
        <w:t>foldase</w:t>
      </w:r>
      <w:proofErr w:type="spellEnd"/>
      <w:r>
        <w:t xml:space="preserve"> gene could possibly increase pollen allergenicity, including if this genetic element was introgressed into a weed. Al</w:t>
      </w:r>
      <w:r w:rsidR="00D55D02">
        <w:t>ternatively</w:t>
      </w:r>
      <w:r>
        <w:t>, if introgressed GM traits led to margina</w:t>
      </w:r>
      <w:r w:rsidR="00D55D02">
        <w:t>lly increased weed invasiveness</w:t>
      </w:r>
      <w:r>
        <w:t xml:space="preserve"> and higher weed populations, increased exposure of people to weed pollen could increase the severity of allergy symptoms.</w:t>
      </w:r>
    </w:p>
    <w:p w:rsidR="00D55D02" w:rsidRDefault="00887A3D" w:rsidP="0065650B">
      <w:pPr>
        <w:pStyle w:val="1Para"/>
      </w:pPr>
      <w:r>
        <w:t>Johnson grass, Columbus grass</w:t>
      </w:r>
      <w:r w:rsidR="008D39F4">
        <w:t>,</w:t>
      </w:r>
      <w:r>
        <w:t xml:space="preserve"> perennial ‘Silk’ sorghum </w:t>
      </w:r>
      <w:r w:rsidR="008D39F4">
        <w:t xml:space="preserve">and wild sorghum </w:t>
      </w:r>
      <w:r>
        <w:t>are all potentially toxic to livestock, particularly c</w:t>
      </w:r>
      <w:r w:rsidR="0065650B">
        <w:t xml:space="preserve">attle, due to production of </w:t>
      </w:r>
      <w:proofErr w:type="spellStart"/>
      <w:r w:rsidR="0065650B">
        <w:t>dhurrin</w:t>
      </w:r>
      <w:proofErr w:type="spellEnd"/>
      <w:r w:rsidR="0065650B">
        <w:t xml:space="preserve"> and nitrates</w:t>
      </w:r>
      <w:r>
        <w:t xml:space="preserve"> </w:t>
      </w:r>
      <w:r>
        <w:fldChar w:fldCharType="begin">
          <w:fldData xml:space="preserve">PFJlZm1hbj48Q2l0ZT48QXV0aG9yPlBhcnNvbnM8L0F1dGhvcj48WWVhcj4yMDAxPC9ZZWFyPjxS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</w:fldData>
        </w:fldChar>
      </w:r>
      <w:r w:rsidR="008D39F4">
        <w:instrText xml:space="preserve"> ADDIN REFMGR.CITE </w:instrText>
      </w:r>
      <w:r w:rsidR="008D39F4">
        <w:fldChar w:fldCharType="begin">
          <w:fldData xml:space="preserve">PFJlZm1hbj48Q2l0ZT48QXV0aG9yPlBhcnNvbnM8L0F1dGhvcj48WWVhcj4yMDAxPC9ZZWFyPjxS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</w:fldData>
        </w:fldChar>
      </w:r>
      <w:r w:rsidR="008D39F4">
        <w:instrText xml:space="preserve"> ADDIN EN.CITE.DATA </w:instrText>
      </w:r>
      <w:r w:rsidR="008D39F4">
        <w:fldChar w:fldCharType="end"/>
      </w:r>
      <w:r>
        <w:fldChar w:fldCharType="separate"/>
      </w:r>
      <w:r w:rsidR="008D39F4">
        <w:rPr>
          <w:noProof/>
        </w:rPr>
        <w:t>(Groves et al. 2003; Parsons &amp; Cuthbertson 2001)</w:t>
      </w:r>
      <w:r>
        <w:fldChar w:fldCharType="end"/>
      </w:r>
      <w:r>
        <w:t>.</w:t>
      </w:r>
      <w:r w:rsidR="0065650B">
        <w:t xml:space="preserve"> As discussed in Risk Scenario 2, there is uncertainty </w:t>
      </w:r>
      <w:r w:rsidR="0065650B" w:rsidRPr="0065650B">
        <w:t>regarding whether the genetic modifications could alter the levels of natural toxins</w:t>
      </w:r>
      <w:r w:rsidR="0065650B">
        <w:t xml:space="preserve"> in individual plants. If introgressed GM traits led to marginally increased weed invasiveness and higher weed populations, this could also increase the doses of natural toxins ingested by animals.</w:t>
      </w:r>
    </w:p>
    <w:p w:rsidR="0065650B" w:rsidRDefault="0065650B" w:rsidP="005A1CCC">
      <w:pPr>
        <w:pStyle w:val="1Para"/>
      </w:pPr>
      <w:r>
        <w:t xml:space="preserve">Johnson grass causes severe crop losses due to </w:t>
      </w:r>
      <w:r w:rsidR="00F57E55">
        <w:t xml:space="preserve">direct competition and </w:t>
      </w:r>
      <w:proofErr w:type="spellStart"/>
      <w:r w:rsidR="00F57E55">
        <w:t>allelopathic</w:t>
      </w:r>
      <w:proofErr w:type="spellEnd"/>
      <w:r w:rsidR="00F57E55">
        <w:t xml:space="preserve"> action.</w:t>
      </w:r>
      <w:r w:rsidR="005A1CCC">
        <w:t xml:space="preserve"> Columbus grass is less invasive but can compete with annual crops in high rainfall areas </w:t>
      </w:r>
      <w:r w:rsidR="005A1CCC">
        <w:fldChar w:fldCharType="begin"/>
      </w:r>
      <w:r w:rsidR="008D39F4">
        <w:instrText xml:space="preserve"> ADDIN REFMGR.CITE &lt;Refman&gt;&lt;Cite&gt;&lt;Author&gt;Parsons&lt;/Author&gt;&lt;Year&gt;2001&lt;/Year&gt;&lt;RecNum&gt;1816&lt;/RecNum&gt;&lt;IDText&gt;Noxious Weeds of Australia&lt;/IDText&gt;&lt;MDL Ref_Type="Book, Whole"&gt;&lt;Ref_Type&gt;Book, Whole&lt;/Ref_Type&gt;&lt;Ref_ID&gt;1816&lt;/Ref_ID&gt;&lt;Title_Primary&gt;Noxious Weeds of Australia&lt;/Title_Primary&gt;&lt;Authors_Primary&gt;Parsons,W.T.&lt;/Authors_Primary&gt;&lt;Authors_Primary&gt;Cuthbertson,E.G.&lt;/Authors_Primary&gt;&lt;Date_Primary&gt;2001&lt;/Date_Primary&gt;&lt;Keywords&gt;weeds&lt;/Keywords&gt;&lt;Keywords&gt;weed&lt;/Keywords&gt;&lt;Keywords&gt;AUSTRALIA&lt;/Keywords&gt;&lt;Reprint&gt;On Request 05/25/15&lt;/Reprint&gt;&lt;Volume&gt;2nd&lt;/Volume&gt;&lt;Pub_Place&gt;Collingwood, Victoria&lt;/Pub_Place&gt;&lt;Publisher&gt;CSIRO Publishing&lt;/Publisher&gt;&lt;ISSN_ISBN&gt;0 643 06514 8&lt;/ISSN_ISBN&gt;&lt;Availability&gt;Monitoring and Compliance Section library.  (BC 032)&lt;/Availability&gt;&lt;ZZ_WorkformID&gt;2&lt;/ZZ_WorkformID&gt;&lt;/MDL&gt;&lt;/Cite&gt;&lt;/Refman&gt;</w:instrText>
      </w:r>
      <w:r w:rsidR="005A1CCC">
        <w:fldChar w:fldCharType="separate"/>
      </w:r>
      <w:r w:rsidR="005A1CCC">
        <w:rPr>
          <w:noProof/>
        </w:rPr>
        <w:t>(Parsons &amp; Cuthbertson 2001)</w:t>
      </w:r>
      <w:r w:rsidR="005A1CCC">
        <w:fldChar w:fldCharType="end"/>
      </w:r>
      <w:r w:rsidR="005A1CCC">
        <w:t>.</w:t>
      </w:r>
      <w:r w:rsidR="00F57E55">
        <w:t xml:space="preserve"> </w:t>
      </w:r>
      <w:r w:rsidR="005A1CCC">
        <w:t xml:space="preserve">Johnson grass is considered a major problem and Columbus grass </w:t>
      </w:r>
      <w:r w:rsidR="00871ADB">
        <w:t xml:space="preserve">and wild sorghum are considered </w:t>
      </w:r>
      <w:r w:rsidR="005A1CCC">
        <w:t>minor problem</w:t>
      </w:r>
      <w:r w:rsidR="00871ADB">
        <w:t>s</w:t>
      </w:r>
      <w:r w:rsidR="005A1CCC">
        <w:t xml:space="preserve"> as weeds in natural ecosystems </w:t>
      </w:r>
      <w:r w:rsidR="005A1CCC">
        <w:fldChar w:fldCharType="begin"/>
      </w:r>
      <w:r w:rsidR="008D39F4">
        <w:instrText xml:space="preserve"> ADDIN REFMGR.CITE &lt;Refman&gt;&lt;Cite&gt;&lt;Author&gt;Groves&lt;/Author&gt;&lt;Year&gt;2003&lt;/Year&gt;&lt;RecNum&gt;5320&lt;/RecNum&gt;&lt;IDText&gt;Weed categories for natural and agricultural ecosystem management&lt;/IDText&gt;&lt;MDL Ref_Type="Book, Whole"&gt;&lt;Ref_Type&gt;Book, Whole&lt;/Ref_Type&gt;&lt;Ref_ID&gt;5320&lt;/Ref_ID&gt;&lt;Title_Primary&gt;Weed categories for natural and agricultural ecosystem management&lt;/Title_Primary&gt;&lt;Authors_Primary&gt;Groves,R.H.&lt;/Authors_Primary&gt;&lt;Authors_Primary&gt;Hosking,J.R.&lt;/Authors_Primary&gt;&lt;Authors_Primary&gt;Batianoff,G.N.&lt;/Authors_Primary&gt;&lt;Authors_Primary&gt;Cooke,D.A.&lt;/Authors_Primary&gt;&lt;Authors_Primary&gt;Cowie,I.D.&lt;/Authors_Primary&gt;&lt;Authors_Primary&gt;Johnson,R.W.&lt;/Authors_Primary&gt;&lt;Authors_Primary&gt;Keighery,G.J.&lt;/Authors_Primary&gt;&lt;Authors_Primary&gt;Lepschi,B.J.&lt;/Authors_Primary&gt;&lt;Authors_Primary&gt;Mitchell,A.A.&lt;/Authors_Primary&gt;&lt;Authors_Primary&gt;Moerkerk,M.&lt;/Authors_Primary&gt;&lt;Authors_Primary&gt;Randall,R.P&lt;/Authors_Primary&gt;&lt;Authors_Primary&gt;Rozefelds,A.C.&lt;/Authors_Primary&gt;&lt;Authors_Primary&gt;Walsh,N.G.&lt;/Authors_Primary&gt;&lt;Authors_Primary&gt;Waterhouse,B.M.&lt;/Authors_Primary&gt;&lt;Date_Primary&gt;2003&lt;/Date_Primary&gt;&lt;Keywords&gt;weed&lt;/Keywords&gt;&lt;Keywords&gt;Ecosystem&lt;/Keywords&gt;&lt;Keywords&gt;management&lt;/Keywords&gt;&lt;Reprint&gt;On Request 05/20/15&lt;/Reprint&gt;&lt;Publisher&gt;Bureau of Rural Sciences, Canberra&lt;/Publisher&gt;&lt;ISSN_ISBN&gt;0 642 47534 2&lt;/ISSN_ISBN&gt;&lt;Web_URL&gt;&lt;u&gt;http://www.southwestnrm.org.au/sites/default/files/uploads/ihub/groves-rh-et-al-2004-weed-categories-natural-and-agricultural-ecosystem-management.pdf&lt;/u&gt;&lt;/Web_URL&gt;&lt;Web_URL_Link1&gt;&lt;u&gt;file://&lt;/u&gt;S:\CO\OGTR\&lt;u&gt;EVAL\Eval Sections\Library\REFS\5320 Groves 2003.pdf&lt;/u&gt;&lt;/Web_URL_Link1&gt;&lt;ZZ_WorkformID&gt;2&lt;/ZZ_WorkformID&gt;&lt;/MDL&gt;&lt;/Cite&gt;&lt;/Refman&gt;</w:instrText>
      </w:r>
      <w:r w:rsidR="005A1CCC">
        <w:fldChar w:fldCharType="separate"/>
      </w:r>
      <w:r w:rsidR="005A1CCC">
        <w:rPr>
          <w:noProof/>
        </w:rPr>
        <w:t>(Groves et al. 2003)</w:t>
      </w:r>
      <w:r w:rsidR="005A1CCC">
        <w:fldChar w:fldCharType="end"/>
      </w:r>
      <w:r w:rsidR="005A1CCC">
        <w:t xml:space="preserve">. If introgressed GM traits led to marginally increased weed invasiveness, particularly in Johnson grass, this could reduce </w:t>
      </w:r>
      <w:r w:rsidR="005A1CCC" w:rsidRPr="005A1CCC">
        <w:t xml:space="preserve">establishment or yield of desirable </w:t>
      </w:r>
      <w:r w:rsidR="005A1CCC">
        <w:t>crops in agricultural areas or desirable native plants in natural ecosystems.</w:t>
      </w:r>
    </w:p>
    <w:p w:rsidR="005A1CCC" w:rsidRDefault="00CE5C60" w:rsidP="005A1CCC">
      <w:pPr>
        <w:pStyle w:val="1Para"/>
      </w:pPr>
      <w:r>
        <w:t xml:space="preserve">Johnson grass, Columbus grass and perennial ‘Silk’ sorghum </w:t>
      </w:r>
      <w:r w:rsidR="00871ADB">
        <w:t xml:space="preserve">are all known to </w:t>
      </w:r>
      <w:r>
        <w:t xml:space="preserve">harbour disease and insect pests that can damage sorghum, maize and sugarcane crops </w:t>
      </w:r>
      <w:r>
        <w:fldChar w:fldCharType="begin"/>
      </w:r>
      <w:r w:rsidR="008D39F4">
        <w:instrText xml:space="preserve"> ADDIN REFMGR.CITE &lt;Refman&gt;&lt;Cite&gt;&lt;Author&gt;Parsons&lt;/Author&gt;&lt;Year&gt;2001&lt;/Year&gt;&lt;RecNum&gt;1816&lt;/RecNum&gt;&lt;IDText&gt;Noxious Weeds of Australia&lt;/IDText&gt;&lt;MDL Ref_Type="Book, Whole"&gt;&lt;Ref_Type&gt;Book, Whole&lt;/Ref_Type&gt;&lt;Ref_ID&gt;1816&lt;/Ref_ID&gt;&lt;Title_Primary&gt;Noxious Weeds of Australia&lt;/Title_Primary&gt;&lt;Authors_Primary&gt;Parsons,W.T.&lt;/Authors_Primary&gt;&lt;Authors_Primary&gt;Cuthbertson,E.G.&lt;/Authors_Primary&gt;&lt;Date_Primary&gt;2001&lt;/Date_Primary&gt;&lt;Keywords&gt;weeds&lt;/Keywords&gt;&lt;Keywords&gt;weed&lt;/Keywords&gt;&lt;Keywords&gt;AUSTRALIA&lt;/Keywords&gt;&lt;Reprint&gt;On Request 05/25/15&lt;/Reprint&gt;&lt;Volume&gt;2nd&lt;/Volume&gt;&lt;Pub_Place&gt;Collingwood, Victoria&lt;/Pub_Place&gt;&lt;Publisher&gt;CSIRO Publishing&lt;/Publisher&gt;&lt;ISSN_ISBN&gt;0 643 06514 8&lt;/ISSN_ISBN&gt;&lt;Availability&gt;Monitoring and Compliance Section library.  (BC 032)&lt;/Availability&gt;&lt;ZZ_WorkformID&gt;2&lt;/ZZ_WorkformID&gt;&lt;/MDL&gt;&lt;/Cite&gt;&lt;/Refman&gt;</w:instrText>
      </w:r>
      <w:r>
        <w:fldChar w:fldCharType="separate"/>
      </w:r>
      <w:r>
        <w:rPr>
          <w:noProof/>
        </w:rPr>
        <w:t>(Parsons &amp; Cuthbertson 2001)</w:t>
      </w:r>
      <w:r>
        <w:fldChar w:fldCharType="end"/>
      </w:r>
      <w:r w:rsidR="00871ADB">
        <w:t>, and presumably wild sorghum could also be a host</w:t>
      </w:r>
      <w:r>
        <w:t xml:space="preserve">. </w:t>
      </w:r>
      <w:r w:rsidR="00E222BD">
        <w:t xml:space="preserve">As discussed in Risk Scenario 3, GM plants with improved grain quality </w:t>
      </w:r>
      <w:r w:rsidR="005F43F4">
        <w:t xml:space="preserve">or yield </w:t>
      </w:r>
      <w:r w:rsidR="00E222BD">
        <w:t>could possibly provide a better food source to pests or pathogens that attack grain, and thus carry a higher burden of pests or pathogens.</w:t>
      </w:r>
      <w:r w:rsidR="00E222BD" w:rsidRPr="00E222BD">
        <w:t xml:space="preserve"> </w:t>
      </w:r>
      <w:r w:rsidR="00E222BD">
        <w:t>If introgressed GM traits led to marginally increased weed invasiveness and higher weed populations, this could also increase the levels of pests or pathogens present in the environment.</w:t>
      </w:r>
    </w:p>
    <w:p w:rsidR="00E222BD" w:rsidRPr="00811604" w:rsidRDefault="00E222BD" w:rsidP="005A1CCC">
      <w:pPr>
        <w:pStyle w:val="1Para"/>
      </w:pPr>
      <w:r>
        <w:t xml:space="preserve">As roadside weeds, </w:t>
      </w:r>
      <w:r w:rsidR="00871ADB">
        <w:t xml:space="preserve">wild sorghum, </w:t>
      </w:r>
      <w:r>
        <w:t xml:space="preserve">Johnson grass, Columbus grass and perennial ‘Silk’ sorghum </w:t>
      </w:r>
      <w:r w:rsidR="006C5084">
        <w:t xml:space="preserve">can all restrict visibility around curves or corners, and </w:t>
      </w:r>
      <w:r w:rsidR="00871ADB">
        <w:t>all except Johnson grass</w:t>
      </w:r>
      <w:r w:rsidR="006C5084">
        <w:t xml:space="preserve"> are </w:t>
      </w:r>
      <w:r w:rsidR="00871ADB">
        <w:t xml:space="preserve">also </w:t>
      </w:r>
      <w:r w:rsidR="006C5084">
        <w:t xml:space="preserve">tall enough to obscure signage </w:t>
      </w:r>
      <w:r w:rsidR="006C5084">
        <w:fldChar w:fldCharType="begin"/>
      </w:r>
      <w:r w:rsidR="008D39F4">
        <w:instrText xml:space="preserve"> ADDIN REFMGR.CITE &lt;Refman&gt;&lt;Cite&gt;&lt;Author&gt;Parsons&lt;/Author&gt;&lt;Year&gt;2001&lt;/Year&gt;&lt;RecNum&gt;1816&lt;/RecNum&gt;&lt;IDText&gt;Noxious Weeds of Australia&lt;/IDText&gt;&lt;MDL Ref_Type="Book, Whole"&gt;&lt;Ref_Type&gt;Book, Whole&lt;/Ref_Type&gt;&lt;Ref_ID&gt;1816&lt;/Ref_ID&gt;&lt;Title_Primary&gt;Noxious Weeds of Australia&lt;/Title_Primary&gt;&lt;Authors_Primary&gt;Parsons,W.T.&lt;/Authors_Primary&gt;&lt;Authors_Primary&gt;Cuthbertson,E.G.&lt;/Authors_Primary&gt;&lt;Date_Primary&gt;2001&lt;/Date_Primary&gt;&lt;Keywords&gt;weeds&lt;/Keywords&gt;&lt;Keywords&gt;weed&lt;/Keywords&gt;&lt;Keywords&gt;AUSTRALIA&lt;/Keywords&gt;&lt;Reprint&gt;On Request 05/25/15&lt;/Reprint&gt;&lt;Volume&gt;2nd&lt;/Volume&gt;&lt;Pub_Place&gt;Collingwood, Victoria&lt;/Pub_Place&gt;&lt;Publisher&gt;CSIRO Publishing&lt;/Publisher&gt;&lt;ISSN_ISBN&gt;0 643 06514 8&lt;/ISSN_ISBN&gt;&lt;Availability&gt;Monitoring and Compliance Section library.  (BC 032)&lt;/Availability&gt;&lt;ZZ_WorkformID&gt;2&lt;/ZZ_WorkformID&gt;&lt;/MDL&gt;&lt;/Cite&gt;&lt;/Refman&gt;</w:instrText>
      </w:r>
      <w:r w:rsidR="006C5084">
        <w:fldChar w:fldCharType="separate"/>
      </w:r>
      <w:r w:rsidR="006C5084">
        <w:rPr>
          <w:noProof/>
        </w:rPr>
        <w:t>(Parsons &amp; Cuthbertson 2001)</w:t>
      </w:r>
      <w:r w:rsidR="006C5084">
        <w:fldChar w:fldCharType="end"/>
      </w:r>
      <w:r w:rsidR="00871ADB" w:rsidRPr="00871ADB">
        <w:rPr>
          <w:szCs w:val="22"/>
        </w:rPr>
        <w:t xml:space="preserve"> </w:t>
      </w:r>
      <w:r w:rsidR="00871ADB">
        <w:rPr>
          <w:szCs w:val="22"/>
        </w:rPr>
        <w:t>(</w:t>
      </w:r>
      <w:hyperlink r:id="rId47" w:history="1">
        <w:r w:rsidR="00871ADB" w:rsidRPr="001B0901">
          <w:rPr>
            <w:rStyle w:val="Hyperlink"/>
            <w:szCs w:val="22"/>
          </w:rPr>
          <w:t xml:space="preserve">AusGrass2: Sorghum </w:t>
        </w:r>
        <w:proofErr w:type="spellStart"/>
        <w:r w:rsidR="00871ADB" w:rsidRPr="001B0901">
          <w:rPr>
            <w:rStyle w:val="Hyperlink"/>
            <w:szCs w:val="22"/>
          </w:rPr>
          <w:t>arundinaceum</w:t>
        </w:r>
        <w:proofErr w:type="spellEnd"/>
      </w:hyperlink>
      <w:r w:rsidR="00871ADB">
        <w:rPr>
          <w:szCs w:val="22"/>
        </w:rPr>
        <w:t>)</w:t>
      </w:r>
      <w:r w:rsidR="006C5084">
        <w:t>. This makes the roads less usable and can pose a safety hazard to people. If introgressed GM traits led to marginally increased weed invasiveness and higher weed populations, this harm could become more common.</w:t>
      </w:r>
    </w:p>
    <w:bookmarkEnd w:id="227"/>
    <w:bookmarkEnd w:id="228"/>
    <w:p w:rsidR="00925FE4" w:rsidRPr="00811604" w:rsidRDefault="00925FE4" w:rsidP="003E7450">
      <w:pPr>
        <w:pStyle w:val="1Para"/>
        <w:numPr>
          <w:ilvl w:val="0"/>
          <w:numId w:val="0"/>
        </w:numPr>
      </w:pPr>
      <w:r w:rsidRPr="00811604">
        <w:rPr>
          <w:b/>
          <w:i/>
        </w:rPr>
        <w:t>Conclusion:</w:t>
      </w:r>
      <w:r w:rsidR="008372E8" w:rsidRPr="00811604">
        <w:rPr>
          <w:b/>
          <w:i/>
        </w:rPr>
        <w:t xml:space="preserve"> </w:t>
      </w:r>
      <w:r w:rsidR="007D1DD1" w:rsidRPr="00811604">
        <w:t xml:space="preserve">Risk scenario </w:t>
      </w:r>
      <w:r w:rsidR="00B732FE">
        <w:t>6</w:t>
      </w:r>
      <w:r w:rsidR="007D1DD1" w:rsidRPr="00811604">
        <w:t xml:space="preserve"> is</w:t>
      </w:r>
      <w:r w:rsidR="00D61375" w:rsidRPr="00811604">
        <w:t xml:space="preserve"> not identified as a substantive risk</w:t>
      </w:r>
      <w:r w:rsidR="007D1DD1" w:rsidRPr="00811604">
        <w:t xml:space="preserve"> </w:t>
      </w:r>
      <w:r w:rsidR="00F8277B" w:rsidRPr="00811604">
        <w:t xml:space="preserve">because </w:t>
      </w:r>
      <w:r w:rsidR="00B732FE" w:rsidRPr="00B732FE">
        <w:t>the proposed controls</w:t>
      </w:r>
      <w:r w:rsidR="008F6713">
        <w:t xml:space="preserve"> (</w:t>
      </w:r>
      <w:r w:rsidR="00E676AF">
        <w:t>bagging and a monitoring zone</w:t>
      </w:r>
      <w:r w:rsidR="008F6713">
        <w:t>)</w:t>
      </w:r>
      <w:r w:rsidR="00B732FE" w:rsidRPr="00B732FE">
        <w:t xml:space="preserve">, if applied to all trial sites, would minimise </w:t>
      </w:r>
      <w:r w:rsidR="00B732FE">
        <w:t>outcrossing</w:t>
      </w:r>
      <w:r w:rsidR="00B732FE" w:rsidRPr="00B732FE">
        <w:t xml:space="preserve"> </w:t>
      </w:r>
      <w:r w:rsidR="00B732FE">
        <w:t>with sexually compatible weeds</w:t>
      </w:r>
      <w:r w:rsidR="007D1DD1" w:rsidRPr="00811604">
        <w:t>.</w:t>
      </w:r>
    </w:p>
    <w:p w:rsidR="00CC558E" w:rsidRPr="00811604" w:rsidRDefault="00CC558E" w:rsidP="00E176CF">
      <w:pPr>
        <w:pStyle w:val="Style2"/>
      </w:pPr>
      <w:bookmarkStart w:id="231" w:name="_Toc488653836"/>
      <w:bookmarkEnd w:id="229"/>
      <w:r w:rsidRPr="00811604">
        <w:t>Uncertainty</w:t>
      </w:r>
      <w:bookmarkEnd w:id="231"/>
    </w:p>
    <w:p w:rsidR="008548DB" w:rsidRPr="00811604" w:rsidRDefault="008548DB" w:rsidP="008548DB">
      <w:pPr>
        <w:pStyle w:val="1Para"/>
        <w:tabs>
          <w:tab w:val="clear" w:pos="540"/>
        </w:tabs>
      </w:pPr>
      <w:r w:rsidRPr="00811604">
        <w:t xml:space="preserve">Uncertainty is an intrinsic </w:t>
      </w:r>
      <w:r w:rsidR="007A13BA" w:rsidRPr="00811604">
        <w:t xml:space="preserve">property </w:t>
      </w:r>
      <w:r w:rsidRPr="00811604">
        <w:t>of risk analysis</w:t>
      </w:r>
      <w:r w:rsidR="007A13BA" w:rsidRPr="00811604">
        <w:t xml:space="preserve"> and is present in all aspects of risk analysis</w:t>
      </w:r>
      <w:r w:rsidRPr="00811604">
        <w:rPr>
          <w:rStyle w:val="FootnoteReference"/>
        </w:rPr>
        <w:footnoteReference w:id="2"/>
      </w:r>
      <w:r w:rsidRPr="00811604">
        <w:t xml:space="preserve">. </w:t>
      </w:r>
    </w:p>
    <w:p w:rsidR="008548DB" w:rsidRPr="00811604" w:rsidRDefault="008548DB" w:rsidP="008548DB">
      <w:pPr>
        <w:pStyle w:val="1Para"/>
        <w:tabs>
          <w:tab w:val="clear" w:pos="540"/>
        </w:tabs>
      </w:pPr>
      <w:r w:rsidRPr="00811604">
        <w:t xml:space="preserve">There are several types of uncertainty in risk analysis </w:t>
      </w:r>
      <w:r w:rsidR="00E64F70" w:rsidRPr="00811604">
        <w:fldChar w:fldCharType="begin">
          <w:fldData xml:space="preserve">PFJlZm1hbj48Q2l0ZT48QXV0aG9yPkJhbW1lcjwvQXV0aG9yPjxZZWFyPjIwMDg8L1llYXI+PFJl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</w:fldData>
        </w:fldChar>
      </w:r>
      <w:r w:rsidR="008D39F4">
        <w:instrText xml:space="preserve"> ADDIN REFMGR.CITE </w:instrText>
      </w:r>
      <w:r w:rsidR="008D39F4">
        <w:fldChar w:fldCharType="begin">
          <w:fldData xml:space="preserve">PFJlZm1hbj48Q2l0ZT48QXV0aG9yPkJhbW1lcjwvQXV0aG9yPjxZZWFyPjIwMDg8L1llYXI+PFJl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</w:fldData>
        </w:fldChar>
      </w:r>
      <w:r w:rsidR="008D39F4">
        <w:instrText xml:space="preserve"> ADDIN EN.CITE.DATA </w:instrText>
      </w:r>
      <w:r w:rsidR="008D39F4">
        <w:fldChar w:fldCharType="end"/>
      </w:r>
      <w:r w:rsidR="00E64F70" w:rsidRPr="00811604">
        <w:fldChar w:fldCharType="separate"/>
      </w:r>
      <w:r w:rsidR="00E64F70" w:rsidRPr="00811604">
        <w:rPr>
          <w:noProof/>
        </w:rPr>
        <w:t>(Bammer &amp; Smithson 2008; Clark &amp; Brinkley 2001; Hayes 2004)</w:t>
      </w:r>
      <w:r w:rsidR="00E64F70" w:rsidRPr="00811604">
        <w:fldChar w:fldCharType="end"/>
      </w:r>
      <w:r w:rsidRPr="00811604">
        <w:t>. These include:</w:t>
      </w:r>
    </w:p>
    <w:p w:rsidR="008548DB" w:rsidRPr="00811604" w:rsidRDefault="008548DB" w:rsidP="0040623F">
      <w:pPr>
        <w:numPr>
          <w:ilvl w:val="0"/>
          <w:numId w:val="15"/>
        </w:numPr>
      </w:pPr>
      <w:r w:rsidRPr="00811604">
        <w:t>uncertainty about facts:</w:t>
      </w:r>
    </w:p>
    <w:p w:rsidR="008548DB" w:rsidRPr="00811604" w:rsidRDefault="008548DB" w:rsidP="008548DB">
      <w:pPr>
        <w:pStyle w:val="bulletlevel2"/>
        <w:ind w:hanging="351"/>
        <w:rPr>
          <w:lang w:val="en-AU"/>
        </w:rPr>
      </w:pPr>
      <w:r w:rsidRPr="00811604">
        <w:rPr>
          <w:lang w:val="en-AU"/>
        </w:rPr>
        <w:t>knowledge – data gaps, errors, small sample size, use of surrogate data</w:t>
      </w:r>
    </w:p>
    <w:p w:rsidR="008548DB" w:rsidRPr="00811604" w:rsidRDefault="008548DB" w:rsidP="008548DB">
      <w:pPr>
        <w:pStyle w:val="bulletlevel2"/>
        <w:ind w:hanging="351"/>
        <w:rPr>
          <w:lang w:val="en-AU"/>
        </w:rPr>
      </w:pPr>
      <w:r w:rsidRPr="00811604">
        <w:rPr>
          <w:lang w:val="en-AU"/>
        </w:rPr>
        <w:t>variability – inherent fluctuations or differences over time, space or group, associated with diversity and heterogeneity</w:t>
      </w:r>
    </w:p>
    <w:p w:rsidR="008548DB" w:rsidRPr="00811604" w:rsidRDefault="008548DB" w:rsidP="0040623F">
      <w:pPr>
        <w:numPr>
          <w:ilvl w:val="0"/>
          <w:numId w:val="15"/>
        </w:numPr>
      </w:pPr>
      <w:r w:rsidRPr="00811604">
        <w:t>uncertainty about ideas:</w:t>
      </w:r>
    </w:p>
    <w:p w:rsidR="008548DB" w:rsidRPr="00811604" w:rsidRDefault="008548DB" w:rsidP="008548DB">
      <w:pPr>
        <w:pStyle w:val="bulletlevel2"/>
        <w:ind w:hanging="351"/>
        <w:rPr>
          <w:lang w:val="en-AU"/>
        </w:rPr>
      </w:pPr>
      <w:r w:rsidRPr="00811604">
        <w:rPr>
          <w:lang w:val="en-AU"/>
        </w:rPr>
        <w:lastRenderedPageBreak/>
        <w:t>description – expression of ideas with symbols, language or models can be subject to vagueness, ambiguity, context dependence, indeterminacy or under-specificity</w:t>
      </w:r>
    </w:p>
    <w:p w:rsidR="008548DB" w:rsidRPr="00811604" w:rsidRDefault="008548DB" w:rsidP="008548DB">
      <w:pPr>
        <w:pStyle w:val="bulletlevel2"/>
        <w:ind w:hanging="351"/>
      </w:pPr>
      <w:proofErr w:type="gramStart"/>
      <w:r w:rsidRPr="00811604">
        <w:rPr>
          <w:lang w:val="en-AU"/>
        </w:rPr>
        <w:t>perception</w:t>
      </w:r>
      <w:proofErr w:type="gramEnd"/>
      <w:r w:rsidRPr="00811604">
        <w:rPr>
          <w:lang w:val="en-AU"/>
        </w:rPr>
        <w:t xml:space="preserve"> – processing and interpreting risk is shaped by our mental processes and social/cultural circumstances, which vary between individuals and over time.</w:t>
      </w:r>
    </w:p>
    <w:p w:rsidR="00803161" w:rsidRPr="00811604" w:rsidRDefault="00803161" w:rsidP="001A0CE0">
      <w:pPr>
        <w:pStyle w:val="1Para"/>
        <w:tabs>
          <w:tab w:val="clear" w:pos="540"/>
        </w:tabs>
      </w:pPr>
      <w:r w:rsidRPr="00811604">
        <w:t>Uncertainty is addressed by approaches such as balance of evidence, conservative assumptions, and applying risk management measures that reduce the potential for risk scenarios involving uncertainty to lead to harm. If there is residual uncertainty that is important to estimating the level of risk, the Regulator will take this uncertainty into account in making decisions.</w:t>
      </w:r>
    </w:p>
    <w:p w:rsidR="004F7DA1" w:rsidRPr="00811604" w:rsidRDefault="004F7DA1" w:rsidP="004F7DA1">
      <w:pPr>
        <w:pStyle w:val="1Para"/>
      </w:pPr>
      <w:r w:rsidRPr="00811604">
        <w:t>As field trials of GMOs are designed to gather data, there are generally data gaps when assessing the risks of a field trial application. However, field trial applications are required to be limited and controlled. Even if there is uncertainty about the characteristics of a GMO, limits and controls restrict exposure to the GMO, and thus decrease the likelihood of harm.</w:t>
      </w:r>
    </w:p>
    <w:p w:rsidR="00FE25D9" w:rsidRPr="00811604" w:rsidRDefault="00FE25D9" w:rsidP="001A0CE0">
      <w:pPr>
        <w:pStyle w:val="1Para"/>
        <w:tabs>
          <w:tab w:val="clear" w:pos="540"/>
        </w:tabs>
      </w:pPr>
      <w:r w:rsidRPr="00811604">
        <w:t xml:space="preserve">For DIR </w:t>
      </w:r>
      <w:r w:rsidR="001717F6" w:rsidRPr="00811604">
        <w:t>1</w:t>
      </w:r>
      <w:r w:rsidR="003963DF" w:rsidRPr="00811604">
        <w:t>5</w:t>
      </w:r>
      <w:r w:rsidR="00BA18A0">
        <w:t>3</w:t>
      </w:r>
      <w:r w:rsidRPr="00811604">
        <w:t>, uncertainty is noted particularly in relation to:</w:t>
      </w:r>
    </w:p>
    <w:p w:rsidR="008548DB" w:rsidRPr="00811604" w:rsidRDefault="008548DB" w:rsidP="007D0610">
      <w:pPr>
        <w:pStyle w:val="1Para"/>
        <w:numPr>
          <w:ilvl w:val="0"/>
          <w:numId w:val="10"/>
        </w:numPr>
        <w:tabs>
          <w:tab w:val="clear" w:pos="540"/>
          <w:tab w:val="clear" w:pos="644"/>
          <w:tab w:val="num" w:pos="709"/>
        </w:tabs>
        <w:spacing w:after="0"/>
        <w:ind w:left="709" w:hanging="425"/>
      </w:pPr>
      <w:r w:rsidRPr="00811604">
        <w:t xml:space="preserve">Potential </w:t>
      </w:r>
      <w:r w:rsidR="003963DF" w:rsidRPr="00811604">
        <w:t xml:space="preserve">for </w:t>
      </w:r>
      <w:r w:rsidR="003F03A9">
        <w:t>increased toxicity or allergenicity of the GM sorghum</w:t>
      </w:r>
    </w:p>
    <w:p w:rsidR="00FE25D9" w:rsidRPr="00811604" w:rsidRDefault="003963DF" w:rsidP="007D0610">
      <w:pPr>
        <w:pStyle w:val="1Para"/>
        <w:numPr>
          <w:ilvl w:val="0"/>
          <w:numId w:val="10"/>
        </w:numPr>
        <w:tabs>
          <w:tab w:val="clear" w:pos="540"/>
          <w:tab w:val="clear" w:pos="644"/>
          <w:tab w:val="num" w:pos="709"/>
        </w:tabs>
        <w:spacing w:after="0"/>
        <w:ind w:left="709" w:hanging="425"/>
      </w:pPr>
      <w:r w:rsidRPr="00811604">
        <w:t xml:space="preserve">Potential for </w:t>
      </w:r>
      <w:r w:rsidR="003F03A9">
        <w:t>the genetic modifications to increase plant invasiveness</w:t>
      </w:r>
    </w:p>
    <w:p w:rsidR="003F03A9" w:rsidRPr="00811604" w:rsidRDefault="003F03A9" w:rsidP="007D0610">
      <w:pPr>
        <w:pStyle w:val="1Para"/>
        <w:numPr>
          <w:ilvl w:val="0"/>
          <w:numId w:val="10"/>
        </w:numPr>
        <w:tabs>
          <w:tab w:val="clear" w:pos="540"/>
          <w:tab w:val="clear" w:pos="644"/>
          <w:tab w:val="num" w:pos="709"/>
        </w:tabs>
        <w:spacing w:after="0"/>
        <w:ind w:left="709" w:hanging="425"/>
      </w:pPr>
      <w:r>
        <w:t>Potential for dispersal of sorghum seeds by birds in Australia</w:t>
      </w:r>
    </w:p>
    <w:p w:rsidR="00FE25D9" w:rsidRPr="00811604" w:rsidRDefault="00D317DD" w:rsidP="00CA154D">
      <w:pPr>
        <w:pStyle w:val="1Para"/>
        <w:tabs>
          <w:tab w:val="clear" w:pos="540"/>
        </w:tabs>
      </w:pPr>
      <w:r w:rsidRPr="00811604">
        <w:t>Additional data, including information to address these uncertainties, may be required to assess possible future applications with reduced limits and controls, such as a larger scale trial or the commercial release of these GMOs.</w:t>
      </w:r>
    </w:p>
    <w:p w:rsidR="00FE25D9" w:rsidRPr="00811604" w:rsidRDefault="00FE25D9" w:rsidP="00FE25D9">
      <w:pPr>
        <w:pStyle w:val="1Para"/>
      </w:pPr>
      <w:r w:rsidRPr="00811604">
        <w:t xml:space="preserve">Chapter 3, </w:t>
      </w:r>
      <w:r w:rsidR="00FF3D87" w:rsidRPr="00811604">
        <w:t>S</w:t>
      </w:r>
      <w:r w:rsidRPr="00811604">
        <w:t>ection 4, discusses information that may be required for future release</w:t>
      </w:r>
      <w:r w:rsidR="000178FB" w:rsidRPr="00811604">
        <w:t>.</w:t>
      </w:r>
    </w:p>
    <w:p w:rsidR="000178FB" w:rsidRPr="00811604" w:rsidRDefault="000178FB" w:rsidP="00E176CF">
      <w:pPr>
        <w:pStyle w:val="Style2"/>
      </w:pPr>
      <w:bookmarkStart w:id="232" w:name="_Toc488653837"/>
      <w:r w:rsidRPr="00811604">
        <w:t xml:space="preserve">Risk </w:t>
      </w:r>
      <w:r w:rsidR="00113522">
        <w:t>e</w:t>
      </w:r>
      <w:r w:rsidRPr="00811604">
        <w:t>valuation</w:t>
      </w:r>
      <w:bookmarkEnd w:id="232"/>
    </w:p>
    <w:p w:rsidR="00071E99" w:rsidRPr="00811604" w:rsidRDefault="00071E99" w:rsidP="00071E99">
      <w:pPr>
        <w:pStyle w:val="1Para"/>
        <w:tabs>
          <w:tab w:val="clear" w:pos="540"/>
        </w:tabs>
      </w:pPr>
      <w:r w:rsidRPr="00811604">
        <w:rPr>
          <w:rFonts w:eastAsia="Times"/>
          <w:lang w:eastAsia="en-US"/>
        </w:rPr>
        <w:t>Risk is evaluated against the objective of protecting the health and safety of people and the environment to determine the level of concern and, subsequently, the need for controls to mitigate or reduce risk. Risk evaluation may also aid consideration of whether the proposed dealings should be authorised, need further assessment, or require collection of additional information.</w:t>
      </w:r>
    </w:p>
    <w:p w:rsidR="00071E99" w:rsidRPr="00811604" w:rsidRDefault="00071E99" w:rsidP="00071E99">
      <w:pPr>
        <w:pStyle w:val="1Para"/>
        <w:tabs>
          <w:tab w:val="clear" w:pos="540"/>
        </w:tabs>
        <w:rPr>
          <w:rFonts w:eastAsia="Times"/>
          <w:lang w:eastAsia="en-US"/>
        </w:rPr>
      </w:pPr>
      <w:r w:rsidRPr="00811604">
        <w:rPr>
          <w:rFonts w:eastAsia="Times"/>
          <w:lang w:eastAsia="en-US"/>
        </w:rPr>
        <w:t>Factors used to determine which risks need treatment may include:</w:t>
      </w:r>
    </w:p>
    <w:p w:rsidR="00071E99" w:rsidRPr="00811604" w:rsidRDefault="00071E99" w:rsidP="007D0610">
      <w:pPr>
        <w:pStyle w:val="bulletedRARMP2"/>
        <w:numPr>
          <w:ilvl w:val="0"/>
          <w:numId w:val="6"/>
        </w:numPr>
      </w:pPr>
      <w:r w:rsidRPr="00811604">
        <w:t>risk criteria</w:t>
      </w:r>
    </w:p>
    <w:p w:rsidR="00071E99" w:rsidRPr="00811604" w:rsidRDefault="00071E99" w:rsidP="007D0610">
      <w:pPr>
        <w:pStyle w:val="bulletedRARMP2"/>
        <w:numPr>
          <w:ilvl w:val="0"/>
          <w:numId w:val="6"/>
        </w:numPr>
      </w:pPr>
      <w:r w:rsidRPr="00811604">
        <w:t>level of risk</w:t>
      </w:r>
    </w:p>
    <w:p w:rsidR="00071E99" w:rsidRPr="00811604" w:rsidRDefault="00071E99" w:rsidP="007D0610">
      <w:pPr>
        <w:pStyle w:val="bulletedRARMP2"/>
        <w:numPr>
          <w:ilvl w:val="0"/>
          <w:numId w:val="6"/>
        </w:numPr>
      </w:pPr>
      <w:r w:rsidRPr="00811604">
        <w:t>uncertainty associated with risk characterisation</w:t>
      </w:r>
    </w:p>
    <w:p w:rsidR="00071E99" w:rsidRPr="00811604" w:rsidRDefault="00071E99" w:rsidP="007D0610">
      <w:pPr>
        <w:pStyle w:val="bulletedRARMP2"/>
        <w:numPr>
          <w:ilvl w:val="0"/>
          <w:numId w:val="6"/>
        </w:numPr>
      </w:pPr>
      <w:proofErr w:type="gramStart"/>
      <w:r w:rsidRPr="00811604">
        <w:t>interactions</w:t>
      </w:r>
      <w:proofErr w:type="gramEnd"/>
      <w:r w:rsidRPr="00811604">
        <w:t xml:space="preserve"> between substantive risks.</w:t>
      </w:r>
    </w:p>
    <w:p w:rsidR="00071E99" w:rsidRPr="00811604" w:rsidRDefault="0099580F" w:rsidP="00071E99">
      <w:pPr>
        <w:pStyle w:val="1Para"/>
        <w:tabs>
          <w:tab w:val="clear" w:pos="540"/>
        </w:tabs>
      </w:pPr>
      <w:r>
        <w:t>Six</w:t>
      </w:r>
      <w:r w:rsidR="00071E99" w:rsidRPr="00811604">
        <w:t xml:space="preserve"> risk scenarios were postulated whereby the proposed dealings might give rise to harm to people or the environment. </w:t>
      </w:r>
      <w:r w:rsidR="00CC390F" w:rsidRPr="00811604">
        <w:t xml:space="preserve">In the context of the </w:t>
      </w:r>
      <w:r w:rsidR="00D37E4F" w:rsidRPr="00811604">
        <w:t>limits and controls</w:t>
      </w:r>
      <w:r w:rsidR="00CC390F" w:rsidRPr="00811604">
        <w:t xml:space="preserve"> proposed by the applicant, and considering both the short and long term</w:t>
      </w:r>
      <w:r w:rsidR="00283588" w:rsidRPr="00811604">
        <w:t>,</w:t>
      </w:r>
      <w:r w:rsidR="00CC390F" w:rsidRPr="00811604">
        <w:t xml:space="preserve"> none of these scenarios were </w:t>
      </w:r>
      <w:r w:rsidR="00BF13D0" w:rsidRPr="00811604">
        <w:t>identified as substantive risks</w:t>
      </w:r>
      <w:r w:rsidR="00071E99" w:rsidRPr="00811604">
        <w:t xml:space="preserve">. The principal reasons for these conclusions are summarised in Table </w:t>
      </w:r>
      <w:r w:rsidR="00D7466F" w:rsidRPr="00811604">
        <w:t>2</w:t>
      </w:r>
      <w:r w:rsidR="00071E99" w:rsidRPr="00811604">
        <w:t xml:space="preserve"> and include:</w:t>
      </w:r>
    </w:p>
    <w:p w:rsidR="004B3A65" w:rsidRPr="00811604" w:rsidRDefault="004B3A65" w:rsidP="007D0610">
      <w:pPr>
        <w:pStyle w:val="bulletedRARMP2"/>
        <w:numPr>
          <w:ilvl w:val="0"/>
          <w:numId w:val="6"/>
        </w:numPr>
      </w:pPr>
      <w:r w:rsidRPr="00811604">
        <w:t>none of the GM plant material w</w:t>
      </w:r>
      <w:r w:rsidR="00D37E4F" w:rsidRPr="00811604">
        <w:t>ould</w:t>
      </w:r>
      <w:r w:rsidRPr="00811604">
        <w:t xml:space="preserve"> enter human food or animal feed</w:t>
      </w:r>
      <w:r w:rsidR="0099580F">
        <w:t>, except in a poultry feeding trial</w:t>
      </w:r>
    </w:p>
    <w:p w:rsidR="0099580F" w:rsidRDefault="0099580F" w:rsidP="0099580F">
      <w:pPr>
        <w:pStyle w:val="bulletedRARMP0"/>
      </w:pPr>
      <w:r>
        <w:t>no</w:t>
      </w:r>
      <w:r w:rsidRPr="0099580F">
        <w:t xml:space="preserve"> adverse health effects </w:t>
      </w:r>
      <w:r>
        <w:t>on</w:t>
      </w:r>
      <w:r w:rsidRPr="0099580F">
        <w:t xml:space="preserve"> people handling the GM plants in glasshouse trials </w:t>
      </w:r>
    </w:p>
    <w:p w:rsidR="0099580F" w:rsidRDefault="0099580F" w:rsidP="0099580F">
      <w:pPr>
        <w:pStyle w:val="bulletedRARMP0"/>
      </w:pPr>
      <w:r>
        <w:t>sorghum</w:t>
      </w:r>
      <w:r w:rsidRPr="0099580F">
        <w:t xml:space="preserve"> has limited ability to establish ongoing volunteer populations in the environment </w:t>
      </w:r>
    </w:p>
    <w:p w:rsidR="00105E3A" w:rsidRPr="00811604" w:rsidRDefault="00105E3A" w:rsidP="007D0610">
      <w:pPr>
        <w:pStyle w:val="bulletedRARMP2"/>
        <w:numPr>
          <w:ilvl w:val="0"/>
          <w:numId w:val="6"/>
        </w:numPr>
      </w:pPr>
      <w:r w:rsidRPr="00811604">
        <w:t>limits on the size</w:t>
      </w:r>
      <w:r w:rsidR="0099580F">
        <w:t xml:space="preserve"> and</w:t>
      </w:r>
      <w:r w:rsidRPr="00811604">
        <w:t xml:space="preserve"> duration of the </w:t>
      </w:r>
      <w:r w:rsidR="0099580F">
        <w:t>proposed release</w:t>
      </w:r>
    </w:p>
    <w:p w:rsidR="004B3A65" w:rsidRPr="00811604" w:rsidRDefault="004B3A65" w:rsidP="007D0610">
      <w:pPr>
        <w:pStyle w:val="bulletedRARMP2"/>
        <w:numPr>
          <w:ilvl w:val="0"/>
          <w:numId w:val="6"/>
        </w:numPr>
      </w:pPr>
      <w:proofErr w:type="gramStart"/>
      <w:r w:rsidRPr="00811604">
        <w:t>suitability</w:t>
      </w:r>
      <w:proofErr w:type="gramEnd"/>
      <w:r w:rsidRPr="00811604">
        <w:t xml:space="preserve"> of controls proposed by </w:t>
      </w:r>
      <w:r w:rsidR="0099580F">
        <w:t xml:space="preserve">the applicant </w:t>
      </w:r>
      <w:r w:rsidRPr="00811604">
        <w:t xml:space="preserve">to restrict the spread and persistence of the GM </w:t>
      </w:r>
      <w:r w:rsidR="0099580F">
        <w:t>sorghum</w:t>
      </w:r>
      <w:r w:rsidR="00D37E4F" w:rsidRPr="00811604">
        <w:t xml:space="preserve"> </w:t>
      </w:r>
      <w:r w:rsidRPr="00811604">
        <w:t>plants and their genetic material.</w:t>
      </w:r>
    </w:p>
    <w:p w:rsidR="000178FB" w:rsidRPr="00811604" w:rsidRDefault="000178FB" w:rsidP="000178FB">
      <w:pPr>
        <w:pStyle w:val="1Para"/>
      </w:pPr>
      <w:r w:rsidRPr="00811604">
        <w:t>Therefore, risk</w:t>
      </w:r>
      <w:r w:rsidR="006B139D" w:rsidRPr="00811604">
        <w:t>s</w:t>
      </w:r>
      <w:r w:rsidRPr="00811604">
        <w:t xml:space="preserve"> to the health and safety of people, or the environment, from the proposed release of the GM </w:t>
      </w:r>
      <w:r w:rsidR="0099580F">
        <w:t>sorghum</w:t>
      </w:r>
      <w:r w:rsidR="004B3A65" w:rsidRPr="00811604">
        <w:t xml:space="preserve"> </w:t>
      </w:r>
      <w:r w:rsidRPr="00811604">
        <w:t xml:space="preserve">plants into the environment </w:t>
      </w:r>
      <w:r w:rsidR="006B139D" w:rsidRPr="00811604">
        <w:t>are</w:t>
      </w:r>
      <w:r w:rsidRPr="00811604">
        <w:t xml:space="preserve"> considered to be </w:t>
      </w:r>
      <w:r w:rsidRPr="00811604">
        <w:rPr>
          <w:bCs/>
        </w:rPr>
        <w:t xml:space="preserve">negligible. </w:t>
      </w:r>
      <w:r w:rsidRPr="00811604">
        <w:t xml:space="preserve">The </w:t>
      </w:r>
      <w:r w:rsidRPr="00811604">
        <w:rPr>
          <w:i/>
        </w:rPr>
        <w:t xml:space="preserve">Risk </w:t>
      </w:r>
      <w:r w:rsidRPr="00811604">
        <w:rPr>
          <w:i/>
        </w:rPr>
        <w:lastRenderedPageBreak/>
        <w:t>Analysis Framework</w:t>
      </w:r>
      <w:r w:rsidR="00D37E4F" w:rsidRPr="00811604">
        <w:rPr>
          <w:i/>
        </w:rPr>
        <w:t xml:space="preserve"> </w:t>
      </w:r>
      <w:r w:rsidR="00D37E4F" w:rsidRPr="00811604">
        <w:rPr>
          <w:lang w:val="en"/>
        </w:rPr>
        <w:fldChar w:fldCharType="begin"/>
      </w:r>
      <w:r w:rsidR="008D39F4">
        <w:rPr>
          <w:lang w:val="en"/>
        </w:rPr>
        <w:instrText xml:space="preserve"> ADDIN REFMGR.CITE &lt;Refman&gt;&lt;Cite&gt;&lt;Author&gt;OGTR&lt;/Author&gt;&lt;Year&gt;2013&lt;/Year&gt;&lt;RecNum&gt;19708&lt;/RecNum&gt;&lt;IDText&gt;Risk Analysis Framework 2013&lt;/IDText&gt;&lt;MDL Ref_Type="Report"&gt;&lt;Ref_Type&gt;Report&lt;/Ref_Type&gt;&lt;Ref_ID&gt;19708&lt;/Ref_ID&gt;&lt;Title_Primary&gt;Risk Analysis Framework 2013&lt;/Title_Primary&gt;&lt;Authors_Primary&gt;OGTR&lt;/Authors_Primary&gt;&lt;Date_Primary&gt;2013/1/6&lt;/Date_Primary&gt;&lt;Keywords&gt;analysis&lt;/Keywords&gt;&lt;Keywords&gt;risk analysis&lt;/Keywords&gt;&lt;Reprint&gt;Not in File&lt;/Reprint&gt;&lt;Pub_Place&gt;Canberra&lt;/Pub_Place&gt;&lt;Publisher&gt;Australian Government Office of the Gene Technology Regulator&lt;/Publisher&gt;&lt;Web_URL&gt;&lt;u&gt;http://www.ogtr.gov.au/internet/ogtr/publishing.nsf/Content/riskassessments-1&lt;/u&gt;&lt;/Web_URL&gt;&lt;Web_URL_Link1&gt;file://S:\CO\OGTR\EVAL\Eval Sections\Scohort\RAF 2013\Pre-print final proof.PDF&lt;/Web_URL_Link1&gt;&lt;ZZ_WorkformID&gt;24&lt;/ZZ_WorkformID&gt;&lt;/MDL&gt;&lt;/Cite&gt;&lt;/Refman&gt;</w:instrText>
      </w:r>
      <w:r w:rsidR="00D37E4F" w:rsidRPr="00811604">
        <w:rPr>
          <w:lang w:val="en"/>
        </w:rPr>
        <w:fldChar w:fldCharType="separate"/>
      </w:r>
      <w:r w:rsidR="00D37E4F" w:rsidRPr="00811604">
        <w:rPr>
          <w:noProof/>
          <w:lang w:val="en"/>
        </w:rPr>
        <w:t>(OGTR 2013)</w:t>
      </w:r>
      <w:r w:rsidR="00D37E4F" w:rsidRPr="00811604">
        <w:rPr>
          <w:lang w:val="en"/>
        </w:rPr>
        <w:fldChar w:fldCharType="end"/>
      </w:r>
      <w:r w:rsidR="00D37E4F" w:rsidRPr="00811604">
        <w:rPr>
          <w:lang w:val="en"/>
        </w:rPr>
        <w:t>,</w:t>
      </w:r>
      <w:r w:rsidRPr="00811604">
        <w:t xml:space="preserve"> which guides the risk assessment and risk management process, defines negligible risks as </w:t>
      </w:r>
      <w:r w:rsidR="000D2599" w:rsidRPr="00811604">
        <w:t xml:space="preserve">risks of no discernible concern with </w:t>
      </w:r>
      <w:r w:rsidRPr="00811604">
        <w:t xml:space="preserve">no present need to invoke actions for mitigation. Therefore, no </w:t>
      </w:r>
      <w:r w:rsidR="00D37E4F" w:rsidRPr="00811604">
        <w:t xml:space="preserve">additional </w:t>
      </w:r>
      <w:r w:rsidRPr="00811604">
        <w:t>controls are required to treat these negligible risks. Hence,</w:t>
      </w:r>
      <w:r w:rsidRPr="00811604">
        <w:rPr>
          <w:bCs/>
        </w:rPr>
        <w:t xml:space="preserve"> </w:t>
      </w:r>
      <w:r w:rsidRPr="00811604">
        <w:t xml:space="preserve">the Regulator considers that the dealings involved in this proposed release </w:t>
      </w:r>
      <w:r w:rsidRPr="00811604">
        <w:rPr>
          <w:bCs/>
        </w:rPr>
        <w:t>do not pose a significant risk</w:t>
      </w:r>
      <w:r w:rsidRPr="00811604">
        <w:t xml:space="preserve"> to either people or the environment.</w:t>
      </w:r>
    </w:p>
    <w:p w:rsidR="00071E99" w:rsidRPr="00811604" w:rsidRDefault="00071E99" w:rsidP="00A42185">
      <w:pPr>
        <w:pStyle w:val="1Para"/>
        <w:numPr>
          <w:ilvl w:val="0"/>
          <w:numId w:val="0"/>
        </w:numPr>
        <w:sectPr w:rsidR="00071E99" w:rsidRPr="00811604" w:rsidSect="00823C6E">
          <w:headerReference w:type="even" r:id="rId48"/>
          <w:footerReference w:type="default" r:id="rId49"/>
          <w:headerReference w:type="first" r:id="rId50"/>
          <w:pgSz w:w="11906" w:h="16838" w:code="9"/>
          <w:pgMar w:top="1247" w:right="1361" w:bottom="1247" w:left="1361" w:header="680" w:footer="510" w:gutter="0"/>
          <w:cols w:space="708"/>
          <w:docGrid w:linePitch="360"/>
        </w:sectPr>
      </w:pPr>
    </w:p>
    <w:p w:rsidR="000178FB" w:rsidRPr="00811604" w:rsidRDefault="000178FB" w:rsidP="00E176CF">
      <w:pPr>
        <w:pStyle w:val="Style1"/>
      </w:pPr>
      <w:bookmarkStart w:id="233" w:name="_Toc488653838"/>
      <w:r w:rsidRPr="00811604">
        <w:lastRenderedPageBreak/>
        <w:t>Risk management plan</w:t>
      </w:r>
      <w:bookmarkEnd w:id="233"/>
    </w:p>
    <w:p w:rsidR="000178FB" w:rsidRPr="00811604" w:rsidRDefault="000178FB" w:rsidP="00E176CF">
      <w:pPr>
        <w:pStyle w:val="Style2"/>
      </w:pPr>
      <w:bookmarkStart w:id="234" w:name="_Toc488653839"/>
      <w:r w:rsidRPr="00811604">
        <w:t>Background</w:t>
      </w:r>
      <w:bookmarkEnd w:id="234"/>
    </w:p>
    <w:p w:rsidR="000178FB" w:rsidRPr="00811604" w:rsidRDefault="000178FB" w:rsidP="000178FB">
      <w:pPr>
        <w:pStyle w:val="1Para"/>
      </w:pPr>
      <w:r w:rsidRPr="00811604">
        <w:t xml:space="preserve">Risk management is used to protect the health and safety of people and to protect the environment by controlling or mitigating risk. The risk management plan </w:t>
      </w:r>
      <w:r w:rsidR="00CC390F" w:rsidRPr="00811604">
        <w:t>address</w:t>
      </w:r>
      <w:r w:rsidR="0034162A" w:rsidRPr="00811604">
        <w:t>es</w:t>
      </w:r>
      <w:r w:rsidR="00CC390F" w:rsidRPr="00811604">
        <w:t xml:space="preserve"> risks evaluated as requiring treatment and considers </w:t>
      </w:r>
      <w:r w:rsidR="00A94B93" w:rsidRPr="00811604">
        <w:t xml:space="preserve">limits and </w:t>
      </w:r>
      <w:r w:rsidRPr="00811604">
        <w:t xml:space="preserve">controls proposed by the applicant, </w:t>
      </w:r>
      <w:r w:rsidR="00CC390F" w:rsidRPr="00811604">
        <w:t>as well as</w:t>
      </w:r>
      <w:r w:rsidRPr="00811604">
        <w:t xml:space="preserve"> general risk management measures. The risk management plan informs the Regulator’s decision-making process and is given effect through licence conditions.</w:t>
      </w:r>
    </w:p>
    <w:p w:rsidR="00A42185" w:rsidRPr="00811604" w:rsidRDefault="00A42185" w:rsidP="00A42185">
      <w:pPr>
        <w:pStyle w:val="1Para"/>
      </w:pPr>
      <w:r w:rsidRPr="00811604">
        <w:t>Under section 56 of the Act, the Regulator must not issue a licence unless satisfied that any risks posed by the dealings proposed to be authorised by the licence are able to be managed in a way that protects the health and safety of people and the environment.</w:t>
      </w:r>
    </w:p>
    <w:p w:rsidR="00A42185" w:rsidRPr="00811604" w:rsidRDefault="00A42185" w:rsidP="00A42185">
      <w:pPr>
        <w:pStyle w:val="1Para"/>
      </w:pPr>
      <w:r w:rsidRPr="00811604">
        <w:t>All licences are subject to three 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rsidR="00E75BD0" w:rsidRPr="00811604" w:rsidRDefault="00A42185" w:rsidP="00E75BD0">
      <w:pPr>
        <w:pStyle w:val="1Para"/>
      </w:pPr>
      <w:r w:rsidRPr="00811604">
        <w:t>The licence is also subject to any conditions imposed by the Regulator. Examples of the matters to which conditions may relate are listed in section 62 of the Act. Licence conditions can be imposed to limit and control the scope of the dealings. In addition, the Regulator has extensive powers to monitor compliance with licence conditions under section 152 of the Act.</w:t>
      </w:r>
    </w:p>
    <w:p w:rsidR="00B37F52" w:rsidRPr="00811604" w:rsidRDefault="00B37F52" w:rsidP="00E176CF">
      <w:pPr>
        <w:pStyle w:val="Style2"/>
      </w:pPr>
      <w:bookmarkStart w:id="235" w:name="_Toc488653840"/>
      <w:r w:rsidRPr="00811604">
        <w:t>Risk treatment measures for substantive risks</w:t>
      </w:r>
      <w:bookmarkEnd w:id="235"/>
    </w:p>
    <w:p w:rsidR="00A42185" w:rsidRPr="00811604" w:rsidRDefault="00B95852" w:rsidP="00B37F52">
      <w:pPr>
        <w:pStyle w:val="1Para"/>
      </w:pPr>
      <w:r w:rsidRPr="00811604">
        <w:tab/>
      </w:r>
      <w:r w:rsidR="00A42185" w:rsidRPr="00811604">
        <w:t xml:space="preserve">The risk assessment of risk scenarios listed in Chapter 2 concluded that there are negligible risks to people and the environment from the proposed field trial of GM </w:t>
      </w:r>
      <w:r w:rsidR="00DA3D23">
        <w:t>sorghum</w:t>
      </w:r>
      <w:r w:rsidR="00A42185" w:rsidRPr="00811604">
        <w:t>. These risk scenarios were considered in the context of the scale of the proposed release (Chapter 1, Sec</w:t>
      </w:r>
      <w:r w:rsidR="00665585" w:rsidRPr="00811604">
        <w:t xml:space="preserve">tion </w:t>
      </w:r>
      <w:r w:rsidR="00665585" w:rsidRPr="00811604">
        <w:fldChar w:fldCharType="begin"/>
      </w:r>
      <w:r w:rsidR="00665585" w:rsidRPr="00811604">
        <w:instrText xml:space="preserve"> REF _Ref255555021 \n \h </w:instrText>
      </w:r>
      <w:r w:rsidR="00665585" w:rsidRPr="00811604">
        <w:fldChar w:fldCharType="separate"/>
      </w:r>
      <w:r w:rsidR="003B61A4">
        <w:t>3.1</w:t>
      </w:r>
      <w:r w:rsidR="00665585" w:rsidRPr="00811604">
        <w:fldChar w:fldCharType="end"/>
      </w:r>
      <w:r w:rsidR="00A42185" w:rsidRPr="00811604">
        <w:t xml:space="preserve">), the proposed containment measures (Chapter 1, Section </w:t>
      </w:r>
      <w:r w:rsidR="00665585" w:rsidRPr="00811604">
        <w:fldChar w:fldCharType="begin"/>
      </w:r>
      <w:r w:rsidR="00665585" w:rsidRPr="00811604">
        <w:instrText xml:space="preserve"> REF _Ref191268900 \n \h </w:instrText>
      </w:r>
      <w:r w:rsidR="00665585" w:rsidRPr="00811604">
        <w:fldChar w:fldCharType="separate"/>
      </w:r>
      <w:r w:rsidR="003B61A4">
        <w:t>3.2</w:t>
      </w:r>
      <w:r w:rsidR="00665585" w:rsidRPr="00811604">
        <w:fldChar w:fldCharType="end"/>
      </w:r>
      <w:r w:rsidR="00A42185" w:rsidRPr="00811604">
        <w:t>), and the receiving environment (Chapter 1</w:t>
      </w:r>
      <w:r w:rsidR="00890648" w:rsidRPr="00811604">
        <w:t xml:space="preserve">, </w:t>
      </w:r>
      <w:r w:rsidR="00665585" w:rsidRPr="00811604">
        <w:fldChar w:fldCharType="begin"/>
      </w:r>
      <w:r w:rsidR="00665585" w:rsidRPr="00811604">
        <w:instrText xml:space="preserve"> REF _Ref419284238 \n \h </w:instrText>
      </w:r>
      <w:r w:rsidR="00665585" w:rsidRPr="00811604">
        <w:fldChar w:fldCharType="separate"/>
      </w:r>
      <w:r w:rsidR="003B61A4">
        <w:t>Section 6</w:t>
      </w:r>
      <w:r w:rsidR="00665585" w:rsidRPr="00811604">
        <w:fldChar w:fldCharType="end"/>
      </w:r>
      <w:r w:rsidR="00A42185" w:rsidRPr="00811604">
        <w:t xml:space="preserve">), and considering both the short and the long term. </w:t>
      </w:r>
      <w:r w:rsidR="00890648" w:rsidRPr="00811604">
        <w:t xml:space="preserve">The risk evaluation concluded that no </w:t>
      </w:r>
      <w:r w:rsidR="00EB3156">
        <w:t>specific</w:t>
      </w:r>
      <w:r w:rsidR="00631A83" w:rsidRPr="00811604">
        <w:t xml:space="preserve"> risk treatment measures </w:t>
      </w:r>
      <w:r w:rsidR="00890648" w:rsidRPr="00811604">
        <w:t>are required</w:t>
      </w:r>
      <w:r w:rsidR="00A42185" w:rsidRPr="00811604">
        <w:t xml:space="preserve"> to treat these negligible risks.</w:t>
      </w:r>
      <w:r w:rsidR="00A91177" w:rsidRPr="00811604">
        <w:t xml:space="preserve"> Limits and controls proposed by the applicant and other general risk management measures are discussed below.</w:t>
      </w:r>
    </w:p>
    <w:p w:rsidR="00634A3E" w:rsidRPr="00811604" w:rsidRDefault="00634A3E" w:rsidP="00E176CF">
      <w:pPr>
        <w:pStyle w:val="Style2"/>
      </w:pPr>
      <w:bookmarkStart w:id="236" w:name="_Toc488653841"/>
      <w:r w:rsidRPr="00811604">
        <w:t>General risk management</w:t>
      </w:r>
      <w:bookmarkEnd w:id="236"/>
    </w:p>
    <w:p w:rsidR="00A42185" w:rsidRPr="00811604" w:rsidRDefault="00A42185" w:rsidP="00A42185">
      <w:pPr>
        <w:pStyle w:val="1Para"/>
      </w:pPr>
      <w:r w:rsidRPr="00811604">
        <w:t xml:space="preserve">The limits and controls proposed in the application were important in establishing the context for the risk assessment and in reaching the conclusion that the risks posed to people and the environment are negligible. Therefore, to maintain the risk context, licence conditions have been </w:t>
      </w:r>
      <w:r w:rsidR="00EB3156">
        <w:t>imposed</w:t>
      </w:r>
      <w:r w:rsidRPr="00811604">
        <w:t xml:space="preserve"> to limit the release to the proposed size, location</w:t>
      </w:r>
      <w:r w:rsidR="00DA3D23">
        <w:t>s</w:t>
      </w:r>
      <w:r w:rsidRPr="00811604">
        <w:t xml:space="preserve"> and duration, and to restrict the spread and persistence of the GMOs and their genetic material in the environment. </w:t>
      </w:r>
      <w:r w:rsidR="00EC222B" w:rsidRPr="00811604">
        <w:t xml:space="preserve">The conditions are </w:t>
      </w:r>
      <w:r w:rsidR="00333B84" w:rsidRPr="00811604">
        <w:t>discussed and summarised in this</w:t>
      </w:r>
      <w:r w:rsidR="004D788F" w:rsidRPr="00811604">
        <w:t xml:space="preserve"> Chapter and listed in </w:t>
      </w:r>
      <w:r w:rsidR="00EB3156">
        <w:t>full in the licence</w:t>
      </w:r>
      <w:r w:rsidR="004D788F" w:rsidRPr="00811604">
        <w:t>.</w:t>
      </w:r>
    </w:p>
    <w:p w:rsidR="00700774" w:rsidRPr="00811604" w:rsidRDefault="00185C31" w:rsidP="005F21C0">
      <w:pPr>
        <w:pStyle w:val="Style3"/>
      </w:pPr>
      <w:bookmarkStart w:id="237" w:name="_Toc488653842"/>
      <w:bookmarkStart w:id="238" w:name="_Ref191369310"/>
      <w:bookmarkStart w:id="239" w:name="_Ref258841340"/>
      <w:bookmarkStart w:id="240" w:name="_Ref190674059"/>
      <w:bookmarkStart w:id="241" w:name="_Ref190674068"/>
      <w:bookmarkEnd w:id="201"/>
      <w:r>
        <w:t>L</w:t>
      </w:r>
      <w:r w:rsidR="00700774" w:rsidRPr="00811604">
        <w:t>icence conditions to limit and control the release</w:t>
      </w:r>
      <w:bookmarkEnd w:id="237"/>
    </w:p>
    <w:p w:rsidR="00925FE4" w:rsidRPr="00811604" w:rsidRDefault="00B95852" w:rsidP="00E176CF">
      <w:pPr>
        <w:pStyle w:val="Quote"/>
        <w:numPr>
          <w:ilvl w:val="0"/>
          <w:numId w:val="0"/>
        </w:numPr>
      </w:pPr>
      <w:r w:rsidRPr="00811604">
        <w:t>3.1.1</w:t>
      </w:r>
      <w:r w:rsidRPr="00811604">
        <w:tab/>
      </w:r>
      <w:r w:rsidR="00925FE4" w:rsidRPr="00811604">
        <w:t xml:space="preserve">Consideration of limits and controls proposed by </w:t>
      </w:r>
      <w:bookmarkEnd w:id="238"/>
      <w:bookmarkEnd w:id="239"/>
      <w:r w:rsidR="009D25D0">
        <w:t xml:space="preserve">the University </w:t>
      </w:r>
      <w:proofErr w:type="gramStart"/>
      <w:r w:rsidR="009D25D0">
        <w:t>of</w:t>
      </w:r>
      <w:proofErr w:type="gramEnd"/>
      <w:r w:rsidR="009D25D0">
        <w:t xml:space="preserve"> Queensland (UQ)</w:t>
      </w:r>
    </w:p>
    <w:p w:rsidR="00925FE4" w:rsidRPr="00811604" w:rsidRDefault="00925FE4" w:rsidP="00565054">
      <w:pPr>
        <w:pStyle w:val="1Para"/>
      </w:pPr>
      <w:bookmarkStart w:id="242" w:name="_Ref194904872"/>
      <w:r w:rsidRPr="00811604">
        <w:t xml:space="preserve">Sections </w:t>
      </w:r>
      <w:r w:rsidR="00665585" w:rsidRPr="00811604">
        <w:fldChar w:fldCharType="begin"/>
      </w:r>
      <w:r w:rsidR="00665585" w:rsidRPr="00811604">
        <w:instrText xml:space="preserve"> REF _Ref255555021 \n \h </w:instrText>
      </w:r>
      <w:r w:rsidR="00665585" w:rsidRPr="00811604">
        <w:fldChar w:fldCharType="separate"/>
      </w:r>
      <w:r w:rsidR="003B61A4">
        <w:t>3.1</w:t>
      </w:r>
      <w:r w:rsidR="00665585" w:rsidRPr="00811604">
        <w:fldChar w:fldCharType="end"/>
      </w:r>
      <w:r w:rsidR="00C60287" w:rsidRPr="00811604">
        <w:t xml:space="preserve"> </w:t>
      </w:r>
      <w:r w:rsidRPr="00811604">
        <w:t xml:space="preserve">and </w:t>
      </w:r>
      <w:r w:rsidR="00665585" w:rsidRPr="00811604">
        <w:fldChar w:fldCharType="begin"/>
      </w:r>
      <w:r w:rsidR="00665585" w:rsidRPr="00811604">
        <w:instrText xml:space="preserve"> REF _Ref191268900 \n \h </w:instrText>
      </w:r>
      <w:r w:rsidR="00665585" w:rsidRPr="00811604">
        <w:fldChar w:fldCharType="separate"/>
      </w:r>
      <w:r w:rsidR="003B61A4">
        <w:t>3.2</w:t>
      </w:r>
      <w:r w:rsidR="00665585" w:rsidRPr="00811604">
        <w:fldChar w:fldCharType="end"/>
      </w:r>
      <w:r w:rsidR="00665585" w:rsidRPr="00811604">
        <w:t xml:space="preserve"> </w:t>
      </w:r>
      <w:r w:rsidRPr="00811604">
        <w:t xml:space="preserve">of Chapter 1 provide details of the limits and controls proposed by </w:t>
      </w:r>
      <w:r w:rsidR="009D25D0">
        <w:t>UQ</w:t>
      </w:r>
      <w:r w:rsidR="00333B84" w:rsidRPr="00811604">
        <w:t xml:space="preserve"> in the</w:t>
      </w:r>
      <w:r w:rsidRPr="00811604">
        <w:t xml:space="preserve"> application. These are </w:t>
      </w:r>
      <w:r w:rsidR="00D06DD7" w:rsidRPr="00811604">
        <w:t>taken into account</w:t>
      </w:r>
      <w:r w:rsidRPr="00811604">
        <w:t xml:space="preserve"> in the </w:t>
      </w:r>
      <w:r w:rsidR="009D25D0">
        <w:t>six</w:t>
      </w:r>
      <w:r w:rsidR="00736DBA" w:rsidRPr="00811604">
        <w:t xml:space="preserve"> </w:t>
      </w:r>
      <w:r w:rsidRPr="00811604">
        <w:t xml:space="preserve">risk scenarios </w:t>
      </w:r>
      <w:r w:rsidR="003B5CD7" w:rsidRPr="00811604">
        <w:t>postulated</w:t>
      </w:r>
      <w:r w:rsidRPr="00811604">
        <w:t xml:space="preserve"> for the proposed rel</w:t>
      </w:r>
      <w:r w:rsidR="00D06DD7" w:rsidRPr="00811604">
        <w:t>ease in Chapter 2. Many of the</w:t>
      </w:r>
      <w:r w:rsidRPr="00811604">
        <w:t xml:space="preserve"> proposed control measures are considered standard for GM crop trials and have been imposed by the Regulator in previous DIR licences. The appropriateness of these controls is considered further below.</w:t>
      </w:r>
    </w:p>
    <w:p w:rsidR="00925FE4" w:rsidRPr="00811604" w:rsidRDefault="004D788F" w:rsidP="00565054">
      <w:pPr>
        <w:pStyle w:val="1Para"/>
      </w:pPr>
      <w:r w:rsidRPr="00811604">
        <w:lastRenderedPageBreak/>
        <w:t>The applicant proposes that t</w:t>
      </w:r>
      <w:r w:rsidR="00976958" w:rsidRPr="00811604">
        <w:t xml:space="preserve">he duration of the field trial would be </w:t>
      </w:r>
      <w:r w:rsidR="00F222B0" w:rsidRPr="00811604">
        <w:t>limited</w:t>
      </w:r>
      <w:r w:rsidR="00976958" w:rsidRPr="00811604">
        <w:t xml:space="preserve"> to </w:t>
      </w:r>
      <w:r w:rsidR="00E34305">
        <w:t>three years</w:t>
      </w:r>
      <w:r w:rsidR="00976958" w:rsidRPr="00811604">
        <w:t xml:space="preserve">. </w:t>
      </w:r>
      <w:r w:rsidR="00E34305">
        <w:t>In the first year, t</w:t>
      </w:r>
      <w:r w:rsidR="00976958" w:rsidRPr="00811604">
        <w:t xml:space="preserve">he trial would be limited to a single site </w:t>
      </w:r>
      <w:r w:rsidR="00E34305">
        <w:t xml:space="preserve">with an area of up to 1 ha. In the second and third years the trial would be limited to up to four sites per year with a combined area of up to 5 ha per year. </w:t>
      </w:r>
      <w:r w:rsidR="00976958" w:rsidRPr="00811604">
        <w:t xml:space="preserve">The small size and </w:t>
      </w:r>
      <w:r w:rsidR="00E34305">
        <w:t xml:space="preserve">short </w:t>
      </w:r>
      <w:r w:rsidR="00976958" w:rsidRPr="00811604">
        <w:t xml:space="preserve">duration of the trial would limit the potential exposure of </w:t>
      </w:r>
      <w:r w:rsidR="00060446">
        <w:t>people</w:t>
      </w:r>
      <w:r w:rsidR="00976958" w:rsidRPr="00811604">
        <w:t xml:space="preserve"> and </w:t>
      </w:r>
      <w:r w:rsidR="00E34305">
        <w:t>desirable animals</w:t>
      </w:r>
      <w:r w:rsidR="00976958" w:rsidRPr="00811604">
        <w:t xml:space="preserve"> to the GMOs (risk scenario</w:t>
      </w:r>
      <w:r w:rsidR="00E34305">
        <w:t>s</w:t>
      </w:r>
      <w:r w:rsidR="00976958" w:rsidRPr="00811604">
        <w:t xml:space="preserve"> 1</w:t>
      </w:r>
      <w:r w:rsidR="00E34305">
        <w:t xml:space="preserve"> and 2</w:t>
      </w:r>
      <w:r w:rsidR="00976958" w:rsidRPr="00811604">
        <w:t>)</w:t>
      </w:r>
      <w:r w:rsidR="00A45876" w:rsidRPr="00811604">
        <w:t>.</w:t>
      </w:r>
    </w:p>
    <w:p w:rsidR="00976958" w:rsidRDefault="004D788F" w:rsidP="00976958">
      <w:pPr>
        <w:pStyle w:val="1Para"/>
      </w:pPr>
      <w:r w:rsidRPr="00811604">
        <w:t>The applicant proposes that o</w:t>
      </w:r>
      <w:r w:rsidR="00976958" w:rsidRPr="00811604">
        <w:t xml:space="preserve">nly </w:t>
      </w:r>
      <w:r w:rsidR="00F72C27" w:rsidRPr="00811604">
        <w:t xml:space="preserve">trained and </w:t>
      </w:r>
      <w:r w:rsidR="00976958" w:rsidRPr="00811604">
        <w:t xml:space="preserve">authorised </w:t>
      </w:r>
      <w:r w:rsidR="00E34305">
        <w:t>staff</w:t>
      </w:r>
      <w:r w:rsidR="00976958" w:rsidRPr="00811604">
        <w:t xml:space="preserve"> would be permitted to deal with the GMOs. </w:t>
      </w:r>
      <w:r w:rsidR="00E55811" w:rsidRPr="00811604">
        <w:t>Standard</w:t>
      </w:r>
      <w:r w:rsidR="00976958" w:rsidRPr="00811604">
        <w:t xml:space="preserve"> licence condition</w:t>
      </w:r>
      <w:r w:rsidR="00E55811" w:rsidRPr="00811604">
        <w:t>s require</w:t>
      </w:r>
      <w:r w:rsidR="00976958" w:rsidRPr="00811604">
        <w:t xml:space="preserve"> all people dealing with the GMOs to be informed of relevant licence conditions. These measures would limit the potential exposure of </w:t>
      </w:r>
      <w:r w:rsidR="00060446">
        <w:t>people</w:t>
      </w:r>
      <w:r w:rsidR="00976958" w:rsidRPr="00811604">
        <w:t xml:space="preserve"> to the GMOs (risk scenario 1).</w:t>
      </w:r>
      <w:r w:rsidR="00422E6D" w:rsidRPr="00811604">
        <w:t xml:space="preserve"> </w:t>
      </w:r>
    </w:p>
    <w:p w:rsidR="000E3D8D" w:rsidRDefault="00FD11DA" w:rsidP="000E3D8D">
      <w:pPr>
        <w:pStyle w:val="1Para"/>
      </w:pPr>
      <w:r w:rsidRPr="0029640E">
        <w:t>The applicant does not propose that any GM plant material would</w:t>
      </w:r>
      <w:r>
        <w:t xml:space="preserve"> enter the human food or animal</w:t>
      </w:r>
      <w:r w:rsidRPr="0029640E">
        <w:t xml:space="preserve"> feed supply</w:t>
      </w:r>
      <w:r>
        <w:t xml:space="preserve"> chain</w:t>
      </w:r>
      <w:r w:rsidRPr="0029640E">
        <w:t xml:space="preserve">, and the GM </w:t>
      </w:r>
      <w:r>
        <w:t>sorghum</w:t>
      </w:r>
      <w:r w:rsidRPr="0029640E">
        <w:t xml:space="preserve"> has not been assessed for food use by FSANZ. </w:t>
      </w:r>
      <w:r w:rsidR="008722AD">
        <w:t>The applicant does propose</w:t>
      </w:r>
      <w:r w:rsidRPr="0029640E">
        <w:t xml:space="preserve"> </w:t>
      </w:r>
      <w:r w:rsidR="008722AD">
        <w:t>to</w:t>
      </w:r>
      <w:r w:rsidRPr="0029640E">
        <w:t xml:space="preserve"> feed </w:t>
      </w:r>
      <w:r w:rsidR="008722AD">
        <w:t xml:space="preserve">a </w:t>
      </w:r>
      <w:r w:rsidRPr="0029640E">
        <w:t xml:space="preserve">non-viable </w:t>
      </w:r>
      <w:r w:rsidR="008722AD">
        <w:t>product</w:t>
      </w:r>
      <w:r>
        <w:t xml:space="preserve"> (</w:t>
      </w:r>
      <w:r w:rsidR="008722AD">
        <w:t>pellets</w:t>
      </w:r>
      <w:r>
        <w:t xml:space="preserve">) from </w:t>
      </w:r>
      <w:r w:rsidR="008722AD">
        <w:t xml:space="preserve">the </w:t>
      </w:r>
      <w:r>
        <w:t xml:space="preserve">GM </w:t>
      </w:r>
      <w:r w:rsidR="008722AD">
        <w:t>sorghum grown in this</w:t>
      </w:r>
      <w:r w:rsidRPr="0029640E">
        <w:t xml:space="preserve"> trial to </w:t>
      </w:r>
      <w:r w:rsidR="008722AD">
        <w:t>poultry</w:t>
      </w:r>
      <w:r w:rsidRPr="0029640E">
        <w:t xml:space="preserve"> under experimental conditions</w:t>
      </w:r>
      <w:r w:rsidR="008722AD">
        <w:t xml:space="preserve">, if approved by an </w:t>
      </w:r>
      <w:r>
        <w:t>A</w:t>
      </w:r>
      <w:r w:rsidRPr="0029640E">
        <w:t xml:space="preserve">nimal </w:t>
      </w:r>
      <w:r>
        <w:t>E</w:t>
      </w:r>
      <w:r w:rsidRPr="0029640E">
        <w:t xml:space="preserve">thics </w:t>
      </w:r>
      <w:r>
        <w:t>C</w:t>
      </w:r>
      <w:r w:rsidRPr="0029640E">
        <w:t xml:space="preserve">ommittee. </w:t>
      </w:r>
      <w:r w:rsidR="008722AD">
        <w:t>A licence condition prohibits</w:t>
      </w:r>
      <w:r w:rsidRPr="0029640E">
        <w:t xml:space="preserve"> </w:t>
      </w:r>
      <w:r>
        <w:t xml:space="preserve">the use of </w:t>
      </w:r>
      <w:r w:rsidR="008722AD">
        <w:t>GM plant material</w:t>
      </w:r>
      <w:r w:rsidRPr="0029640E">
        <w:t xml:space="preserve"> </w:t>
      </w:r>
      <w:r>
        <w:t>in</w:t>
      </w:r>
      <w:r w:rsidRPr="0029640E">
        <w:t xml:space="preserve"> human food or animal feed except as part of </w:t>
      </w:r>
      <w:r w:rsidR="008722AD">
        <w:t>a poultry feeding trial</w:t>
      </w:r>
      <w:r w:rsidRPr="0029640E">
        <w:t xml:space="preserve">. Additionally, animal experiments must have approval from </w:t>
      </w:r>
      <w:r w:rsidR="008722AD">
        <w:t xml:space="preserve">an </w:t>
      </w:r>
      <w:r w:rsidR="008722AD" w:rsidRPr="008722AD">
        <w:t xml:space="preserve">Animal Ethics Committee operating under The Australian Code for the Care and Use of </w:t>
      </w:r>
      <w:r w:rsidR="008722AD">
        <w:t>Animals for Scientific Purposes</w:t>
      </w:r>
      <w:r w:rsidRPr="0029640E">
        <w:t>.</w:t>
      </w:r>
      <w:r>
        <w:t xml:space="preserve"> </w:t>
      </w:r>
      <w:r w:rsidR="008722AD">
        <w:t>These measures would minimise exposure of people or desirable animals to the GM sorghum by consumption (risk scenarios 1 and 2).</w:t>
      </w:r>
      <w:r w:rsidR="000E3D8D" w:rsidRPr="000E3D8D">
        <w:t xml:space="preserve"> </w:t>
      </w:r>
    </w:p>
    <w:p w:rsidR="00FD11DA" w:rsidRDefault="000E3D8D" w:rsidP="000E3D8D">
      <w:pPr>
        <w:pStyle w:val="1Para"/>
      </w:pPr>
      <w:r w:rsidRPr="006A1686">
        <w:t xml:space="preserve">The applicant proposes that any non-GM </w:t>
      </w:r>
      <w:r>
        <w:t>sorghum plants</w:t>
      </w:r>
      <w:r w:rsidRPr="006A1686">
        <w:t xml:space="preserve"> grown in the trial site</w:t>
      </w:r>
      <w:r>
        <w:t>s</w:t>
      </w:r>
      <w:r w:rsidRPr="006A1686">
        <w:t xml:space="preserve"> would be treated as if they were GMOs. </w:t>
      </w:r>
      <w:r>
        <w:t xml:space="preserve">This is necessary as the non-GM sorghum plants could be fertilised by GM sorghum pollen and bear GM seed. The applicant also proposes to </w:t>
      </w:r>
      <w:r>
        <w:rPr>
          <w:szCs w:val="22"/>
        </w:rPr>
        <w:t>destroy</w:t>
      </w:r>
      <w:r w:rsidRPr="00811604">
        <w:rPr>
          <w:szCs w:val="22"/>
        </w:rPr>
        <w:t xml:space="preserve"> all </w:t>
      </w:r>
      <w:r>
        <w:rPr>
          <w:szCs w:val="22"/>
        </w:rPr>
        <w:t>GM seed</w:t>
      </w:r>
      <w:r w:rsidRPr="00811604">
        <w:rPr>
          <w:szCs w:val="22"/>
        </w:rPr>
        <w:t xml:space="preserve"> that </w:t>
      </w:r>
      <w:r>
        <w:rPr>
          <w:szCs w:val="22"/>
        </w:rPr>
        <w:t>is</w:t>
      </w:r>
      <w:r w:rsidRPr="00811604">
        <w:rPr>
          <w:szCs w:val="22"/>
        </w:rPr>
        <w:t xml:space="preserve"> not required for </w:t>
      </w:r>
      <w:r>
        <w:rPr>
          <w:szCs w:val="22"/>
        </w:rPr>
        <w:t xml:space="preserve">analysis </w:t>
      </w:r>
      <w:r w:rsidRPr="00811604">
        <w:rPr>
          <w:szCs w:val="22"/>
        </w:rPr>
        <w:t xml:space="preserve">or future </w:t>
      </w:r>
      <w:r>
        <w:rPr>
          <w:szCs w:val="22"/>
        </w:rPr>
        <w:t>planting. These standard licence conditions</w:t>
      </w:r>
      <w:r>
        <w:t xml:space="preserve"> help to minimise persistence or dispersal of GM sorghum seed (risk scenarios 3 and 4).</w:t>
      </w:r>
    </w:p>
    <w:p w:rsidR="008A3754" w:rsidRDefault="00771B1E" w:rsidP="00771B1E">
      <w:pPr>
        <w:pStyle w:val="1Para"/>
      </w:pPr>
      <w:r w:rsidRPr="00771B1E">
        <w:t xml:space="preserve">The applicant </w:t>
      </w:r>
      <w:r>
        <w:t>proposes</w:t>
      </w:r>
      <w:r w:rsidRPr="00771B1E">
        <w:t xml:space="preserve"> to monitor the trial sites for sorghum volunteers for at least 12 months after harvest, and until the sites are free of volunteers for at least six consecutive months, and to destroy any volunteers found before they flower.</w:t>
      </w:r>
      <w:r>
        <w:t xml:space="preserve"> </w:t>
      </w:r>
      <w:r w:rsidR="004E1B82">
        <w:t xml:space="preserve">A study found that when grain sorghum seeds were buried in soil, &lt;0.5% of seeds remained viable after four months, and none were viable after eight months </w:t>
      </w:r>
      <w:r w:rsidR="004E1B82">
        <w:fldChar w:fldCharType="begin"/>
      </w:r>
      <w:r w:rsidR="008D39F4">
        <w:instrText xml:space="preserve"> ADDIN REFMGR.CITE &lt;Refman&gt;&lt;Cite&gt;&lt;Author&gt;Jacques&lt;/Author&gt;&lt;Year&gt;1974&lt;/Year&gt;&lt;RecNum&gt;20996&lt;/RecNum&gt;&lt;IDText&gt;Effects of depth and duration of burial on shattercane seed&lt;/IDText&gt;&lt;MDL Ref_Type="Journal"&gt;&lt;Ref_Type&gt;Journal&lt;/Ref_Type&gt;&lt;Ref_ID&gt;20996&lt;/Ref_ID&gt;&lt;Title_Primary&gt;Effects of depth and duration of burial on shattercane seed&lt;/Title_Primary&gt;&lt;Authors_Primary&gt;Jacques,G.L.&lt;/Authors_Primary&gt;&lt;Authors_Primary&gt;Vesecky,J.F.&lt;/Authors_Primary&gt;&lt;Authors_Primary&gt;Feltner,K.C.&lt;/Authors_Primary&gt;&lt;Authors_Primary&gt;Vanderlip,R.L.&lt;/Authors_Primary&gt;&lt;Date_Primary&gt;1974&lt;/Date_Primary&gt;&lt;Keywords&gt;effects&lt;/Keywords&gt;&lt;Keywords&gt;of&lt;/Keywords&gt;&lt;Keywords&gt;and&lt;/Keywords&gt;&lt;Keywords&gt;seed&lt;/Keywords&gt;&lt;Reprint&gt;Not in File&lt;/Reprint&gt;&lt;Start_Page&gt;787&lt;/Start_Page&gt;&lt;End_Page&gt;789&lt;/End_Page&gt;&lt;Periodical&gt;Crop Science&lt;/Periodical&gt;&lt;Volume&gt;14&lt;/Volume&gt;&lt;Web_URL_Link1&gt;file://S:\CO\OGTR\EVAL\Eval Sections\Library\REFS\Sorghum\References Cited\Jacques et al 1974 Shattercane seed durvival.pdf&lt;/Web_URL_Link1&gt;&lt;ZZ_JournalFull&gt;&lt;f name="System"&gt;Crop Science&lt;/f&gt;&lt;/ZZ_JournalFull&gt;&lt;ZZ_JournalStdAbbrev&gt;&lt;f name="System"&gt;Crop Sci&lt;/f&gt;&lt;/ZZ_JournalStdAbbrev&gt;&lt;ZZ_WorkformID&gt;1&lt;/ZZ_WorkformID&gt;&lt;/MDL&gt;&lt;/Cite&gt;&lt;/Refman&gt;</w:instrText>
      </w:r>
      <w:r w:rsidR="004E1B82">
        <w:fldChar w:fldCharType="separate"/>
      </w:r>
      <w:r w:rsidR="004E1B82">
        <w:rPr>
          <w:noProof/>
        </w:rPr>
        <w:t>(Jacques et al. 1974)</w:t>
      </w:r>
      <w:r w:rsidR="004E1B82">
        <w:fldChar w:fldCharType="end"/>
      </w:r>
      <w:r w:rsidR="004E1B82">
        <w:t xml:space="preserve">, so this period of monitoring </w:t>
      </w:r>
      <w:r w:rsidR="00AD6A26">
        <w:t>is considered</w:t>
      </w:r>
      <w:r w:rsidR="004E1B82">
        <w:t xml:space="preserve"> appropriate to minimise persistence of GM sorghum seed (risk scenario 3).</w:t>
      </w:r>
    </w:p>
    <w:p w:rsidR="009027E2" w:rsidRDefault="004E1B82" w:rsidP="00771B1E">
      <w:pPr>
        <w:pStyle w:val="1Para"/>
      </w:pPr>
      <w:r>
        <w:t xml:space="preserve">The applicant proposes that the frequency of post-harvest monitoring would be at least every 30 days during the summer months, and at least every 60 days at other times. </w:t>
      </w:r>
      <w:r w:rsidR="007E6C5F">
        <w:t>In Australia, sorghum</w:t>
      </w:r>
      <w:r w:rsidR="003A2EA4">
        <w:t xml:space="preserve"> crops typically begin</w:t>
      </w:r>
      <w:r w:rsidR="007E6C5F">
        <w:t xml:space="preserve"> to flower 60 days after emergence </w:t>
      </w:r>
      <w:r w:rsidR="002C36FD">
        <w:fldChar w:fldCharType="begin"/>
      </w:r>
      <w:r w:rsidR="008D39F4">
        <w:instrText xml:space="preserve"> ADDIN REFMGR.CITE &lt;Refman&gt;&lt;Cite&gt;&lt;Author&gt;GRDC&lt;/Author&gt;&lt;Year&gt;2014&lt;/Year&gt;&lt;RecNum&gt;20965&lt;/RecNum&gt;&lt;IDText&gt;GRDC Grownotes: Sorghum&lt;/IDText&gt;&lt;MDL Ref_Type="Report"&gt;&lt;Ref_Type&gt;Report&lt;/Ref_Type&gt;&lt;Ref_ID&gt;20965&lt;/Ref_ID&gt;&lt;Title_Primary&gt;GRDC Grownotes: Sorghum&lt;/Title_Primary&gt;&lt;Authors_Primary&gt;GRDC&lt;/Authors_Primary&gt;&lt;Date_Primary&gt;2014&lt;/Date_Primary&gt;&lt;Keywords&gt;sorghum&lt;/Keywords&gt;&lt;Reprint&gt;Not in File&lt;/Reprint&gt;&lt;Pub_Place&gt;Canberra&lt;/Pub_Place&gt;&lt;Publisher&gt;Grains Research and Development Corporation&lt;/Publisher&gt;&lt;Title_Series&gt;Grownotes&lt;/Title_Series&gt;&lt;Web_URL_Link1&gt;file://S:\CO\OGTR\EVAL\Eval Sections\Library\REFS\Sorghum\References Cited\GRDC 2014 Grownotes Sorghum.pdf&lt;/Web_URL_Link1&gt;&lt;Web_URL_Link2&gt;&lt;u&gt;http://asp-au.secure-zone.net/v2/index.jsp?id=1229/1381/5646&amp;amp;lng=en&lt;/u&gt;&lt;/Web_URL_Link2&gt;&lt;ZZ_WorkformID&gt;24&lt;/ZZ_WorkformID&gt;&lt;/MDL&gt;&lt;/Cite&gt;&lt;/Refman&gt;</w:instrText>
      </w:r>
      <w:r w:rsidR="002C36FD">
        <w:fldChar w:fldCharType="separate"/>
      </w:r>
      <w:r w:rsidR="002C36FD">
        <w:rPr>
          <w:noProof/>
        </w:rPr>
        <w:t>(GRDC 2014)</w:t>
      </w:r>
      <w:r w:rsidR="002C36FD">
        <w:fldChar w:fldCharType="end"/>
      </w:r>
      <w:r w:rsidR="007A713C">
        <w:t xml:space="preserve">. However, times </w:t>
      </w:r>
      <w:r w:rsidR="007E6C5F">
        <w:t>from planting to 50% flowering can vary from 55 to 80 days</w:t>
      </w:r>
      <w:r w:rsidR="007A713C">
        <w:t>, depending</w:t>
      </w:r>
      <w:r w:rsidR="007E6C5F">
        <w:t xml:space="preserve"> both on cultivar and on temperatures: hot weather hastens flowering and cold weather delays flowering</w:t>
      </w:r>
      <w:r w:rsidR="00D95D2E">
        <w:t xml:space="preserve"> </w:t>
      </w:r>
      <w:r w:rsidR="002C36FD">
        <w:fldChar w:fldCharType="begin"/>
      </w:r>
      <w:r w:rsidR="008D39F4">
        <w:instrText xml:space="preserve"> ADDIN REFMGR.CITE &lt;Refman&gt;&lt;Cite&gt;&lt;Author&gt;Spenceley&lt;/Author&gt;&lt;Year&gt;2005&lt;/Year&gt;&lt;RecNum&gt;20782&lt;/RecNum&gt;&lt;IDText&gt;Grain Sorghum&lt;/IDText&gt;&lt;MDL Ref_Type="Report"&gt;&lt;Ref_Type&gt;Report&lt;/Ref_Type&gt;&lt;Ref_ID&gt;20782&lt;/Ref_ID&gt;&lt;Title_Primary&gt;Grain Sorghum&lt;/Title_Primary&gt;&lt;Authors_Primary&gt;Spenceley,J.&lt;/Authors_Primary&gt;&lt;Authors_Primary&gt;Butler,G.&lt;/Authors_Primary&gt;&lt;Authors_Primary&gt;Nicholas,A.&lt;/Authors_Primary&gt;&lt;Authors_Primary&gt;Simpfendorfer,S.&lt;/Authors_Primary&gt;&lt;Authors_Primary&gt;Holland,J.&lt;/Authors_Primary&gt;&lt;Authors_Primary&gt;Kniepp,J.&lt;/Authors_Primary&gt;&lt;Authors_Primary&gt;Edwards,J.&lt;/Authors_Primary&gt;&lt;Authors_Primary&gt;Dale,T&lt;/Authors_Primary&gt;&lt;Date_Primary&gt;2005&lt;/Date_Primary&gt;&lt;Keywords&gt;grain&lt;/Keywords&gt;&lt;Keywords&gt;sorghum&lt;/Keywords&gt;&lt;Reprint&gt;In File&lt;/Reprint&gt;&lt;Publisher&gt;NSW Department of Primary Industries&lt;/Publisher&gt;&lt;Title_Series&gt;Agfact P3.3.5  AGDEX 115/10&lt;/Title_Series&gt;&lt;Web_URL_Link1&gt;file://S:\CO\OGTR\EVAL\Eval Sections\Library\REFS\Sorghum\References Cited\Spenceley NSW DPI 2005 Grain sorghum.pdf&lt;/Web_URL_Link1&gt;&lt;Web_URL_Link2&gt;&lt;u&gt;http://www.dpi.nsw.gov.au/__data/assets/pdf_file/0006/146355/grain-sorghum.pdf&lt;/u&gt;&lt;/Web_URL_Link2&gt;&lt;ZZ_WorkformID&gt;24&lt;/ZZ_WorkformID&gt;&lt;/MDL&gt;&lt;/Cite&gt;&lt;/Refman&gt;</w:instrText>
      </w:r>
      <w:r w:rsidR="002C36FD">
        <w:fldChar w:fldCharType="separate"/>
      </w:r>
      <w:r w:rsidR="002C36FD">
        <w:rPr>
          <w:noProof/>
        </w:rPr>
        <w:t>(Spenceley et al. 2005)</w:t>
      </w:r>
      <w:r w:rsidR="002C36FD">
        <w:fldChar w:fldCharType="end"/>
      </w:r>
      <w:r w:rsidR="007E6C5F">
        <w:t>.</w:t>
      </w:r>
      <w:r w:rsidR="00D1685B">
        <w:t xml:space="preserve">A study of the </w:t>
      </w:r>
      <w:r w:rsidR="007E6C5F">
        <w:t>parental cultivar of the GM sorghum, RTx430</w:t>
      </w:r>
      <w:r w:rsidR="00D95D2E">
        <w:t>,</w:t>
      </w:r>
      <w:r w:rsidR="007E6C5F">
        <w:t xml:space="preserve"> measured time from planting to 50% flowering as 78 days</w:t>
      </w:r>
      <w:r w:rsidR="00D95D2E">
        <w:t xml:space="preserve"> </w:t>
      </w:r>
      <w:r w:rsidR="002C36FD">
        <w:fldChar w:fldCharType="begin"/>
      </w:r>
      <w:r w:rsidR="008D39F4">
        <w:instrText xml:space="preserve"> ADDIN REFMGR.CITE &lt;Refman&gt;&lt;Cite&gt;&lt;Author&gt;Peterson&lt;/Author&gt;&lt;Year&gt;2009&lt;/Year&gt;&lt;RecNum&gt;22028&lt;/RecNum&gt;&lt;IDText&gt;Registration of 16 sorghum germplasm lines&lt;/IDText&gt;&lt;MDL Ref_Type="Journal"&gt;&lt;Ref_Type&gt;Journal&lt;/Ref_Type&gt;&lt;Ref_ID&gt;22028&lt;/Ref_ID&gt;&lt;Title_Primary&gt;Registration of 16 sorghum germplasm lines&lt;/Title_Primary&gt;&lt;Authors_Primary&gt;Peterson,G.C.&lt;/Authors_Primary&gt;&lt;Authors_Primary&gt;Schaefer,K.&lt;/Authors_Primary&gt;&lt;Authors_Primary&gt;Pendleton,B.B.&lt;/Authors_Primary&gt;&lt;Date_Primary&gt;2009&lt;/Date_Primary&gt;&lt;Keywords&gt;of&lt;/Keywords&gt;&lt;Keywords&gt;sorghum&lt;/Keywords&gt;&lt;Keywords&gt;germplasm&lt;/Keywords&gt;&lt;Keywords&gt;LINE&lt;/Keywords&gt;&lt;Reprint&gt;Not in File&lt;/Reprint&gt;&lt;Start_Page&gt;203&lt;/Start_Page&gt;&lt;End_Page&gt;205&lt;/End_Page&gt;&lt;Periodical&gt;J.Plant Regist.&lt;/Periodical&gt;&lt;Volume&gt;3&lt;/Volume&gt;&lt;Web_URL_Link1&gt;file://S:\CO\OGTR\EVAL\Eval Sections\Library\REFS\Sorghum\Peterson et al 2009 sorghum germplasm.pdf&lt;/Web_URL_Link1&gt;&lt;ZZ_JournalStdAbbrev&gt;&lt;f name="System"&gt;J.Plant Regist.&lt;/f&gt;&lt;/ZZ_JournalStdAbbrev&gt;&lt;ZZ_WorkformID&gt;1&lt;/ZZ_WorkformID&gt;&lt;/MDL&gt;&lt;/Cite&gt;&lt;/Refman&gt;</w:instrText>
      </w:r>
      <w:r w:rsidR="002C36FD">
        <w:fldChar w:fldCharType="separate"/>
      </w:r>
      <w:r w:rsidR="00973375">
        <w:rPr>
          <w:noProof/>
        </w:rPr>
        <w:t>(Peterson et al. 2009)</w:t>
      </w:r>
      <w:r w:rsidR="002C36FD">
        <w:fldChar w:fldCharType="end"/>
      </w:r>
      <w:r w:rsidR="00D1685B">
        <w:t>, indicating that it is not an early maturing cultivar</w:t>
      </w:r>
      <w:r w:rsidR="007E6C5F">
        <w:t xml:space="preserve">. </w:t>
      </w:r>
      <w:r w:rsidR="009027E2">
        <w:t>Thus GM sorghum grown from seed is unlikely to begin flowering earlier than 60 days after emergence except under sustained hot conditions.</w:t>
      </w:r>
    </w:p>
    <w:p w:rsidR="004E1B82" w:rsidRDefault="00D1685B" w:rsidP="00771B1E">
      <w:pPr>
        <w:pStyle w:val="1Para"/>
      </w:pPr>
      <w:r>
        <w:t>However, s</w:t>
      </w:r>
      <w:r w:rsidR="003A2EA4">
        <w:t xml:space="preserve">orghum plants can also grow from tillers, and </w:t>
      </w:r>
      <w:proofErr w:type="spellStart"/>
      <w:r w:rsidR="003A2EA4">
        <w:t>r</w:t>
      </w:r>
      <w:r w:rsidR="00D95D2E">
        <w:t>atoon</w:t>
      </w:r>
      <w:proofErr w:type="spellEnd"/>
      <w:r w:rsidR="00D95D2E">
        <w:t xml:space="preserve"> plants growing from tillers mature more quickly than plants growing from seeds </w:t>
      </w:r>
      <w:r w:rsidR="002C36FD">
        <w:fldChar w:fldCharType="begin"/>
      </w:r>
      <w:r w:rsidR="008D39F4">
        <w:instrText xml:space="preserve"> ADDIN REFMGR.CITE &lt;Refman&gt;&lt;Cite&gt;&lt;Author&gt;Doggett&lt;/Author&gt;&lt;Year&gt;1988&lt;/Year&gt;&lt;RecNum&gt;18045&lt;/RecNum&gt;&lt;IDText&gt;Sorghum&lt;/IDText&gt;&lt;MDL Ref_Type="Book, Whole"&gt;&lt;Ref_Type&gt;Book, Whole&lt;/Ref_Type&gt;&lt;Ref_ID&gt;18045&lt;/Ref_ID&gt;&lt;Title_Primary&gt;Sorghum&lt;/Title_Primary&gt;&lt;Authors_Primary&gt;Doggett,H.&lt;/Authors_Primary&gt;&lt;Date_Primary&gt;1988&lt;/Date_Primary&gt;&lt;Keywords&gt;sorghum&lt;/Keywords&gt;&lt;Reprint&gt;Not in File&lt;/Reprint&gt;&lt;Start_Page&gt;1&lt;/Start_Page&gt;&lt;End_Page&gt;512&lt;/End_Page&gt;&lt;Volume&gt;2nd&lt;/Volume&gt;&lt;Pub_Place&gt;Essex, UK&lt;/Pub_Place&gt;&lt;Publisher&gt;Longman Scientific and Technical&lt;/Publisher&gt;&lt;ZZ_WorkformID&gt;2&lt;/ZZ_WorkformID&gt;&lt;/MDL&gt;&lt;/Cite&gt;&lt;/Refman&gt;</w:instrText>
      </w:r>
      <w:r w:rsidR="002C36FD">
        <w:fldChar w:fldCharType="separate"/>
      </w:r>
      <w:r w:rsidR="002C36FD">
        <w:rPr>
          <w:noProof/>
        </w:rPr>
        <w:t>(Doggett 1988)</w:t>
      </w:r>
      <w:r w:rsidR="002C36FD">
        <w:fldChar w:fldCharType="end"/>
      </w:r>
      <w:r w:rsidR="00D95D2E">
        <w:t xml:space="preserve">. </w:t>
      </w:r>
      <w:r w:rsidR="009027E2">
        <w:t xml:space="preserve">There is also a </w:t>
      </w:r>
      <w:r w:rsidR="00D95D2E">
        <w:t>possibility that recently emerged</w:t>
      </w:r>
      <w:r w:rsidR="002C36FD">
        <w:t xml:space="preserve"> small</w:t>
      </w:r>
      <w:r w:rsidR="00D95D2E">
        <w:t xml:space="preserve"> sorghum volunteers co</w:t>
      </w:r>
      <w:r w:rsidR="009027E2">
        <w:t>uld be missed during inspections. Based on these considerations,</w:t>
      </w:r>
      <w:r w:rsidR="00D95D2E">
        <w:t xml:space="preserve"> the proposed </w:t>
      </w:r>
      <w:r w:rsidR="003A2EA4">
        <w:t xml:space="preserve">post-harvest </w:t>
      </w:r>
      <w:r w:rsidR="00D95D2E">
        <w:t xml:space="preserve">monitoring frequency of at least every 60 days during non-summer months is not considered sufficiently frequent to detect and destroy all sorghum volunteers before flowering. </w:t>
      </w:r>
      <w:r>
        <w:t>Conversely</w:t>
      </w:r>
      <w:r w:rsidR="00D95D2E">
        <w:t xml:space="preserve">, the proposed monitoring frequency of at least every 30 days during summer months is more frequent than necessary. </w:t>
      </w:r>
      <w:r w:rsidR="00A974ED">
        <w:t>A licence condition requires post-harvest inspections to occur at least every 35 days throughout the year.</w:t>
      </w:r>
    </w:p>
    <w:p w:rsidR="00665E13" w:rsidRDefault="00665E13" w:rsidP="00153D81">
      <w:pPr>
        <w:pStyle w:val="1Para"/>
      </w:pPr>
      <w:r>
        <w:t xml:space="preserve">The applicant did not specify which parts of the trial sites would be inspected for sorghum volunteers post-harvest. GM sorghum seed lost during harvest and threshing activities could potentially </w:t>
      </w:r>
      <w:r w:rsidR="00406B94">
        <w:t xml:space="preserve">fall a </w:t>
      </w:r>
      <w:r w:rsidR="00153D81">
        <w:t>short distance outside the planting areas unobserved</w:t>
      </w:r>
      <w:r w:rsidR="00730689">
        <w:t>, as sorghum seeds are small and inconspicuous</w:t>
      </w:r>
      <w:r w:rsidR="00153D81">
        <w:t xml:space="preserve">. </w:t>
      </w:r>
      <w:r w:rsidR="00267028">
        <w:t xml:space="preserve">There is also potential for short-distance dispersal of GM sorghum seeds </w:t>
      </w:r>
      <w:r w:rsidR="002469C5">
        <w:t xml:space="preserve">lost during </w:t>
      </w:r>
      <w:r w:rsidR="002469C5">
        <w:lastRenderedPageBreak/>
        <w:t xml:space="preserve">harvest </w:t>
      </w:r>
      <w:r w:rsidR="00267028">
        <w:t xml:space="preserve">by ants or rodents (risk scenario 4). </w:t>
      </w:r>
      <w:r w:rsidR="00153D81">
        <w:t>A licence condition requires that the planting areas and</w:t>
      </w:r>
      <w:r w:rsidR="00153D81" w:rsidRPr="00153D81">
        <w:t xml:space="preserve"> a </w:t>
      </w:r>
      <w:r w:rsidR="00811E7D">
        <w:t>10</w:t>
      </w:r>
      <w:r w:rsidR="00153D81" w:rsidRPr="00153D81">
        <w:t xml:space="preserve"> m buffer zone surrounding the outer edge of </w:t>
      </w:r>
      <w:r w:rsidR="002469C5">
        <w:t>each</w:t>
      </w:r>
      <w:r w:rsidR="00153D81" w:rsidRPr="00153D81">
        <w:t xml:space="preserve"> planting area </w:t>
      </w:r>
      <w:r w:rsidR="00153D81">
        <w:t>are</w:t>
      </w:r>
      <w:r w:rsidR="00153D81" w:rsidRPr="00153D81">
        <w:t xml:space="preserve"> subject to post-harvest inspection requirements.</w:t>
      </w:r>
      <w:r w:rsidR="00153D81">
        <w:t xml:space="preserve"> </w:t>
      </w:r>
    </w:p>
    <w:p w:rsidR="00153D81" w:rsidRDefault="00624B6B" w:rsidP="00153D81">
      <w:pPr>
        <w:pStyle w:val="1Para"/>
      </w:pPr>
      <w:r>
        <w:t xml:space="preserve">The applicant proposes that post-harvest trial sites would be cultivated, </w:t>
      </w:r>
      <w:r w:rsidR="001B3D2E">
        <w:t xml:space="preserve">using shallow cultivation, </w:t>
      </w:r>
      <w:r>
        <w:t>and irrigated</w:t>
      </w:r>
      <w:r w:rsidR="001B3D2E">
        <w:t>,</w:t>
      </w:r>
      <w:r>
        <w:t xml:space="preserve"> if rainfall is insufficient, to promote germination of volunteers</w:t>
      </w:r>
      <w:r w:rsidR="001B3D2E">
        <w:t xml:space="preserve"> and reduce persistence of GM seed (risk scenario 3)</w:t>
      </w:r>
      <w:r>
        <w:t xml:space="preserve">. </w:t>
      </w:r>
      <w:r w:rsidR="00944E08">
        <w:t>The parental cultivar of the GM sorghum, RTx430, germinates poorly at soil temperatures lower than 16</w:t>
      </w:r>
      <w:r w:rsidR="00944E08" w:rsidRPr="00F4605D">
        <w:t>°C</w:t>
      </w:r>
      <w:r w:rsidR="00944E08">
        <w:t xml:space="preserve"> </w:t>
      </w:r>
      <w:r w:rsidR="00944E08">
        <w:fldChar w:fldCharType="begin"/>
      </w:r>
      <w:r w:rsidR="008D39F4">
        <w:instrText xml:space="preserve"> ADDIN REFMGR.CITE &lt;Refman&gt;&lt;Cite&gt;&lt;Author&gt;Franks&lt;/Author&gt;&lt;Year&gt;2006&lt;/Year&gt;&lt;RecNum&gt;22029&lt;/RecNum&gt;&lt;IDText&gt;A comparison of U.S. and Chinese sorghum germplasm for early season cold tolerance&lt;/IDText&gt;&lt;MDL Ref_Type="Journal"&gt;&lt;Ref_Type&gt;Journal&lt;/Ref_Type&gt;&lt;Ref_ID&gt;22029&lt;/Ref_ID&gt;&lt;Title_Primary&gt;A comparison of U.S. and Chinese sorghum germplasm for early season cold tolerance&lt;/Title_Primary&gt;&lt;Authors_Primary&gt;Franks,C.D.&lt;/Authors_Primary&gt;&lt;Authors_Primary&gt;Burow,G.B.&lt;/Authors_Primary&gt;&lt;Authors_Primary&gt;Burke,J.J.&lt;/Authors_Primary&gt;&lt;Date_Primary&gt;2006&lt;/Date_Primary&gt;&lt;Keywords&gt;of&lt;/Keywords&gt;&lt;Keywords&gt;and&lt;/Keywords&gt;&lt;Keywords&gt;sorghum&lt;/Keywords&gt;&lt;Keywords&gt;germplasm&lt;/Keywords&gt;&lt;Keywords&gt;Cold&lt;/Keywords&gt;&lt;Keywords&gt;cold tolerance&lt;/Keywords&gt;&lt;Keywords&gt;TOLERANCE&lt;/Keywords&gt;&lt;Reprint&gt;Not in File&lt;/Reprint&gt;&lt;Start_Page&gt;1371&lt;/Start_Page&gt;&lt;End_Page&gt;1376&lt;/End_Page&gt;&lt;Periodical&gt;Crop Sci.&lt;/Periodical&gt;&lt;Volume&gt;46&lt;/Volume&gt;&lt;Web_URL_Link1&gt;file://S:\CO\OGTR\EVAL\Eval Sections\Library\REFS\Sorghum\Franks et al 2006 sorghum cold tolerance.pdf&lt;/Web_URL_Link1&gt;&lt;ZZ_JournalStdAbbrev&gt;&lt;f name="System"&gt;Crop Sci.&lt;/f&gt;&lt;/ZZ_JournalStdAbbrev&gt;&lt;ZZ_WorkformID&gt;1&lt;/ZZ_WorkformID&gt;&lt;/MDL&gt;&lt;/Cite&gt;&lt;/Refman&gt;</w:instrText>
      </w:r>
      <w:r w:rsidR="00944E08">
        <w:fldChar w:fldCharType="separate"/>
      </w:r>
      <w:r w:rsidR="00944E08">
        <w:rPr>
          <w:noProof/>
        </w:rPr>
        <w:t>(Franks et al. 2006)</w:t>
      </w:r>
      <w:r w:rsidR="00944E08">
        <w:fldChar w:fldCharType="end"/>
      </w:r>
      <w:r w:rsidR="00F7287C">
        <w:t xml:space="preserve"> and generally sorghum crops in southern Queensland are planted in October or later to avoid cold conditions. </w:t>
      </w:r>
      <w:r w:rsidR="001B3D2E">
        <w:t xml:space="preserve">A licence condition requires the post-harvest </w:t>
      </w:r>
      <w:r w:rsidR="009027E2">
        <w:t>planting areas</w:t>
      </w:r>
      <w:r w:rsidR="001B3D2E">
        <w:t xml:space="preserve"> to be cultivated and irrigated</w:t>
      </w:r>
      <w:r w:rsidR="002469C5">
        <w:t xml:space="preserve"> once</w:t>
      </w:r>
      <w:r w:rsidR="001B3D2E">
        <w:t xml:space="preserve"> in October or November. </w:t>
      </w:r>
    </w:p>
    <w:p w:rsidR="006611FB" w:rsidRDefault="006611FB" w:rsidP="00976958">
      <w:pPr>
        <w:pStyle w:val="1Para"/>
      </w:pPr>
      <w:r>
        <w:t xml:space="preserve">The applicant proposes that field trial sites would be located at least 100 m away from natural waterways. </w:t>
      </w:r>
      <w:r w:rsidR="0068221D">
        <w:t>This is</w:t>
      </w:r>
      <w:r w:rsidR="00EC73AF">
        <w:t xml:space="preserve"> intended</w:t>
      </w:r>
      <w:r w:rsidR="0068221D">
        <w:t xml:space="preserve"> to manage the possibility of dispersal of </w:t>
      </w:r>
      <w:r w:rsidR="006E204D">
        <w:t xml:space="preserve">GM </w:t>
      </w:r>
      <w:r w:rsidR="0068221D">
        <w:t>sorghum seeds by flooding (</w:t>
      </w:r>
      <w:r w:rsidR="00477C1D">
        <w:t>r</w:t>
      </w:r>
      <w:r w:rsidR="0068221D">
        <w:t xml:space="preserve">isk </w:t>
      </w:r>
      <w:r w:rsidR="00477C1D">
        <w:t>s</w:t>
      </w:r>
      <w:r w:rsidR="0068221D">
        <w:t>cenario 4). Sorghum is in general more tolerant to flooding than other cereal crops excluding rice</w:t>
      </w:r>
      <w:r w:rsidR="00095BE3">
        <w:t xml:space="preserve"> </w:t>
      </w:r>
      <w:r w:rsidR="00095BE3">
        <w:fldChar w:fldCharType="begin"/>
      </w:r>
      <w:r w:rsidR="008D39F4">
        <w:instrText xml:space="preserve"> ADDIN REFMGR.CITE &lt;Refman&gt;&lt;Cite&gt;&lt;Author&gt;Hadebe&lt;/Author&gt;&lt;Year&gt;2016&lt;/Year&gt;&lt;RecNum&gt;22093&lt;/RecNum&gt;&lt;IDText&gt;Drought tolerance and water use of cereal crops: a focus on sorghum as a food security crop in sub-Saharan Africa&lt;/IDText&gt;&lt;MDL Ref_Type="Journal"&gt;&lt;Ref_Type&gt;Journal&lt;/Ref_Type&gt;&lt;Ref_ID&gt;22093&lt;/Ref_ID&gt;&lt;Title_Primary&gt;Drought tolerance and water use of cereal crops: a focus on sorghum as a food security crop in sub-Saharan Africa&lt;/Title_Primary&gt;&lt;Authors_Primary&gt;Hadebe,S.T.&lt;/Authors_Primary&gt;&lt;Authors_Primary&gt;Modi,A.T.&lt;/Authors_Primary&gt;&lt;Authors_Primary&gt;Mabhaudhi,T.&lt;/Authors_Primary&gt;&lt;Date_Primary&gt;2016&lt;/Date_Primary&gt;&lt;Keywords&gt;Drought&lt;/Keywords&gt;&lt;Keywords&gt;drought tolerance&lt;/Keywords&gt;&lt;Keywords&gt;TOLERANCE&lt;/Keywords&gt;&lt;Keywords&gt;and&lt;/Keywords&gt;&lt;Keywords&gt;Water&lt;/Keywords&gt;&lt;Keywords&gt;of&lt;/Keywords&gt;&lt;Keywords&gt;crops&lt;/Keywords&gt;&lt;Keywords&gt;CROP&lt;/Keywords&gt;&lt;Keywords&gt;sorghum&lt;/Keywords&gt;&lt;Keywords&gt;as&lt;/Keywords&gt;&lt;Keywords&gt;food&lt;/Keywords&gt;&lt;Keywords&gt;food security&lt;/Keywords&gt;&lt;Reprint&gt;Not in File&lt;/Reprint&gt;&lt;Start_Page&gt;10.1111/jac.12191&lt;/Start_Page&gt;&lt;Periodical&gt;J Agro Crop Sci&lt;/Periodical&gt;&lt;Volume&gt;In press&lt;/Volume&gt;&lt;Web_URL_Link1&gt;file://S:\CO\OGTR\EVAL\Eval Sections\Library\REFS\Sorghum\Hadebe 2016 sorghum waterlogging.pdf&lt;/Web_URL_Link1&gt;&lt;ZZ_JournalFull&gt;&lt;f name="System"&gt;J Agro Crop Sci&lt;/f&gt;&lt;/ZZ_JournalFull&gt;&lt;ZZ_WorkformID&gt;1&lt;/ZZ_WorkformID&gt;&lt;/MDL&gt;&lt;/Cite&gt;&lt;/Refman&gt;</w:instrText>
      </w:r>
      <w:r w:rsidR="00095BE3">
        <w:fldChar w:fldCharType="separate"/>
      </w:r>
      <w:r w:rsidR="00095BE3">
        <w:rPr>
          <w:noProof/>
        </w:rPr>
        <w:t>(Hadebe et al. 2016)</w:t>
      </w:r>
      <w:r w:rsidR="00095BE3">
        <w:fldChar w:fldCharType="end"/>
      </w:r>
      <w:r w:rsidR="0068221D">
        <w:t>, and a study of flood tolerance of sorghum seed found that on average, over 40% of sorghum seed survived and germinated after 6</w:t>
      </w:r>
      <w:r w:rsidR="00EC73AF">
        <w:t xml:space="preserve"> days immersion in water</w:t>
      </w:r>
      <w:r w:rsidR="00342A43">
        <w:t xml:space="preserve"> </w:t>
      </w:r>
      <w:r w:rsidR="00342A43">
        <w:fldChar w:fldCharType="begin"/>
      </w:r>
      <w:r w:rsidR="008D39F4">
        <w:instrText xml:space="preserve"> ADDIN REFMGR.CITE &lt;Refman&gt;&lt;Cite&gt;&lt;Author&gt;Thseng&lt;/Author&gt;&lt;Year&gt;1993&lt;/Year&gt;&lt;RecNum&gt;22094&lt;/RecNum&gt;&lt;IDText&gt;Varietal differences and diallel analysis of pre-germination flooding tolerance of sorghum seed&lt;/IDText&gt;&lt;MDL Ref_Type="Journal"&gt;&lt;Ref_Type&gt;Journal&lt;/Ref_Type&gt;&lt;Ref_ID&gt;22094&lt;/Ref_ID&gt;&lt;Title_Primary&gt;Varietal differences and diallel analysis of pre-germination flooding tolerance of sorghum seed&lt;/Title_Primary&gt;&lt;Authors_Primary&gt;Thseng,F.&lt;/Authors_Primary&gt;&lt;Authors_Primary&gt;Hou,F.&lt;/Authors_Primary&gt;&lt;Date_Primary&gt;1993&lt;/Date_Primary&gt;&lt;Keywords&gt;and&lt;/Keywords&gt;&lt;Keywords&gt;analysis&lt;/Keywords&gt;&lt;Keywords&gt;of&lt;/Keywords&gt;&lt;Keywords&gt;Flooding&lt;/Keywords&gt;&lt;Keywords&gt;TOLERANCE&lt;/Keywords&gt;&lt;Keywords&gt;sorghum&lt;/Keywords&gt;&lt;Keywords&gt;seed&lt;/Keywords&gt;&lt;Reprint&gt;Not in File&lt;/Reprint&gt;&lt;Start_Page&gt;23&lt;/Start_Page&gt;&lt;End_Page&gt;28&lt;/End_Page&gt;&lt;Periodical&gt;Japan.J.Breed.&lt;/Periodical&gt;&lt;Volume&gt;43&lt;/Volume&gt;&lt;Web_URL_Link1&gt;file://S:\CO\OGTR\EVAL\Eval Sections\Library\REFS\Sorghum\Thseng 1993 flooding tolerance sorghum seed.pdf&lt;/Web_URL_Link1&gt;&lt;ZZ_JournalStdAbbrev&gt;&lt;f name="System"&gt;Japan.J.Breed.&lt;/f&gt;&lt;/ZZ_JournalStdAbbrev&gt;&lt;ZZ_WorkformID&gt;1&lt;/ZZ_WorkformID&gt;&lt;/MDL&gt;&lt;/Cite&gt;&lt;/Refman&gt;</w:instrText>
      </w:r>
      <w:r w:rsidR="00342A43">
        <w:fldChar w:fldCharType="separate"/>
      </w:r>
      <w:r w:rsidR="00342A43">
        <w:rPr>
          <w:noProof/>
        </w:rPr>
        <w:t>(Thseng &amp; Hou 1993)</w:t>
      </w:r>
      <w:r w:rsidR="00342A43">
        <w:fldChar w:fldCharType="end"/>
      </w:r>
      <w:r w:rsidR="00EC73AF">
        <w:t xml:space="preserve">, indicating that long distance dispersal of sorghum seeds by flooding is feasible. </w:t>
      </w:r>
      <w:r w:rsidR="003A0F88">
        <w:t>One of the proposed local government areas where field trials may occur is Brisbane City. A</w:t>
      </w:r>
      <w:r w:rsidR="008A3754">
        <w:t>n inspection</w:t>
      </w:r>
      <w:r w:rsidR="003A0F88">
        <w:t xml:space="preserve"> of the </w:t>
      </w:r>
      <w:hyperlink r:id="rId51" w:history="1">
        <w:r w:rsidR="003A0F88" w:rsidRPr="00EC73AF">
          <w:rPr>
            <w:rStyle w:val="Hyperlink"/>
          </w:rPr>
          <w:t>Brisbane City Plan: Flood – creek and waterway overlay</w:t>
        </w:r>
      </w:hyperlink>
      <w:r w:rsidR="003A0F88">
        <w:t xml:space="preserve"> suggested that </w:t>
      </w:r>
      <w:r w:rsidR="00342A43">
        <w:t>some</w:t>
      </w:r>
      <w:r w:rsidR="003A0F88">
        <w:t xml:space="preserve"> areas categorised as “very likely” to flood </w:t>
      </w:r>
      <w:r w:rsidR="008A3754">
        <w:t>extend</w:t>
      </w:r>
      <w:r w:rsidR="003A0F88">
        <w:t xml:space="preserve"> more than </w:t>
      </w:r>
      <w:r w:rsidR="00EC73AF">
        <w:t xml:space="preserve">50 m from waterways, but far fewer </w:t>
      </w:r>
      <w:r w:rsidR="008A3754">
        <w:t>extend</w:t>
      </w:r>
      <w:r w:rsidR="00EC73AF">
        <w:t xml:space="preserve"> more than 100 m from waterways. Therefore, the proposal that field trial sites be located at least 100 m from waterways would minimise the likelihood of seed dispersal by flooding. </w:t>
      </w:r>
      <w:r w:rsidR="00C352D8">
        <w:t>Another consideration is that</w:t>
      </w:r>
      <w:r w:rsidR="00EC73AF">
        <w:t xml:space="preserve"> sorghum seed could be </w:t>
      </w:r>
      <w:r w:rsidR="00B507F7">
        <w:t xml:space="preserve">locally </w:t>
      </w:r>
      <w:r w:rsidR="00EC73AF">
        <w:t xml:space="preserve">dispersed by </w:t>
      </w:r>
      <w:r w:rsidR="00C352D8">
        <w:t>high</w:t>
      </w:r>
      <w:r w:rsidR="00EC73AF">
        <w:t xml:space="preserve"> winds or heavy runoff in the event of a </w:t>
      </w:r>
      <w:r w:rsidR="007E0CB0">
        <w:t xml:space="preserve">severe </w:t>
      </w:r>
      <w:r w:rsidR="00C352D8">
        <w:t>storm at seed maturity</w:t>
      </w:r>
      <w:r w:rsidR="00477C1D">
        <w:t xml:space="preserve"> (risk scenario 4)</w:t>
      </w:r>
      <w:r w:rsidR="00C352D8">
        <w:t xml:space="preserve">. A </w:t>
      </w:r>
      <w:r w:rsidR="00C352D8" w:rsidRPr="00811604">
        <w:t xml:space="preserve">standard licence condition requires notification of any extreme weather condition affecting </w:t>
      </w:r>
      <w:r w:rsidR="00C352D8">
        <w:t>trial sites</w:t>
      </w:r>
      <w:r w:rsidR="00C352D8" w:rsidRPr="00811604">
        <w:t xml:space="preserve"> </w:t>
      </w:r>
      <w:r w:rsidR="007E0CB0">
        <w:t>while GMOs are growing and until sites are signed off</w:t>
      </w:r>
      <w:r w:rsidR="00C352D8" w:rsidRPr="00811604">
        <w:t xml:space="preserve"> to allow assessment and management of any risks.</w:t>
      </w:r>
      <w:r w:rsidR="00C352D8">
        <w:t xml:space="preserve"> </w:t>
      </w:r>
    </w:p>
    <w:p w:rsidR="006E204D" w:rsidRDefault="006E204D" w:rsidP="006E204D">
      <w:pPr>
        <w:pStyle w:val="1Para"/>
      </w:pPr>
      <w:r w:rsidRPr="006E204D">
        <w:t xml:space="preserve">The applicant proposes that all equipment used with the GMOs would be cleaned before use for other purposes or removal from a trial site. The applicant also proposes </w:t>
      </w:r>
      <w:r>
        <w:t>to transport and store GMOs in accordance with</w:t>
      </w:r>
      <w:r w:rsidRPr="006E204D">
        <w:t xml:space="preserve"> the Regulator’s </w:t>
      </w:r>
      <w:r>
        <w:rPr>
          <w:i/>
        </w:rPr>
        <w:t>Guidelines for the Transport, S</w:t>
      </w:r>
      <w:r w:rsidRPr="006E204D">
        <w:rPr>
          <w:i/>
        </w:rPr>
        <w:t>tora</w:t>
      </w:r>
      <w:r>
        <w:rPr>
          <w:i/>
        </w:rPr>
        <w:t>ge and D</w:t>
      </w:r>
      <w:r w:rsidRPr="006E204D">
        <w:rPr>
          <w:i/>
        </w:rPr>
        <w:t>isposal of GMOs</w:t>
      </w:r>
      <w:r>
        <w:t xml:space="preserve">. These controls </w:t>
      </w:r>
      <w:r w:rsidRPr="006E204D">
        <w:t xml:space="preserve">would restrict the potential for dispersal of GMOs by people (risk scenario </w:t>
      </w:r>
      <w:r>
        <w:t>4</w:t>
      </w:r>
      <w:r w:rsidRPr="006E204D">
        <w:t>).</w:t>
      </w:r>
    </w:p>
    <w:p w:rsidR="009173CF" w:rsidRDefault="009173CF" w:rsidP="00811E7D">
      <w:pPr>
        <w:pStyle w:val="1Para"/>
      </w:pPr>
      <w:r>
        <w:t xml:space="preserve">The applicant proposes that </w:t>
      </w:r>
      <w:r w:rsidR="00811E7D">
        <w:t xml:space="preserve">rodents in the trial sites would be controlled by baiting. This would restrict the potential for dispersal of GM seed by rodents (risk scenario 4). A licence condition requires </w:t>
      </w:r>
      <w:r w:rsidR="00811E7D" w:rsidRPr="00811E7D">
        <w:t>implement</w:t>
      </w:r>
      <w:r w:rsidR="00811E7D">
        <w:t>ation of</w:t>
      </w:r>
      <w:r w:rsidR="00811E7D" w:rsidRPr="00811E7D">
        <w:t xml:space="preserve"> measures including rodent baits and/or traps to control rodents within the </w:t>
      </w:r>
      <w:r w:rsidR="00811E7D">
        <w:t>trial sites.</w:t>
      </w:r>
    </w:p>
    <w:p w:rsidR="00842958" w:rsidRDefault="006E5E78" w:rsidP="00B4167F">
      <w:pPr>
        <w:pStyle w:val="1Para"/>
      </w:pPr>
      <w:r w:rsidRPr="00811604">
        <w:t xml:space="preserve">The </w:t>
      </w:r>
      <w:r w:rsidR="003B3ECD">
        <w:t xml:space="preserve">applicant proposes that some trial sites would be </w:t>
      </w:r>
      <w:r w:rsidR="003B3ECD" w:rsidRPr="003B3ECD">
        <w:t xml:space="preserve">enclosed in bird-proof netting that is expected to exclude birds and </w:t>
      </w:r>
      <w:r w:rsidR="009075B1">
        <w:t>non-burrowing animals</w:t>
      </w:r>
      <w:r w:rsidR="003B3ECD">
        <w:t xml:space="preserve">. This would minimise the potential for dispersal of GM seeds </w:t>
      </w:r>
      <w:r w:rsidR="003B6E16">
        <w:t xml:space="preserve">from the planting areas </w:t>
      </w:r>
      <w:r w:rsidR="003B3ECD">
        <w:t xml:space="preserve">by birds or animals (risk scenario 4) as well as the exposure of native animals or birds to the GMOs by consumption (risk scenario 2). </w:t>
      </w:r>
      <w:r w:rsidR="00F23FE2">
        <w:t>R</w:t>
      </w:r>
      <w:r w:rsidR="003B3ECD">
        <w:t>isk scenario 4 found tha</w:t>
      </w:r>
      <w:r w:rsidR="00FA26BF">
        <w:t>t in sites lacking bird netting,</w:t>
      </w:r>
      <w:r w:rsidR="003B3ECD">
        <w:t xml:space="preserve"> or equall</w:t>
      </w:r>
      <w:r w:rsidR="00FA26BF">
        <w:t>y effective controls,</w:t>
      </w:r>
      <w:r w:rsidR="003B3ECD">
        <w:t xml:space="preserve"> </w:t>
      </w:r>
      <w:proofErr w:type="spellStart"/>
      <w:r w:rsidR="003B3ECD">
        <w:t>endozoochory</w:t>
      </w:r>
      <w:proofErr w:type="spellEnd"/>
      <w:r w:rsidR="003B3ECD">
        <w:t xml:space="preserve"> by </w:t>
      </w:r>
      <w:r w:rsidR="009075B1">
        <w:t xml:space="preserve">large </w:t>
      </w:r>
      <w:r w:rsidR="003B3ECD">
        <w:t xml:space="preserve">animals, </w:t>
      </w:r>
      <w:r w:rsidR="00FA26BF">
        <w:t>or</w:t>
      </w:r>
      <w:r w:rsidR="003B3ECD">
        <w:t xml:space="preserve"> possibly</w:t>
      </w:r>
      <w:r w:rsidR="00FA26BF">
        <w:t xml:space="preserve"> by</w:t>
      </w:r>
      <w:r w:rsidR="003B3ECD">
        <w:t xml:space="preserve"> birds, would be a plausible route for dispersal of GM seeds. Therefore, a licence condition </w:t>
      </w:r>
      <w:r w:rsidR="004748A0">
        <w:t xml:space="preserve">to control bird access </w:t>
      </w:r>
      <w:r w:rsidR="003B3ECD">
        <w:t xml:space="preserve">requires that all field trial sites must be either enclosed in bird netting that is </w:t>
      </w:r>
      <w:r w:rsidR="009075B1">
        <w:t>capable of excluding birds, or</w:t>
      </w:r>
      <w:r w:rsidR="004748A0">
        <w:t xml:space="preserve"> equipped with bird-proof bags that cover all individual GM sorghum heads. A licence condition to control animal access requires either that all field trial sites must be </w:t>
      </w:r>
      <w:r w:rsidR="00B4167F">
        <w:t xml:space="preserve">enclosed in bird netting that is capable of excluding </w:t>
      </w:r>
      <w:r w:rsidR="004748A0">
        <w:t>livestock and other large animals</w:t>
      </w:r>
      <w:r w:rsidR="00B4167F">
        <w:t xml:space="preserve">, </w:t>
      </w:r>
      <w:r w:rsidR="004748A0">
        <w:t>or</w:t>
      </w:r>
      <w:r w:rsidR="00B4167F">
        <w:t xml:space="preserve"> </w:t>
      </w:r>
      <w:r w:rsidR="009075B1">
        <w:t xml:space="preserve">surrounded by a fence that is </w:t>
      </w:r>
      <w:r w:rsidR="00D7323B">
        <w:t>capable of excluding livestock and other large animals</w:t>
      </w:r>
      <w:r w:rsidR="009075B1">
        <w:t>.</w:t>
      </w:r>
    </w:p>
    <w:p w:rsidR="00F23FE2" w:rsidRDefault="00F23FE2" w:rsidP="009075B1">
      <w:pPr>
        <w:pStyle w:val="1Para"/>
      </w:pPr>
      <w:r>
        <w:t>Dispersal of viable seeds by rodents or large animals could occur at planting, while mature seeds are present on the GM plants, or while seed</w:t>
      </w:r>
      <w:r w:rsidR="009503FF">
        <w:t>s</w:t>
      </w:r>
      <w:r>
        <w:t xml:space="preserve"> lost during harvest or threshing </w:t>
      </w:r>
      <w:r w:rsidR="009503FF">
        <w:t>are</w:t>
      </w:r>
      <w:r>
        <w:t xml:space="preserve"> present on the soil surface but ha</w:t>
      </w:r>
      <w:r w:rsidR="009503FF">
        <w:t>ve</w:t>
      </w:r>
      <w:r>
        <w:t xml:space="preserve"> not yet germinated or </w:t>
      </w:r>
      <w:r w:rsidR="00407EA7">
        <w:t>decomposed</w:t>
      </w:r>
      <w:r>
        <w:t>. Therefore, the licence conditions regarding rodent and animal controls require these measures to be in place from before planting until 60 days after harvest.</w:t>
      </w:r>
      <w:r w:rsidR="00A63107">
        <w:t xml:space="preserve"> Birds are unlikely to </w:t>
      </w:r>
      <w:r w:rsidR="005C02DE">
        <w:t>feed on</w:t>
      </w:r>
      <w:r w:rsidR="00A63107">
        <w:t xml:space="preserve"> </w:t>
      </w:r>
      <w:r w:rsidR="005C02DE">
        <w:t>sorghum</w:t>
      </w:r>
      <w:r w:rsidR="00A63107">
        <w:t xml:space="preserve"> seed at planting </w:t>
      </w:r>
      <w:r w:rsidR="0063334B">
        <w:t>as</w:t>
      </w:r>
      <w:r w:rsidR="00A63107">
        <w:t xml:space="preserve"> sorghum seeds are typically planted at a depth of 5-7.5 cm below the soil surface (</w:t>
      </w:r>
      <w:hyperlink r:id="rId52" w:history="1">
        <w:r w:rsidR="00A63107" w:rsidRPr="00A63107">
          <w:rPr>
            <w:rStyle w:val="Hyperlink"/>
          </w:rPr>
          <w:t>QDAF sorghum planting information</w:t>
        </w:r>
      </w:hyperlink>
      <w:r w:rsidR="00A63107">
        <w:t xml:space="preserve">). Birds </w:t>
      </w:r>
      <w:r w:rsidR="00A63107">
        <w:lastRenderedPageBreak/>
        <w:t xml:space="preserve">would be more likely to </w:t>
      </w:r>
      <w:r w:rsidR="005C02DE">
        <w:t>feed on</w:t>
      </w:r>
      <w:r w:rsidR="00A63107">
        <w:t xml:space="preserve"> </w:t>
      </w:r>
      <w:r w:rsidR="005C02DE">
        <w:t>sorghum</w:t>
      </w:r>
      <w:r w:rsidR="00C21BDB">
        <w:t xml:space="preserve"> </w:t>
      </w:r>
      <w:r w:rsidR="00A63107">
        <w:t xml:space="preserve">seed before harvest rather than after harvest, as </w:t>
      </w:r>
      <w:r w:rsidR="00C21BDB">
        <w:t>far</w:t>
      </w:r>
      <w:r w:rsidR="00A63107">
        <w:t xml:space="preserve"> more seed is present </w:t>
      </w:r>
      <w:r w:rsidR="00E46973">
        <w:t xml:space="preserve">in the field </w:t>
      </w:r>
      <w:r w:rsidR="00A63107">
        <w:t>before harvest</w:t>
      </w:r>
      <w:r w:rsidR="00C21BDB">
        <w:t>. Therefore, the licence condition regarding bird controls requires bird netting or bird-proof bags to be in place from the beginning of sorghum seed development until harvest, and then bird netting or bird scarers (a less stringent control) to be in place until 60 days after harvest.</w:t>
      </w:r>
      <w:r w:rsidR="00A63107">
        <w:t xml:space="preserve">  </w:t>
      </w:r>
    </w:p>
    <w:p w:rsidR="00C212FE" w:rsidRDefault="00C212FE" w:rsidP="00C212FE">
      <w:pPr>
        <w:pStyle w:val="1Para"/>
      </w:pPr>
      <w:r>
        <w:t>The applicant proposes, as one option to manage pollen flow from the GM sorghum, to bag the GM sorghum panicles during flowering and to surround each trial site with a 100 m monitoring zone which will be inspected while the GM sorghum is flowering to destroy any plants that are sexually compatible with sorghum</w:t>
      </w:r>
      <w:r w:rsidR="00521995">
        <w:t xml:space="preserve"> (see Figure 3B)</w:t>
      </w:r>
      <w:r>
        <w:t xml:space="preserve">. </w:t>
      </w:r>
      <w:r w:rsidR="00420FE3">
        <w:t>The proposed pollination bags are resistant to weather and birds. These control measures</w:t>
      </w:r>
      <w:r>
        <w:t xml:space="preserve"> would minimise outcrossing between the GM sorghum and sexually compatible plants outside the trial sites (risk scenarios 5 and 6), as well as minimising exposure of people to the GM pollen (risk scenario 1). </w:t>
      </w:r>
    </w:p>
    <w:p w:rsidR="00D7323B" w:rsidRDefault="00C212FE" w:rsidP="00726B72">
      <w:pPr>
        <w:pStyle w:val="1Para"/>
      </w:pPr>
      <w:r>
        <w:t xml:space="preserve">The other option proposed by the applicant to manage pollen flow was </w:t>
      </w:r>
      <w:r w:rsidR="009503FF">
        <w:t>to surround each trial site with a 7.5 m pollen trap, a 200 m monitoring zone, and a further 100 m zone where no sorghum crops would flower simultaneously with the GMOs</w:t>
      </w:r>
      <w:r w:rsidR="00521995">
        <w:t xml:space="preserve"> (see Figure 3A)</w:t>
      </w:r>
      <w:r w:rsidR="009503FF">
        <w:t xml:space="preserve">. This option was </w:t>
      </w:r>
      <w:r w:rsidR="00AE1DE2">
        <w:t xml:space="preserve">considered unlikely to fully control outcrossing between the GM sorghum and sexually compatible plants outside the trial site (risk scenarios 5 and 6). </w:t>
      </w:r>
      <w:r w:rsidR="00595351">
        <w:t xml:space="preserve">Therefore, this is not an acceptable containment measure. </w:t>
      </w:r>
      <w:r w:rsidR="00AE1DE2">
        <w:t xml:space="preserve">However, it might not be feasible for the applicant to bag GM sorghum plants in all proposed trial sites. </w:t>
      </w:r>
      <w:r>
        <w:t xml:space="preserve"> </w:t>
      </w:r>
      <w:r w:rsidR="00AE1DE2">
        <w:t xml:space="preserve">Pollen flow could also be managed by </w:t>
      </w:r>
      <w:r w:rsidR="00420FE3">
        <w:t>sufficient</w:t>
      </w:r>
      <w:r w:rsidR="00AE1DE2">
        <w:t xml:space="preserve"> isolation between the GMOs and related non-GM plants. </w:t>
      </w:r>
      <w:r w:rsidR="00420FE3">
        <w:t xml:space="preserve"> </w:t>
      </w:r>
      <w:r w:rsidR="00F97B4E">
        <w:t xml:space="preserve">The international standard for varietal certification of sorghum seed requires that sorghum or Sudan grass crops grown to produce </w:t>
      </w:r>
      <w:r w:rsidR="006E469D">
        <w:t xml:space="preserve">high-purity </w:t>
      </w:r>
      <w:r w:rsidR="00F97B4E">
        <w:t>basic seed must be not less than 400</w:t>
      </w:r>
      <w:r w:rsidR="00407EA7">
        <w:t> </w:t>
      </w:r>
      <w:r w:rsidR="00F97B4E">
        <w:t xml:space="preserve">m from any source of contaminating pollen </w:t>
      </w:r>
      <w:r w:rsidR="00440C34">
        <w:fldChar w:fldCharType="begin"/>
      </w:r>
      <w:r w:rsidR="008D39F4">
        <w:instrText xml:space="preserve"> ADDIN REFMGR.CITE &lt;Refman&gt;&lt;Cite&gt;&lt;Author&gt;OECD&lt;/Author&gt;&lt;Year&gt;2016&lt;/Year&gt;&lt;RecNum&gt;21105&lt;/RecNum&gt;&lt;IDText&gt;OECD seed schemes 2016: OECD seed schemes for the varietal certification or the control of seed moving in international trade&lt;/IDText&gt;&lt;MDL Ref_Type="Report"&gt;&lt;Ref_Type&gt;Report&lt;/Ref_Type&gt;&lt;Ref_ID&gt;21105&lt;/Ref_ID&gt;&lt;Title_Primary&gt;OECD seed schemes 2016: OECD seed schemes for the varietal certification or the control of seed moving in international trade&lt;/Title_Primary&gt;&lt;Authors_Primary&gt;OECD&lt;/Authors_Primary&gt;&lt;Date_Primary&gt;2016&lt;/Date_Primary&gt;&lt;Keywords&gt;seed&lt;/Keywords&gt;&lt;Keywords&gt;control&lt;/Keywords&gt;&lt;Keywords&gt;of&lt;/Keywords&gt;&lt;Keywords&gt;trade&lt;/Keywords&gt;&lt;Reprint&gt;Not in File&lt;/Reprint&gt;&lt;Pub_Place&gt;Paris&lt;/Pub_Place&gt;&lt;Publisher&gt;The Organisation for Economic Co-operation and Development&lt;/Publisher&gt;&lt;Web_URL&gt;&lt;u&gt;http://www.oecd.org/agriculture/code/seeds.htm&lt;/u&gt;&lt;/Web_URL&gt;&lt;Web_URL_Link1&gt;file://S:\CO\OGTR\EVAL\Eval Sections\Library\REFS\Wheat\OECD Seed Scheme 2016.pdf&lt;/Web_URL_Link1&gt;&lt;Web_URL_Link2&gt;&lt;u&gt;http://www.oecd.org/tad/code/oecd-seed-schemes.pdf&lt;/u&gt;&lt;/Web_URL_Link2&gt;&lt;ZZ_WorkformID&gt;24&lt;/ZZ_WorkformID&gt;&lt;/MDL&gt;&lt;/Cite&gt;&lt;/Refman&gt;</w:instrText>
      </w:r>
      <w:r w:rsidR="00440C34">
        <w:fldChar w:fldCharType="separate"/>
      </w:r>
      <w:r w:rsidR="006F2F12">
        <w:rPr>
          <w:noProof/>
        </w:rPr>
        <w:t>(OECD 2016b)</w:t>
      </w:r>
      <w:r w:rsidR="00440C34">
        <w:fldChar w:fldCharType="end"/>
      </w:r>
      <w:r w:rsidR="00F97B4E">
        <w:t>.</w:t>
      </w:r>
      <w:r w:rsidR="00726B72" w:rsidRPr="00726B72">
        <w:t xml:space="preserve"> </w:t>
      </w:r>
      <w:r w:rsidR="00182F0F">
        <w:t xml:space="preserve">The United States regulatory agency for GM field trials, APHIS, recommended that </w:t>
      </w:r>
      <w:proofErr w:type="spellStart"/>
      <w:r w:rsidR="00182F0F">
        <w:t>unbagged</w:t>
      </w:r>
      <w:proofErr w:type="spellEnd"/>
      <w:r w:rsidR="00182F0F">
        <w:t xml:space="preserve"> GM sorghum plants should be isolated from cultivated sorghum by at least 805 m (</w:t>
      </w:r>
      <w:hyperlink r:id="rId53" w:history="1">
        <w:r w:rsidR="00182F0F" w:rsidRPr="001B16DC">
          <w:rPr>
            <w:rStyle w:val="Hyperlink"/>
          </w:rPr>
          <w:t>USDA risk assessment presentation 2008</w:t>
        </w:r>
      </w:hyperlink>
      <w:r w:rsidR="00182F0F">
        <w:t xml:space="preserve">). However, this guidance may be conservative due to uncertainty, as it </w:t>
      </w:r>
      <w:r w:rsidR="001F5655">
        <w:t>dates from</w:t>
      </w:r>
      <w:r w:rsidR="00182F0F">
        <w:t xml:space="preserve"> before publication of some relevant papers addressing sorghum gene flow </w:t>
      </w:r>
      <w:r w:rsidR="00182F0F">
        <w:fldChar w:fldCharType="begin">
          <w:fldData xml:space="preserve">PFJlZm1hbj48Q2l0ZT48QXV0aG9yPlJhYmJpPC9BdXRob3I+PFllYXI+MjAxMTwvWWVhcj48UmVj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==
</w:fldData>
        </w:fldChar>
      </w:r>
      <w:r w:rsidR="008D39F4">
        <w:instrText xml:space="preserve"> ADDIN REFMGR.CITE </w:instrText>
      </w:r>
      <w:r w:rsidR="008D39F4">
        <w:fldChar w:fldCharType="begin">
          <w:fldData xml:space="preserve">PFJlZm1hbj48Q2l0ZT48QXV0aG9yPlJhYmJpPC9BdXRob3I+PFllYXI+MjAxMTwvWWVhcj48UmVj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==
</w:fldData>
        </w:fldChar>
      </w:r>
      <w:r w:rsidR="008D39F4">
        <w:instrText xml:space="preserve"> ADDIN EN.CITE.DATA </w:instrText>
      </w:r>
      <w:r w:rsidR="008D39F4">
        <w:fldChar w:fldCharType="end"/>
      </w:r>
      <w:r w:rsidR="00182F0F">
        <w:fldChar w:fldCharType="separate"/>
      </w:r>
      <w:r w:rsidR="00182F0F">
        <w:rPr>
          <w:noProof/>
        </w:rPr>
        <w:t>(Rabbi et al. 2011; Schmidt et al. 2013)</w:t>
      </w:r>
      <w:r w:rsidR="00182F0F">
        <w:fldChar w:fldCharType="end"/>
      </w:r>
      <w:r w:rsidR="00726B72" w:rsidRPr="00726B72">
        <w:t>.</w:t>
      </w:r>
      <w:r w:rsidR="006E469D">
        <w:t xml:space="preserve"> </w:t>
      </w:r>
      <w:r w:rsidR="00182F0F">
        <w:t>Based on currently available information, a</w:t>
      </w:r>
      <w:r w:rsidR="006E469D">
        <w:t xml:space="preserve">n exclusion distance of 600 m between the GM sorghum and any </w:t>
      </w:r>
      <w:r w:rsidR="00132B2C">
        <w:t>other</w:t>
      </w:r>
      <w:r w:rsidR="00AE5ADA">
        <w:t xml:space="preserve"> </w:t>
      </w:r>
      <w:r w:rsidR="006E469D">
        <w:t xml:space="preserve">grain sorghum or forage sorghum/Sudan grass crop would be expected to minimise pollen flow from the GM sorghum to the </w:t>
      </w:r>
      <w:r w:rsidR="00132B2C">
        <w:t xml:space="preserve">non-GM </w:t>
      </w:r>
      <w:r w:rsidR="006E469D">
        <w:t>crop</w:t>
      </w:r>
      <w:r w:rsidR="00521995">
        <w:t xml:space="preserve"> (see Figure 3C)</w:t>
      </w:r>
      <w:r w:rsidR="006E469D">
        <w:t>.</w:t>
      </w:r>
    </w:p>
    <w:p w:rsidR="006E469D" w:rsidRDefault="006E469D" w:rsidP="00726B72">
      <w:pPr>
        <w:pStyle w:val="1Para"/>
      </w:pPr>
      <w:r>
        <w:t xml:space="preserve">When considering pollen flow from the GM sorghum to sexually compatible weeds, one consideration is that weeds would be present at a </w:t>
      </w:r>
      <w:r w:rsidR="00447165">
        <w:t xml:space="preserve">much </w:t>
      </w:r>
      <w:r>
        <w:t xml:space="preserve">lower density than crops, which would reduce the </w:t>
      </w:r>
      <w:r w:rsidR="00E71768">
        <w:t xml:space="preserve">overall </w:t>
      </w:r>
      <w:r>
        <w:t xml:space="preserve">outcrossing </w:t>
      </w:r>
      <w:r w:rsidR="00E71768">
        <w:t xml:space="preserve">potential. </w:t>
      </w:r>
      <w:r w:rsidR="00504804">
        <w:t>However</w:t>
      </w:r>
      <w:r w:rsidR="00E71768">
        <w:t xml:space="preserve">, a comparison of outcrossing data at </w:t>
      </w:r>
      <w:r w:rsidR="00C47C62">
        <w:t xml:space="preserve">a </w:t>
      </w:r>
      <w:r w:rsidR="00E71768">
        <w:t xml:space="preserve">distance of 100 m suggests a higher outcrossing rate from cultivated sorghum to individual Johnson grass plants than to individual sorghum plants </w:t>
      </w:r>
      <w:r w:rsidR="00AE5ADA">
        <w:fldChar w:fldCharType="begin">
          <w:fldData xml:space="preserve">PFJlZm1hbj48Q2l0ZT48QXV0aG9yPkFycmlvbGE8L0F1dGhvcj48WWVhcj4xOTk2PC9ZZWFyPjxS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</w:fldData>
        </w:fldChar>
      </w:r>
      <w:r w:rsidR="008D39F4">
        <w:instrText xml:space="preserve"> ADDIN REFMGR.CITE </w:instrText>
      </w:r>
      <w:r w:rsidR="008D39F4">
        <w:fldChar w:fldCharType="begin">
          <w:fldData xml:space="preserve">PFJlZm1hbj48Q2l0ZT48QXV0aG9yPkFycmlvbGE8L0F1dGhvcj48WWVhcj4xOTk2PC9ZZWFyPjxS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</w:fldData>
        </w:fldChar>
      </w:r>
      <w:r w:rsidR="008D39F4">
        <w:instrText xml:space="preserve"> ADDIN EN.CITE.DATA </w:instrText>
      </w:r>
      <w:r w:rsidR="008D39F4">
        <w:fldChar w:fldCharType="end"/>
      </w:r>
      <w:r w:rsidR="00AE5ADA">
        <w:fldChar w:fldCharType="separate"/>
      </w:r>
      <w:r w:rsidR="00AE5ADA">
        <w:rPr>
          <w:noProof/>
        </w:rPr>
        <w:t>(Arriola &amp; Ellstrand 1996; Rabbi et al. 2011; Schmidt &amp; Bothma 2006)</w:t>
      </w:r>
      <w:r w:rsidR="00AE5ADA">
        <w:fldChar w:fldCharType="end"/>
      </w:r>
      <w:r w:rsidR="00AE5ADA">
        <w:t xml:space="preserve">. </w:t>
      </w:r>
      <w:r w:rsidR="00447165">
        <w:t xml:space="preserve">Also, the potential harms resulting from outcrossing to weeds (risk scenario 6) may be more serious than the potential harms resulting from outcrossing to cultivated sorghum (risk scenario 5). </w:t>
      </w:r>
      <w:r w:rsidR="00AE5ADA">
        <w:t xml:space="preserve">Balancing these </w:t>
      </w:r>
      <w:r w:rsidR="00132B2C">
        <w:t>factors</w:t>
      </w:r>
      <w:r w:rsidR="00AE5ADA">
        <w:t xml:space="preserve">, </w:t>
      </w:r>
      <w:r w:rsidR="00447165">
        <w:t xml:space="preserve">it is considered appropriate to separate </w:t>
      </w:r>
      <w:r w:rsidR="00AE5ADA">
        <w:t>sexually compatible weeds from the GM sorghum by the same exclusion distance used for non-GM sorghum crops.</w:t>
      </w:r>
    </w:p>
    <w:p w:rsidR="00AE5ADA" w:rsidRDefault="00504804" w:rsidP="00726B72">
      <w:pPr>
        <w:pStyle w:val="1Para"/>
      </w:pPr>
      <w:r>
        <w:t xml:space="preserve">Sorghum is self-pollinated and wind pollinated; there is some uncertainty about whether it may also be insect pollinated (see risk scenario 5). </w:t>
      </w:r>
      <w:r w:rsidR="00447165">
        <w:t xml:space="preserve">For GM crops that are insect pollinated, previous licences issued by the Regulator have often imposed a requirement for a pollen trap of non-GM plants of the same species. </w:t>
      </w:r>
      <w:r w:rsidR="00A92A76">
        <w:t xml:space="preserve">Apple is a crop that is solely </w:t>
      </w:r>
      <w:proofErr w:type="gramStart"/>
      <w:r w:rsidR="00A92A76">
        <w:t>insect</w:t>
      </w:r>
      <w:proofErr w:type="gramEnd"/>
      <w:r w:rsidR="00A92A76">
        <w:t xml:space="preserve"> pollinated, with no self-pollination or wind pollination. </w:t>
      </w:r>
      <w:r w:rsidR="00447165">
        <w:t>A recent study modelling insect pollination in apples found that an isolation distance of 183 m between a GM orchard and a non-GM orchard was sufficient to ensure</w:t>
      </w:r>
      <w:r w:rsidR="00D81A20">
        <w:t xml:space="preserve"> that</w:t>
      </w:r>
      <w:r w:rsidR="00447165">
        <w:t xml:space="preserve"> less than 0.</w:t>
      </w:r>
      <w:r w:rsidR="00D81A20">
        <w:t>2</w:t>
      </w:r>
      <w:r w:rsidR="00447165">
        <w:t xml:space="preserve">% </w:t>
      </w:r>
      <w:r w:rsidR="00D81A20">
        <w:t>of</w:t>
      </w:r>
      <w:r w:rsidR="00447165">
        <w:t xml:space="preserve"> apple seed </w:t>
      </w:r>
      <w:r w:rsidR="00D81A20">
        <w:t xml:space="preserve">produced </w:t>
      </w:r>
      <w:r w:rsidR="00447165">
        <w:t>in the non-GM orchard</w:t>
      </w:r>
      <w:r w:rsidR="00D81A20">
        <w:t xml:space="preserve"> had a GM parent</w:t>
      </w:r>
      <w:r w:rsidR="00287DDB">
        <w:t xml:space="preserve"> </w:t>
      </w:r>
      <w:r w:rsidR="000E3D8D">
        <w:fldChar w:fldCharType="begin">
          <w:fldData xml:space="preserve">PFJlZm1hbj48Q2l0ZT48QXV0aG9yPlZhbGxhZXlzPC9BdXRob3I+PFllYXI+MjAxNzwvWWVhcj48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</w:fldData>
        </w:fldChar>
      </w:r>
      <w:r w:rsidR="008D39F4">
        <w:instrText xml:space="preserve"> ADDIN REFMGR.CITE </w:instrText>
      </w:r>
      <w:r w:rsidR="008D39F4">
        <w:fldChar w:fldCharType="begin">
          <w:fldData xml:space="preserve">PFJlZm1hbj48Q2l0ZT48QXV0aG9yPlZhbGxhZXlzPC9BdXRob3I+PFllYXI+MjAxNzwvWWVhcj48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</w:fldData>
        </w:fldChar>
      </w:r>
      <w:r w:rsidR="008D39F4">
        <w:instrText xml:space="preserve"> ADDIN EN.CITE.DATA </w:instrText>
      </w:r>
      <w:r w:rsidR="008D39F4">
        <w:fldChar w:fldCharType="end"/>
      </w:r>
      <w:r w:rsidR="000E3D8D">
        <w:fldChar w:fldCharType="separate"/>
      </w:r>
      <w:r w:rsidR="000E3D8D">
        <w:rPr>
          <w:noProof/>
        </w:rPr>
        <w:t>(Vallaeys et al. 2017)</w:t>
      </w:r>
      <w:r w:rsidR="000E3D8D">
        <w:fldChar w:fldCharType="end"/>
      </w:r>
      <w:r w:rsidR="00447165">
        <w:t>.</w:t>
      </w:r>
      <w:r w:rsidR="00B13B34">
        <w:t xml:space="preserve"> </w:t>
      </w:r>
      <w:r w:rsidR="00A92A76">
        <w:t xml:space="preserve">Insect </w:t>
      </w:r>
      <w:r w:rsidR="00B13B34">
        <w:t xml:space="preserve">pollination in sorghum, if it occurs at all, </w:t>
      </w:r>
      <w:r w:rsidR="00287DDB">
        <w:t>would only be a</w:t>
      </w:r>
      <w:r w:rsidR="00B13B34">
        <w:t xml:space="preserve"> </w:t>
      </w:r>
      <w:r w:rsidR="00287DDB">
        <w:t>small fraction</w:t>
      </w:r>
      <w:r w:rsidR="00B13B34">
        <w:t xml:space="preserve"> of </w:t>
      </w:r>
      <w:r w:rsidR="00287DDB">
        <w:t xml:space="preserve">total </w:t>
      </w:r>
      <w:r w:rsidR="00B13B34">
        <w:t xml:space="preserve">pollination. Therefore, an isolation distance of 600 m in sorghum </w:t>
      </w:r>
      <w:r w:rsidR="000E3D8D">
        <w:t>is expected to ensure</w:t>
      </w:r>
      <w:r w:rsidR="00B13B34">
        <w:t xml:space="preserve"> negligible insect-mediated outcrossing without need for a pollen trap.</w:t>
      </w:r>
    </w:p>
    <w:p w:rsidR="00B13B34" w:rsidRDefault="00B13B34" w:rsidP="00AA1012">
      <w:pPr>
        <w:pStyle w:val="1Para"/>
      </w:pPr>
      <w:r>
        <w:t xml:space="preserve">A licence condition </w:t>
      </w:r>
      <w:r w:rsidR="00287DDB">
        <w:t>requires</w:t>
      </w:r>
      <w:r w:rsidR="00AA1012">
        <w:t xml:space="preserve"> </w:t>
      </w:r>
      <w:r w:rsidR="00B30ADB">
        <w:t>either</w:t>
      </w:r>
      <w:r w:rsidR="00AA1012">
        <w:t xml:space="preserve"> </w:t>
      </w:r>
      <w:r w:rsidR="00AA1012" w:rsidRPr="00AA1012">
        <w:t>bag</w:t>
      </w:r>
      <w:r w:rsidR="00B30ADB">
        <w:t>ging</w:t>
      </w:r>
      <w:r w:rsidR="00AA1012" w:rsidRPr="00AA1012">
        <w:t xml:space="preserve"> the GM sorghum panicles during flowering and </w:t>
      </w:r>
      <w:r w:rsidR="00B30ADB">
        <w:t>surrounding</w:t>
      </w:r>
      <w:r w:rsidR="00AA1012" w:rsidRPr="00AA1012">
        <w:t xml:space="preserve"> </w:t>
      </w:r>
      <w:r w:rsidR="00AA1012">
        <w:t>the</w:t>
      </w:r>
      <w:r w:rsidR="00AA1012" w:rsidRPr="00AA1012">
        <w:t xml:space="preserve"> trial site with a 100 m monitoring zone which will be inspected while the GM sorghum is flowering to destroy any plants that are sexually compatible with sorghum</w:t>
      </w:r>
      <w:r w:rsidR="00AA1012">
        <w:t xml:space="preserve">, or </w:t>
      </w:r>
      <w:r w:rsidR="00B06F9D">
        <w:t xml:space="preserve">only </w:t>
      </w:r>
      <w:r w:rsidR="00AA1012">
        <w:t>surround</w:t>
      </w:r>
      <w:r w:rsidR="00B30ADB">
        <w:t>ing</w:t>
      </w:r>
      <w:r w:rsidR="00AA1012">
        <w:t xml:space="preserve"> the </w:t>
      </w:r>
      <w:r w:rsidR="00AA1012">
        <w:lastRenderedPageBreak/>
        <w:t xml:space="preserve">trial site with </w:t>
      </w:r>
      <w:r w:rsidR="00AA1012" w:rsidRPr="00AA1012">
        <w:t xml:space="preserve">a </w:t>
      </w:r>
      <w:r w:rsidR="00AA1012">
        <w:t>6</w:t>
      </w:r>
      <w:r w:rsidR="00AA1012" w:rsidRPr="00AA1012">
        <w:t>00 m monitoring zone which will be inspected while the GM sorghum is flowering to destroy any plants that are sexually compatible with sorghum</w:t>
      </w:r>
      <w:r w:rsidR="00AA1012">
        <w:t>. This</w:t>
      </w:r>
      <w:r w:rsidR="00D81A20">
        <w:t xml:space="preserve"> condition</w:t>
      </w:r>
      <w:r w:rsidR="00AA1012">
        <w:t xml:space="preserve"> is expected to minimise outcrossing between the GM sorghum and sexually compatible plants outside the trial sites (risk scenarios 5 and 6).</w:t>
      </w:r>
    </w:p>
    <w:p w:rsidR="00CF1DCE" w:rsidRPr="008F2842" w:rsidRDefault="00995AAE" w:rsidP="00CF1DCE">
      <w:r>
        <w:rPr>
          <w:noProof/>
          <w:lang w:eastAsia="en-AU"/>
        </w:rPr>
        <w:drawing>
          <wp:inline distT="0" distB="0" distL="0" distR="0">
            <wp:extent cx="5826760" cy="3625850"/>
            <wp:effectExtent l="0" t="0" r="2540" b="0"/>
            <wp:docPr id="1" name="Picture 1" descr="This figure shows diagrams of the options to control pollen flow that are descibed in paragraphs 193 and 194 of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826760" cy="3625850"/>
                    </a:xfrm>
                    <a:prstGeom prst="rect">
                      <a:avLst/>
                    </a:prstGeom>
                    <a:noFill/>
                    <a:ln>
                      <a:noFill/>
                    </a:ln>
                  </pic:spPr>
                </pic:pic>
              </a:graphicData>
            </a:graphic>
          </wp:inline>
        </w:drawing>
      </w:r>
    </w:p>
    <w:p w:rsidR="00CF1DCE" w:rsidRPr="00CF1DCE" w:rsidRDefault="00CF1DCE" w:rsidP="00CF1DCE">
      <w:pPr>
        <w:spacing w:before="120" w:after="120"/>
        <w:rPr>
          <w:b/>
          <w:lang w:eastAsia="en-AU"/>
        </w:rPr>
      </w:pPr>
      <w:proofErr w:type="gramStart"/>
      <w:r w:rsidRPr="00CF1DCE">
        <w:rPr>
          <w:b/>
          <w:lang w:eastAsia="en-AU"/>
        </w:rPr>
        <w:t xml:space="preserve">Figure </w:t>
      </w:r>
      <w:r>
        <w:rPr>
          <w:b/>
          <w:lang w:eastAsia="en-AU"/>
        </w:rPr>
        <w:t>3</w:t>
      </w:r>
      <w:r w:rsidRPr="00CF1DCE">
        <w:rPr>
          <w:b/>
          <w:lang w:eastAsia="en-AU"/>
        </w:rPr>
        <w:t>.</w:t>
      </w:r>
      <w:proofErr w:type="gramEnd"/>
      <w:r w:rsidRPr="00CF1DCE">
        <w:rPr>
          <w:b/>
          <w:lang w:eastAsia="en-AU"/>
        </w:rPr>
        <w:t xml:space="preserve"> Diagrams (not to scale) showing the </w:t>
      </w:r>
      <w:r>
        <w:rPr>
          <w:b/>
          <w:lang w:eastAsia="en-AU"/>
        </w:rPr>
        <w:t>options to manage pollen flow proposed by the applicant and the Regulator</w:t>
      </w:r>
      <w:r w:rsidRPr="00CF1DCE">
        <w:rPr>
          <w:b/>
          <w:lang w:eastAsia="en-AU"/>
        </w:rPr>
        <w:t xml:space="preserve"> </w:t>
      </w:r>
    </w:p>
    <w:p w:rsidR="00CF1DCE" w:rsidRPr="00CF1DCE" w:rsidRDefault="00CF1DCE" w:rsidP="00CF1DCE">
      <w:pPr>
        <w:rPr>
          <w:lang w:eastAsia="en-AU"/>
        </w:rPr>
      </w:pPr>
      <w:r w:rsidRPr="00CF1DCE">
        <w:rPr>
          <w:b/>
          <w:lang w:eastAsia="en-AU"/>
        </w:rPr>
        <w:t>A</w:t>
      </w:r>
      <w:r w:rsidRPr="00CF1DCE">
        <w:rPr>
          <w:lang w:eastAsia="en-AU"/>
        </w:rPr>
        <w:t xml:space="preserve">: </w:t>
      </w:r>
      <w:r>
        <w:rPr>
          <w:lang w:eastAsia="en-AU"/>
        </w:rPr>
        <w:t xml:space="preserve">this option proposed by the applicant is </w:t>
      </w:r>
      <w:r w:rsidRPr="00CF1DCE">
        <w:rPr>
          <w:b/>
          <w:lang w:eastAsia="en-AU"/>
        </w:rPr>
        <w:t>not</w:t>
      </w:r>
      <w:r>
        <w:rPr>
          <w:lang w:eastAsia="en-AU"/>
        </w:rPr>
        <w:t xml:space="preserve"> considered effective and is </w:t>
      </w:r>
      <w:r w:rsidRPr="00CF1DCE">
        <w:rPr>
          <w:b/>
          <w:lang w:eastAsia="en-AU"/>
        </w:rPr>
        <w:t>not</w:t>
      </w:r>
      <w:r>
        <w:rPr>
          <w:lang w:eastAsia="en-AU"/>
        </w:rPr>
        <w:t xml:space="preserve"> permitted by the licence;</w:t>
      </w:r>
      <w:r w:rsidRPr="00CF1DCE">
        <w:rPr>
          <w:lang w:eastAsia="en-AU"/>
        </w:rPr>
        <w:t xml:space="preserve"> </w:t>
      </w:r>
    </w:p>
    <w:p w:rsidR="00CF1DCE" w:rsidRPr="00CF1DCE" w:rsidRDefault="00CF1DCE" w:rsidP="00CF1DCE">
      <w:pPr>
        <w:rPr>
          <w:lang w:eastAsia="en-AU"/>
        </w:rPr>
      </w:pPr>
      <w:r w:rsidRPr="00CF1DCE">
        <w:rPr>
          <w:b/>
          <w:lang w:eastAsia="en-AU"/>
        </w:rPr>
        <w:t>B</w:t>
      </w:r>
      <w:r w:rsidRPr="00CF1DCE">
        <w:rPr>
          <w:lang w:eastAsia="en-AU"/>
        </w:rPr>
        <w:t xml:space="preserve">: </w:t>
      </w:r>
      <w:r>
        <w:rPr>
          <w:lang w:eastAsia="en-AU"/>
        </w:rPr>
        <w:t>this option proposed by the applicant is considered effective and is permitted by the licence</w:t>
      </w:r>
      <w:r w:rsidRPr="00CF1DCE">
        <w:rPr>
          <w:lang w:eastAsia="en-AU"/>
        </w:rPr>
        <w:t xml:space="preserve">; </w:t>
      </w:r>
    </w:p>
    <w:p w:rsidR="00CF1DCE" w:rsidRPr="00811604" w:rsidRDefault="00CF1DCE" w:rsidP="00CF1DCE">
      <w:pPr>
        <w:pStyle w:val="1Para"/>
        <w:numPr>
          <w:ilvl w:val="0"/>
          <w:numId w:val="0"/>
        </w:numPr>
        <w:spacing w:before="0" w:after="0"/>
      </w:pPr>
      <w:r w:rsidRPr="00CF1DCE">
        <w:rPr>
          <w:b/>
        </w:rPr>
        <w:t>C</w:t>
      </w:r>
      <w:r w:rsidRPr="00CF1DCE">
        <w:t xml:space="preserve">: </w:t>
      </w:r>
      <w:r>
        <w:t xml:space="preserve">this option proposed by the Regulator is </w:t>
      </w:r>
      <w:r w:rsidR="00151303">
        <w:t xml:space="preserve">considered effective and is </w:t>
      </w:r>
      <w:r>
        <w:t>permitted by the licence.</w:t>
      </w:r>
    </w:p>
    <w:p w:rsidR="00925FE4" w:rsidRPr="00811604" w:rsidRDefault="0097573D" w:rsidP="00E176CF">
      <w:pPr>
        <w:pStyle w:val="Quote"/>
        <w:numPr>
          <w:ilvl w:val="0"/>
          <w:numId w:val="0"/>
        </w:numPr>
      </w:pPr>
      <w:r w:rsidRPr="00811604">
        <w:t>3.1.2</w:t>
      </w:r>
      <w:r w:rsidRPr="00811604">
        <w:tab/>
      </w:r>
      <w:r w:rsidR="00925FE4" w:rsidRPr="00811604">
        <w:t>Summary of licence conditions to be implemented to limit and control the release</w:t>
      </w:r>
    </w:p>
    <w:p w:rsidR="00CD144B" w:rsidRPr="00811604" w:rsidRDefault="00CD144B" w:rsidP="00CD144B">
      <w:pPr>
        <w:pStyle w:val="1Para"/>
        <w:tabs>
          <w:tab w:val="clear" w:pos="540"/>
        </w:tabs>
      </w:pPr>
      <w:r w:rsidRPr="00811604">
        <w:t xml:space="preserve">A number of licence conditions have been </w:t>
      </w:r>
      <w:r w:rsidR="00185C31">
        <w:t>imposed</w:t>
      </w:r>
      <w:r w:rsidRPr="00811604">
        <w:t xml:space="preserve"> to limit and control the release, based on the above considerations. These include requirements to:</w:t>
      </w:r>
    </w:p>
    <w:p w:rsidR="00240F83" w:rsidRDefault="00CD144B" w:rsidP="0040623F">
      <w:pPr>
        <w:numPr>
          <w:ilvl w:val="0"/>
          <w:numId w:val="12"/>
        </w:numPr>
        <w:spacing w:before="120" w:after="120"/>
        <w:ind w:left="993" w:hanging="426"/>
        <w:rPr>
          <w:lang w:eastAsia="en-AU"/>
        </w:rPr>
      </w:pPr>
      <w:r w:rsidRPr="00811604">
        <w:rPr>
          <w:lang w:eastAsia="en-AU"/>
        </w:rPr>
        <w:t xml:space="preserve">limit the </w:t>
      </w:r>
      <w:r w:rsidR="00240F83">
        <w:rPr>
          <w:lang w:eastAsia="en-AU"/>
        </w:rPr>
        <w:t xml:space="preserve">duration of the release to between </w:t>
      </w:r>
      <w:r w:rsidR="00240F83">
        <w:t>October 2017 and June 2020</w:t>
      </w:r>
    </w:p>
    <w:p w:rsidR="003818DE" w:rsidRPr="00811604" w:rsidRDefault="00240F83" w:rsidP="0040623F">
      <w:pPr>
        <w:numPr>
          <w:ilvl w:val="0"/>
          <w:numId w:val="12"/>
        </w:numPr>
        <w:spacing w:before="120" w:after="120"/>
        <w:ind w:left="993" w:hanging="426"/>
        <w:rPr>
          <w:lang w:eastAsia="en-AU"/>
        </w:rPr>
      </w:pPr>
      <w:r>
        <w:t xml:space="preserve">limit the </w:t>
      </w:r>
      <w:r w:rsidR="00294612">
        <w:t xml:space="preserve">size of the </w:t>
      </w:r>
      <w:r>
        <w:t xml:space="preserve">release in the first year </w:t>
      </w:r>
      <w:r w:rsidR="00CD144B" w:rsidRPr="00811604">
        <w:rPr>
          <w:lang w:eastAsia="en-AU"/>
        </w:rPr>
        <w:t xml:space="preserve">to </w:t>
      </w:r>
      <w:r w:rsidR="003818DE" w:rsidRPr="00811604">
        <w:rPr>
          <w:lang w:eastAsia="en-AU"/>
        </w:rPr>
        <w:t xml:space="preserve">one trial site </w:t>
      </w:r>
      <w:r>
        <w:rPr>
          <w:lang w:eastAsia="en-AU"/>
        </w:rPr>
        <w:t>with an area of up to 1 ha, and in each of the second and third years to four trial sites with a combined area of up to 5 ha</w:t>
      </w:r>
    </w:p>
    <w:p w:rsidR="00294612" w:rsidRDefault="00294612" w:rsidP="0040623F">
      <w:pPr>
        <w:numPr>
          <w:ilvl w:val="0"/>
          <w:numId w:val="12"/>
        </w:numPr>
        <w:spacing w:before="120" w:after="120"/>
        <w:ind w:left="993" w:hanging="426"/>
        <w:rPr>
          <w:lang w:eastAsia="en-AU"/>
        </w:rPr>
      </w:pPr>
      <w:r w:rsidRPr="00294612">
        <w:rPr>
          <w:lang w:eastAsia="en-AU"/>
        </w:rPr>
        <w:t>not allo</w:t>
      </w:r>
      <w:r>
        <w:rPr>
          <w:lang w:eastAsia="en-AU"/>
        </w:rPr>
        <w:t>w</w:t>
      </w:r>
      <w:r w:rsidRPr="00294612">
        <w:rPr>
          <w:lang w:eastAsia="en-AU"/>
        </w:rPr>
        <w:t xml:space="preserve"> GM plant material to be used for human food or animal feed, with the exception of a poultry feeding trial if approved by a</w:t>
      </w:r>
      <w:r>
        <w:rPr>
          <w:lang w:eastAsia="en-AU"/>
        </w:rPr>
        <w:t>n</w:t>
      </w:r>
      <w:r w:rsidR="000E3D8D">
        <w:rPr>
          <w:lang w:eastAsia="en-AU"/>
        </w:rPr>
        <w:t xml:space="preserve"> Animal Ethics Committee</w:t>
      </w:r>
    </w:p>
    <w:p w:rsidR="000E3D8D" w:rsidRDefault="000E3D8D" w:rsidP="0040623F">
      <w:pPr>
        <w:numPr>
          <w:ilvl w:val="0"/>
          <w:numId w:val="12"/>
        </w:numPr>
        <w:spacing w:before="120" w:after="120"/>
        <w:ind w:left="993" w:hanging="426"/>
        <w:rPr>
          <w:lang w:eastAsia="en-AU"/>
        </w:rPr>
      </w:pPr>
      <w:r>
        <w:rPr>
          <w:lang w:eastAsia="en-AU"/>
        </w:rPr>
        <w:t>treat</w:t>
      </w:r>
      <w:r w:rsidRPr="000E3D8D">
        <w:rPr>
          <w:lang w:eastAsia="en-AU"/>
        </w:rPr>
        <w:t xml:space="preserve"> non-GM sorghum grown in the trial sites the same as GM plants</w:t>
      </w:r>
    </w:p>
    <w:p w:rsidR="000E3D8D" w:rsidRPr="00294612" w:rsidRDefault="000E3D8D" w:rsidP="0040623F">
      <w:pPr>
        <w:numPr>
          <w:ilvl w:val="0"/>
          <w:numId w:val="12"/>
        </w:numPr>
        <w:spacing w:before="120" w:after="120"/>
        <w:ind w:left="993" w:hanging="426"/>
        <w:rPr>
          <w:lang w:eastAsia="en-AU"/>
        </w:rPr>
      </w:pPr>
      <w:r>
        <w:rPr>
          <w:lang w:eastAsia="en-AU"/>
        </w:rPr>
        <w:t>destroy</w:t>
      </w:r>
      <w:r w:rsidRPr="000E3D8D">
        <w:rPr>
          <w:lang w:eastAsia="en-AU"/>
        </w:rPr>
        <w:t xml:space="preserve"> all GM seed that is not required for analysis or future planting</w:t>
      </w:r>
    </w:p>
    <w:p w:rsidR="000E3D8D" w:rsidRDefault="001E5A21" w:rsidP="0040623F">
      <w:pPr>
        <w:numPr>
          <w:ilvl w:val="0"/>
          <w:numId w:val="12"/>
        </w:numPr>
        <w:spacing w:before="120" w:after="120"/>
        <w:ind w:left="993" w:hanging="426"/>
        <w:rPr>
          <w:lang w:eastAsia="en-AU"/>
        </w:rPr>
      </w:pPr>
      <w:r>
        <w:rPr>
          <w:lang w:eastAsia="en-AU"/>
        </w:rPr>
        <w:t>monitor</w:t>
      </w:r>
      <w:r w:rsidR="000E3D8D" w:rsidRPr="000E3D8D">
        <w:rPr>
          <w:lang w:eastAsia="en-AU"/>
        </w:rPr>
        <w:t xml:space="preserve"> the </w:t>
      </w:r>
      <w:r w:rsidR="000E3D8D">
        <w:rPr>
          <w:lang w:eastAsia="en-AU"/>
        </w:rPr>
        <w:t xml:space="preserve">post-harvest </w:t>
      </w:r>
      <w:r w:rsidR="000E3D8D" w:rsidRPr="000E3D8D">
        <w:rPr>
          <w:lang w:eastAsia="en-AU"/>
        </w:rPr>
        <w:t xml:space="preserve">trial sites </w:t>
      </w:r>
      <w:r w:rsidR="000E3D8D">
        <w:rPr>
          <w:lang w:eastAsia="en-AU"/>
        </w:rPr>
        <w:t>at least every 35 days</w:t>
      </w:r>
      <w:r w:rsidR="000E3D8D" w:rsidRPr="000E3D8D">
        <w:rPr>
          <w:lang w:eastAsia="en-AU"/>
        </w:rPr>
        <w:t xml:space="preserve"> for </w:t>
      </w:r>
      <w:r w:rsidR="000E3D8D">
        <w:rPr>
          <w:lang w:eastAsia="en-AU"/>
        </w:rPr>
        <w:t xml:space="preserve">a period of </w:t>
      </w:r>
      <w:r w:rsidR="000E3D8D" w:rsidRPr="000E3D8D">
        <w:rPr>
          <w:lang w:eastAsia="en-AU"/>
        </w:rPr>
        <w:t xml:space="preserve">at least 12 months, and until the sites are free of </w:t>
      </w:r>
      <w:r w:rsidR="000E3D8D">
        <w:rPr>
          <w:lang w:eastAsia="en-AU"/>
        </w:rPr>
        <w:t xml:space="preserve">sorghum </w:t>
      </w:r>
      <w:r w:rsidR="000E3D8D" w:rsidRPr="000E3D8D">
        <w:rPr>
          <w:lang w:eastAsia="en-AU"/>
        </w:rPr>
        <w:t xml:space="preserve">volunteers for at least six consecutive months, and </w:t>
      </w:r>
      <w:r w:rsidR="000E3D8D">
        <w:rPr>
          <w:lang w:eastAsia="en-AU"/>
        </w:rPr>
        <w:t>destroy any volunteers found</w:t>
      </w:r>
    </w:p>
    <w:p w:rsidR="000E3D8D" w:rsidRDefault="000E3D8D" w:rsidP="0040623F">
      <w:pPr>
        <w:numPr>
          <w:ilvl w:val="0"/>
          <w:numId w:val="12"/>
        </w:numPr>
        <w:spacing w:before="120" w:after="120"/>
        <w:ind w:left="993" w:hanging="426"/>
        <w:rPr>
          <w:lang w:eastAsia="en-AU"/>
        </w:rPr>
      </w:pPr>
      <w:r>
        <w:rPr>
          <w:szCs w:val="22"/>
        </w:rPr>
        <w:t>cultivate and irrigate the post-harvest trial sites</w:t>
      </w:r>
    </w:p>
    <w:p w:rsidR="000E3D8D" w:rsidRPr="00811604" w:rsidRDefault="000E3D8D" w:rsidP="0040623F">
      <w:pPr>
        <w:numPr>
          <w:ilvl w:val="0"/>
          <w:numId w:val="12"/>
        </w:numPr>
        <w:spacing w:before="120" w:after="120"/>
        <w:ind w:left="993" w:hanging="426"/>
        <w:rPr>
          <w:lang w:eastAsia="en-AU"/>
        </w:rPr>
      </w:pPr>
      <w:r w:rsidRPr="00811604">
        <w:rPr>
          <w:lang w:eastAsia="en-AU"/>
        </w:rPr>
        <w:t>locate the trial site</w:t>
      </w:r>
      <w:r>
        <w:rPr>
          <w:lang w:eastAsia="en-AU"/>
        </w:rPr>
        <w:t>s</w:t>
      </w:r>
      <w:r w:rsidRPr="00811604">
        <w:rPr>
          <w:lang w:eastAsia="en-AU"/>
        </w:rPr>
        <w:t xml:space="preserve"> at least </w:t>
      </w:r>
      <w:r>
        <w:rPr>
          <w:lang w:eastAsia="en-AU"/>
        </w:rPr>
        <w:t>100</w:t>
      </w:r>
      <w:r w:rsidRPr="00811604">
        <w:rPr>
          <w:lang w:eastAsia="en-AU"/>
        </w:rPr>
        <w:t xml:space="preserve"> m away from waterways</w:t>
      </w:r>
    </w:p>
    <w:p w:rsidR="00CD144B" w:rsidRPr="00811604" w:rsidRDefault="00CD144B" w:rsidP="0040623F">
      <w:pPr>
        <w:numPr>
          <w:ilvl w:val="0"/>
          <w:numId w:val="12"/>
        </w:numPr>
        <w:spacing w:before="120" w:after="120"/>
        <w:ind w:left="993" w:hanging="426"/>
        <w:rPr>
          <w:lang w:eastAsia="en-AU"/>
        </w:rPr>
      </w:pPr>
      <w:r w:rsidRPr="00811604">
        <w:rPr>
          <w:lang w:eastAsia="en-AU"/>
        </w:rPr>
        <w:lastRenderedPageBreak/>
        <w:t>clean equipment after use</w:t>
      </w:r>
      <w:r w:rsidR="001E5A21">
        <w:rPr>
          <w:lang w:eastAsia="en-AU"/>
        </w:rPr>
        <w:t xml:space="preserve"> with the GMOs</w:t>
      </w:r>
    </w:p>
    <w:p w:rsidR="00CD144B" w:rsidRDefault="00CD144B" w:rsidP="0040623F">
      <w:pPr>
        <w:numPr>
          <w:ilvl w:val="0"/>
          <w:numId w:val="12"/>
        </w:numPr>
        <w:spacing w:before="120" w:after="120"/>
        <w:ind w:left="993" w:hanging="426"/>
        <w:rPr>
          <w:lang w:eastAsia="en-AU"/>
        </w:rPr>
      </w:pPr>
      <w:r w:rsidRPr="00811604">
        <w:rPr>
          <w:lang w:eastAsia="en-AU"/>
        </w:rPr>
        <w:t xml:space="preserve">transport and store </w:t>
      </w:r>
      <w:r w:rsidR="003818DE" w:rsidRPr="00811604">
        <w:rPr>
          <w:lang w:eastAsia="en-AU"/>
        </w:rPr>
        <w:t>GMOs</w:t>
      </w:r>
      <w:r w:rsidRPr="00811604">
        <w:rPr>
          <w:lang w:eastAsia="en-AU"/>
        </w:rPr>
        <w:t xml:space="preserve"> in accordance with the Regulator’s guidelines</w:t>
      </w:r>
    </w:p>
    <w:p w:rsidR="001E5A21" w:rsidRDefault="001E5A21" w:rsidP="0040623F">
      <w:pPr>
        <w:numPr>
          <w:ilvl w:val="0"/>
          <w:numId w:val="12"/>
        </w:numPr>
        <w:spacing w:before="120" w:after="120"/>
        <w:ind w:left="993" w:hanging="426"/>
        <w:rPr>
          <w:lang w:eastAsia="en-AU"/>
        </w:rPr>
      </w:pPr>
      <w:r>
        <w:rPr>
          <w:lang w:eastAsia="en-AU"/>
        </w:rPr>
        <w:t>control rodents in the trial sites by baiting and/or trapping</w:t>
      </w:r>
    </w:p>
    <w:p w:rsidR="001E5A21" w:rsidRDefault="001E5A21" w:rsidP="0040623F">
      <w:pPr>
        <w:numPr>
          <w:ilvl w:val="0"/>
          <w:numId w:val="12"/>
        </w:numPr>
        <w:spacing w:before="120" w:after="120"/>
        <w:ind w:left="993" w:hanging="426"/>
        <w:rPr>
          <w:lang w:eastAsia="en-AU"/>
        </w:rPr>
      </w:pPr>
      <w:r>
        <w:rPr>
          <w:lang w:eastAsia="en-AU"/>
        </w:rPr>
        <w:t xml:space="preserve">either enclose </w:t>
      </w:r>
      <w:r w:rsidR="00B30ADB">
        <w:rPr>
          <w:lang w:eastAsia="en-AU"/>
        </w:rPr>
        <w:t>the</w:t>
      </w:r>
      <w:r>
        <w:rPr>
          <w:lang w:eastAsia="en-AU"/>
        </w:rPr>
        <w:t xml:space="preserve"> </w:t>
      </w:r>
      <w:r w:rsidR="00B30ADB">
        <w:rPr>
          <w:lang w:eastAsia="en-AU"/>
        </w:rPr>
        <w:t>trial site in</w:t>
      </w:r>
      <w:r>
        <w:rPr>
          <w:lang w:eastAsia="en-AU"/>
        </w:rPr>
        <w:t xml:space="preserve"> </w:t>
      </w:r>
      <w:r w:rsidR="00D44270">
        <w:rPr>
          <w:lang w:eastAsia="en-AU"/>
        </w:rPr>
        <w:t xml:space="preserve">bird-proof netting </w:t>
      </w:r>
      <w:r w:rsidR="00C21BDB">
        <w:rPr>
          <w:lang w:eastAsia="en-AU"/>
        </w:rPr>
        <w:t>or enclose GM sorghum seed heads in bird-proof bags</w:t>
      </w:r>
    </w:p>
    <w:p w:rsidR="00C21BDB" w:rsidRDefault="00D44270" w:rsidP="0040623F">
      <w:pPr>
        <w:numPr>
          <w:ilvl w:val="0"/>
          <w:numId w:val="12"/>
        </w:numPr>
        <w:spacing w:before="120" w:after="120"/>
        <w:ind w:left="993" w:hanging="426"/>
        <w:rPr>
          <w:lang w:eastAsia="en-AU"/>
        </w:rPr>
      </w:pPr>
      <w:r>
        <w:rPr>
          <w:lang w:eastAsia="en-AU"/>
        </w:rPr>
        <w:t>surround</w:t>
      </w:r>
      <w:r w:rsidR="00C21BDB">
        <w:rPr>
          <w:lang w:eastAsia="en-AU"/>
        </w:rPr>
        <w:t xml:space="preserve"> the trial site </w:t>
      </w:r>
      <w:r>
        <w:rPr>
          <w:lang w:eastAsia="en-AU"/>
        </w:rPr>
        <w:t>with</w:t>
      </w:r>
      <w:r w:rsidR="00C21BDB">
        <w:rPr>
          <w:lang w:eastAsia="en-AU"/>
        </w:rPr>
        <w:t xml:space="preserve"> </w:t>
      </w:r>
      <w:r>
        <w:rPr>
          <w:lang w:eastAsia="en-AU"/>
        </w:rPr>
        <w:t>either a fence or netting capable of excluding</w:t>
      </w:r>
      <w:r w:rsidR="00C21BDB">
        <w:rPr>
          <w:lang w:eastAsia="en-AU"/>
        </w:rPr>
        <w:t xml:space="preserve"> large animals</w:t>
      </w:r>
    </w:p>
    <w:p w:rsidR="00CD144B" w:rsidRPr="00811604" w:rsidRDefault="00B30ADB" w:rsidP="0040623F">
      <w:pPr>
        <w:numPr>
          <w:ilvl w:val="0"/>
          <w:numId w:val="12"/>
        </w:numPr>
        <w:spacing w:before="120" w:after="120"/>
        <w:ind w:left="993" w:hanging="426"/>
        <w:rPr>
          <w:lang w:eastAsia="en-AU"/>
        </w:rPr>
      </w:pPr>
      <w:proofErr w:type="gramStart"/>
      <w:r>
        <w:rPr>
          <w:lang w:eastAsia="en-AU"/>
        </w:rPr>
        <w:t>control</w:t>
      </w:r>
      <w:proofErr w:type="gramEnd"/>
      <w:r>
        <w:rPr>
          <w:lang w:eastAsia="en-AU"/>
        </w:rPr>
        <w:t xml:space="preserve"> pollen flow by </w:t>
      </w:r>
      <w:r w:rsidR="001E5A21">
        <w:rPr>
          <w:lang w:eastAsia="en-AU"/>
        </w:rPr>
        <w:t>either bag</w:t>
      </w:r>
      <w:r>
        <w:rPr>
          <w:lang w:eastAsia="en-AU"/>
        </w:rPr>
        <w:t>ging</w:t>
      </w:r>
      <w:r w:rsidR="001E5A21">
        <w:rPr>
          <w:lang w:eastAsia="en-AU"/>
        </w:rPr>
        <w:t xml:space="preserve"> GM sorghum flowers and </w:t>
      </w:r>
      <w:r>
        <w:rPr>
          <w:lang w:eastAsia="en-AU"/>
        </w:rPr>
        <w:t>surrounding the trial site with a 100 m monitoring zone where any sexually compatible plants are destroyed, or by surrounding the trial site with a 600 m monitoring zone where any sexually compatible plants are destroyed</w:t>
      </w:r>
      <w:r w:rsidR="00CD144B" w:rsidRPr="00811604">
        <w:rPr>
          <w:lang w:eastAsia="en-AU"/>
        </w:rPr>
        <w:t>.</w:t>
      </w:r>
    </w:p>
    <w:p w:rsidR="00925FE4" w:rsidRPr="00811604" w:rsidRDefault="00925FE4" w:rsidP="005F21C0">
      <w:pPr>
        <w:pStyle w:val="Style3"/>
      </w:pPr>
      <w:bookmarkStart w:id="243" w:name="_Toc209859604"/>
      <w:bookmarkStart w:id="244" w:name="_Toc274904783"/>
      <w:bookmarkStart w:id="245" w:name="_Toc291151836"/>
      <w:bookmarkStart w:id="246" w:name="_Toc355008033"/>
      <w:bookmarkStart w:id="247" w:name="_Toc488653843"/>
      <w:bookmarkEnd w:id="240"/>
      <w:bookmarkEnd w:id="241"/>
      <w:bookmarkEnd w:id="242"/>
      <w:r w:rsidRPr="00811604">
        <w:t>Other risk management considerations</w:t>
      </w:r>
      <w:bookmarkEnd w:id="243"/>
      <w:bookmarkEnd w:id="244"/>
      <w:bookmarkEnd w:id="245"/>
      <w:bookmarkEnd w:id="246"/>
      <w:bookmarkEnd w:id="247"/>
    </w:p>
    <w:p w:rsidR="00925FE4" w:rsidRPr="00811604" w:rsidRDefault="00925FE4" w:rsidP="0048357A">
      <w:pPr>
        <w:pStyle w:val="1Para"/>
      </w:pPr>
      <w:r w:rsidRPr="00811604">
        <w:t>All DIR licences issued by the Regulator contain a number of conditions that relate to general risk management. These include conditions relating to:</w:t>
      </w:r>
    </w:p>
    <w:p w:rsidR="00925FE4" w:rsidRPr="00811604" w:rsidRDefault="00925FE4" w:rsidP="007D0610">
      <w:pPr>
        <w:numPr>
          <w:ilvl w:val="0"/>
          <w:numId w:val="10"/>
        </w:numPr>
        <w:tabs>
          <w:tab w:val="clear" w:pos="644"/>
          <w:tab w:val="num" w:pos="993"/>
        </w:tabs>
        <w:spacing w:before="120"/>
        <w:ind w:left="993" w:hanging="426"/>
        <w:rPr>
          <w:lang w:eastAsia="en-AU"/>
        </w:rPr>
      </w:pPr>
      <w:r w:rsidRPr="00811604">
        <w:rPr>
          <w:lang w:eastAsia="en-AU"/>
        </w:rPr>
        <w:t>applicant suitability</w:t>
      </w:r>
    </w:p>
    <w:p w:rsidR="00925FE4" w:rsidRPr="00811604" w:rsidRDefault="00925FE4" w:rsidP="007D0610">
      <w:pPr>
        <w:numPr>
          <w:ilvl w:val="0"/>
          <w:numId w:val="10"/>
        </w:numPr>
        <w:tabs>
          <w:tab w:val="clear" w:pos="644"/>
          <w:tab w:val="num" w:pos="993"/>
        </w:tabs>
        <w:spacing w:before="120"/>
        <w:ind w:left="993" w:hanging="426"/>
        <w:rPr>
          <w:lang w:eastAsia="en-AU"/>
        </w:rPr>
      </w:pPr>
      <w:r w:rsidRPr="00811604">
        <w:rPr>
          <w:lang w:eastAsia="en-AU"/>
        </w:rPr>
        <w:t>contingency plans</w:t>
      </w:r>
    </w:p>
    <w:p w:rsidR="00925FE4" w:rsidRPr="00811604" w:rsidRDefault="00925FE4" w:rsidP="007D0610">
      <w:pPr>
        <w:numPr>
          <w:ilvl w:val="0"/>
          <w:numId w:val="10"/>
        </w:numPr>
        <w:tabs>
          <w:tab w:val="clear" w:pos="644"/>
          <w:tab w:val="num" w:pos="993"/>
        </w:tabs>
        <w:spacing w:before="120"/>
        <w:ind w:left="993" w:hanging="426"/>
        <w:rPr>
          <w:lang w:eastAsia="en-AU"/>
        </w:rPr>
      </w:pPr>
      <w:r w:rsidRPr="00811604">
        <w:rPr>
          <w:lang w:eastAsia="en-AU"/>
        </w:rPr>
        <w:t>identification of the persons or classes of persons covered by the licence</w:t>
      </w:r>
    </w:p>
    <w:p w:rsidR="00925FE4" w:rsidRPr="00811604" w:rsidRDefault="00925FE4" w:rsidP="007D0610">
      <w:pPr>
        <w:numPr>
          <w:ilvl w:val="0"/>
          <w:numId w:val="10"/>
        </w:numPr>
        <w:tabs>
          <w:tab w:val="clear" w:pos="644"/>
          <w:tab w:val="num" w:pos="993"/>
        </w:tabs>
        <w:spacing w:before="120"/>
        <w:ind w:left="993" w:hanging="426"/>
        <w:rPr>
          <w:lang w:eastAsia="en-AU"/>
        </w:rPr>
      </w:pPr>
      <w:r w:rsidRPr="00811604">
        <w:rPr>
          <w:lang w:eastAsia="en-AU"/>
        </w:rPr>
        <w:t xml:space="preserve">reporting </w:t>
      </w:r>
      <w:r w:rsidR="00730E21" w:rsidRPr="00811604">
        <w:rPr>
          <w:lang w:eastAsia="en-AU"/>
        </w:rPr>
        <w:t>requirements</w:t>
      </w:r>
      <w:r w:rsidR="00B843FC" w:rsidRPr="00811604">
        <w:rPr>
          <w:lang w:eastAsia="en-AU"/>
        </w:rPr>
        <w:t xml:space="preserve"> and</w:t>
      </w:r>
    </w:p>
    <w:p w:rsidR="00925FE4" w:rsidRPr="00811604" w:rsidRDefault="0010721B" w:rsidP="007D0610">
      <w:pPr>
        <w:numPr>
          <w:ilvl w:val="0"/>
          <w:numId w:val="10"/>
        </w:numPr>
        <w:tabs>
          <w:tab w:val="clear" w:pos="644"/>
          <w:tab w:val="num" w:pos="993"/>
        </w:tabs>
        <w:spacing w:before="120"/>
        <w:ind w:left="993" w:hanging="426"/>
        <w:rPr>
          <w:lang w:eastAsia="en-AU"/>
        </w:rPr>
      </w:pPr>
      <w:proofErr w:type="gramStart"/>
      <w:r w:rsidRPr="00811604">
        <w:rPr>
          <w:lang w:eastAsia="en-AU"/>
        </w:rPr>
        <w:t>access</w:t>
      </w:r>
      <w:proofErr w:type="gramEnd"/>
      <w:r w:rsidRPr="00811604">
        <w:rPr>
          <w:lang w:eastAsia="en-AU"/>
        </w:rPr>
        <w:t xml:space="preserve"> for the purpose of monitoring for compliance</w:t>
      </w:r>
      <w:r w:rsidR="00925FE4" w:rsidRPr="00811604">
        <w:rPr>
          <w:lang w:eastAsia="en-AU"/>
        </w:rPr>
        <w:t>.</w:t>
      </w:r>
    </w:p>
    <w:p w:rsidR="00925FE4" w:rsidRPr="00811604" w:rsidRDefault="0097573D" w:rsidP="00E176CF">
      <w:pPr>
        <w:pStyle w:val="Quote"/>
        <w:numPr>
          <w:ilvl w:val="0"/>
          <w:numId w:val="0"/>
        </w:numPr>
      </w:pPr>
      <w:bookmarkStart w:id="248" w:name="_Ref227910732"/>
      <w:r w:rsidRPr="00811604">
        <w:t>3.2.1</w:t>
      </w:r>
      <w:r w:rsidRPr="00811604">
        <w:tab/>
      </w:r>
      <w:r w:rsidR="00925FE4" w:rsidRPr="00811604">
        <w:t>Applicant suitability</w:t>
      </w:r>
      <w:bookmarkEnd w:id="248"/>
    </w:p>
    <w:p w:rsidR="00925FE4" w:rsidRPr="00811604" w:rsidRDefault="00925FE4" w:rsidP="0048357A">
      <w:pPr>
        <w:pStyle w:val="1Para"/>
      </w:pPr>
      <w:r w:rsidRPr="00811604">
        <w:t>In making a decision whether or not to issue a licence, the Regulator must have regard to the suitability of the applicant to hold a licence. Under section 58 of the Act, matters that the Regulator must take into account</w:t>
      </w:r>
      <w:r w:rsidR="003E5198" w:rsidRPr="00811604">
        <w:t>, for either an individual applicant or a body corporate,</w:t>
      </w:r>
      <w:r w:rsidRPr="00811604">
        <w:t xml:space="preserve"> include:</w:t>
      </w:r>
    </w:p>
    <w:p w:rsidR="00925FE4" w:rsidRPr="00811604" w:rsidRDefault="00925FE4" w:rsidP="007D0610">
      <w:pPr>
        <w:numPr>
          <w:ilvl w:val="0"/>
          <w:numId w:val="10"/>
        </w:numPr>
        <w:tabs>
          <w:tab w:val="clear" w:pos="644"/>
          <w:tab w:val="num" w:pos="993"/>
        </w:tabs>
        <w:spacing w:before="120"/>
        <w:ind w:left="993" w:hanging="426"/>
        <w:rPr>
          <w:lang w:eastAsia="en-AU"/>
        </w:rPr>
      </w:pPr>
      <w:r w:rsidRPr="00811604">
        <w:rPr>
          <w:lang w:eastAsia="en-AU"/>
        </w:rPr>
        <w:t>any relevant convictions of the applicant</w:t>
      </w:r>
    </w:p>
    <w:p w:rsidR="00925FE4" w:rsidRPr="00811604" w:rsidRDefault="00925FE4" w:rsidP="007D0610">
      <w:pPr>
        <w:numPr>
          <w:ilvl w:val="0"/>
          <w:numId w:val="10"/>
        </w:numPr>
        <w:tabs>
          <w:tab w:val="clear" w:pos="644"/>
          <w:tab w:val="num" w:pos="993"/>
        </w:tabs>
        <w:spacing w:before="120"/>
        <w:ind w:left="993" w:hanging="426"/>
        <w:rPr>
          <w:lang w:eastAsia="en-AU"/>
        </w:rPr>
      </w:pPr>
      <w:r w:rsidRPr="00811604">
        <w:rPr>
          <w:lang w:eastAsia="en-AU"/>
        </w:rPr>
        <w:t>any revocation or suspension of a relevant licence or permit held by the applicant under a law of the Commonwealth, a State or a foreign country</w:t>
      </w:r>
    </w:p>
    <w:p w:rsidR="00925FE4" w:rsidRPr="00811604" w:rsidRDefault="00925FE4" w:rsidP="007D0610">
      <w:pPr>
        <w:numPr>
          <w:ilvl w:val="0"/>
          <w:numId w:val="10"/>
        </w:numPr>
        <w:tabs>
          <w:tab w:val="clear" w:pos="644"/>
          <w:tab w:val="num" w:pos="993"/>
        </w:tabs>
        <w:spacing w:before="120"/>
        <w:ind w:left="993" w:hanging="426"/>
        <w:rPr>
          <w:lang w:eastAsia="en-AU"/>
        </w:rPr>
      </w:pPr>
      <w:proofErr w:type="gramStart"/>
      <w:r w:rsidRPr="00811604">
        <w:rPr>
          <w:lang w:eastAsia="en-AU"/>
        </w:rPr>
        <w:t>the</w:t>
      </w:r>
      <w:proofErr w:type="gramEnd"/>
      <w:r w:rsidRPr="00811604">
        <w:rPr>
          <w:lang w:eastAsia="en-AU"/>
        </w:rPr>
        <w:t xml:space="preserve"> capacity of the applicant to meet the conditions of the licence.</w:t>
      </w:r>
    </w:p>
    <w:p w:rsidR="00925FE4" w:rsidRPr="00811604" w:rsidRDefault="00544C12" w:rsidP="00544C12">
      <w:pPr>
        <w:pStyle w:val="1Para"/>
      </w:pPr>
      <w:r w:rsidRPr="00544C12">
        <w:t xml:space="preserve">On the basis of information submitted by the applicant and records held by the OGTR, the Regulator considers </w:t>
      </w:r>
      <w:r>
        <w:t>UQ</w:t>
      </w:r>
      <w:r w:rsidRPr="00544C12">
        <w:t xml:space="preserve"> suitable to hold a licence. The licence includes</w:t>
      </w:r>
      <w:r w:rsidR="00925FE4" w:rsidRPr="00811604">
        <w:t xml:space="preserve"> a requirement for the licence holder to inform the Regulator of any </w:t>
      </w:r>
      <w:r w:rsidR="00730E21" w:rsidRPr="00811604">
        <w:t>information</w:t>
      </w:r>
      <w:r w:rsidR="00925FE4" w:rsidRPr="00811604">
        <w:t xml:space="preserve"> that would affect their suitability.</w:t>
      </w:r>
    </w:p>
    <w:p w:rsidR="00925FE4" w:rsidRPr="00811604" w:rsidRDefault="00925FE4" w:rsidP="0048357A">
      <w:pPr>
        <w:pStyle w:val="1Para"/>
      </w:pPr>
      <w:r w:rsidRPr="00811604">
        <w:t>In addition, any applicant organisation must have access to a properly constituted Institutional Biosafety Committee and be an accredited organisation under the Act.</w:t>
      </w:r>
    </w:p>
    <w:p w:rsidR="00925FE4" w:rsidRPr="00811604" w:rsidRDefault="0097573D" w:rsidP="00E176CF">
      <w:pPr>
        <w:pStyle w:val="Quote"/>
        <w:numPr>
          <w:ilvl w:val="0"/>
          <w:numId w:val="0"/>
        </w:numPr>
      </w:pPr>
      <w:r w:rsidRPr="00811604">
        <w:t>3.2.2</w:t>
      </w:r>
      <w:r w:rsidRPr="00811604">
        <w:tab/>
      </w:r>
      <w:r w:rsidR="00925FE4" w:rsidRPr="00811604">
        <w:t>Contingency plan</w:t>
      </w:r>
    </w:p>
    <w:p w:rsidR="00925FE4" w:rsidRPr="00811604" w:rsidRDefault="00983589" w:rsidP="0048357A">
      <w:pPr>
        <w:pStyle w:val="1Para"/>
      </w:pPr>
      <w:r>
        <w:t>UQ</w:t>
      </w:r>
      <w:r w:rsidR="009F3E41" w:rsidRPr="00811604">
        <w:t xml:space="preserve"> </w:t>
      </w:r>
      <w:r w:rsidR="00544C12">
        <w:t>is</w:t>
      </w:r>
      <w:r w:rsidR="00925FE4" w:rsidRPr="00811604">
        <w:t xml:space="preserve"> required to submit a contingency plan to the Regulator before planting the GMOs. This plan w</w:t>
      </w:r>
      <w:r w:rsidR="00544C12">
        <w:t>ill</w:t>
      </w:r>
      <w:r w:rsidR="00925FE4" w:rsidRPr="00811604">
        <w:t xml:space="preserve"> detail measures to be undertaken in the event of any unintended presence of the GM </w:t>
      </w:r>
      <w:r>
        <w:t>sorghum</w:t>
      </w:r>
      <w:r w:rsidR="00925FE4" w:rsidRPr="00811604">
        <w:t xml:space="preserve"> outside permitted areas.</w:t>
      </w:r>
    </w:p>
    <w:p w:rsidR="00925FE4" w:rsidRPr="00811604" w:rsidRDefault="00983589" w:rsidP="0048357A">
      <w:pPr>
        <w:pStyle w:val="1Para"/>
      </w:pPr>
      <w:r>
        <w:t>UQ</w:t>
      </w:r>
      <w:r w:rsidR="00925FE4" w:rsidRPr="00811604">
        <w:t xml:space="preserve"> </w:t>
      </w:r>
      <w:r w:rsidR="00544C12">
        <w:t>is</w:t>
      </w:r>
      <w:r w:rsidR="00925FE4" w:rsidRPr="00811604">
        <w:t xml:space="preserve"> also required to provide </w:t>
      </w:r>
      <w:r w:rsidR="009F3E41" w:rsidRPr="00811604">
        <w:t xml:space="preserve">the Regulator with </w:t>
      </w:r>
      <w:r w:rsidR="00925FE4" w:rsidRPr="00811604">
        <w:t xml:space="preserve">a method </w:t>
      </w:r>
      <w:r w:rsidR="009F3E41" w:rsidRPr="00811604">
        <w:t>to reliably detect</w:t>
      </w:r>
      <w:r w:rsidR="00925FE4" w:rsidRPr="00811604">
        <w:t xml:space="preserve"> </w:t>
      </w:r>
      <w:r w:rsidR="009F3E41" w:rsidRPr="00811604">
        <w:t xml:space="preserve">the GMOs or the </w:t>
      </w:r>
      <w:r w:rsidR="00DC4A8F" w:rsidRPr="00811604">
        <w:t xml:space="preserve">presence of the </w:t>
      </w:r>
      <w:r w:rsidR="009F3E41" w:rsidRPr="00811604">
        <w:t>genetic modifications</w:t>
      </w:r>
      <w:r w:rsidR="00DC4A8F" w:rsidRPr="00811604">
        <w:t xml:space="preserve"> in a recipient organism</w:t>
      </w:r>
      <w:r w:rsidR="00925FE4" w:rsidRPr="00811604">
        <w:t>. This</w:t>
      </w:r>
      <w:r w:rsidR="009F3E41" w:rsidRPr="00811604">
        <w:t xml:space="preserve"> methodology</w:t>
      </w:r>
      <w:r w:rsidR="00925FE4" w:rsidRPr="00811604">
        <w:t xml:space="preserve"> </w:t>
      </w:r>
      <w:r w:rsidR="00544C12">
        <w:t>is</w:t>
      </w:r>
      <w:r w:rsidR="00925FE4" w:rsidRPr="00811604">
        <w:t xml:space="preserve"> required before planting the GMOs.</w:t>
      </w:r>
    </w:p>
    <w:p w:rsidR="00925FE4" w:rsidRPr="00811604" w:rsidRDefault="0097573D" w:rsidP="00E176CF">
      <w:pPr>
        <w:pStyle w:val="Quote"/>
        <w:numPr>
          <w:ilvl w:val="0"/>
          <w:numId w:val="0"/>
        </w:numPr>
      </w:pPr>
      <w:r w:rsidRPr="00811604">
        <w:t>3.2.3</w:t>
      </w:r>
      <w:r w:rsidRPr="00811604">
        <w:tab/>
      </w:r>
      <w:r w:rsidR="00925FE4" w:rsidRPr="00811604">
        <w:t>Identification of the persons or classes of persons covered by the licence</w:t>
      </w:r>
    </w:p>
    <w:p w:rsidR="00925FE4" w:rsidRPr="00811604" w:rsidRDefault="00544C12" w:rsidP="0048357A">
      <w:pPr>
        <w:pStyle w:val="1Para"/>
      </w:pPr>
      <w:r>
        <w:t>The</w:t>
      </w:r>
      <w:r w:rsidR="00925FE4" w:rsidRPr="00811604">
        <w:t xml:space="preserve"> persons covered by the licence </w:t>
      </w:r>
      <w:r>
        <w:t>are</w:t>
      </w:r>
      <w:r w:rsidR="00925FE4" w:rsidRPr="00811604">
        <w:t xml:space="preserve"> the licence holder and employees, agents or contractors of the licence holder and other persons who are, or have been, engaged or otherwise authorised by </w:t>
      </w:r>
      <w:r w:rsidR="00925FE4" w:rsidRPr="00811604">
        <w:lastRenderedPageBreak/>
        <w:t xml:space="preserve">the licence holder to undertake any activity in connection with the dealings authorised by the licence. Prior to growing the GMOs, </w:t>
      </w:r>
      <w:r w:rsidR="00E648E1">
        <w:t>UQ</w:t>
      </w:r>
      <w:r w:rsidR="00925FE4" w:rsidRPr="00811604">
        <w:t xml:space="preserve"> </w:t>
      </w:r>
      <w:r>
        <w:t>is</w:t>
      </w:r>
      <w:r w:rsidR="00925FE4" w:rsidRPr="00811604">
        <w:t xml:space="preserve"> required to provide a list</w:t>
      </w:r>
      <w:r w:rsidR="0063542D" w:rsidRPr="00811604">
        <w:t xml:space="preserve"> of people and organisations that</w:t>
      </w:r>
      <w:r w:rsidR="00925FE4" w:rsidRPr="00811604">
        <w:t xml:space="preserve"> will be covered by the licence, or the function or position where names are not known at the time.</w:t>
      </w:r>
    </w:p>
    <w:p w:rsidR="00925FE4" w:rsidRPr="00811604" w:rsidRDefault="0097573D" w:rsidP="00E176CF">
      <w:pPr>
        <w:pStyle w:val="Quote"/>
        <w:numPr>
          <w:ilvl w:val="0"/>
          <w:numId w:val="0"/>
        </w:numPr>
      </w:pPr>
      <w:r w:rsidRPr="00811604">
        <w:t>3.2.4</w:t>
      </w:r>
      <w:r w:rsidRPr="00811604">
        <w:tab/>
      </w:r>
      <w:r w:rsidR="00925FE4" w:rsidRPr="00811604">
        <w:t>Reporting requirements</w:t>
      </w:r>
    </w:p>
    <w:p w:rsidR="00925FE4" w:rsidRPr="00811604" w:rsidRDefault="00544C12" w:rsidP="0048357A">
      <w:pPr>
        <w:pStyle w:val="1Para"/>
      </w:pPr>
      <w:r>
        <w:t xml:space="preserve">The licence </w:t>
      </w:r>
      <w:r w:rsidR="00730E21" w:rsidRPr="00811604">
        <w:t>require</w:t>
      </w:r>
      <w:r>
        <w:t>s</w:t>
      </w:r>
      <w:r w:rsidR="00925FE4" w:rsidRPr="00811604">
        <w:t xml:space="preserve"> the licence holder to immediately report </w:t>
      </w:r>
      <w:r w:rsidR="009F78FB" w:rsidRPr="00811604">
        <w:t xml:space="preserve">any of </w:t>
      </w:r>
      <w:r w:rsidR="00925FE4" w:rsidRPr="00811604">
        <w:t>the following to the Regulator:</w:t>
      </w:r>
    </w:p>
    <w:p w:rsidR="00925FE4" w:rsidRPr="00811604" w:rsidRDefault="00925FE4" w:rsidP="007D0610">
      <w:pPr>
        <w:numPr>
          <w:ilvl w:val="0"/>
          <w:numId w:val="10"/>
        </w:numPr>
        <w:tabs>
          <w:tab w:val="clear" w:pos="644"/>
          <w:tab w:val="num" w:pos="993"/>
        </w:tabs>
        <w:spacing w:before="120"/>
        <w:ind w:left="993" w:hanging="426"/>
        <w:rPr>
          <w:lang w:eastAsia="en-AU"/>
        </w:rPr>
      </w:pPr>
      <w:r w:rsidRPr="00811604">
        <w:rPr>
          <w:lang w:eastAsia="en-AU"/>
        </w:rPr>
        <w:t>any additional information regarding risks to the health and safety of people or the environment associated with the trial</w:t>
      </w:r>
    </w:p>
    <w:p w:rsidR="00925FE4" w:rsidRPr="00811604" w:rsidRDefault="00925FE4" w:rsidP="007D0610">
      <w:pPr>
        <w:numPr>
          <w:ilvl w:val="0"/>
          <w:numId w:val="10"/>
        </w:numPr>
        <w:tabs>
          <w:tab w:val="clear" w:pos="644"/>
          <w:tab w:val="num" w:pos="993"/>
        </w:tabs>
        <w:spacing w:before="120"/>
        <w:ind w:left="993" w:hanging="426"/>
        <w:rPr>
          <w:lang w:eastAsia="en-AU"/>
        </w:rPr>
      </w:pPr>
      <w:r w:rsidRPr="00811604">
        <w:rPr>
          <w:lang w:eastAsia="en-AU"/>
        </w:rPr>
        <w:t>any contraventions of the licence by persons covered by the licence</w:t>
      </w:r>
    </w:p>
    <w:p w:rsidR="009F78FB" w:rsidRPr="00811604" w:rsidRDefault="00925FE4" w:rsidP="007D0610">
      <w:pPr>
        <w:numPr>
          <w:ilvl w:val="0"/>
          <w:numId w:val="10"/>
        </w:numPr>
        <w:tabs>
          <w:tab w:val="clear" w:pos="644"/>
          <w:tab w:val="num" w:pos="993"/>
        </w:tabs>
        <w:spacing w:before="120"/>
        <w:ind w:left="993" w:hanging="426"/>
        <w:rPr>
          <w:lang w:eastAsia="en-AU"/>
        </w:rPr>
      </w:pPr>
      <w:proofErr w:type="gramStart"/>
      <w:r w:rsidRPr="00811604">
        <w:rPr>
          <w:lang w:eastAsia="en-AU"/>
        </w:rPr>
        <w:t>any</w:t>
      </w:r>
      <w:proofErr w:type="gramEnd"/>
      <w:r w:rsidRPr="00811604">
        <w:rPr>
          <w:lang w:eastAsia="en-AU"/>
        </w:rPr>
        <w:t xml:space="preserve"> unintended effects of the trial.</w:t>
      </w:r>
    </w:p>
    <w:p w:rsidR="00925FE4" w:rsidRPr="00811604" w:rsidRDefault="00925FE4" w:rsidP="009F78FB">
      <w:pPr>
        <w:pStyle w:val="1Para"/>
      </w:pPr>
      <w:r w:rsidRPr="00811604">
        <w:t xml:space="preserve">A number of written notices </w:t>
      </w:r>
      <w:r w:rsidR="00544C12">
        <w:t xml:space="preserve">are also </w:t>
      </w:r>
      <w:r w:rsidRPr="00811604">
        <w:t xml:space="preserve">required under the licence </w:t>
      </w:r>
      <w:r w:rsidR="009F78FB" w:rsidRPr="00811604">
        <w:t>to</w:t>
      </w:r>
      <w:r w:rsidRPr="00811604">
        <w:t xml:space="preserve"> assist the Regulator in designing and implementing a monitoring program for all licensed dealings. The notices include:</w:t>
      </w:r>
    </w:p>
    <w:p w:rsidR="00925FE4" w:rsidRPr="00811604" w:rsidRDefault="00925FE4" w:rsidP="007D0610">
      <w:pPr>
        <w:numPr>
          <w:ilvl w:val="0"/>
          <w:numId w:val="10"/>
        </w:numPr>
        <w:tabs>
          <w:tab w:val="clear" w:pos="644"/>
          <w:tab w:val="num" w:pos="993"/>
        </w:tabs>
        <w:spacing w:before="120"/>
        <w:ind w:left="993" w:hanging="426"/>
        <w:rPr>
          <w:lang w:eastAsia="en-AU"/>
        </w:rPr>
      </w:pPr>
      <w:r w:rsidRPr="00811604">
        <w:rPr>
          <w:lang w:eastAsia="en-AU"/>
        </w:rPr>
        <w:t>expected and actual dates of planting</w:t>
      </w:r>
    </w:p>
    <w:p w:rsidR="00925FE4" w:rsidRPr="00811604" w:rsidRDefault="00925FE4" w:rsidP="007D0610">
      <w:pPr>
        <w:numPr>
          <w:ilvl w:val="0"/>
          <w:numId w:val="10"/>
        </w:numPr>
        <w:tabs>
          <w:tab w:val="clear" w:pos="644"/>
          <w:tab w:val="num" w:pos="993"/>
        </w:tabs>
        <w:spacing w:before="120"/>
        <w:ind w:left="993" w:hanging="426"/>
        <w:rPr>
          <w:lang w:eastAsia="en-AU"/>
        </w:rPr>
      </w:pPr>
      <w:r w:rsidRPr="00811604">
        <w:rPr>
          <w:lang w:eastAsia="en-AU"/>
        </w:rPr>
        <w:t>details of areas planted to the GMOs</w:t>
      </w:r>
    </w:p>
    <w:p w:rsidR="008E608B" w:rsidRPr="00811604" w:rsidRDefault="008E608B" w:rsidP="007D0610">
      <w:pPr>
        <w:numPr>
          <w:ilvl w:val="0"/>
          <w:numId w:val="10"/>
        </w:numPr>
        <w:tabs>
          <w:tab w:val="clear" w:pos="644"/>
          <w:tab w:val="num" w:pos="993"/>
        </w:tabs>
        <w:spacing w:before="120"/>
        <w:ind w:left="993" w:hanging="426"/>
        <w:rPr>
          <w:lang w:eastAsia="en-AU"/>
        </w:rPr>
      </w:pPr>
      <w:r w:rsidRPr="00811604">
        <w:rPr>
          <w:lang w:eastAsia="en-AU"/>
        </w:rPr>
        <w:t>expected dates of flowering</w:t>
      </w:r>
    </w:p>
    <w:p w:rsidR="00925FE4" w:rsidRPr="00811604" w:rsidRDefault="00925FE4" w:rsidP="007D0610">
      <w:pPr>
        <w:numPr>
          <w:ilvl w:val="0"/>
          <w:numId w:val="10"/>
        </w:numPr>
        <w:tabs>
          <w:tab w:val="clear" w:pos="644"/>
          <w:tab w:val="num" w:pos="993"/>
        </w:tabs>
        <w:spacing w:before="120"/>
        <w:ind w:left="993" w:hanging="426"/>
        <w:rPr>
          <w:lang w:eastAsia="en-AU"/>
        </w:rPr>
      </w:pPr>
      <w:r w:rsidRPr="00811604">
        <w:rPr>
          <w:lang w:eastAsia="en-AU"/>
        </w:rPr>
        <w:t>expected and actual dates of harvest</w:t>
      </w:r>
    </w:p>
    <w:p w:rsidR="00925FE4" w:rsidRPr="00811604" w:rsidRDefault="00925FE4" w:rsidP="007D0610">
      <w:pPr>
        <w:numPr>
          <w:ilvl w:val="0"/>
          <w:numId w:val="10"/>
        </w:numPr>
        <w:tabs>
          <w:tab w:val="clear" w:pos="644"/>
          <w:tab w:val="num" w:pos="993"/>
        </w:tabs>
        <w:spacing w:before="120"/>
        <w:ind w:left="993" w:hanging="426"/>
        <w:rPr>
          <w:lang w:eastAsia="en-AU"/>
        </w:rPr>
      </w:pPr>
      <w:proofErr w:type="gramStart"/>
      <w:r w:rsidRPr="00811604">
        <w:rPr>
          <w:lang w:eastAsia="en-AU"/>
        </w:rPr>
        <w:t>details</w:t>
      </w:r>
      <w:proofErr w:type="gramEnd"/>
      <w:r w:rsidRPr="00811604">
        <w:rPr>
          <w:lang w:eastAsia="en-AU"/>
        </w:rPr>
        <w:t xml:space="preserve"> of inspection activities.</w:t>
      </w:r>
    </w:p>
    <w:p w:rsidR="009F78FB" w:rsidRPr="00811604" w:rsidRDefault="0097573D" w:rsidP="00E176CF">
      <w:pPr>
        <w:pStyle w:val="Quote"/>
        <w:numPr>
          <w:ilvl w:val="0"/>
          <w:numId w:val="0"/>
        </w:numPr>
      </w:pPr>
      <w:r w:rsidRPr="00811604">
        <w:t>3.2.5</w:t>
      </w:r>
      <w:r w:rsidRPr="00811604">
        <w:tab/>
      </w:r>
      <w:r w:rsidR="00925FE4" w:rsidRPr="00811604">
        <w:t xml:space="preserve">Monitoring for </w:t>
      </w:r>
      <w:r w:rsidR="001C1841" w:rsidRPr="00811604">
        <w:t>c</w:t>
      </w:r>
      <w:r w:rsidR="00925FE4" w:rsidRPr="00811604">
        <w:t>ompliance</w:t>
      </w:r>
    </w:p>
    <w:p w:rsidR="00925FE4" w:rsidRPr="00811604" w:rsidRDefault="00925FE4" w:rsidP="00065EFF">
      <w:pPr>
        <w:pStyle w:val="1Para"/>
        <w:tabs>
          <w:tab w:val="clear" w:pos="540"/>
        </w:tabs>
      </w:pPr>
      <w:r w:rsidRPr="00811604">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 Post-release monitoring continues until the Regulator is satisfied that all the GMOs resulting from the authorised dealings have been removed from the release site.</w:t>
      </w:r>
    </w:p>
    <w:p w:rsidR="00925FE4" w:rsidRPr="00811604" w:rsidRDefault="00925FE4" w:rsidP="00065EFF">
      <w:pPr>
        <w:pStyle w:val="1Para"/>
        <w:tabs>
          <w:tab w:val="clear" w:pos="540"/>
        </w:tabs>
      </w:pPr>
      <w:r w:rsidRPr="00811604">
        <w:t>If monitoring activities identify changes in the risks associated with the authorised dealings, the Regulator may also vary licence conditions, or if necessary, suspend or cancel the licence.</w:t>
      </w:r>
    </w:p>
    <w:p w:rsidR="00925FE4" w:rsidRPr="00811604" w:rsidRDefault="00925FE4" w:rsidP="00065EFF">
      <w:pPr>
        <w:pStyle w:val="1Para"/>
        <w:tabs>
          <w:tab w:val="clear" w:pos="540"/>
        </w:tabs>
      </w:pPr>
      <w:r w:rsidRPr="00811604">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health and safety of people or the environment could result.</w:t>
      </w:r>
    </w:p>
    <w:p w:rsidR="00925FE4" w:rsidRPr="00811604" w:rsidRDefault="00925FE4" w:rsidP="00E176CF">
      <w:pPr>
        <w:pStyle w:val="Style2"/>
      </w:pPr>
      <w:bookmarkStart w:id="249" w:name="_Ref191368364"/>
      <w:bookmarkStart w:id="250" w:name="_Ref191368379"/>
      <w:bookmarkStart w:id="251" w:name="_Ref191368385"/>
      <w:bookmarkStart w:id="252" w:name="_Ref191368395"/>
      <w:bookmarkStart w:id="253" w:name="_Toc209859605"/>
      <w:bookmarkStart w:id="254" w:name="_Toc274904784"/>
      <w:bookmarkStart w:id="255" w:name="_Toc291151837"/>
      <w:bookmarkStart w:id="256" w:name="_Toc355008034"/>
      <w:bookmarkStart w:id="257" w:name="_Toc488653844"/>
      <w:r w:rsidRPr="00811604">
        <w:t>Issues to be addressed for future releases</w:t>
      </w:r>
      <w:bookmarkEnd w:id="249"/>
      <w:bookmarkEnd w:id="250"/>
      <w:bookmarkEnd w:id="251"/>
      <w:bookmarkEnd w:id="252"/>
      <w:bookmarkEnd w:id="253"/>
      <w:bookmarkEnd w:id="254"/>
      <w:bookmarkEnd w:id="255"/>
      <w:bookmarkEnd w:id="256"/>
      <w:bookmarkEnd w:id="257"/>
    </w:p>
    <w:p w:rsidR="00925FE4" w:rsidRPr="00811604" w:rsidRDefault="00925FE4" w:rsidP="00065EFF">
      <w:pPr>
        <w:pStyle w:val="1Para"/>
        <w:tabs>
          <w:tab w:val="clear" w:pos="540"/>
        </w:tabs>
      </w:pPr>
      <w:r w:rsidRPr="00811604">
        <w:t xml:space="preserve">Additional information has been identified that may be required to assess an application for a commercial release of these GM </w:t>
      </w:r>
      <w:r w:rsidR="00E04230">
        <w:t>sorghum</w:t>
      </w:r>
      <w:r w:rsidR="008B52E4" w:rsidRPr="00811604">
        <w:t xml:space="preserve"> lines</w:t>
      </w:r>
      <w:r w:rsidRPr="00811604">
        <w:t xml:space="preserve"> or to justify a reduction in </w:t>
      </w:r>
      <w:r w:rsidR="001C1841" w:rsidRPr="00811604">
        <w:t>limits and controls</w:t>
      </w:r>
      <w:r w:rsidRPr="00811604">
        <w:t>. This includes:</w:t>
      </w:r>
    </w:p>
    <w:p w:rsidR="005F7B05" w:rsidRPr="00811604" w:rsidRDefault="002D6397" w:rsidP="007D0610">
      <w:pPr>
        <w:pStyle w:val="1Para"/>
        <w:numPr>
          <w:ilvl w:val="0"/>
          <w:numId w:val="10"/>
        </w:numPr>
        <w:tabs>
          <w:tab w:val="clear" w:pos="540"/>
          <w:tab w:val="clear" w:pos="644"/>
          <w:tab w:val="num" w:pos="993"/>
        </w:tabs>
        <w:spacing w:after="0"/>
        <w:ind w:left="993" w:hanging="426"/>
      </w:pPr>
      <w:bookmarkStart w:id="258" w:name="_Toc209859606"/>
      <w:bookmarkStart w:id="259" w:name="_Toc274904785"/>
      <w:bookmarkStart w:id="260" w:name="_Toc291151838"/>
      <w:bookmarkStart w:id="261" w:name="_Toc355008035"/>
      <w:r>
        <w:t xml:space="preserve">additional molecular and </w:t>
      </w:r>
      <w:r w:rsidR="005F7B05" w:rsidRPr="00811604">
        <w:t xml:space="preserve">biochemical characterisation of the GM </w:t>
      </w:r>
      <w:r>
        <w:t>sorghum</w:t>
      </w:r>
      <w:r w:rsidR="005F7B05" w:rsidRPr="00811604">
        <w:t xml:space="preserve"> plants</w:t>
      </w:r>
      <w:r w:rsidR="000D4B1F" w:rsidRPr="00811604">
        <w:t xml:space="preserve">, particularly </w:t>
      </w:r>
      <w:r w:rsidR="006125D1" w:rsidRPr="00811604">
        <w:t>with</w:t>
      </w:r>
      <w:r w:rsidR="000D4B1F" w:rsidRPr="00811604">
        <w:t xml:space="preserve"> respect to</w:t>
      </w:r>
      <w:r w:rsidR="005F7B05" w:rsidRPr="00811604">
        <w:t xml:space="preserve"> </w:t>
      </w:r>
      <w:r>
        <w:t>potential for increased toxicity or allergenicity</w:t>
      </w:r>
    </w:p>
    <w:p w:rsidR="002D6397" w:rsidRPr="002D6397" w:rsidRDefault="002D6397" w:rsidP="002D6397">
      <w:pPr>
        <w:pStyle w:val="1Para"/>
        <w:numPr>
          <w:ilvl w:val="0"/>
          <w:numId w:val="10"/>
        </w:numPr>
        <w:tabs>
          <w:tab w:val="clear" w:pos="540"/>
          <w:tab w:val="clear" w:pos="644"/>
          <w:tab w:val="num" w:pos="993"/>
        </w:tabs>
        <w:spacing w:after="0"/>
        <w:ind w:left="993" w:hanging="426"/>
      </w:pPr>
      <w:r w:rsidRPr="002D6397">
        <w:t xml:space="preserve">additional phenotypic characterisation of the GM </w:t>
      </w:r>
      <w:r>
        <w:t>sorghum</w:t>
      </w:r>
      <w:r w:rsidRPr="002D6397">
        <w:t xml:space="preserve"> lines, particularly with respect to </w:t>
      </w:r>
      <w:r>
        <w:t>potential for increased invasiveness</w:t>
      </w:r>
    </w:p>
    <w:p w:rsidR="008B52E4" w:rsidRPr="00811604" w:rsidRDefault="008B52E4" w:rsidP="007D0610">
      <w:pPr>
        <w:pStyle w:val="1Para"/>
        <w:numPr>
          <w:ilvl w:val="0"/>
          <w:numId w:val="10"/>
        </w:numPr>
        <w:tabs>
          <w:tab w:val="clear" w:pos="540"/>
          <w:tab w:val="clear" w:pos="644"/>
          <w:tab w:val="num" w:pos="993"/>
        </w:tabs>
        <w:spacing w:after="0"/>
        <w:ind w:left="993" w:hanging="426"/>
      </w:pPr>
      <w:proofErr w:type="gramStart"/>
      <w:r w:rsidRPr="00811604">
        <w:t>information</w:t>
      </w:r>
      <w:proofErr w:type="gramEnd"/>
      <w:r w:rsidRPr="00811604">
        <w:t xml:space="preserve"> regarding </w:t>
      </w:r>
      <w:r w:rsidR="002D6397">
        <w:t>potential for</w:t>
      </w:r>
      <w:r w:rsidRPr="00811604">
        <w:t xml:space="preserve"> dispersal </w:t>
      </w:r>
      <w:r w:rsidR="002D6397">
        <w:t>of sorghum seed by birds</w:t>
      </w:r>
      <w:r w:rsidR="005D4439">
        <w:t xml:space="preserve"> in Australia</w:t>
      </w:r>
      <w:r w:rsidR="00BC1B97" w:rsidRPr="00811604">
        <w:t>.</w:t>
      </w:r>
    </w:p>
    <w:p w:rsidR="00925FE4" w:rsidRPr="00811604" w:rsidRDefault="00925FE4" w:rsidP="00E176CF">
      <w:pPr>
        <w:pStyle w:val="Style2"/>
      </w:pPr>
      <w:bookmarkStart w:id="262" w:name="_Toc488653845"/>
      <w:r w:rsidRPr="00811604">
        <w:lastRenderedPageBreak/>
        <w:t>Conclusions of the RARMP</w:t>
      </w:r>
      <w:bookmarkEnd w:id="258"/>
      <w:bookmarkEnd w:id="259"/>
      <w:bookmarkEnd w:id="260"/>
      <w:bookmarkEnd w:id="261"/>
      <w:bookmarkEnd w:id="262"/>
    </w:p>
    <w:p w:rsidR="007E68CB" w:rsidRPr="00811604" w:rsidRDefault="00925FE4" w:rsidP="00065EFF">
      <w:pPr>
        <w:pStyle w:val="1Para"/>
        <w:tabs>
          <w:tab w:val="clear" w:pos="540"/>
        </w:tabs>
      </w:pPr>
      <w:r w:rsidRPr="00811604">
        <w:t xml:space="preserve">The </w:t>
      </w:r>
      <w:r w:rsidR="007E68CB" w:rsidRPr="00811604">
        <w:t>RARMP</w:t>
      </w:r>
      <w:r w:rsidRPr="00811604">
        <w:t xml:space="preserve"> conclud</w:t>
      </w:r>
      <w:r w:rsidR="007E68CB" w:rsidRPr="00811604">
        <w:t>es</w:t>
      </w:r>
      <w:r w:rsidRPr="00811604">
        <w:t xml:space="preserve"> that th</w:t>
      </w:r>
      <w:r w:rsidR="00226030" w:rsidRPr="00811604">
        <w:t>e</w:t>
      </w:r>
      <w:r w:rsidRPr="00811604">
        <w:t xml:space="preserve"> proposed limited and controlled release of GM </w:t>
      </w:r>
      <w:r w:rsidR="00E04230">
        <w:t>sorghum</w:t>
      </w:r>
      <w:r w:rsidR="00D77817" w:rsidRPr="00811604">
        <w:t xml:space="preserve"> </w:t>
      </w:r>
      <w:r w:rsidRPr="00811604">
        <w:t>poses negligible risks to the health and safety of people or the environment</w:t>
      </w:r>
      <w:r w:rsidR="007E68CB" w:rsidRPr="00811604">
        <w:t xml:space="preserve"> as a result of gene technology, and</w:t>
      </w:r>
      <w:r w:rsidRPr="00811604">
        <w:t xml:space="preserve"> that these negligible risks do not require specific risk treatment measures.</w:t>
      </w:r>
    </w:p>
    <w:p w:rsidR="00925FE4" w:rsidRPr="00811604" w:rsidRDefault="00544C12" w:rsidP="00925FE4">
      <w:pPr>
        <w:pStyle w:val="1Para"/>
        <w:tabs>
          <w:tab w:val="clear" w:pos="540"/>
        </w:tabs>
        <w:sectPr w:rsidR="00925FE4" w:rsidRPr="00811604" w:rsidSect="00823C6E">
          <w:footerReference w:type="default" r:id="rId55"/>
          <w:pgSz w:w="11906" w:h="16838" w:code="9"/>
          <w:pgMar w:top="1247" w:right="1361" w:bottom="1247" w:left="1361" w:header="680" w:footer="510" w:gutter="0"/>
          <w:cols w:space="708"/>
          <w:docGrid w:linePitch="360"/>
        </w:sectPr>
      </w:pPr>
      <w:r>
        <w:t>However</w:t>
      </w:r>
      <w:r w:rsidR="00925FE4" w:rsidRPr="00811604">
        <w:t xml:space="preserve">, conditions </w:t>
      </w:r>
      <w:r>
        <w:t>have been</w:t>
      </w:r>
      <w:r w:rsidR="00925FE4" w:rsidRPr="00811604">
        <w:t xml:space="preserve"> imposed to limit the release to the proposed size, location</w:t>
      </w:r>
      <w:r w:rsidR="00E04230">
        <w:t>s</w:t>
      </w:r>
      <w:r w:rsidR="00925FE4" w:rsidRPr="00811604">
        <w:t xml:space="preserve"> and duration, and to restrict the spread and persistence of the GMOs and their genetic material in the environment, as these were important considerations in establishing the </w:t>
      </w:r>
      <w:r w:rsidR="001F654A">
        <w:t>context for assessing the risks.</w:t>
      </w:r>
    </w:p>
    <w:p w:rsidR="00414CEE" w:rsidRPr="00811604" w:rsidRDefault="00925FE4" w:rsidP="00691EE9">
      <w:pPr>
        <w:pStyle w:val="Heading1"/>
        <w:rPr>
          <w:szCs w:val="36"/>
          <w:lang w:eastAsia="en-AU"/>
        </w:rPr>
      </w:pPr>
      <w:bookmarkStart w:id="263" w:name="Condition_46"/>
      <w:bookmarkStart w:id="264" w:name="_Toc355008042"/>
      <w:bookmarkStart w:id="265" w:name="_Toc488653846"/>
      <w:bookmarkEnd w:id="263"/>
      <w:r w:rsidRPr="00811604">
        <w:rPr>
          <w:szCs w:val="36"/>
          <w:lang w:eastAsia="en-AU"/>
        </w:rPr>
        <w:lastRenderedPageBreak/>
        <w:t>References</w:t>
      </w:r>
      <w:bookmarkEnd w:id="264"/>
      <w:bookmarkEnd w:id="265"/>
    </w:p>
    <w:p w:rsidR="008D39F4" w:rsidRDefault="00414CEE" w:rsidP="008D39F4">
      <w:pPr>
        <w:tabs>
          <w:tab w:val="left" w:pos="0"/>
        </w:tabs>
        <w:spacing w:after="240"/>
        <w:rPr>
          <w:noProof/>
          <w:lang w:eastAsia="en-AU"/>
        </w:rPr>
      </w:pPr>
      <w:r w:rsidRPr="00811604">
        <w:rPr>
          <w:lang w:eastAsia="en-AU"/>
        </w:rPr>
        <w:fldChar w:fldCharType="begin"/>
      </w:r>
      <w:r w:rsidRPr="00811604">
        <w:rPr>
          <w:lang w:eastAsia="en-AU"/>
        </w:rPr>
        <w:instrText xml:space="preserve"> ADDIN REFMGR.REFLIST </w:instrText>
      </w:r>
      <w:r w:rsidRPr="00811604">
        <w:rPr>
          <w:lang w:eastAsia="en-AU"/>
        </w:rPr>
        <w:fldChar w:fldCharType="separate"/>
      </w:r>
      <w:r w:rsidR="008D39F4">
        <w:rPr>
          <w:noProof/>
          <w:lang w:eastAsia="en-AU"/>
        </w:rPr>
        <w:t>ABARES (2016) Australian crop report No. 178, June 2016. Australian Bureau of Agricultural and Resources Economics and Sciences, Canberra.</w:t>
      </w:r>
    </w:p>
    <w:p w:rsidR="008D39F4" w:rsidRDefault="008D39F4" w:rsidP="008D39F4">
      <w:pPr>
        <w:tabs>
          <w:tab w:val="left" w:pos="0"/>
        </w:tabs>
        <w:spacing w:after="240"/>
        <w:rPr>
          <w:noProof/>
          <w:lang w:eastAsia="en-AU"/>
        </w:rPr>
      </w:pPr>
      <w:r>
        <w:rPr>
          <w:noProof/>
          <w:lang w:eastAsia="en-AU"/>
        </w:rPr>
        <w:t xml:space="preserve">Andersson, M.S., de Vicente, M.C. (2010)  Chapter 19: Sorghum. In: </w:t>
      </w:r>
      <w:r w:rsidRPr="008D39F4">
        <w:rPr>
          <w:i/>
          <w:noProof/>
          <w:lang w:eastAsia="en-AU"/>
        </w:rPr>
        <w:t>Gene Flow between Crops and Their Wild Relatives</w:t>
      </w:r>
      <w:r>
        <w:rPr>
          <w:noProof/>
          <w:lang w:eastAsia="en-AU"/>
        </w:rPr>
        <w:t xml:space="preserve"> The Johns Hopkins University Press. 443-462.</w:t>
      </w:r>
    </w:p>
    <w:p w:rsidR="008D39F4" w:rsidRDefault="008D39F4" w:rsidP="008D39F4">
      <w:pPr>
        <w:tabs>
          <w:tab w:val="left" w:pos="0"/>
        </w:tabs>
        <w:spacing w:after="240"/>
        <w:rPr>
          <w:noProof/>
          <w:lang w:eastAsia="en-AU"/>
        </w:rPr>
      </w:pPr>
      <w:r>
        <w:rPr>
          <w:noProof/>
          <w:lang w:eastAsia="en-AU"/>
        </w:rPr>
        <w:t xml:space="preserve">Arriola, P.E., Ellstrand, N.C. (1996) Crop-to-weed gene flow in the genus </w:t>
      </w:r>
      <w:r w:rsidRPr="008D39F4">
        <w:rPr>
          <w:i/>
          <w:noProof/>
          <w:lang w:eastAsia="en-AU"/>
        </w:rPr>
        <w:t>Sorghum</w:t>
      </w:r>
      <w:r>
        <w:rPr>
          <w:noProof/>
          <w:lang w:eastAsia="en-AU"/>
        </w:rPr>
        <w:t xml:space="preserve"> (Poaceae):  Spontaneous interspecific hybridization between Johnsongrass, </w:t>
      </w:r>
      <w:r w:rsidRPr="008D39F4">
        <w:rPr>
          <w:i/>
          <w:noProof/>
          <w:lang w:eastAsia="en-AU"/>
        </w:rPr>
        <w:t>Sorghum halepense</w:t>
      </w:r>
      <w:r>
        <w:rPr>
          <w:noProof/>
          <w:lang w:eastAsia="en-AU"/>
        </w:rPr>
        <w:t xml:space="preserve">, and crop sorghum, </w:t>
      </w:r>
      <w:r w:rsidRPr="008D39F4">
        <w:rPr>
          <w:i/>
          <w:noProof/>
          <w:lang w:eastAsia="en-AU"/>
        </w:rPr>
        <w:t>S. bicolor.</w:t>
      </w:r>
      <w:r>
        <w:rPr>
          <w:noProof/>
          <w:lang w:eastAsia="en-AU"/>
        </w:rPr>
        <w:t xml:space="preserve"> </w:t>
      </w:r>
      <w:r w:rsidRPr="008D39F4">
        <w:rPr>
          <w:i/>
          <w:noProof/>
          <w:lang w:eastAsia="en-AU"/>
        </w:rPr>
        <w:t>American Journal of Botany</w:t>
      </w:r>
      <w:r>
        <w:rPr>
          <w:noProof/>
          <w:lang w:eastAsia="en-AU"/>
        </w:rPr>
        <w:t xml:space="preserve"> </w:t>
      </w:r>
      <w:r w:rsidRPr="008D39F4">
        <w:rPr>
          <w:b/>
          <w:noProof/>
          <w:lang w:eastAsia="en-AU"/>
        </w:rPr>
        <w:t>83</w:t>
      </w:r>
      <w:r>
        <w:rPr>
          <w:noProof/>
          <w:lang w:eastAsia="en-AU"/>
        </w:rPr>
        <w:t>: 1153-1160.</w:t>
      </w:r>
    </w:p>
    <w:p w:rsidR="008D39F4" w:rsidRDefault="008D39F4" w:rsidP="008D39F4">
      <w:pPr>
        <w:tabs>
          <w:tab w:val="left" w:pos="0"/>
        </w:tabs>
        <w:spacing w:after="240"/>
        <w:rPr>
          <w:noProof/>
          <w:lang w:eastAsia="en-AU"/>
        </w:rPr>
      </w:pPr>
      <w:r>
        <w:rPr>
          <w:noProof/>
          <w:lang w:eastAsia="en-AU"/>
        </w:rPr>
        <w:t xml:space="preserve">Arriola, P.E., Ellstrand, N.C. (1997) Fitness of interspecific hybrids in the genus </w:t>
      </w:r>
      <w:r w:rsidRPr="008D39F4">
        <w:rPr>
          <w:i/>
          <w:noProof/>
          <w:lang w:eastAsia="en-AU"/>
        </w:rPr>
        <w:t>Sorghum</w:t>
      </w:r>
      <w:r>
        <w:rPr>
          <w:noProof/>
          <w:lang w:eastAsia="en-AU"/>
        </w:rPr>
        <w:t xml:space="preserve">:  Persistence of crop genes in wild populations. </w:t>
      </w:r>
      <w:r w:rsidRPr="008D39F4">
        <w:rPr>
          <w:i/>
          <w:noProof/>
          <w:lang w:eastAsia="en-AU"/>
        </w:rPr>
        <w:t>Ecological Applications</w:t>
      </w:r>
      <w:r>
        <w:rPr>
          <w:noProof/>
          <w:lang w:eastAsia="en-AU"/>
        </w:rPr>
        <w:t xml:space="preserve"> </w:t>
      </w:r>
      <w:r w:rsidRPr="008D39F4">
        <w:rPr>
          <w:b/>
          <w:noProof/>
          <w:lang w:eastAsia="en-AU"/>
        </w:rPr>
        <w:t>7</w:t>
      </w:r>
      <w:r>
        <w:rPr>
          <w:noProof/>
          <w:lang w:eastAsia="en-AU"/>
        </w:rPr>
        <w:t>: 512-518.</w:t>
      </w:r>
    </w:p>
    <w:p w:rsidR="008D39F4" w:rsidRDefault="008D39F4" w:rsidP="008D39F4">
      <w:pPr>
        <w:tabs>
          <w:tab w:val="left" w:pos="0"/>
        </w:tabs>
        <w:spacing w:after="240"/>
        <w:rPr>
          <w:noProof/>
          <w:lang w:eastAsia="en-AU"/>
        </w:rPr>
      </w:pPr>
      <w:r>
        <w:rPr>
          <w:noProof/>
          <w:lang w:eastAsia="en-AU"/>
        </w:rPr>
        <w:t xml:space="preserve">Arts, J.H.E., Mommers, C., de Heer, C. (2006) Dose-response relationships and threshold levels in skin and respiratory allergy. </w:t>
      </w:r>
      <w:r w:rsidRPr="008D39F4">
        <w:rPr>
          <w:i/>
          <w:noProof/>
          <w:lang w:eastAsia="en-AU"/>
        </w:rPr>
        <w:t>Critical Reviews in Toxicology</w:t>
      </w:r>
      <w:r>
        <w:rPr>
          <w:noProof/>
          <w:lang w:eastAsia="en-AU"/>
        </w:rPr>
        <w:t xml:space="preserve"> </w:t>
      </w:r>
      <w:r w:rsidRPr="008D39F4">
        <w:rPr>
          <w:b/>
          <w:noProof/>
          <w:lang w:eastAsia="en-AU"/>
        </w:rPr>
        <w:t>36</w:t>
      </w:r>
      <w:r>
        <w:rPr>
          <w:noProof/>
          <w:lang w:eastAsia="en-AU"/>
        </w:rPr>
        <w:t>: 219-251.</w:t>
      </w:r>
    </w:p>
    <w:p w:rsidR="008D39F4" w:rsidRDefault="008D39F4" w:rsidP="008D39F4">
      <w:pPr>
        <w:tabs>
          <w:tab w:val="left" w:pos="0"/>
        </w:tabs>
        <w:spacing w:after="240"/>
        <w:rPr>
          <w:noProof/>
          <w:lang w:eastAsia="en-AU"/>
        </w:rPr>
      </w:pPr>
      <w:r>
        <w:rPr>
          <w:noProof/>
          <w:lang w:eastAsia="en-AU"/>
        </w:rPr>
        <w:t xml:space="preserve">Bammer, G., Smithson, M. (2008) </w:t>
      </w:r>
      <w:r w:rsidRPr="008D39F4">
        <w:rPr>
          <w:i/>
          <w:noProof/>
          <w:lang w:eastAsia="en-AU"/>
        </w:rPr>
        <w:t>Uncertainty and risk: Multidisciplinary perspectives.</w:t>
      </w:r>
      <w:r>
        <w:rPr>
          <w:noProof/>
          <w:lang w:eastAsia="en-AU"/>
        </w:rPr>
        <w:t xml:space="preserve"> Bammer, G., Smithson, M., eds. Earthscan, London.</w:t>
      </w:r>
    </w:p>
    <w:p w:rsidR="008D39F4" w:rsidRDefault="008D39F4" w:rsidP="008D39F4">
      <w:pPr>
        <w:tabs>
          <w:tab w:val="left" w:pos="0"/>
        </w:tabs>
        <w:spacing w:after="240"/>
        <w:rPr>
          <w:noProof/>
          <w:lang w:eastAsia="en-AU"/>
        </w:rPr>
      </w:pPr>
      <w:r>
        <w:rPr>
          <w:noProof/>
          <w:lang w:eastAsia="en-AU"/>
        </w:rPr>
        <w:t xml:space="preserve">Baykal, U., Zhang, Z. (2010)  Chapter 11: Small RNA-mediated gene silencing for plant biotechnology. In: </w:t>
      </w:r>
      <w:r w:rsidRPr="008D39F4">
        <w:rPr>
          <w:i/>
          <w:noProof/>
          <w:lang w:eastAsia="en-AU"/>
        </w:rPr>
        <w:t>Gene silencing: Theory, techniques and applications</w:t>
      </w:r>
      <w:r>
        <w:rPr>
          <w:noProof/>
          <w:lang w:eastAsia="en-AU"/>
        </w:rPr>
        <w:t>,  Catalano, A.J., ed . Nova Science Publishers, Inc. New York. 255-269.</w:t>
      </w:r>
    </w:p>
    <w:p w:rsidR="008D39F4" w:rsidRDefault="008D39F4" w:rsidP="008D39F4">
      <w:pPr>
        <w:tabs>
          <w:tab w:val="left" w:pos="0"/>
        </w:tabs>
        <w:spacing w:after="240"/>
        <w:rPr>
          <w:noProof/>
          <w:lang w:eastAsia="en-AU"/>
        </w:rPr>
      </w:pPr>
      <w:r>
        <w:rPr>
          <w:noProof/>
          <w:lang w:eastAsia="en-AU"/>
        </w:rPr>
        <w:t xml:space="preserve">Belton, P.S., Delgadillo, I., Halford, N.G., Shewry, P.R. (2006) Kafirin structure and functionality. </w:t>
      </w:r>
      <w:r w:rsidRPr="008D39F4">
        <w:rPr>
          <w:i/>
          <w:noProof/>
          <w:lang w:eastAsia="en-AU"/>
        </w:rPr>
        <w:t>Journal of Cereal Science</w:t>
      </w:r>
      <w:r>
        <w:rPr>
          <w:noProof/>
          <w:lang w:eastAsia="en-AU"/>
        </w:rPr>
        <w:t xml:space="preserve"> </w:t>
      </w:r>
      <w:r w:rsidRPr="008D39F4">
        <w:rPr>
          <w:b/>
          <w:noProof/>
          <w:lang w:eastAsia="en-AU"/>
        </w:rPr>
        <w:t>44</w:t>
      </w:r>
      <w:r>
        <w:rPr>
          <w:noProof/>
          <w:lang w:eastAsia="en-AU"/>
        </w:rPr>
        <w:t>: 272-286.</w:t>
      </w:r>
    </w:p>
    <w:p w:rsidR="008D39F4" w:rsidRDefault="008D39F4" w:rsidP="008D39F4">
      <w:pPr>
        <w:tabs>
          <w:tab w:val="left" w:pos="0"/>
        </w:tabs>
        <w:spacing w:after="240"/>
        <w:rPr>
          <w:noProof/>
          <w:lang w:eastAsia="en-AU"/>
        </w:rPr>
      </w:pPr>
      <w:r>
        <w:rPr>
          <w:noProof/>
          <w:lang w:eastAsia="en-AU"/>
        </w:rPr>
        <w:t>Clark, A.J. and Brinkley, T. (2001) Risk management: for climate, agriculture and policy. Commonwealth of Australia, Canberra.</w:t>
      </w:r>
    </w:p>
    <w:p w:rsidR="008D39F4" w:rsidRDefault="008D39F4" w:rsidP="008D39F4">
      <w:pPr>
        <w:tabs>
          <w:tab w:val="left" w:pos="0"/>
        </w:tabs>
        <w:spacing w:after="240"/>
        <w:rPr>
          <w:noProof/>
          <w:lang w:eastAsia="en-AU"/>
        </w:rPr>
      </w:pPr>
      <w:r>
        <w:rPr>
          <w:noProof/>
          <w:lang w:eastAsia="en-AU"/>
        </w:rPr>
        <w:t xml:space="preserve">Cuevas, H.E., Zhou, C., Tang, H., Khadke, P.P., Das, S., Lin, Y.R. et al. (2016) The Evolution of Photoperiod-Insensitive Flowering in Sorghum, A Genomic Model for Panicoid Grasses. </w:t>
      </w:r>
      <w:r w:rsidRPr="008D39F4">
        <w:rPr>
          <w:i/>
          <w:noProof/>
          <w:lang w:eastAsia="en-AU"/>
        </w:rPr>
        <w:t>Molecular Biology and Evolution</w:t>
      </w:r>
      <w:r>
        <w:rPr>
          <w:noProof/>
          <w:lang w:eastAsia="en-AU"/>
        </w:rPr>
        <w:t xml:space="preserve"> </w:t>
      </w:r>
      <w:r w:rsidRPr="008D39F4">
        <w:rPr>
          <w:b/>
          <w:noProof/>
          <w:lang w:eastAsia="en-AU"/>
        </w:rPr>
        <w:t>33</w:t>
      </w:r>
      <w:r>
        <w:rPr>
          <w:noProof/>
          <w:lang w:eastAsia="en-AU"/>
        </w:rPr>
        <w:t>: 2417-2428.</w:t>
      </w:r>
    </w:p>
    <w:p w:rsidR="008D39F4" w:rsidRDefault="008D39F4" w:rsidP="008D39F4">
      <w:pPr>
        <w:tabs>
          <w:tab w:val="left" w:pos="0"/>
        </w:tabs>
        <w:spacing w:after="240"/>
        <w:rPr>
          <w:noProof/>
          <w:lang w:eastAsia="en-AU"/>
        </w:rPr>
      </w:pPr>
      <w:r>
        <w:rPr>
          <w:noProof/>
          <w:lang w:eastAsia="en-AU"/>
        </w:rPr>
        <w:t xml:space="preserve">Cummings, J.L., Handley, L.W., MacBryde, B., Tupper, S.K., Werner, S.J., Byram, Z.J. (2008) Dispersal of viable row-crop seeds of commercial agriculture by farmland birds: implication for genetically modified crops. </w:t>
      </w:r>
      <w:r w:rsidRPr="008D39F4">
        <w:rPr>
          <w:i/>
          <w:noProof/>
          <w:lang w:eastAsia="en-AU"/>
        </w:rPr>
        <w:t>Environmental Biosafety Research</w:t>
      </w:r>
      <w:r>
        <w:rPr>
          <w:noProof/>
          <w:lang w:eastAsia="en-AU"/>
        </w:rPr>
        <w:t xml:space="preserve"> </w:t>
      </w:r>
      <w:r w:rsidRPr="008D39F4">
        <w:rPr>
          <w:b/>
          <w:noProof/>
          <w:lang w:eastAsia="en-AU"/>
        </w:rPr>
        <w:t>7</w:t>
      </w:r>
      <w:r>
        <w:rPr>
          <w:noProof/>
          <w:lang w:eastAsia="en-AU"/>
        </w:rPr>
        <w:t>: 241-252.</w:t>
      </w:r>
    </w:p>
    <w:p w:rsidR="008D39F4" w:rsidRDefault="008D39F4" w:rsidP="008D39F4">
      <w:pPr>
        <w:tabs>
          <w:tab w:val="left" w:pos="0"/>
        </w:tabs>
        <w:spacing w:after="240"/>
        <w:rPr>
          <w:noProof/>
          <w:lang w:eastAsia="en-AU"/>
        </w:rPr>
      </w:pPr>
      <w:r>
        <w:rPr>
          <w:noProof/>
          <w:lang w:eastAsia="en-AU"/>
        </w:rPr>
        <w:t xml:space="preserve">da Silva, L.S., Taylor, J., Taylor, J.R. (2011) Transgenic sorghum with altered kafirin synthesis: kafirin solubility, polymerization, and protein digestion. </w:t>
      </w:r>
      <w:r w:rsidRPr="008D39F4">
        <w:rPr>
          <w:i/>
          <w:noProof/>
          <w:lang w:eastAsia="en-AU"/>
        </w:rPr>
        <w:t>J Agric Food Chem</w:t>
      </w:r>
      <w:r>
        <w:rPr>
          <w:noProof/>
          <w:lang w:eastAsia="en-AU"/>
        </w:rPr>
        <w:t xml:space="preserve"> </w:t>
      </w:r>
      <w:r w:rsidRPr="008D39F4">
        <w:rPr>
          <w:b/>
          <w:noProof/>
          <w:lang w:eastAsia="en-AU"/>
        </w:rPr>
        <w:t>59</w:t>
      </w:r>
      <w:r>
        <w:rPr>
          <w:noProof/>
          <w:lang w:eastAsia="en-AU"/>
        </w:rPr>
        <w:t>: 9265-9270.</w:t>
      </w:r>
    </w:p>
    <w:p w:rsidR="008D39F4" w:rsidRDefault="008D39F4" w:rsidP="008D39F4">
      <w:pPr>
        <w:tabs>
          <w:tab w:val="left" w:pos="0"/>
        </w:tabs>
        <w:spacing w:after="240"/>
        <w:rPr>
          <w:noProof/>
          <w:lang w:eastAsia="en-AU"/>
        </w:rPr>
      </w:pPr>
      <w:r>
        <w:rPr>
          <w:noProof/>
          <w:lang w:eastAsia="en-AU"/>
        </w:rPr>
        <w:t xml:space="preserve">Davies, J.M. (2014) Grass pollen allergens globally: the contribution of subtropical grasses to burden of allergic respiratory diseases. </w:t>
      </w:r>
      <w:r w:rsidRPr="008D39F4">
        <w:rPr>
          <w:i/>
          <w:noProof/>
          <w:lang w:eastAsia="en-AU"/>
        </w:rPr>
        <w:t>Clinical &amp; Experimental Allergy</w:t>
      </w:r>
      <w:r>
        <w:rPr>
          <w:noProof/>
          <w:lang w:eastAsia="en-AU"/>
        </w:rPr>
        <w:t xml:space="preserve"> </w:t>
      </w:r>
      <w:r w:rsidRPr="008D39F4">
        <w:rPr>
          <w:b/>
          <w:noProof/>
          <w:lang w:eastAsia="en-AU"/>
        </w:rPr>
        <w:t>44</w:t>
      </w:r>
      <w:r>
        <w:rPr>
          <w:noProof/>
          <w:lang w:eastAsia="en-AU"/>
        </w:rPr>
        <w:t>: 790-801.</w:t>
      </w:r>
    </w:p>
    <w:p w:rsidR="008D39F4" w:rsidRDefault="008D39F4" w:rsidP="008D39F4">
      <w:pPr>
        <w:tabs>
          <w:tab w:val="left" w:pos="0"/>
        </w:tabs>
        <w:spacing w:after="240"/>
        <w:rPr>
          <w:noProof/>
          <w:lang w:eastAsia="en-AU"/>
        </w:rPr>
      </w:pPr>
      <w:r>
        <w:rPr>
          <w:noProof/>
          <w:lang w:eastAsia="en-AU"/>
        </w:rPr>
        <w:t xml:space="preserve">Davies, J.M., Li, H., Green, M., Towers, M., Upham, J.W. (2012) Subtropical grass pollen allergens are important for allergic respiratory diseases in subtropical regions. </w:t>
      </w:r>
      <w:r w:rsidRPr="008D39F4">
        <w:rPr>
          <w:i/>
          <w:noProof/>
          <w:lang w:eastAsia="en-AU"/>
        </w:rPr>
        <w:t>Clin Transl Allergy</w:t>
      </w:r>
      <w:r>
        <w:rPr>
          <w:noProof/>
          <w:lang w:eastAsia="en-AU"/>
        </w:rPr>
        <w:t xml:space="preserve"> </w:t>
      </w:r>
      <w:r w:rsidRPr="008D39F4">
        <w:rPr>
          <w:b/>
          <w:noProof/>
          <w:lang w:eastAsia="en-AU"/>
        </w:rPr>
        <w:t>2</w:t>
      </w:r>
      <w:r>
        <w:rPr>
          <w:noProof/>
          <w:lang w:eastAsia="en-AU"/>
        </w:rPr>
        <w:t>: 4.</w:t>
      </w:r>
    </w:p>
    <w:p w:rsidR="008D39F4" w:rsidRDefault="008D39F4" w:rsidP="008D39F4">
      <w:pPr>
        <w:tabs>
          <w:tab w:val="left" w:pos="0"/>
        </w:tabs>
        <w:spacing w:after="240"/>
        <w:rPr>
          <w:noProof/>
          <w:lang w:eastAsia="en-AU"/>
        </w:rPr>
      </w:pPr>
      <w:r>
        <w:rPr>
          <w:noProof/>
          <w:lang w:eastAsia="en-AU"/>
        </w:rPr>
        <w:t xml:space="preserve">Djè, Y., Heuertz, M., Ater, M., Lefèbvre, C., Vekemans, X. (2004) In situ estimation of outcrossing rate in sorghum landraces using microsatellite markers. </w:t>
      </w:r>
      <w:r w:rsidRPr="008D39F4">
        <w:rPr>
          <w:i/>
          <w:noProof/>
          <w:lang w:eastAsia="en-AU"/>
        </w:rPr>
        <w:t>Euphytica</w:t>
      </w:r>
      <w:r>
        <w:rPr>
          <w:noProof/>
          <w:lang w:eastAsia="en-AU"/>
        </w:rPr>
        <w:t xml:space="preserve"> </w:t>
      </w:r>
      <w:r w:rsidRPr="008D39F4">
        <w:rPr>
          <w:b/>
          <w:noProof/>
          <w:lang w:eastAsia="en-AU"/>
        </w:rPr>
        <w:t>138</w:t>
      </w:r>
      <w:r>
        <w:rPr>
          <w:noProof/>
          <w:lang w:eastAsia="en-AU"/>
        </w:rPr>
        <w:t>: 205-212.</w:t>
      </w:r>
    </w:p>
    <w:p w:rsidR="008D39F4" w:rsidRDefault="008D39F4" w:rsidP="008D39F4">
      <w:pPr>
        <w:tabs>
          <w:tab w:val="left" w:pos="0"/>
        </w:tabs>
        <w:spacing w:after="240"/>
        <w:rPr>
          <w:noProof/>
          <w:lang w:eastAsia="en-AU"/>
        </w:rPr>
      </w:pPr>
      <w:r>
        <w:rPr>
          <w:noProof/>
          <w:lang w:eastAsia="en-AU"/>
        </w:rPr>
        <w:t xml:space="preserve">Doggett, H. (1988) </w:t>
      </w:r>
      <w:r w:rsidRPr="008D39F4">
        <w:rPr>
          <w:i/>
          <w:noProof/>
          <w:lang w:eastAsia="en-AU"/>
        </w:rPr>
        <w:t>Sorghum.</w:t>
      </w:r>
      <w:r>
        <w:rPr>
          <w:noProof/>
          <w:lang w:eastAsia="en-AU"/>
        </w:rPr>
        <w:t>, 2nd Edition. Longman Scientific and Technical, Essex, UK.</w:t>
      </w:r>
    </w:p>
    <w:p w:rsidR="008D39F4" w:rsidRDefault="008D39F4" w:rsidP="008D39F4">
      <w:pPr>
        <w:tabs>
          <w:tab w:val="left" w:pos="0"/>
        </w:tabs>
        <w:spacing w:after="240"/>
        <w:rPr>
          <w:noProof/>
          <w:lang w:eastAsia="en-AU"/>
        </w:rPr>
      </w:pPr>
      <w:r>
        <w:rPr>
          <w:noProof/>
          <w:lang w:eastAsia="en-AU"/>
        </w:rPr>
        <w:lastRenderedPageBreak/>
        <w:t xml:space="preserve">Duodu, K.G., Taylor, J.R.N., Belton, P.S., Hamaker, B.R. (2003) Factors affecting sorghum protein digestibility. </w:t>
      </w:r>
      <w:r w:rsidRPr="008D39F4">
        <w:rPr>
          <w:i/>
          <w:noProof/>
          <w:lang w:eastAsia="en-AU"/>
        </w:rPr>
        <w:t>Journal of Cereal Science</w:t>
      </w:r>
      <w:r>
        <w:rPr>
          <w:noProof/>
          <w:lang w:eastAsia="en-AU"/>
        </w:rPr>
        <w:t xml:space="preserve"> </w:t>
      </w:r>
      <w:r w:rsidRPr="008D39F4">
        <w:rPr>
          <w:b/>
          <w:noProof/>
          <w:lang w:eastAsia="en-AU"/>
        </w:rPr>
        <w:t>38</w:t>
      </w:r>
      <w:r>
        <w:rPr>
          <w:noProof/>
          <w:lang w:eastAsia="en-AU"/>
        </w:rPr>
        <w:t>: 117-131.</w:t>
      </w:r>
    </w:p>
    <w:p w:rsidR="008D39F4" w:rsidRDefault="008D39F4" w:rsidP="008D39F4">
      <w:pPr>
        <w:tabs>
          <w:tab w:val="left" w:pos="0"/>
        </w:tabs>
        <w:spacing w:after="240"/>
        <w:rPr>
          <w:noProof/>
          <w:lang w:eastAsia="en-AU"/>
        </w:rPr>
      </w:pPr>
      <w:r>
        <w:rPr>
          <w:noProof/>
          <w:lang w:eastAsia="en-AU"/>
        </w:rPr>
        <w:t xml:space="preserve">EFSA (2009) Scientific opinion of the GMO and BIOHAZ Panels on the "Use of antibiotic resistance genes as marker genes in genetically modified plants". </w:t>
      </w:r>
      <w:r w:rsidRPr="008D39F4">
        <w:rPr>
          <w:i/>
          <w:noProof/>
          <w:lang w:eastAsia="en-AU"/>
        </w:rPr>
        <w:t>European Food Safety Authority</w:t>
      </w:r>
      <w:r>
        <w:rPr>
          <w:noProof/>
          <w:lang w:eastAsia="en-AU"/>
        </w:rPr>
        <w:t xml:space="preserve"> </w:t>
      </w:r>
      <w:r w:rsidRPr="008D39F4">
        <w:rPr>
          <w:b/>
          <w:noProof/>
          <w:lang w:eastAsia="en-AU"/>
        </w:rPr>
        <w:t>1034</w:t>
      </w:r>
      <w:r>
        <w:rPr>
          <w:noProof/>
          <w:lang w:eastAsia="en-AU"/>
        </w:rPr>
        <w:t>: 1-82.</w:t>
      </w:r>
    </w:p>
    <w:p w:rsidR="008D39F4" w:rsidRDefault="008D39F4" w:rsidP="008D39F4">
      <w:pPr>
        <w:tabs>
          <w:tab w:val="left" w:pos="0"/>
        </w:tabs>
        <w:spacing w:after="240"/>
        <w:rPr>
          <w:noProof/>
          <w:lang w:eastAsia="en-AU"/>
        </w:rPr>
      </w:pPr>
      <w:r>
        <w:rPr>
          <w:noProof/>
          <w:lang w:eastAsia="en-AU"/>
        </w:rPr>
        <w:t xml:space="preserve">Faegri, K., van der Pijl, L. (1979) </w:t>
      </w:r>
      <w:r w:rsidRPr="008D39F4">
        <w:rPr>
          <w:i/>
          <w:noProof/>
          <w:lang w:eastAsia="en-AU"/>
        </w:rPr>
        <w:t>The Principles of Pollination Ecology.</w:t>
      </w:r>
      <w:r>
        <w:rPr>
          <w:noProof/>
          <w:lang w:eastAsia="en-AU"/>
        </w:rPr>
        <w:t>, 3rd Edition. Pergamon Press Ltd, Oxford.</w:t>
      </w:r>
    </w:p>
    <w:p w:rsidR="008D39F4" w:rsidRDefault="008D39F4" w:rsidP="008D39F4">
      <w:pPr>
        <w:tabs>
          <w:tab w:val="left" w:pos="0"/>
        </w:tabs>
        <w:spacing w:after="240"/>
        <w:rPr>
          <w:noProof/>
          <w:lang w:eastAsia="en-AU"/>
        </w:rPr>
      </w:pPr>
      <w:r>
        <w:rPr>
          <w:noProof/>
          <w:lang w:eastAsia="en-AU"/>
        </w:rPr>
        <w:t xml:space="preserve">Felsot, A.S. (2000) Insecticidal genes part 2: Human health hoopla. </w:t>
      </w:r>
      <w:r w:rsidRPr="008D39F4">
        <w:rPr>
          <w:i/>
          <w:noProof/>
          <w:lang w:eastAsia="en-AU"/>
        </w:rPr>
        <w:t>Agrichemical &amp; Environmental News</w:t>
      </w:r>
      <w:r>
        <w:rPr>
          <w:noProof/>
          <w:lang w:eastAsia="en-AU"/>
        </w:rPr>
        <w:t xml:space="preserve"> </w:t>
      </w:r>
      <w:r w:rsidRPr="008D39F4">
        <w:rPr>
          <w:b/>
          <w:noProof/>
          <w:lang w:eastAsia="en-AU"/>
        </w:rPr>
        <w:t>168</w:t>
      </w:r>
      <w:r>
        <w:rPr>
          <w:noProof/>
          <w:lang w:eastAsia="en-AU"/>
        </w:rPr>
        <w:t>: 1-7.</w:t>
      </w:r>
    </w:p>
    <w:p w:rsidR="008D39F4" w:rsidRDefault="008D39F4" w:rsidP="008D39F4">
      <w:pPr>
        <w:tabs>
          <w:tab w:val="left" w:pos="0"/>
        </w:tabs>
        <w:spacing w:after="240"/>
        <w:rPr>
          <w:noProof/>
          <w:lang w:eastAsia="en-AU"/>
        </w:rPr>
      </w:pPr>
      <w:r>
        <w:rPr>
          <w:noProof/>
          <w:lang w:eastAsia="en-AU"/>
        </w:rPr>
        <w:t>Fleming, J., McNee, T., Cook, T., and Manning, B. (2012) Weed control in summer crops 2012-13. NSW Department of Primary Industries.</w:t>
      </w:r>
    </w:p>
    <w:p w:rsidR="008D39F4" w:rsidRDefault="008D39F4" w:rsidP="008D39F4">
      <w:pPr>
        <w:tabs>
          <w:tab w:val="left" w:pos="0"/>
        </w:tabs>
        <w:spacing w:after="240"/>
        <w:rPr>
          <w:noProof/>
          <w:lang w:eastAsia="en-AU"/>
        </w:rPr>
      </w:pPr>
      <w:r>
        <w:rPr>
          <w:noProof/>
          <w:lang w:eastAsia="en-AU"/>
        </w:rPr>
        <w:t xml:space="preserve">Franks, C.D., Burow, G.B., Burke, J.J. (2006) A comparison of U.S. and Chinese sorghum germplasm for early season cold tolerance. </w:t>
      </w:r>
      <w:r w:rsidRPr="008D39F4">
        <w:rPr>
          <w:i/>
          <w:noProof/>
          <w:lang w:eastAsia="en-AU"/>
        </w:rPr>
        <w:t>Crop Sci</w:t>
      </w:r>
      <w:r>
        <w:rPr>
          <w:noProof/>
          <w:lang w:eastAsia="en-AU"/>
        </w:rPr>
        <w:t xml:space="preserve"> </w:t>
      </w:r>
      <w:r w:rsidRPr="008D39F4">
        <w:rPr>
          <w:b/>
          <w:noProof/>
          <w:lang w:eastAsia="en-AU"/>
        </w:rPr>
        <w:t>46</w:t>
      </w:r>
      <w:r>
        <w:rPr>
          <w:noProof/>
          <w:lang w:eastAsia="en-AU"/>
        </w:rPr>
        <w:t>: 1371-1376.</w:t>
      </w:r>
    </w:p>
    <w:p w:rsidR="008D39F4" w:rsidRDefault="008D39F4" w:rsidP="008D39F4">
      <w:pPr>
        <w:tabs>
          <w:tab w:val="left" w:pos="0"/>
        </w:tabs>
        <w:spacing w:after="240"/>
        <w:rPr>
          <w:noProof/>
          <w:lang w:eastAsia="en-AU"/>
        </w:rPr>
      </w:pPr>
      <w:r>
        <w:rPr>
          <w:noProof/>
          <w:lang w:eastAsia="en-AU"/>
        </w:rPr>
        <w:t>FSANZ (2010) Final assessment report. Application A1029. Food derived from drought-tolerant corn line MON87460. Approval report.</w:t>
      </w:r>
    </w:p>
    <w:p w:rsidR="008D39F4" w:rsidRDefault="008D39F4" w:rsidP="008D39F4">
      <w:pPr>
        <w:tabs>
          <w:tab w:val="left" w:pos="0"/>
        </w:tabs>
        <w:spacing w:after="240"/>
        <w:rPr>
          <w:noProof/>
          <w:lang w:eastAsia="en-AU"/>
        </w:rPr>
      </w:pPr>
      <w:r>
        <w:rPr>
          <w:noProof/>
          <w:lang w:eastAsia="en-AU"/>
        </w:rPr>
        <w:t xml:space="preserve">Gambín, B.L., Borrás, L. (2011) Genotypic diversity in sorghum inbred lines for grain-filling patterns and other related agronomic traits. </w:t>
      </w:r>
      <w:r w:rsidRPr="008D39F4">
        <w:rPr>
          <w:i/>
          <w:noProof/>
          <w:lang w:eastAsia="en-AU"/>
        </w:rPr>
        <w:t>Crop &amp; Pasture Science</w:t>
      </w:r>
      <w:r>
        <w:rPr>
          <w:noProof/>
          <w:lang w:eastAsia="en-AU"/>
        </w:rPr>
        <w:t xml:space="preserve"> </w:t>
      </w:r>
      <w:r w:rsidRPr="008D39F4">
        <w:rPr>
          <w:b/>
          <w:noProof/>
          <w:lang w:eastAsia="en-AU"/>
        </w:rPr>
        <w:t>62</w:t>
      </w:r>
      <w:r>
        <w:rPr>
          <w:noProof/>
          <w:lang w:eastAsia="en-AU"/>
        </w:rPr>
        <w:t>: 1026-1036.</w:t>
      </w:r>
    </w:p>
    <w:p w:rsidR="008D39F4" w:rsidRDefault="008D39F4" w:rsidP="008D39F4">
      <w:pPr>
        <w:tabs>
          <w:tab w:val="left" w:pos="0"/>
        </w:tabs>
        <w:spacing w:after="240"/>
        <w:rPr>
          <w:noProof/>
          <w:lang w:eastAsia="en-AU"/>
        </w:rPr>
      </w:pPr>
      <w:r>
        <w:rPr>
          <w:noProof/>
          <w:lang w:eastAsia="en-AU"/>
        </w:rPr>
        <w:t xml:space="preserve">Gómez, C., Espadaler, X. (1998) Myrmecochorous dispersal distances: a world survey. </w:t>
      </w:r>
      <w:r w:rsidRPr="008D39F4">
        <w:rPr>
          <w:i/>
          <w:noProof/>
          <w:lang w:eastAsia="en-AU"/>
        </w:rPr>
        <w:t>Journal of Biogeography</w:t>
      </w:r>
      <w:r>
        <w:rPr>
          <w:noProof/>
          <w:lang w:eastAsia="en-AU"/>
        </w:rPr>
        <w:t xml:space="preserve"> </w:t>
      </w:r>
      <w:r w:rsidRPr="008D39F4">
        <w:rPr>
          <w:b/>
          <w:noProof/>
          <w:lang w:eastAsia="en-AU"/>
        </w:rPr>
        <w:t>25</w:t>
      </w:r>
      <w:r>
        <w:rPr>
          <w:noProof/>
          <w:lang w:eastAsia="en-AU"/>
        </w:rPr>
        <w:t>: 573-580.</w:t>
      </w:r>
    </w:p>
    <w:p w:rsidR="008D39F4" w:rsidRDefault="008D39F4" w:rsidP="008D39F4">
      <w:pPr>
        <w:tabs>
          <w:tab w:val="left" w:pos="0"/>
        </w:tabs>
        <w:spacing w:after="240"/>
        <w:rPr>
          <w:noProof/>
          <w:lang w:eastAsia="en-AU"/>
        </w:rPr>
      </w:pPr>
      <w:r>
        <w:rPr>
          <w:noProof/>
          <w:lang w:eastAsia="en-AU"/>
        </w:rPr>
        <w:t>Gordon, C.K. (2016) State of the Australian grains industry 2016. Grain Growers Limited, Canberra.</w:t>
      </w:r>
    </w:p>
    <w:p w:rsidR="008D39F4" w:rsidRDefault="008D39F4" w:rsidP="008D39F4">
      <w:pPr>
        <w:tabs>
          <w:tab w:val="left" w:pos="0"/>
        </w:tabs>
        <w:spacing w:after="240"/>
        <w:rPr>
          <w:noProof/>
          <w:lang w:eastAsia="en-AU"/>
        </w:rPr>
      </w:pPr>
      <w:r>
        <w:rPr>
          <w:noProof/>
          <w:lang w:eastAsia="en-AU"/>
        </w:rPr>
        <w:t>GRDC (2011) Mouse Control Fact Sheet. Grains Research and Development Corporation, Canberra.</w:t>
      </w:r>
    </w:p>
    <w:p w:rsidR="008D39F4" w:rsidRDefault="008D39F4" w:rsidP="008D39F4">
      <w:pPr>
        <w:tabs>
          <w:tab w:val="left" w:pos="0"/>
        </w:tabs>
        <w:spacing w:after="240"/>
        <w:rPr>
          <w:noProof/>
          <w:lang w:eastAsia="en-AU"/>
        </w:rPr>
      </w:pPr>
      <w:r>
        <w:rPr>
          <w:noProof/>
          <w:lang w:eastAsia="en-AU"/>
        </w:rPr>
        <w:t>GRDC (2014) GRDC Grownotes: Sorghum. Grains Research and Development Corporation, Canberra.</w:t>
      </w:r>
    </w:p>
    <w:p w:rsidR="008D39F4" w:rsidRDefault="008D39F4" w:rsidP="008D39F4">
      <w:pPr>
        <w:tabs>
          <w:tab w:val="left" w:pos="0"/>
        </w:tabs>
        <w:spacing w:after="240"/>
        <w:rPr>
          <w:noProof/>
          <w:lang w:eastAsia="en-AU"/>
        </w:rPr>
      </w:pPr>
      <w:r>
        <w:rPr>
          <w:noProof/>
          <w:lang w:eastAsia="en-AU"/>
        </w:rPr>
        <w:t xml:space="preserve">Gritton, E.T., Atkins, R.E. (1963) Germination of sorghum seed as affected by dormancy. </w:t>
      </w:r>
      <w:r w:rsidRPr="008D39F4">
        <w:rPr>
          <w:i/>
          <w:noProof/>
          <w:lang w:eastAsia="en-AU"/>
        </w:rPr>
        <w:t>Agronomy Journal</w:t>
      </w:r>
      <w:r>
        <w:rPr>
          <w:noProof/>
          <w:lang w:eastAsia="en-AU"/>
        </w:rPr>
        <w:t xml:space="preserve"> </w:t>
      </w:r>
      <w:r w:rsidRPr="008D39F4">
        <w:rPr>
          <w:b/>
          <w:noProof/>
          <w:lang w:eastAsia="en-AU"/>
        </w:rPr>
        <w:t>55</w:t>
      </w:r>
      <w:r>
        <w:rPr>
          <w:noProof/>
          <w:lang w:eastAsia="en-AU"/>
        </w:rPr>
        <w:t>: 169-174.</w:t>
      </w:r>
    </w:p>
    <w:p w:rsidR="008D39F4" w:rsidRDefault="008D39F4" w:rsidP="008D39F4">
      <w:pPr>
        <w:tabs>
          <w:tab w:val="left" w:pos="0"/>
        </w:tabs>
        <w:spacing w:after="240"/>
        <w:rPr>
          <w:noProof/>
          <w:lang w:eastAsia="en-AU"/>
        </w:rPr>
      </w:pPr>
      <w:r>
        <w:rPr>
          <w:noProof/>
          <w:lang w:eastAsia="en-AU"/>
        </w:rPr>
        <w:t xml:space="preserve">Groves, R.H., Hosking, J.R., Batianoff, G.N., Cooke, D.A., Cowie, I.D., Johnson, R.W. et al. (2003) </w:t>
      </w:r>
      <w:r w:rsidRPr="008D39F4">
        <w:rPr>
          <w:i/>
          <w:noProof/>
          <w:lang w:eastAsia="en-AU"/>
        </w:rPr>
        <w:t>Weed categories for natural and agricultural ecosystem management.</w:t>
      </w:r>
      <w:r>
        <w:rPr>
          <w:noProof/>
          <w:lang w:eastAsia="en-AU"/>
        </w:rPr>
        <w:t xml:space="preserve"> Bureau of Rural Sciences, Canberra.</w:t>
      </w:r>
    </w:p>
    <w:p w:rsidR="008D39F4" w:rsidRDefault="008D39F4" w:rsidP="008D39F4">
      <w:pPr>
        <w:tabs>
          <w:tab w:val="left" w:pos="0"/>
        </w:tabs>
        <w:spacing w:after="240"/>
        <w:rPr>
          <w:noProof/>
          <w:lang w:eastAsia="en-AU"/>
        </w:rPr>
      </w:pPr>
      <w:r>
        <w:rPr>
          <w:noProof/>
          <w:lang w:eastAsia="en-AU"/>
        </w:rPr>
        <w:t xml:space="preserve">Hadebe, S.T., Modi, A.T., Mabhaudhi, T. (2016) Drought tolerance and water use of cereal crops: a focus on sorghum as a food security crop in sub-Saharan Africa. </w:t>
      </w:r>
      <w:r w:rsidRPr="008D39F4">
        <w:rPr>
          <w:i/>
          <w:noProof/>
          <w:lang w:eastAsia="en-AU"/>
        </w:rPr>
        <w:t>J Agro Crop Sci</w:t>
      </w:r>
      <w:r>
        <w:rPr>
          <w:noProof/>
          <w:lang w:eastAsia="en-AU"/>
        </w:rPr>
        <w:t xml:space="preserve"> </w:t>
      </w:r>
      <w:r w:rsidRPr="008D39F4">
        <w:rPr>
          <w:b/>
          <w:noProof/>
          <w:lang w:eastAsia="en-AU"/>
        </w:rPr>
        <w:t>In press</w:t>
      </w:r>
      <w:r>
        <w:rPr>
          <w:noProof/>
          <w:lang w:eastAsia="en-AU"/>
        </w:rPr>
        <w:t>: 10.1111/jac.12191.</w:t>
      </w:r>
    </w:p>
    <w:p w:rsidR="008D39F4" w:rsidRDefault="008D39F4" w:rsidP="008D39F4">
      <w:pPr>
        <w:tabs>
          <w:tab w:val="left" w:pos="0"/>
        </w:tabs>
        <w:spacing w:after="240"/>
        <w:rPr>
          <w:noProof/>
          <w:lang w:eastAsia="en-AU"/>
        </w:rPr>
      </w:pPr>
      <w:r>
        <w:rPr>
          <w:noProof/>
          <w:lang w:eastAsia="en-AU"/>
        </w:rPr>
        <w:t>Hayes, K.R. (2004) Ecological implications of GMOs: robust methodologies for ecological risk assessment. Best practice and current practice in ecological risk assessment for genetically modified organisms. CSIRO Division of Marine Research, Tasmania.</w:t>
      </w:r>
    </w:p>
    <w:p w:rsidR="008D39F4" w:rsidRDefault="008D39F4" w:rsidP="008D39F4">
      <w:pPr>
        <w:tabs>
          <w:tab w:val="left" w:pos="0"/>
        </w:tabs>
        <w:spacing w:after="240"/>
        <w:rPr>
          <w:noProof/>
          <w:lang w:eastAsia="en-AU"/>
        </w:rPr>
      </w:pPr>
      <w:r>
        <w:rPr>
          <w:noProof/>
          <w:lang w:eastAsia="en-AU"/>
        </w:rPr>
        <w:t xml:space="preserve">Hodnett, G.L., Burson, B.L., Rooney, W.L., Dillon, S.L., Price, H.J. (2005) Pollen-pistil interactions result in reproductive isolation between </w:t>
      </w:r>
      <w:r w:rsidRPr="008D39F4">
        <w:rPr>
          <w:i/>
          <w:noProof/>
          <w:lang w:eastAsia="en-AU"/>
        </w:rPr>
        <w:t>Sorghum bicolor</w:t>
      </w:r>
      <w:r>
        <w:rPr>
          <w:noProof/>
          <w:lang w:eastAsia="en-AU"/>
        </w:rPr>
        <w:t xml:space="preserve"> and divergent </w:t>
      </w:r>
      <w:r w:rsidRPr="008D39F4">
        <w:rPr>
          <w:i/>
          <w:noProof/>
          <w:lang w:eastAsia="en-AU"/>
        </w:rPr>
        <w:t>Sorghum</w:t>
      </w:r>
      <w:r>
        <w:rPr>
          <w:noProof/>
          <w:lang w:eastAsia="en-AU"/>
        </w:rPr>
        <w:t xml:space="preserve"> species. </w:t>
      </w:r>
      <w:r w:rsidRPr="008D39F4">
        <w:rPr>
          <w:i/>
          <w:noProof/>
          <w:lang w:eastAsia="en-AU"/>
        </w:rPr>
        <w:t>Crop Science</w:t>
      </w:r>
      <w:r>
        <w:rPr>
          <w:noProof/>
          <w:lang w:eastAsia="en-AU"/>
        </w:rPr>
        <w:t xml:space="preserve"> </w:t>
      </w:r>
      <w:r w:rsidRPr="008D39F4">
        <w:rPr>
          <w:b/>
          <w:noProof/>
          <w:lang w:eastAsia="en-AU"/>
        </w:rPr>
        <w:t>45</w:t>
      </w:r>
      <w:r>
        <w:rPr>
          <w:noProof/>
          <w:lang w:eastAsia="en-AU"/>
        </w:rPr>
        <w:t>: 1403-1409.</w:t>
      </w:r>
    </w:p>
    <w:p w:rsidR="008D39F4" w:rsidRDefault="008D39F4" w:rsidP="008D39F4">
      <w:pPr>
        <w:tabs>
          <w:tab w:val="left" w:pos="0"/>
        </w:tabs>
        <w:spacing w:after="240"/>
        <w:rPr>
          <w:noProof/>
          <w:lang w:eastAsia="en-AU"/>
        </w:rPr>
      </w:pPr>
      <w:r>
        <w:rPr>
          <w:noProof/>
          <w:lang w:eastAsia="en-AU"/>
        </w:rPr>
        <w:t xml:space="preserve">Jacques, G.L., Vesecky, J.F., Feltner, K.C., Vanderlip, R.L. (1974) Effects of depth and duration of burial on shattercane seed. </w:t>
      </w:r>
      <w:r w:rsidRPr="008D39F4">
        <w:rPr>
          <w:i/>
          <w:noProof/>
          <w:lang w:eastAsia="en-AU"/>
        </w:rPr>
        <w:t>Crop Science</w:t>
      </w:r>
      <w:r>
        <w:rPr>
          <w:noProof/>
          <w:lang w:eastAsia="en-AU"/>
        </w:rPr>
        <w:t xml:space="preserve"> </w:t>
      </w:r>
      <w:r w:rsidRPr="008D39F4">
        <w:rPr>
          <w:b/>
          <w:noProof/>
          <w:lang w:eastAsia="en-AU"/>
        </w:rPr>
        <w:t>14</w:t>
      </w:r>
      <w:r>
        <w:rPr>
          <w:noProof/>
          <w:lang w:eastAsia="en-AU"/>
        </w:rPr>
        <w:t>: 787-789.</w:t>
      </w:r>
    </w:p>
    <w:p w:rsidR="008D39F4" w:rsidRDefault="008D39F4" w:rsidP="008D39F4">
      <w:pPr>
        <w:tabs>
          <w:tab w:val="left" w:pos="0"/>
        </w:tabs>
        <w:spacing w:after="240"/>
        <w:rPr>
          <w:noProof/>
          <w:lang w:eastAsia="en-AU"/>
        </w:rPr>
      </w:pPr>
      <w:r>
        <w:rPr>
          <w:noProof/>
          <w:lang w:eastAsia="en-AU"/>
        </w:rPr>
        <w:lastRenderedPageBreak/>
        <w:t xml:space="preserve">Keese, P. (2008) Risks from GMOs due to horizontal gene transfer. </w:t>
      </w:r>
      <w:r w:rsidRPr="008D39F4">
        <w:rPr>
          <w:i/>
          <w:noProof/>
          <w:lang w:eastAsia="en-AU"/>
        </w:rPr>
        <w:t>Environmental Biosafety Research</w:t>
      </w:r>
      <w:r>
        <w:rPr>
          <w:noProof/>
          <w:lang w:eastAsia="en-AU"/>
        </w:rPr>
        <w:t xml:space="preserve"> </w:t>
      </w:r>
      <w:r w:rsidRPr="008D39F4">
        <w:rPr>
          <w:b/>
          <w:noProof/>
          <w:lang w:eastAsia="en-AU"/>
        </w:rPr>
        <w:t>7</w:t>
      </w:r>
      <w:r>
        <w:rPr>
          <w:noProof/>
          <w:lang w:eastAsia="en-AU"/>
        </w:rPr>
        <w:t>: 123-149.</w:t>
      </w:r>
    </w:p>
    <w:p w:rsidR="008D39F4" w:rsidRDefault="008D39F4" w:rsidP="008D39F4">
      <w:pPr>
        <w:tabs>
          <w:tab w:val="left" w:pos="0"/>
        </w:tabs>
        <w:spacing w:after="240"/>
        <w:rPr>
          <w:noProof/>
          <w:lang w:eastAsia="en-AU"/>
        </w:rPr>
      </w:pPr>
      <w:r>
        <w:rPr>
          <w:noProof/>
          <w:lang w:eastAsia="en-AU"/>
        </w:rPr>
        <w:t xml:space="preserve">Keese, P.K., Robold, A.V., Myers, R.C., Weisman, S., Smith, J. (2014) Applying a weed risk assessment approach to GM crops. </w:t>
      </w:r>
      <w:r w:rsidRPr="008D39F4">
        <w:rPr>
          <w:i/>
          <w:noProof/>
          <w:lang w:eastAsia="en-AU"/>
        </w:rPr>
        <w:t>Transgenic Research</w:t>
      </w:r>
      <w:r>
        <w:rPr>
          <w:noProof/>
          <w:lang w:eastAsia="en-AU"/>
        </w:rPr>
        <w:t xml:space="preserve"> </w:t>
      </w:r>
      <w:r w:rsidRPr="008D39F4">
        <w:rPr>
          <w:b/>
          <w:noProof/>
          <w:lang w:eastAsia="en-AU"/>
        </w:rPr>
        <w:t>23</w:t>
      </w:r>
      <w:r>
        <w:rPr>
          <w:noProof/>
          <w:lang w:eastAsia="en-AU"/>
        </w:rPr>
        <w:t>: 957-969.</w:t>
      </w:r>
    </w:p>
    <w:p w:rsidR="008D39F4" w:rsidRDefault="008D39F4" w:rsidP="008D39F4">
      <w:pPr>
        <w:tabs>
          <w:tab w:val="left" w:pos="0"/>
        </w:tabs>
        <w:spacing w:after="240"/>
        <w:rPr>
          <w:noProof/>
          <w:lang w:eastAsia="en-AU"/>
        </w:rPr>
      </w:pPr>
      <w:r>
        <w:rPr>
          <w:noProof/>
          <w:lang w:eastAsia="en-AU"/>
        </w:rPr>
        <w:t xml:space="preserve">Kiotseridis, H., Cilio, C.M., Bjermer, L., Tunsater, A., Jacobsson, H., Dahl, A. (2013) Grass pollen allergy in children and adolescents-symptoms, health related quality of life and the value of pollen prognosis. </w:t>
      </w:r>
      <w:r w:rsidRPr="008D39F4">
        <w:rPr>
          <w:i/>
          <w:noProof/>
          <w:lang w:eastAsia="en-AU"/>
        </w:rPr>
        <w:t>Clin Transl Allergy</w:t>
      </w:r>
      <w:r>
        <w:rPr>
          <w:noProof/>
          <w:lang w:eastAsia="en-AU"/>
        </w:rPr>
        <w:t xml:space="preserve"> </w:t>
      </w:r>
      <w:r w:rsidRPr="008D39F4">
        <w:rPr>
          <w:b/>
          <w:noProof/>
          <w:lang w:eastAsia="en-AU"/>
        </w:rPr>
        <w:t>3</w:t>
      </w:r>
      <w:r>
        <w:rPr>
          <w:noProof/>
          <w:lang w:eastAsia="en-AU"/>
        </w:rPr>
        <w:t>: 19.</w:t>
      </w:r>
    </w:p>
    <w:p w:rsidR="008D39F4" w:rsidRDefault="008D39F4" w:rsidP="008D39F4">
      <w:pPr>
        <w:tabs>
          <w:tab w:val="left" w:pos="0"/>
        </w:tabs>
        <w:spacing w:after="240"/>
        <w:rPr>
          <w:noProof/>
          <w:lang w:eastAsia="en-AU"/>
        </w:rPr>
      </w:pPr>
      <w:r>
        <w:rPr>
          <w:noProof/>
          <w:lang w:eastAsia="en-AU"/>
        </w:rPr>
        <w:t xml:space="preserve">Magomere, T.O., Obukosia, S.D., Shibairo, S.I., Ngugi, E.K., Mutitu, E. (2015) Evaluation of relative competitive ability and fitness of </w:t>
      </w:r>
      <w:r w:rsidRPr="008D39F4">
        <w:rPr>
          <w:i/>
          <w:noProof/>
          <w:lang w:eastAsia="en-AU"/>
        </w:rPr>
        <w:t>Sorghum bicolor</w:t>
      </w:r>
      <w:r>
        <w:rPr>
          <w:noProof/>
          <w:lang w:eastAsia="en-AU"/>
        </w:rPr>
        <w:t>×</w:t>
      </w:r>
      <w:r w:rsidRPr="008D39F4">
        <w:rPr>
          <w:i/>
          <w:noProof/>
          <w:lang w:eastAsia="en-AU"/>
        </w:rPr>
        <w:t xml:space="preserve">Sorghum halepense </w:t>
      </w:r>
      <w:r>
        <w:rPr>
          <w:noProof/>
          <w:lang w:eastAsia="en-AU"/>
        </w:rPr>
        <w:t xml:space="preserve">and </w:t>
      </w:r>
      <w:r w:rsidRPr="008D39F4">
        <w:rPr>
          <w:i/>
          <w:noProof/>
          <w:lang w:eastAsia="en-AU"/>
        </w:rPr>
        <w:t>Sorghum bicolor</w:t>
      </w:r>
      <w:r>
        <w:rPr>
          <w:noProof/>
          <w:lang w:eastAsia="en-AU"/>
        </w:rPr>
        <w:t>×</w:t>
      </w:r>
      <w:r w:rsidRPr="008D39F4">
        <w:rPr>
          <w:i/>
          <w:noProof/>
          <w:lang w:eastAsia="en-AU"/>
        </w:rPr>
        <w:t xml:space="preserve">Sorghum sudanense </w:t>
      </w:r>
      <w:r>
        <w:rPr>
          <w:noProof/>
          <w:lang w:eastAsia="en-AU"/>
        </w:rPr>
        <w:t xml:space="preserve">F1 hybrids. </w:t>
      </w:r>
      <w:r w:rsidRPr="008D39F4">
        <w:rPr>
          <w:i/>
          <w:noProof/>
          <w:lang w:eastAsia="en-AU"/>
        </w:rPr>
        <w:t>Journal of Biological Sciences</w:t>
      </w:r>
      <w:r>
        <w:rPr>
          <w:noProof/>
          <w:lang w:eastAsia="en-AU"/>
        </w:rPr>
        <w:t xml:space="preserve"> </w:t>
      </w:r>
      <w:r w:rsidRPr="008D39F4">
        <w:rPr>
          <w:b/>
          <w:noProof/>
          <w:lang w:eastAsia="en-AU"/>
        </w:rPr>
        <w:t>15</w:t>
      </w:r>
      <w:r>
        <w:rPr>
          <w:noProof/>
          <w:lang w:eastAsia="en-AU"/>
        </w:rPr>
        <w:t>: 1-15.</w:t>
      </w:r>
    </w:p>
    <w:p w:rsidR="008D39F4" w:rsidRDefault="008D39F4" w:rsidP="008D39F4">
      <w:pPr>
        <w:tabs>
          <w:tab w:val="left" w:pos="0"/>
        </w:tabs>
        <w:spacing w:after="240"/>
        <w:rPr>
          <w:noProof/>
          <w:lang w:eastAsia="en-AU"/>
        </w:rPr>
      </w:pPr>
      <w:r>
        <w:rPr>
          <w:noProof/>
          <w:lang w:eastAsia="en-AU"/>
        </w:rPr>
        <w:t>Morgan, J. (2013) A diet fit for a pig: seven basic rules. NSW Department of Primary Industries.</w:t>
      </w:r>
    </w:p>
    <w:p w:rsidR="008D39F4" w:rsidRDefault="008D39F4" w:rsidP="008D39F4">
      <w:pPr>
        <w:tabs>
          <w:tab w:val="left" w:pos="0"/>
        </w:tabs>
        <w:spacing w:after="240"/>
        <w:rPr>
          <w:noProof/>
          <w:lang w:eastAsia="en-AU"/>
        </w:rPr>
      </w:pPr>
      <w:r>
        <w:rPr>
          <w:noProof/>
          <w:lang w:eastAsia="en-AU"/>
        </w:rPr>
        <w:t xml:space="preserve">Morrell, P.L., Williams-Coplin, T.D., Lattu, A.L., Bowers, J.E., Chandler, J.M., Paterson, A.H. (2005) Crop-to-weed introgression has impacted allelic composition of johnsongrass populations with and without recent exposure to cultivated sorghum. </w:t>
      </w:r>
      <w:r w:rsidRPr="008D39F4">
        <w:rPr>
          <w:i/>
          <w:noProof/>
          <w:lang w:eastAsia="en-AU"/>
        </w:rPr>
        <w:t>Molecular Ecology</w:t>
      </w:r>
      <w:r>
        <w:rPr>
          <w:noProof/>
          <w:lang w:eastAsia="en-AU"/>
        </w:rPr>
        <w:t xml:space="preserve"> </w:t>
      </w:r>
      <w:r w:rsidRPr="008D39F4">
        <w:rPr>
          <w:b/>
          <w:noProof/>
          <w:lang w:eastAsia="en-AU"/>
        </w:rPr>
        <w:t>14</w:t>
      </w:r>
      <w:r>
        <w:rPr>
          <w:noProof/>
          <w:lang w:eastAsia="en-AU"/>
        </w:rPr>
        <w:t>: 2143-2154.</w:t>
      </w:r>
    </w:p>
    <w:p w:rsidR="008D39F4" w:rsidRDefault="008D39F4" w:rsidP="008D39F4">
      <w:pPr>
        <w:tabs>
          <w:tab w:val="left" w:pos="0"/>
        </w:tabs>
        <w:spacing w:after="240"/>
        <w:rPr>
          <w:noProof/>
          <w:lang w:eastAsia="en-AU"/>
        </w:rPr>
      </w:pPr>
      <w:r>
        <w:rPr>
          <w:noProof/>
          <w:lang w:eastAsia="en-AU"/>
        </w:rPr>
        <w:t xml:space="preserve">Murty, D.S., Nicodemus, K.D. (1987) Interallelic relations among endosperm variants in sorghum. </w:t>
      </w:r>
      <w:r w:rsidRPr="008D39F4">
        <w:rPr>
          <w:i/>
          <w:noProof/>
          <w:lang w:eastAsia="en-AU"/>
        </w:rPr>
        <w:t>Journal of Heredity</w:t>
      </w:r>
      <w:r>
        <w:rPr>
          <w:noProof/>
          <w:lang w:eastAsia="en-AU"/>
        </w:rPr>
        <w:t xml:space="preserve"> </w:t>
      </w:r>
      <w:r w:rsidRPr="008D39F4">
        <w:rPr>
          <w:b/>
          <w:noProof/>
          <w:lang w:eastAsia="en-AU"/>
        </w:rPr>
        <w:t>78</w:t>
      </w:r>
      <w:r>
        <w:rPr>
          <w:noProof/>
          <w:lang w:eastAsia="en-AU"/>
        </w:rPr>
        <w:t>: 391-394.</w:t>
      </w:r>
    </w:p>
    <w:p w:rsidR="008D39F4" w:rsidRDefault="008D39F4" w:rsidP="008D39F4">
      <w:pPr>
        <w:tabs>
          <w:tab w:val="left" w:pos="0"/>
        </w:tabs>
        <w:spacing w:after="240"/>
        <w:rPr>
          <w:noProof/>
          <w:lang w:eastAsia="en-AU"/>
        </w:rPr>
      </w:pPr>
      <w:r>
        <w:rPr>
          <w:noProof/>
          <w:lang w:eastAsia="en-AU"/>
        </w:rPr>
        <w:t xml:space="preserve">Myers, J.A., Vellend, M., Gardescu, S., Marks, P.L. (2004) Seed dispersal by white-tailed deer: implications for long-distance dispersal, invasion, and migration of plants in eastern North America. </w:t>
      </w:r>
      <w:r w:rsidRPr="008D39F4">
        <w:rPr>
          <w:i/>
          <w:noProof/>
          <w:lang w:eastAsia="en-AU"/>
        </w:rPr>
        <w:t>Oecologia</w:t>
      </w:r>
      <w:r>
        <w:rPr>
          <w:noProof/>
          <w:lang w:eastAsia="en-AU"/>
        </w:rPr>
        <w:t xml:space="preserve"> </w:t>
      </w:r>
      <w:r w:rsidRPr="008D39F4">
        <w:rPr>
          <w:b/>
          <w:noProof/>
          <w:lang w:eastAsia="en-AU"/>
        </w:rPr>
        <w:t>139</w:t>
      </w:r>
      <w:r>
        <w:rPr>
          <w:noProof/>
          <w:lang w:eastAsia="en-AU"/>
        </w:rPr>
        <w:t>: 35-44.</w:t>
      </w:r>
    </w:p>
    <w:p w:rsidR="008D39F4" w:rsidRDefault="008D39F4" w:rsidP="008D39F4">
      <w:pPr>
        <w:tabs>
          <w:tab w:val="left" w:pos="0"/>
        </w:tabs>
        <w:spacing w:after="240"/>
        <w:rPr>
          <w:noProof/>
          <w:lang w:eastAsia="en-AU"/>
        </w:rPr>
      </w:pPr>
      <w:r>
        <w:rPr>
          <w:noProof/>
          <w:lang w:eastAsia="en-AU"/>
        </w:rPr>
        <w:t xml:space="preserve">Nguyen, C.T., Singh, V., van Oosterom, E.J., Chapman, S.C., Jordan, D.R., Hammer, G.L. (2013) Genetic variability in high temperature effects on seed-set in sorghum. </w:t>
      </w:r>
      <w:r w:rsidRPr="008D39F4">
        <w:rPr>
          <w:i/>
          <w:noProof/>
          <w:lang w:eastAsia="en-AU"/>
        </w:rPr>
        <w:t>Funct Plant Biol</w:t>
      </w:r>
      <w:r>
        <w:rPr>
          <w:noProof/>
          <w:lang w:eastAsia="en-AU"/>
        </w:rPr>
        <w:t xml:space="preserve"> </w:t>
      </w:r>
      <w:r w:rsidRPr="008D39F4">
        <w:rPr>
          <w:b/>
          <w:noProof/>
          <w:lang w:eastAsia="en-AU"/>
        </w:rPr>
        <w:t>40</w:t>
      </w:r>
      <w:r>
        <w:rPr>
          <w:noProof/>
          <w:lang w:eastAsia="en-AU"/>
        </w:rPr>
        <w:t>: 439-448.</w:t>
      </w:r>
    </w:p>
    <w:p w:rsidR="008D39F4" w:rsidRDefault="008D39F4" w:rsidP="008D39F4">
      <w:pPr>
        <w:tabs>
          <w:tab w:val="left" w:pos="0"/>
        </w:tabs>
        <w:spacing w:after="240"/>
        <w:rPr>
          <w:noProof/>
          <w:lang w:eastAsia="en-AU"/>
        </w:rPr>
      </w:pPr>
      <w:r>
        <w:rPr>
          <w:noProof/>
          <w:lang w:eastAsia="en-AU"/>
        </w:rPr>
        <w:t>OECD (2016a) Consensus document on the biology of sorghum (</w:t>
      </w:r>
      <w:r w:rsidRPr="008D39F4">
        <w:rPr>
          <w:i/>
          <w:noProof/>
          <w:lang w:eastAsia="en-AU"/>
        </w:rPr>
        <w:t>Sorghum bicolor</w:t>
      </w:r>
      <w:r>
        <w:rPr>
          <w:noProof/>
          <w:lang w:eastAsia="en-AU"/>
        </w:rPr>
        <w:t xml:space="preserve"> (L.) Moench). Report No: 62,  Organisation for Economic Co-operation and Development, Paris.</w:t>
      </w:r>
    </w:p>
    <w:p w:rsidR="008D39F4" w:rsidRDefault="008D39F4" w:rsidP="008D39F4">
      <w:pPr>
        <w:tabs>
          <w:tab w:val="left" w:pos="0"/>
        </w:tabs>
        <w:spacing w:after="240"/>
        <w:rPr>
          <w:noProof/>
          <w:lang w:eastAsia="en-AU"/>
        </w:rPr>
      </w:pPr>
      <w:r>
        <w:rPr>
          <w:noProof/>
          <w:lang w:eastAsia="en-AU"/>
        </w:rPr>
        <w:t>OECD (2016b) OECD seed schemes 2016: OECD seed schemes for the varietal certification or the control of seed moving in international trade. The Organisation for Economic Co-operation and Development, Paris.</w:t>
      </w:r>
    </w:p>
    <w:p w:rsidR="008D39F4" w:rsidRDefault="008D39F4" w:rsidP="008D39F4">
      <w:pPr>
        <w:tabs>
          <w:tab w:val="left" w:pos="0"/>
        </w:tabs>
        <w:spacing w:after="240"/>
        <w:rPr>
          <w:noProof/>
          <w:lang w:eastAsia="en-AU"/>
        </w:rPr>
      </w:pPr>
      <w:r>
        <w:rPr>
          <w:noProof/>
          <w:lang w:eastAsia="en-AU"/>
        </w:rPr>
        <w:t>OGTR (2013) Risk Analysis Framework 2013. Australian Government Office of the Gene Technology Regulator, Canberra.</w:t>
      </w:r>
    </w:p>
    <w:p w:rsidR="008D39F4" w:rsidRDefault="008D39F4" w:rsidP="008D39F4">
      <w:pPr>
        <w:tabs>
          <w:tab w:val="left" w:pos="0"/>
        </w:tabs>
        <w:spacing w:after="240"/>
        <w:rPr>
          <w:noProof/>
          <w:lang w:eastAsia="en-AU"/>
        </w:rPr>
      </w:pPr>
      <w:r>
        <w:rPr>
          <w:noProof/>
          <w:lang w:eastAsia="en-AU"/>
        </w:rPr>
        <w:t xml:space="preserve">OGTR (2017) The biology of </w:t>
      </w:r>
      <w:r w:rsidRPr="008D39F4">
        <w:rPr>
          <w:i/>
          <w:noProof/>
          <w:lang w:eastAsia="en-AU"/>
        </w:rPr>
        <w:t>Sorghum bicolor</w:t>
      </w:r>
      <w:r>
        <w:rPr>
          <w:noProof/>
          <w:lang w:eastAsia="en-AU"/>
        </w:rPr>
        <w:t xml:space="preserve"> (L.) Moench subsp. </w:t>
      </w:r>
      <w:r w:rsidRPr="008D39F4">
        <w:rPr>
          <w:i/>
          <w:noProof/>
          <w:lang w:eastAsia="en-AU"/>
        </w:rPr>
        <w:t xml:space="preserve">bicolor </w:t>
      </w:r>
      <w:r>
        <w:rPr>
          <w:noProof/>
          <w:lang w:eastAsia="en-AU"/>
        </w:rPr>
        <w:t>(Sorghum). Office of the Gene Technology Regulator, Canberra, Australia.</w:t>
      </w:r>
    </w:p>
    <w:p w:rsidR="008D39F4" w:rsidRDefault="008D39F4" w:rsidP="008D39F4">
      <w:pPr>
        <w:tabs>
          <w:tab w:val="left" w:pos="0"/>
        </w:tabs>
        <w:spacing w:after="240"/>
        <w:rPr>
          <w:noProof/>
          <w:lang w:eastAsia="en-AU"/>
        </w:rPr>
      </w:pPr>
      <w:r>
        <w:rPr>
          <w:noProof/>
          <w:lang w:eastAsia="en-AU"/>
        </w:rPr>
        <w:t xml:space="preserve">Page, D.S. (1981) </w:t>
      </w:r>
      <w:r w:rsidRPr="008D39F4">
        <w:rPr>
          <w:i/>
          <w:noProof/>
          <w:lang w:eastAsia="en-AU"/>
        </w:rPr>
        <w:t>Principles of Biological Chemistry.</w:t>
      </w:r>
      <w:r>
        <w:rPr>
          <w:noProof/>
          <w:lang w:eastAsia="en-AU"/>
        </w:rPr>
        <w:t>, 2nd Edition. Willard Grant Press, USA.</w:t>
      </w:r>
    </w:p>
    <w:p w:rsidR="008D39F4" w:rsidRDefault="008D39F4" w:rsidP="008D39F4">
      <w:pPr>
        <w:tabs>
          <w:tab w:val="left" w:pos="0"/>
        </w:tabs>
        <w:spacing w:after="240"/>
        <w:rPr>
          <w:noProof/>
          <w:lang w:eastAsia="en-AU"/>
        </w:rPr>
      </w:pPr>
      <w:r>
        <w:rPr>
          <w:noProof/>
          <w:lang w:eastAsia="en-AU"/>
        </w:rPr>
        <w:t xml:space="preserve">Pakeman, R.J., Digneffe, G., Small, J.L. (2002) Ecological correlates of endozoochory by herbivores. </w:t>
      </w:r>
      <w:r w:rsidRPr="008D39F4">
        <w:rPr>
          <w:i/>
          <w:noProof/>
          <w:lang w:eastAsia="en-AU"/>
        </w:rPr>
        <w:t>Functional Ecology</w:t>
      </w:r>
      <w:r>
        <w:rPr>
          <w:noProof/>
          <w:lang w:eastAsia="en-AU"/>
        </w:rPr>
        <w:t xml:space="preserve"> </w:t>
      </w:r>
      <w:r w:rsidRPr="008D39F4">
        <w:rPr>
          <w:b/>
          <w:noProof/>
          <w:lang w:eastAsia="en-AU"/>
        </w:rPr>
        <w:t>16</w:t>
      </w:r>
      <w:r>
        <w:rPr>
          <w:noProof/>
          <w:lang w:eastAsia="en-AU"/>
        </w:rPr>
        <w:t>: 296-304.</w:t>
      </w:r>
    </w:p>
    <w:p w:rsidR="008D39F4" w:rsidRDefault="008D39F4" w:rsidP="008D39F4">
      <w:pPr>
        <w:tabs>
          <w:tab w:val="left" w:pos="0"/>
        </w:tabs>
        <w:spacing w:after="240"/>
        <w:rPr>
          <w:noProof/>
          <w:lang w:eastAsia="en-AU"/>
        </w:rPr>
      </w:pPr>
      <w:r>
        <w:rPr>
          <w:noProof/>
          <w:lang w:eastAsia="en-AU"/>
        </w:rPr>
        <w:t xml:space="preserve">Parsons, W.T., Cuthbertson, E.G. (2001) </w:t>
      </w:r>
      <w:r w:rsidRPr="008D39F4">
        <w:rPr>
          <w:i/>
          <w:noProof/>
          <w:lang w:eastAsia="en-AU"/>
        </w:rPr>
        <w:t>Noxious Weeds of Australia.</w:t>
      </w:r>
      <w:r>
        <w:rPr>
          <w:noProof/>
          <w:lang w:eastAsia="en-AU"/>
        </w:rPr>
        <w:t>, 2nd Edition. CSIRO Publishing, Collingwood, Victoria.</w:t>
      </w:r>
    </w:p>
    <w:p w:rsidR="008D39F4" w:rsidRDefault="008D39F4" w:rsidP="008D39F4">
      <w:pPr>
        <w:tabs>
          <w:tab w:val="left" w:pos="0"/>
        </w:tabs>
        <w:spacing w:after="240"/>
        <w:rPr>
          <w:noProof/>
          <w:lang w:eastAsia="en-AU"/>
        </w:rPr>
      </w:pPr>
      <w:r>
        <w:rPr>
          <w:noProof/>
          <w:lang w:eastAsia="en-AU"/>
        </w:rPr>
        <w:t xml:space="preserve">Pedersen, J.F., Toy, J.J., Johnson, B. (1998) Natural outcrossing of sorghum and sudangrass in the central grass plains. </w:t>
      </w:r>
      <w:r w:rsidRPr="008D39F4">
        <w:rPr>
          <w:i/>
          <w:noProof/>
          <w:lang w:eastAsia="en-AU"/>
        </w:rPr>
        <w:t>Crop Science</w:t>
      </w:r>
      <w:r>
        <w:rPr>
          <w:noProof/>
          <w:lang w:eastAsia="en-AU"/>
        </w:rPr>
        <w:t xml:space="preserve"> </w:t>
      </w:r>
      <w:r w:rsidRPr="008D39F4">
        <w:rPr>
          <w:b/>
          <w:noProof/>
          <w:lang w:eastAsia="en-AU"/>
        </w:rPr>
        <w:t>38</w:t>
      </w:r>
      <w:r>
        <w:rPr>
          <w:noProof/>
          <w:lang w:eastAsia="en-AU"/>
        </w:rPr>
        <w:t>: 937-939.</w:t>
      </w:r>
    </w:p>
    <w:p w:rsidR="008D39F4" w:rsidRDefault="008D39F4" w:rsidP="008D39F4">
      <w:pPr>
        <w:tabs>
          <w:tab w:val="left" w:pos="0"/>
        </w:tabs>
        <w:spacing w:after="240"/>
        <w:rPr>
          <w:noProof/>
          <w:lang w:eastAsia="en-AU"/>
        </w:rPr>
      </w:pPr>
      <w:r>
        <w:rPr>
          <w:noProof/>
          <w:lang w:eastAsia="en-AU"/>
        </w:rPr>
        <w:lastRenderedPageBreak/>
        <w:t xml:space="preserve">Peterson, G.C., Schaefer, K., Pendleton, B.B. (2009) Registration of 16 sorghum germplasm lines. </w:t>
      </w:r>
      <w:r w:rsidRPr="008D39F4">
        <w:rPr>
          <w:i/>
          <w:noProof/>
          <w:lang w:eastAsia="en-AU"/>
        </w:rPr>
        <w:t>J Plant Regist</w:t>
      </w:r>
      <w:r>
        <w:rPr>
          <w:noProof/>
          <w:lang w:eastAsia="en-AU"/>
        </w:rPr>
        <w:t xml:space="preserve"> </w:t>
      </w:r>
      <w:r w:rsidRPr="008D39F4">
        <w:rPr>
          <w:b/>
          <w:noProof/>
          <w:lang w:eastAsia="en-AU"/>
        </w:rPr>
        <w:t>3</w:t>
      </w:r>
      <w:r>
        <w:rPr>
          <w:noProof/>
          <w:lang w:eastAsia="en-AU"/>
        </w:rPr>
        <w:t>: 203-205.</w:t>
      </w:r>
    </w:p>
    <w:p w:rsidR="008D39F4" w:rsidRDefault="008D39F4" w:rsidP="008D39F4">
      <w:pPr>
        <w:tabs>
          <w:tab w:val="left" w:pos="0"/>
        </w:tabs>
        <w:spacing w:after="240"/>
        <w:rPr>
          <w:noProof/>
          <w:lang w:eastAsia="en-AU"/>
        </w:rPr>
      </w:pPr>
      <w:r>
        <w:rPr>
          <w:noProof/>
          <w:lang w:eastAsia="en-AU"/>
        </w:rPr>
        <w:t xml:space="preserve">Philp, T., Peake, A., McLean, G. (2010) Improving profitability of irrigated sorghum through partial irrigation of larger areas. In </w:t>
      </w:r>
      <w:r w:rsidRPr="008D39F4">
        <w:rPr>
          <w:i/>
          <w:noProof/>
          <w:lang w:eastAsia="en-AU"/>
        </w:rPr>
        <w:t>Proceedings of the 1st Australian Summer Grains Conference</w:t>
      </w:r>
      <w:r>
        <w:rPr>
          <w:noProof/>
          <w:lang w:eastAsia="en-AU"/>
        </w:rPr>
        <w:t>,  Gold Coast, Australia.</w:t>
      </w:r>
    </w:p>
    <w:p w:rsidR="008D39F4" w:rsidRDefault="008D39F4" w:rsidP="008D39F4">
      <w:pPr>
        <w:tabs>
          <w:tab w:val="left" w:pos="0"/>
        </w:tabs>
        <w:spacing w:after="240"/>
        <w:rPr>
          <w:noProof/>
          <w:lang w:eastAsia="en-AU"/>
        </w:rPr>
      </w:pPr>
      <w:r>
        <w:rPr>
          <w:noProof/>
          <w:lang w:eastAsia="en-AU"/>
        </w:rPr>
        <w:t xml:space="preserve">Rabbi, I.Y., Parzies, H.K., Kiambi, D., Haussmann, B.I., Folkertsma, R., Geiger, H.H. (2011) Experimental studies on pollen-mediated gene flow in </w:t>
      </w:r>
      <w:r w:rsidRPr="008D39F4">
        <w:rPr>
          <w:i/>
          <w:noProof/>
          <w:lang w:eastAsia="en-AU"/>
        </w:rPr>
        <w:t>Sorghum bicolor</w:t>
      </w:r>
      <w:r>
        <w:rPr>
          <w:noProof/>
          <w:lang w:eastAsia="en-AU"/>
        </w:rPr>
        <w:t xml:space="preserve"> (L.) Moench using male-sterile bait plants. </w:t>
      </w:r>
      <w:r w:rsidRPr="008D39F4">
        <w:rPr>
          <w:i/>
          <w:noProof/>
          <w:lang w:eastAsia="en-AU"/>
        </w:rPr>
        <w:t>Plant Breeding</w:t>
      </w:r>
      <w:r>
        <w:rPr>
          <w:noProof/>
          <w:lang w:eastAsia="en-AU"/>
        </w:rPr>
        <w:t xml:space="preserve"> </w:t>
      </w:r>
      <w:r w:rsidRPr="008D39F4">
        <w:rPr>
          <w:b/>
          <w:noProof/>
          <w:lang w:eastAsia="en-AU"/>
        </w:rPr>
        <w:t>130</w:t>
      </w:r>
      <w:r>
        <w:rPr>
          <w:noProof/>
          <w:lang w:eastAsia="en-AU"/>
        </w:rPr>
        <w:t>: 217-224.</w:t>
      </w:r>
    </w:p>
    <w:p w:rsidR="008D39F4" w:rsidRDefault="008D39F4" w:rsidP="008D39F4">
      <w:pPr>
        <w:tabs>
          <w:tab w:val="left" w:pos="0"/>
        </w:tabs>
        <w:spacing w:after="240"/>
        <w:rPr>
          <w:noProof/>
          <w:lang w:eastAsia="en-AU"/>
        </w:rPr>
      </w:pPr>
      <w:r>
        <w:rPr>
          <w:noProof/>
          <w:lang w:eastAsia="en-AU"/>
        </w:rPr>
        <w:t xml:space="preserve">Radauer, C., Breiteneder, H. (2006) Pollen allergens are restricted to few protein families and show distinct patterns of species distribution. </w:t>
      </w:r>
      <w:r w:rsidRPr="008D39F4">
        <w:rPr>
          <w:i/>
          <w:noProof/>
          <w:lang w:eastAsia="en-AU"/>
        </w:rPr>
        <w:t>J Allergy Clin Immunol</w:t>
      </w:r>
      <w:r>
        <w:rPr>
          <w:noProof/>
          <w:lang w:eastAsia="en-AU"/>
        </w:rPr>
        <w:t xml:space="preserve"> </w:t>
      </w:r>
      <w:r w:rsidRPr="008D39F4">
        <w:rPr>
          <w:b/>
          <w:noProof/>
          <w:lang w:eastAsia="en-AU"/>
        </w:rPr>
        <w:t>117</w:t>
      </w:r>
      <w:r>
        <w:rPr>
          <w:noProof/>
          <w:lang w:eastAsia="en-AU"/>
        </w:rPr>
        <w:t>: 141-147.</w:t>
      </w:r>
    </w:p>
    <w:p w:rsidR="008D39F4" w:rsidRDefault="008D39F4" w:rsidP="008D39F4">
      <w:pPr>
        <w:tabs>
          <w:tab w:val="left" w:pos="0"/>
        </w:tabs>
        <w:spacing w:after="240"/>
        <w:rPr>
          <w:noProof/>
          <w:lang w:eastAsia="en-AU"/>
        </w:rPr>
      </w:pPr>
      <w:r>
        <w:rPr>
          <w:noProof/>
          <w:lang w:eastAsia="en-AU"/>
        </w:rPr>
        <w:t xml:space="preserve">Rew, L. J., Medd, R. W., Van de Ven, R., Gavin, J. J., Robinson, G. R., Tuitee, M., Barnes, J., and Walker, S. (2005) Weed species richness, density and relative abundance on farms in the subtropical grain region of Australia. </w:t>
      </w:r>
      <w:r w:rsidRPr="008D39F4">
        <w:rPr>
          <w:i/>
          <w:noProof/>
          <w:lang w:eastAsia="en-AU"/>
        </w:rPr>
        <w:t>Australian Journal of Experimental Agriculture</w:t>
      </w:r>
      <w:r>
        <w:rPr>
          <w:noProof/>
          <w:lang w:eastAsia="en-AU"/>
        </w:rPr>
        <w:t xml:space="preserve"> </w:t>
      </w:r>
      <w:r w:rsidRPr="008D39F4">
        <w:rPr>
          <w:b/>
          <w:noProof/>
          <w:lang w:eastAsia="en-AU"/>
        </w:rPr>
        <w:t>45</w:t>
      </w:r>
      <w:r>
        <w:rPr>
          <w:noProof/>
          <w:lang w:eastAsia="en-AU"/>
        </w:rPr>
        <w:t>: 711-723.</w:t>
      </w:r>
    </w:p>
    <w:p w:rsidR="008D39F4" w:rsidRDefault="008D39F4" w:rsidP="008D39F4">
      <w:pPr>
        <w:tabs>
          <w:tab w:val="left" w:pos="0"/>
        </w:tabs>
        <w:spacing w:after="240"/>
        <w:rPr>
          <w:noProof/>
          <w:lang w:eastAsia="en-AU"/>
        </w:rPr>
      </w:pPr>
      <w:r>
        <w:rPr>
          <w:noProof/>
          <w:lang w:eastAsia="en-AU"/>
        </w:rPr>
        <w:t xml:space="preserve">Richardson, F.J., Richardson, R.G., Shepherd, R.C.H. (2011) </w:t>
      </w:r>
      <w:r w:rsidRPr="008D39F4">
        <w:rPr>
          <w:i/>
          <w:noProof/>
          <w:lang w:eastAsia="en-AU"/>
        </w:rPr>
        <w:t>Weeds of the South-East: an identification guide for Australia.</w:t>
      </w:r>
      <w:r>
        <w:rPr>
          <w:noProof/>
          <w:lang w:eastAsia="en-AU"/>
        </w:rPr>
        <w:t>, 2nd Edition. R.G. and F.J. Richardson, Meredith, Victoria, Australia.</w:t>
      </w:r>
    </w:p>
    <w:p w:rsidR="008D39F4" w:rsidRDefault="008D39F4" w:rsidP="008D39F4">
      <w:pPr>
        <w:tabs>
          <w:tab w:val="left" w:pos="0"/>
        </w:tabs>
        <w:spacing w:after="240"/>
        <w:rPr>
          <w:noProof/>
          <w:lang w:eastAsia="en-AU"/>
        </w:rPr>
      </w:pPr>
      <w:r>
        <w:rPr>
          <w:noProof/>
          <w:lang w:eastAsia="en-AU"/>
        </w:rPr>
        <w:t>Robson, S. (2007a) Nitrate and nitrite poisoning in livestock. NSW Department of Primary Industries.</w:t>
      </w:r>
    </w:p>
    <w:p w:rsidR="008D39F4" w:rsidRDefault="008D39F4" w:rsidP="008D39F4">
      <w:pPr>
        <w:tabs>
          <w:tab w:val="left" w:pos="0"/>
        </w:tabs>
        <w:spacing w:after="240"/>
        <w:rPr>
          <w:noProof/>
          <w:lang w:eastAsia="en-AU"/>
        </w:rPr>
      </w:pPr>
      <w:r>
        <w:rPr>
          <w:noProof/>
          <w:lang w:eastAsia="en-AU"/>
        </w:rPr>
        <w:t>Robson, S. (2007b) Prussic acid poisoning in livestock. NSW Department of Primary Industries.</w:t>
      </w:r>
    </w:p>
    <w:p w:rsidR="008D39F4" w:rsidRDefault="008D39F4" w:rsidP="008D39F4">
      <w:pPr>
        <w:tabs>
          <w:tab w:val="left" w:pos="0"/>
        </w:tabs>
        <w:spacing w:after="240"/>
        <w:rPr>
          <w:noProof/>
          <w:lang w:eastAsia="en-AU"/>
        </w:rPr>
      </w:pPr>
      <w:r>
        <w:rPr>
          <w:noProof/>
          <w:lang w:eastAsia="en-AU"/>
        </w:rPr>
        <w:t xml:space="preserve">Rodgers, N., Choct, M., Hetland, H., Sundby, F., Svihus, B. (2005) Dietary roller-milled sorghum improves broiler efficiency and whole sorghum improves gut development. </w:t>
      </w:r>
      <w:r w:rsidRPr="008D39F4">
        <w:rPr>
          <w:i/>
          <w:noProof/>
          <w:lang w:eastAsia="en-AU"/>
        </w:rPr>
        <w:t>Recent Advances in Animal Nutrition in Australia</w:t>
      </w:r>
      <w:r>
        <w:rPr>
          <w:noProof/>
          <w:lang w:eastAsia="en-AU"/>
        </w:rPr>
        <w:t xml:space="preserve"> </w:t>
      </w:r>
      <w:r w:rsidRPr="008D39F4">
        <w:rPr>
          <w:b/>
          <w:noProof/>
          <w:lang w:eastAsia="en-AU"/>
        </w:rPr>
        <w:t>15</w:t>
      </w:r>
      <w:r>
        <w:rPr>
          <w:noProof/>
          <w:lang w:eastAsia="en-AU"/>
        </w:rPr>
        <w:t>: 57-64.</w:t>
      </w:r>
    </w:p>
    <w:p w:rsidR="008D39F4" w:rsidRDefault="008D39F4" w:rsidP="008D39F4">
      <w:pPr>
        <w:tabs>
          <w:tab w:val="left" w:pos="0"/>
        </w:tabs>
        <w:spacing w:after="240"/>
        <w:rPr>
          <w:noProof/>
          <w:lang w:eastAsia="en-AU"/>
        </w:rPr>
      </w:pPr>
      <w:r>
        <w:rPr>
          <w:noProof/>
          <w:lang w:eastAsia="en-AU"/>
        </w:rPr>
        <w:t xml:space="preserve">Rooney, W.L., Odvody, G.N., Schaefer, K., Collins, S.D. (2011) Registration of Tx2935 through Tx2944 sorghum germplasm. </w:t>
      </w:r>
      <w:r w:rsidRPr="008D39F4">
        <w:rPr>
          <w:i/>
          <w:noProof/>
          <w:lang w:eastAsia="en-AU"/>
        </w:rPr>
        <w:t>J Plant Regist</w:t>
      </w:r>
      <w:r>
        <w:rPr>
          <w:noProof/>
          <w:lang w:eastAsia="en-AU"/>
        </w:rPr>
        <w:t xml:space="preserve"> </w:t>
      </w:r>
      <w:r w:rsidRPr="008D39F4">
        <w:rPr>
          <w:b/>
          <w:noProof/>
          <w:lang w:eastAsia="en-AU"/>
        </w:rPr>
        <w:t>5</w:t>
      </w:r>
      <w:r>
        <w:rPr>
          <w:noProof/>
          <w:lang w:eastAsia="en-AU"/>
        </w:rPr>
        <w:t>: 1-5.</w:t>
      </w:r>
    </w:p>
    <w:p w:rsidR="008D39F4" w:rsidRDefault="008D39F4" w:rsidP="008D39F4">
      <w:pPr>
        <w:tabs>
          <w:tab w:val="left" w:pos="0"/>
        </w:tabs>
        <w:spacing w:after="240"/>
        <w:rPr>
          <w:noProof/>
          <w:lang w:eastAsia="en-AU"/>
        </w:rPr>
      </w:pPr>
      <w:r>
        <w:rPr>
          <w:noProof/>
          <w:lang w:eastAsia="en-AU"/>
        </w:rPr>
        <w:t xml:space="preserve">Sagnard, F., Deu, M., Dembele, D., Leblois, R., Toure, L., Diakite, M. et al. (2011) Genetic diversity, structure, gene flow and evolutionary relationships within the </w:t>
      </w:r>
      <w:r w:rsidRPr="008D39F4">
        <w:rPr>
          <w:i/>
          <w:noProof/>
          <w:lang w:eastAsia="en-AU"/>
        </w:rPr>
        <w:t>Sorghum bicolor</w:t>
      </w:r>
      <w:r>
        <w:rPr>
          <w:noProof/>
          <w:lang w:eastAsia="en-AU"/>
        </w:rPr>
        <w:t xml:space="preserve"> wild-weedy-crop complex in a western African region. </w:t>
      </w:r>
      <w:r w:rsidRPr="008D39F4">
        <w:rPr>
          <w:i/>
          <w:noProof/>
          <w:lang w:eastAsia="en-AU"/>
        </w:rPr>
        <w:t>Theor Appl Genet</w:t>
      </w:r>
      <w:r>
        <w:rPr>
          <w:noProof/>
          <w:lang w:eastAsia="en-AU"/>
        </w:rPr>
        <w:t xml:space="preserve"> </w:t>
      </w:r>
      <w:r w:rsidRPr="008D39F4">
        <w:rPr>
          <w:b/>
          <w:noProof/>
          <w:lang w:eastAsia="en-AU"/>
        </w:rPr>
        <w:t>123</w:t>
      </w:r>
      <w:r>
        <w:rPr>
          <w:noProof/>
          <w:lang w:eastAsia="en-AU"/>
        </w:rPr>
        <w:t>: 1231-1246.</w:t>
      </w:r>
    </w:p>
    <w:p w:rsidR="008D39F4" w:rsidRDefault="008D39F4" w:rsidP="008D39F4">
      <w:pPr>
        <w:tabs>
          <w:tab w:val="left" w:pos="0"/>
        </w:tabs>
        <w:spacing w:after="240"/>
        <w:rPr>
          <w:noProof/>
          <w:lang w:eastAsia="en-AU"/>
        </w:rPr>
      </w:pPr>
      <w:r>
        <w:rPr>
          <w:noProof/>
          <w:lang w:eastAsia="en-AU"/>
        </w:rPr>
        <w:t xml:space="preserve">Schmidt, J.J., Pedersen, J.F., Bernards, M.L., Lindquist, J.L. (2013) Rate of shattercane x sorghum hybridization in situ. </w:t>
      </w:r>
      <w:r w:rsidRPr="008D39F4">
        <w:rPr>
          <w:i/>
          <w:noProof/>
          <w:lang w:eastAsia="en-AU"/>
        </w:rPr>
        <w:t>Crop Science</w:t>
      </w:r>
      <w:r>
        <w:rPr>
          <w:noProof/>
          <w:lang w:eastAsia="en-AU"/>
        </w:rPr>
        <w:t xml:space="preserve"> </w:t>
      </w:r>
      <w:r w:rsidRPr="008D39F4">
        <w:rPr>
          <w:b/>
          <w:noProof/>
          <w:lang w:eastAsia="en-AU"/>
        </w:rPr>
        <w:t>53</w:t>
      </w:r>
      <w:r>
        <w:rPr>
          <w:noProof/>
          <w:lang w:eastAsia="en-AU"/>
        </w:rPr>
        <w:t>: 1677-1685.</w:t>
      </w:r>
    </w:p>
    <w:p w:rsidR="008D39F4" w:rsidRDefault="008D39F4" w:rsidP="008D39F4">
      <w:pPr>
        <w:tabs>
          <w:tab w:val="left" w:pos="0"/>
        </w:tabs>
        <w:spacing w:after="240"/>
        <w:rPr>
          <w:noProof/>
          <w:lang w:eastAsia="en-AU"/>
        </w:rPr>
      </w:pPr>
      <w:r>
        <w:rPr>
          <w:noProof/>
          <w:lang w:eastAsia="en-AU"/>
        </w:rPr>
        <w:t xml:space="preserve">Schmidt, M., Bothma, G. (2006) Risk assessment for transgenic sorghum in Africa: Crop-to-crop gene flow in </w:t>
      </w:r>
      <w:r w:rsidRPr="008D39F4">
        <w:rPr>
          <w:i/>
          <w:noProof/>
          <w:lang w:eastAsia="en-AU"/>
        </w:rPr>
        <w:t>Sorghum bicolor</w:t>
      </w:r>
      <w:r>
        <w:rPr>
          <w:noProof/>
          <w:lang w:eastAsia="en-AU"/>
        </w:rPr>
        <w:t xml:space="preserve"> (L.) Moench. </w:t>
      </w:r>
      <w:r w:rsidRPr="008D39F4">
        <w:rPr>
          <w:i/>
          <w:noProof/>
          <w:lang w:eastAsia="en-AU"/>
        </w:rPr>
        <w:t>Crop Science</w:t>
      </w:r>
      <w:r>
        <w:rPr>
          <w:noProof/>
          <w:lang w:eastAsia="en-AU"/>
        </w:rPr>
        <w:t xml:space="preserve"> </w:t>
      </w:r>
      <w:r w:rsidRPr="008D39F4">
        <w:rPr>
          <w:b/>
          <w:noProof/>
          <w:lang w:eastAsia="en-AU"/>
        </w:rPr>
        <w:t>46</w:t>
      </w:r>
      <w:r>
        <w:rPr>
          <w:noProof/>
          <w:lang w:eastAsia="en-AU"/>
        </w:rPr>
        <w:t>: 790-798.</w:t>
      </w:r>
    </w:p>
    <w:p w:rsidR="008D39F4" w:rsidRDefault="008D39F4" w:rsidP="008D39F4">
      <w:pPr>
        <w:tabs>
          <w:tab w:val="left" w:pos="0"/>
        </w:tabs>
        <w:spacing w:after="240"/>
        <w:rPr>
          <w:noProof/>
          <w:lang w:eastAsia="en-AU"/>
        </w:rPr>
      </w:pPr>
      <w:r>
        <w:rPr>
          <w:noProof/>
          <w:lang w:eastAsia="en-AU"/>
        </w:rPr>
        <w:t xml:space="preserve">Schmidt, M.R., Bothma, G. (2005) Indications of bee pollination in sorghum and its implications for transgenic biosafety. </w:t>
      </w:r>
      <w:r w:rsidRPr="008D39F4">
        <w:rPr>
          <w:i/>
          <w:noProof/>
          <w:lang w:eastAsia="en-AU"/>
        </w:rPr>
        <w:t>International Sorghum and Millets Newsletter</w:t>
      </w:r>
      <w:r>
        <w:rPr>
          <w:noProof/>
          <w:lang w:eastAsia="en-AU"/>
        </w:rPr>
        <w:t xml:space="preserve"> </w:t>
      </w:r>
      <w:r w:rsidRPr="008D39F4">
        <w:rPr>
          <w:b/>
          <w:noProof/>
          <w:lang w:eastAsia="en-AU"/>
        </w:rPr>
        <w:t>6</w:t>
      </w:r>
      <w:r>
        <w:rPr>
          <w:noProof/>
          <w:lang w:eastAsia="en-AU"/>
        </w:rPr>
        <w:t>: 72-75.</w:t>
      </w:r>
    </w:p>
    <w:p w:rsidR="008D39F4" w:rsidRDefault="008D39F4" w:rsidP="008D39F4">
      <w:pPr>
        <w:tabs>
          <w:tab w:val="left" w:pos="0"/>
        </w:tabs>
        <w:spacing w:after="240"/>
        <w:rPr>
          <w:noProof/>
          <w:lang w:eastAsia="en-AU"/>
        </w:rPr>
      </w:pPr>
      <w:r>
        <w:rPr>
          <w:noProof/>
          <w:lang w:eastAsia="en-AU"/>
        </w:rPr>
        <w:t xml:space="preserve">Schnell, J., Steele, M., Bean, J., Neuspiel, M., Girard, C., Dormann, N. et al. (2015) A comparative analysis of insertional effects in genetically engineered plants: considerations for pre-market assessments. </w:t>
      </w:r>
      <w:r w:rsidRPr="008D39F4">
        <w:rPr>
          <w:i/>
          <w:noProof/>
          <w:lang w:eastAsia="en-AU"/>
        </w:rPr>
        <w:t>Transgenic Research</w:t>
      </w:r>
      <w:r>
        <w:rPr>
          <w:noProof/>
          <w:lang w:eastAsia="en-AU"/>
        </w:rPr>
        <w:t xml:space="preserve"> </w:t>
      </w:r>
      <w:r w:rsidRPr="008D39F4">
        <w:rPr>
          <w:b/>
          <w:noProof/>
          <w:lang w:eastAsia="en-AU"/>
        </w:rPr>
        <w:t>24</w:t>
      </w:r>
      <w:r>
        <w:rPr>
          <w:noProof/>
          <w:lang w:eastAsia="en-AU"/>
        </w:rPr>
        <w:t>: 1-17.</w:t>
      </w:r>
    </w:p>
    <w:p w:rsidR="008D39F4" w:rsidRDefault="008D39F4" w:rsidP="008D39F4">
      <w:pPr>
        <w:tabs>
          <w:tab w:val="left" w:pos="0"/>
        </w:tabs>
        <w:spacing w:after="240"/>
        <w:rPr>
          <w:noProof/>
          <w:lang w:eastAsia="en-AU"/>
        </w:rPr>
      </w:pPr>
      <w:r>
        <w:rPr>
          <w:noProof/>
          <w:lang w:eastAsia="en-AU"/>
        </w:rPr>
        <w:t xml:space="preserve">Sidhu, P.K., Bedi, G.K., Meenakshi, Mahajan, V., Sharma, S., Sandhu, K.S. et al. (2011) Evaluation of factors contributing to excessive nitrate accumulation in fodder crops leading to ill-health in dairy animals. </w:t>
      </w:r>
      <w:r w:rsidRPr="008D39F4">
        <w:rPr>
          <w:i/>
          <w:noProof/>
          <w:lang w:eastAsia="en-AU"/>
        </w:rPr>
        <w:t>Toxicol Int</w:t>
      </w:r>
      <w:r>
        <w:rPr>
          <w:noProof/>
          <w:lang w:eastAsia="en-AU"/>
        </w:rPr>
        <w:t xml:space="preserve"> </w:t>
      </w:r>
      <w:r w:rsidRPr="008D39F4">
        <w:rPr>
          <w:b/>
          <w:noProof/>
          <w:lang w:eastAsia="en-AU"/>
        </w:rPr>
        <w:t>18</w:t>
      </w:r>
      <w:r>
        <w:rPr>
          <w:noProof/>
          <w:lang w:eastAsia="en-AU"/>
        </w:rPr>
        <w:t>: 22-26.</w:t>
      </w:r>
    </w:p>
    <w:p w:rsidR="008D39F4" w:rsidRDefault="008D39F4" w:rsidP="008D39F4">
      <w:pPr>
        <w:tabs>
          <w:tab w:val="left" w:pos="0"/>
        </w:tabs>
        <w:spacing w:after="240"/>
        <w:rPr>
          <w:noProof/>
          <w:lang w:eastAsia="en-AU"/>
        </w:rPr>
      </w:pPr>
      <w:r>
        <w:rPr>
          <w:noProof/>
          <w:lang w:eastAsia="en-AU"/>
        </w:rPr>
        <w:t>Singh, F., Rai, K.N., Reddy, B.V.S., and Diwakar, B. (1997) Development of cultivars and seed production techniques in sorghum and pearl millet. ICRISAT, India.</w:t>
      </w:r>
    </w:p>
    <w:p w:rsidR="008D39F4" w:rsidRDefault="008D39F4" w:rsidP="008D39F4">
      <w:pPr>
        <w:tabs>
          <w:tab w:val="left" w:pos="0"/>
        </w:tabs>
        <w:spacing w:after="240"/>
        <w:rPr>
          <w:noProof/>
          <w:lang w:eastAsia="en-AU"/>
        </w:rPr>
      </w:pPr>
      <w:r>
        <w:rPr>
          <w:noProof/>
          <w:lang w:eastAsia="en-AU"/>
        </w:rPr>
        <w:lastRenderedPageBreak/>
        <w:t xml:space="preserve">Society of Toxicology (2003) Society of Toxicology position paper: The safety of genetically modified foods produced through biotechnology. </w:t>
      </w:r>
      <w:r w:rsidRPr="008D39F4">
        <w:rPr>
          <w:i/>
          <w:noProof/>
          <w:lang w:eastAsia="en-AU"/>
        </w:rPr>
        <w:t>Toxicological Sciences</w:t>
      </w:r>
      <w:r>
        <w:rPr>
          <w:noProof/>
          <w:lang w:eastAsia="en-AU"/>
        </w:rPr>
        <w:t xml:space="preserve"> </w:t>
      </w:r>
      <w:r w:rsidRPr="008D39F4">
        <w:rPr>
          <w:b/>
          <w:noProof/>
          <w:lang w:eastAsia="en-AU"/>
        </w:rPr>
        <w:t>71</w:t>
      </w:r>
      <w:r>
        <w:rPr>
          <w:noProof/>
          <w:lang w:eastAsia="en-AU"/>
        </w:rPr>
        <w:t>: 2-8.</w:t>
      </w:r>
    </w:p>
    <w:p w:rsidR="008D39F4" w:rsidRDefault="008D39F4" w:rsidP="008D39F4">
      <w:pPr>
        <w:tabs>
          <w:tab w:val="left" w:pos="0"/>
        </w:tabs>
        <w:spacing w:after="240"/>
        <w:rPr>
          <w:noProof/>
          <w:lang w:eastAsia="en-AU"/>
        </w:rPr>
      </w:pPr>
      <w:r>
        <w:rPr>
          <w:noProof/>
          <w:lang w:eastAsia="en-AU"/>
        </w:rPr>
        <w:t>Spenceley, J., Butler, G., Nicholas, A., Simpfendorfer, S., Holland, J., Kniepp, J. et al. (2005) Grain Sorghum. NSW Department of Primary Industries.</w:t>
      </w:r>
    </w:p>
    <w:p w:rsidR="008D39F4" w:rsidRDefault="008D39F4" w:rsidP="008D39F4">
      <w:pPr>
        <w:tabs>
          <w:tab w:val="left" w:pos="0"/>
        </w:tabs>
        <w:spacing w:after="240"/>
        <w:rPr>
          <w:noProof/>
          <w:lang w:eastAsia="en-AU"/>
        </w:rPr>
      </w:pPr>
      <w:r>
        <w:rPr>
          <w:noProof/>
          <w:lang w:eastAsia="en-AU"/>
        </w:rPr>
        <w:t xml:space="preserve">Standards Australia Ltd, Standards New Zealand, CRC for Australian Weed Management (2006) </w:t>
      </w:r>
      <w:r w:rsidRPr="008D39F4">
        <w:rPr>
          <w:i/>
          <w:noProof/>
          <w:lang w:eastAsia="en-AU"/>
        </w:rPr>
        <w:t>HB294:2006 National Post-Border Weed Risk Management Protocol.</w:t>
      </w:r>
      <w:r>
        <w:rPr>
          <w:noProof/>
          <w:lang w:eastAsia="en-AU"/>
        </w:rPr>
        <w:t xml:space="preserve"> Available online.</w:t>
      </w:r>
    </w:p>
    <w:p w:rsidR="008D39F4" w:rsidRDefault="008D39F4" w:rsidP="008D39F4">
      <w:pPr>
        <w:tabs>
          <w:tab w:val="left" w:pos="0"/>
        </w:tabs>
        <w:spacing w:after="240"/>
        <w:rPr>
          <w:noProof/>
          <w:lang w:eastAsia="en-AU"/>
        </w:rPr>
      </w:pPr>
      <w:r>
        <w:rPr>
          <w:noProof/>
          <w:lang w:eastAsia="en-AU"/>
        </w:rPr>
        <w:t xml:space="preserve">Steiner, H.Y., Halpin, C., Jez, J.M., Kough, J., Parrott, W., Underhill, L. et al. (2013) Evaluating the potential for adverse interactions within genetically engineered breeding stacks. </w:t>
      </w:r>
      <w:r w:rsidRPr="008D39F4">
        <w:rPr>
          <w:i/>
          <w:noProof/>
          <w:lang w:eastAsia="en-AU"/>
        </w:rPr>
        <w:t>Plant Physiology</w:t>
      </w:r>
      <w:r>
        <w:rPr>
          <w:noProof/>
          <w:lang w:eastAsia="en-AU"/>
        </w:rPr>
        <w:t xml:space="preserve"> </w:t>
      </w:r>
      <w:r w:rsidRPr="008D39F4">
        <w:rPr>
          <w:b/>
          <w:noProof/>
          <w:lang w:eastAsia="en-AU"/>
        </w:rPr>
        <w:t>161</w:t>
      </w:r>
      <w:r>
        <w:rPr>
          <w:noProof/>
          <w:lang w:eastAsia="en-AU"/>
        </w:rPr>
        <w:t>: 1587-1594.</w:t>
      </w:r>
    </w:p>
    <w:p w:rsidR="008D39F4" w:rsidRDefault="008D39F4" w:rsidP="008D39F4">
      <w:pPr>
        <w:tabs>
          <w:tab w:val="left" w:pos="0"/>
        </w:tabs>
        <w:spacing w:after="240"/>
        <w:rPr>
          <w:noProof/>
          <w:lang w:eastAsia="en-AU"/>
        </w:rPr>
      </w:pPr>
      <w:r>
        <w:rPr>
          <w:noProof/>
          <w:lang w:eastAsia="en-AU"/>
        </w:rPr>
        <w:t xml:space="preserve">Stephens, J. C. and Quinby, J. R. (1934) Anthesis, pollination, and fertilization in sorghum. </w:t>
      </w:r>
      <w:r w:rsidRPr="008D39F4">
        <w:rPr>
          <w:i/>
          <w:noProof/>
          <w:lang w:eastAsia="en-AU"/>
        </w:rPr>
        <w:t>Journal of Agricultural Research</w:t>
      </w:r>
      <w:r>
        <w:rPr>
          <w:noProof/>
          <w:lang w:eastAsia="en-AU"/>
        </w:rPr>
        <w:t xml:space="preserve"> </w:t>
      </w:r>
      <w:r w:rsidRPr="008D39F4">
        <w:rPr>
          <w:b/>
          <w:noProof/>
          <w:lang w:eastAsia="en-AU"/>
        </w:rPr>
        <w:t>49</w:t>
      </w:r>
      <w:r>
        <w:rPr>
          <w:noProof/>
          <w:lang w:eastAsia="en-AU"/>
        </w:rPr>
        <w:t>: 123-136.</w:t>
      </w:r>
    </w:p>
    <w:p w:rsidR="008D39F4" w:rsidRDefault="008D39F4" w:rsidP="008D39F4">
      <w:pPr>
        <w:tabs>
          <w:tab w:val="left" w:pos="0"/>
        </w:tabs>
        <w:spacing w:after="240"/>
        <w:rPr>
          <w:noProof/>
          <w:lang w:eastAsia="en-AU"/>
        </w:rPr>
      </w:pPr>
      <w:r>
        <w:rPr>
          <w:noProof/>
          <w:lang w:eastAsia="en-AU"/>
        </w:rPr>
        <w:t xml:space="preserve">Tang, H., Cuevas, H.E., Das, S., Sezen, U.U., Zhou, C., Guo, H. et al. (2013) Seed shattering in a wild sorghum is conferred by a locus unrelated to domestication. </w:t>
      </w:r>
      <w:r w:rsidRPr="008D39F4">
        <w:rPr>
          <w:i/>
          <w:noProof/>
          <w:lang w:eastAsia="en-AU"/>
        </w:rPr>
        <w:t>Proc Natl Acad Sci U S A</w:t>
      </w:r>
      <w:r>
        <w:rPr>
          <w:noProof/>
          <w:lang w:eastAsia="en-AU"/>
        </w:rPr>
        <w:t xml:space="preserve"> </w:t>
      </w:r>
      <w:r w:rsidRPr="008D39F4">
        <w:rPr>
          <w:b/>
          <w:noProof/>
          <w:lang w:eastAsia="en-AU"/>
        </w:rPr>
        <w:t>110</w:t>
      </w:r>
      <w:r>
        <w:rPr>
          <w:noProof/>
          <w:lang w:eastAsia="en-AU"/>
        </w:rPr>
        <w:t>: 15824-15829.</w:t>
      </w:r>
    </w:p>
    <w:p w:rsidR="008D39F4" w:rsidRDefault="008D39F4" w:rsidP="008D39F4">
      <w:pPr>
        <w:tabs>
          <w:tab w:val="left" w:pos="0"/>
        </w:tabs>
        <w:spacing w:after="240"/>
        <w:rPr>
          <w:noProof/>
          <w:lang w:eastAsia="en-AU"/>
        </w:rPr>
      </w:pPr>
      <w:r>
        <w:rPr>
          <w:noProof/>
          <w:lang w:eastAsia="en-AU"/>
        </w:rPr>
        <w:t xml:space="preserve">Thseng, F., Hou, F. (1993) Varietal differences and diallel analysis of pre-germination flooding tolerance of sorghum seed. </w:t>
      </w:r>
      <w:r w:rsidRPr="008D39F4">
        <w:rPr>
          <w:i/>
          <w:noProof/>
          <w:lang w:eastAsia="en-AU"/>
        </w:rPr>
        <w:t>Japan J Breed</w:t>
      </w:r>
      <w:r>
        <w:rPr>
          <w:noProof/>
          <w:lang w:eastAsia="en-AU"/>
        </w:rPr>
        <w:t xml:space="preserve"> </w:t>
      </w:r>
      <w:r w:rsidRPr="008D39F4">
        <w:rPr>
          <w:b/>
          <w:noProof/>
          <w:lang w:eastAsia="en-AU"/>
        </w:rPr>
        <w:t>43</w:t>
      </w:r>
      <w:r>
        <w:rPr>
          <w:noProof/>
          <w:lang w:eastAsia="en-AU"/>
        </w:rPr>
        <w:t>: 23-28.</w:t>
      </w:r>
    </w:p>
    <w:p w:rsidR="008D39F4" w:rsidRDefault="008D39F4" w:rsidP="008D39F4">
      <w:pPr>
        <w:tabs>
          <w:tab w:val="left" w:pos="0"/>
        </w:tabs>
        <w:spacing w:after="240"/>
        <w:rPr>
          <w:noProof/>
          <w:lang w:eastAsia="en-AU"/>
        </w:rPr>
      </w:pPr>
      <w:r>
        <w:rPr>
          <w:noProof/>
          <w:lang w:eastAsia="en-AU"/>
        </w:rPr>
        <w:t xml:space="preserve">Vallaeys, V., Tyson, R.C., Lane, W.D., Deleersnijder, E., Hanert, E. (2017) A Levy-flight diffusion model to predict transgenic pollen dispersal. </w:t>
      </w:r>
      <w:r w:rsidRPr="008D39F4">
        <w:rPr>
          <w:i/>
          <w:noProof/>
          <w:lang w:eastAsia="en-AU"/>
        </w:rPr>
        <w:t>J R Soc Interface</w:t>
      </w:r>
      <w:r>
        <w:rPr>
          <w:noProof/>
          <w:lang w:eastAsia="en-AU"/>
        </w:rPr>
        <w:t xml:space="preserve"> </w:t>
      </w:r>
      <w:r w:rsidRPr="008D39F4">
        <w:rPr>
          <w:b/>
          <w:noProof/>
          <w:lang w:eastAsia="en-AU"/>
        </w:rPr>
        <w:t>14</w:t>
      </w:r>
      <w:r>
        <w:rPr>
          <w:noProof/>
          <w:lang w:eastAsia="en-AU"/>
        </w:rPr>
        <w:t>: 20160889.</w:t>
      </w:r>
    </w:p>
    <w:p w:rsidR="008D39F4" w:rsidRDefault="008D39F4" w:rsidP="008D39F4">
      <w:pPr>
        <w:tabs>
          <w:tab w:val="left" w:pos="0"/>
        </w:tabs>
        <w:rPr>
          <w:noProof/>
          <w:lang w:eastAsia="en-AU"/>
        </w:rPr>
      </w:pPr>
      <w:r>
        <w:rPr>
          <w:noProof/>
          <w:lang w:eastAsia="en-AU"/>
        </w:rPr>
        <w:t xml:space="preserve">Warwick, S.I., Black, L.D. (1983) The biology of Canadian weeds. 61 </w:t>
      </w:r>
      <w:r w:rsidRPr="008D39F4">
        <w:rPr>
          <w:i/>
          <w:noProof/>
          <w:lang w:eastAsia="en-AU"/>
        </w:rPr>
        <w:t>Sorghum halepense</w:t>
      </w:r>
      <w:r>
        <w:rPr>
          <w:noProof/>
          <w:lang w:eastAsia="en-AU"/>
        </w:rPr>
        <w:t xml:space="preserve"> (L.) PERS. </w:t>
      </w:r>
      <w:r w:rsidRPr="008D39F4">
        <w:rPr>
          <w:i/>
          <w:noProof/>
          <w:lang w:eastAsia="en-AU"/>
        </w:rPr>
        <w:t>Journal of Plant Science</w:t>
      </w:r>
      <w:r>
        <w:rPr>
          <w:noProof/>
          <w:lang w:eastAsia="en-AU"/>
        </w:rPr>
        <w:t xml:space="preserve"> </w:t>
      </w:r>
      <w:r w:rsidRPr="008D39F4">
        <w:rPr>
          <w:b/>
          <w:noProof/>
          <w:lang w:eastAsia="en-AU"/>
        </w:rPr>
        <w:t>63</w:t>
      </w:r>
      <w:r>
        <w:rPr>
          <w:noProof/>
          <w:lang w:eastAsia="en-AU"/>
        </w:rPr>
        <w:t>: 997-1014.</w:t>
      </w:r>
    </w:p>
    <w:p w:rsidR="008D39F4" w:rsidRDefault="008D39F4" w:rsidP="008D39F4">
      <w:pPr>
        <w:tabs>
          <w:tab w:val="left" w:pos="0"/>
        </w:tabs>
        <w:rPr>
          <w:noProof/>
          <w:lang w:eastAsia="en-AU"/>
        </w:rPr>
      </w:pPr>
    </w:p>
    <w:p w:rsidR="00B362E0" w:rsidRDefault="00414CEE" w:rsidP="00414CEE">
      <w:pPr>
        <w:rPr>
          <w:lang w:eastAsia="en-AU"/>
        </w:rPr>
        <w:sectPr w:rsidR="00B362E0" w:rsidSect="00823C6E">
          <w:footerReference w:type="default" r:id="rId56"/>
          <w:pgSz w:w="11906" w:h="16838" w:code="9"/>
          <w:pgMar w:top="1247" w:right="1361" w:bottom="1247" w:left="1361" w:header="680" w:footer="510" w:gutter="0"/>
          <w:cols w:space="708"/>
          <w:docGrid w:linePitch="360"/>
        </w:sectPr>
      </w:pPr>
      <w:r w:rsidRPr="00811604">
        <w:rPr>
          <w:lang w:eastAsia="en-AU"/>
        </w:rPr>
        <w:fldChar w:fldCharType="end"/>
      </w:r>
    </w:p>
    <w:p w:rsidR="00B362E0" w:rsidRPr="00B362E0" w:rsidRDefault="00B362E0" w:rsidP="00B362E0">
      <w:pPr>
        <w:keepNext/>
        <w:spacing w:before="240" w:after="60"/>
        <w:outlineLvl w:val="0"/>
        <w:rPr>
          <w:rFonts w:cs="Arial"/>
          <w:b/>
          <w:bCs/>
          <w:kern w:val="28"/>
          <w:sz w:val="36"/>
          <w:szCs w:val="36"/>
          <w:lang w:eastAsia="en-AU"/>
        </w:rPr>
      </w:pPr>
      <w:bookmarkStart w:id="266" w:name="_Toc401235057"/>
      <w:bookmarkStart w:id="267" w:name="_Toc410303833"/>
      <w:bookmarkStart w:id="268" w:name="_Toc467828253"/>
      <w:bookmarkStart w:id="269" w:name="_Toc472501903"/>
      <w:bookmarkStart w:id="270" w:name="_Toc481397710"/>
      <w:bookmarkStart w:id="271" w:name="_Toc488653847"/>
      <w:r w:rsidRPr="00B362E0">
        <w:rPr>
          <w:rFonts w:cs="Arial"/>
          <w:b/>
          <w:bCs/>
          <w:kern w:val="28"/>
          <w:sz w:val="36"/>
          <w:szCs w:val="36"/>
          <w:lang w:eastAsia="en-AU"/>
        </w:rPr>
        <w:lastRenderedPageBreak/>
        <w:t>Appendix A</w:t>
      </w:r>
      <w:r w:rsidRPr="00B362E0">
        <w:rPr>
          <w:rFonts w:cs="Arial"/>
          <w:b/>
          <w:bCs/>
          <w:kern w:val="28"/>
          <w:sz w:val="36"/>
          <w:szCs w:val="36"/>
          <w:lang w:eastAsia="en-AU"/>
        </w:rPr>
        <w:tab/>
        <w:t xml:space="preserve">Summary </w:t>
      </w:r>
      <w:r w:rsidR="00E164BB">
        <w:rPr>
          <w:rFonts w:cs="Arial"/>
          <w:b/>
          <w:bCs/>
          <w:kern w:val="28"/>
          <w:sz w:val="36"/>
          <w:szCs w:val="36"/>
          <w:lang w:eastAsia="en-AU"/>
        </w:rPr>
        <w:t xml:space="preserve">of submissions from prescribed </w:t>
      </w:r>
      <w:r w:rsidRPr="00B362E0">
        <w:rPr>
          <w:rFonts w:cs="Arial"/>
          <w:b/>
          <w:bCs/>
          <w:kern w:val="28"/>
          <w:sz w:val="36"/>
          <w:szCs w:val="36"/>
          <w:lang w:eastAsia="en-AU"/>
        </w:rPr>
        <w:t>experts, agencies and authorities</w:t>
      </w:r>
      <w:r w:rsidRPr="00B362E0">
        <w:rPr>
          <w:rFonts w:cs="Arial"/>
          <w:b/>
          <w:bCs/>
          <w:kern w:val="28"/>
          <w:sz w:val="36"/>
          <w:szCs w:val="36"/>
          <w:vertAlign w:val="superscript"/>
          <w:lang w:eastAsia="en-AU"/>
        </w:rPr>
        <w:footnoteReference w:id="3"/>
      </w:r>
      <w:bookmarkEnd w:id="266"/>
      <w:bookmarkEnd w:id="267"/>
      <w:bookmarkEnd w:id="268"/>
      <w:bookmarkEnd w:id="269"/>
      <w:bookmarkEnd w:id="270"/>
      <w:bookmarkEnd w:id="271"/>
    </w:p>
    <w:p w:rsidR="00B362E0" w:rsidRPr="0040623F" w:rsidRDefault="00B362E0" w:rsidP="00B362E0">
      <w:pPr>
        <w:tabs>
          <w:tab w:val="left" w:pos="2268"/>
        </w:tabs>
        <w:spacing w:before="40" w:after="40"/>
        <w:rPr>
          <w:rFonts w:eastAsia="MS Mincho" w:cs="Arial"/>
          <w:szCs w:val="22"/>
        </w:rPr>
      </w:pPr>
      <w:r w:rsidRPr="00B362E0">
        <w:rPr>
          <w:rFonts w:eastAsia="MS Mincho" w:cs="Arial"/>
          <w:szCs w:val="22"/>
          <w:lang w:val="it-IT"/>
        </w:rPr>
        <w:t>Advice received by the Regulator from prescribed experts, agencies and authorities on the consultation RARMP is summarised below. All issues raised in submissions that related to risks to the health and safety of people and the environment were considered in the context of currently available scientific evidence and were used in finalising the RARMP that formed the basis of the Regulator’s decision to issue the licence.</w:t>
      </w:r>
    </w:p>
    <w:p w:rsidR="00B362E0" w:rsidRPr="00B362E0" w:rsidRDefault="00B362E0" w:rsidP="00B362E0">
      <w:pPr>
        <w:tabs>
          <w:tab w:val="left" w:pos="2268"/>
        </w:tabs>
        <w:spacing w:before="40" w:after="40"/>
        <w:ind w:left="2160" w:hanging="2160"/>
        <w:rPr>
          <w:rFonts w:eastAsia="MS Mincho" w:cs="Arial"/>
          <w:szCs w:val="22"/>
        </w:rPr>
      </w:pPr>
      <w:r w:rsidRPr="00B362E0">
        <w:rPr>
          <w:rFonts w:eastAsia="MS Mincho" w:cs="Arial"/>
          <w:b/>
          <w:szCs w:val="22"/>
        </w:rPr>
        <w:t>Abbreviations</w:t>
      </w:r>
      <w:r>
        <w:rPr>
          <w:rFonts w:eastAsia="MS Mincho" w:cs="Arial"/>
          <w:b/>
          <w:szCs w:val="22"/>
        </w:rPr>
        <w:tab/>
      </w:r>
      <w:r w:rsidRPr="00E17323">
        <w:rPr>
          <w:rFonts w:eastAsia="MS Mincho" w:cs="Arial"/>
          <w:b/>
          <w:szCs w:val="22"/>
        </w:rPr>
        <w:t>DIR</w:t>
      </w:r>
      <w:r>
        <w:rPr>
          <w:rFonts w:eastAsia="MS Mincho" w:cs="Arial"/>
          <w:szCs w:val="22"/>
        </w:rPr>
        <w:t xml:space="preserve">: Dealing involving Intentional Release; </w:t>
      </w:r>
      <w:r w:rsidRPr="00A016E2">
        <w:rPr>
          <w:rFonts w:eastAsia="MS Mincho" w:cs="Arial"/>
          <w:b/>
          <w:szCs w:val="22"/>
        </w:rPr>
        <w:t>GM</w:t>
      </w:r>
      <w:r>
        <w:rPr>
          <w:rFonts w:eastAsia="MS Mincho" w:cs="Arial"/>
          <w:szCs w:val="22"/>
        </w:rPr>
        <w:t xml:space="preserve">: genetically modified; </w:t>
      </w:r>
      <w:r w:rsidRPr="00365DE3">
        <w:rPr>
          <w:rFonts w:eastAsia="MS Mincho" w:cs="Arial"/>
          <w:b/>
          <w:szCs w:val="22"/>
        </w:rPr>
        <w:t>GMO</w:t>
      </w:r>
      <w:r>
        <w:rPr>
          <w:rFonts w:eastAsia="MS Mincho" w:cs="Arial"/>
          <w:szCs w:val="22"/>
        </w:rPr>
        <w:t>: genetically modified organism;</w:t>
      </w:r>
      <w:r w:rsidRPr="00A016E2">
        <w:rPr>
          <w:rFonts w:eastAsia="MS Mincho" w:cs="Arial"/>
          <w:szCs w:val="22"/>
        </w:rPr>
        <w:t xml:space="preserve"> </w:t>
      </w:r>
      <w:r w:rsidRPr="00B362E0">
        <w:rPr>
          <w:rFonts w:eastAsia="MS Mincho" w:cs="Arial"/>
          <w:b/>
          <w:szCs w:val="22"/>
        </w:rPr>
        <w:t>OGTR</w:t>
      </w:r>
      <w:r>
        <w:rPr>
          <w:rFonts w:eastAsia="MS Mincho" w:cs="Arial"/>
          <w:szCs w:val="22"/>
        </w:rPr>
        <w:t xml:space="preserve">: Office of the Gene Technology Regulator; </w:t>
      </w:r>
      <w:r w:rsidRPr="00A016E2">
        <w:rPr>
          <w:rFonts w:eastAsia="MS Mincho" w:cs="Arial"/>
          <w:b/>
          <w:szCs w:val="22"/>
        </w:rPr>
        <w:t>RARMP</w:t>
      </w:r>
      <w:r w:rsidRPr="00A016E2">
        <w:rPr>
          <w:rFonts w:eastAsia="MS Mincho" w:cs="Arial"/>
          <w:szCs w:val="22"/>
        </w:rPr>
        <w:t>: Risk Assessment and Risk Management Plan</w:t>
      </w:r>
      <w:r>
        <w:rPr>
          <w:rFonts w:eastAsia="MS Mincho" w:cs="Arial"/>
          <w:szCs w:val="22"/>
        </w:rPr>
        <w:t xml:space="preserve">; </w:t>
      </w:r>
      <w:r w:rsidRPr="00365DE3">
        <w:rPr>
          <w:rFonts w:eastAsia="MS Mincho" w:cs="Arial"/>
          <w:b/>
          <w:szCs w:val="22"/>
        </w:rPr>
        <w:t>Regulator</w:t>
      </w:r>
      <w:r>
        <w:rPr>
          <w:rFonts w:eastAsia="MS Mincho" w:cs="Arial"/>
          <w:szCs w:val="22"/>
        </w:rPr>
        <w:t xml:space="preserve">: Gene Technology Regulator; </w:t>
      </w:r>
      <w:r w:rsidRPr="00B362E0">
        <w:rPr>
          <w:rFonts w:eastAsia="MS Mincho" w:cs="Arial"/>
          <w:b/>
          <w:szCs w:val="22"/>
        </w:rPr>
        <w:t>Sub. No.</w:t>
      </w:r>
      <w:r>
        <w:rPr>
          <w:rFonts w:eastAsia="MS Mincho" w:cs="Arial"/>
          <w:szCs w:val="22"/>
        </w:rPr>
        <w:t>: submission number</w:t>
      </w:r>
    </w:p>
    <w:p w:rsidR="00B362E0" w:rsidRPr="00B362E0" w:rsidRDefault="00B362E0" w:rsidP="00B362E0">
      <w:pPr>
        <w:tabs>
          <w:tab w:val="left" w:pos="2268"/>
        </w:tabs>
        <w:spacing w:before="40" w:after="40"/>
        <w:rPr>
          <w:rFonts w:eastAsia="MS Mincho" w:cs="Arial"/>
          <w:szCs w:val="22"/>
        </w:rPr>
      </w:pPr>
    </w:p>
    <w:tbl>
      <w:tblPr>
        <w:tblW w:w="938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30" w:type="dxa"/>
          <w:right w:w="30" w:type="dxa"/>
        </w:tblCellMar>
        <w:tblLook w:val="0000" w:firstRow="0" w:lastRow="0" w:firstColumn="0" w:lastColumn="0" w:noHBand="0" w:noVBand="0"/>
        <w:tblCaption w:val="Summary of submissions from prescribed experts, agencies and authorities"/>
        <w:tblDescription w:val="This table has three columns, one each for submission number, summary of issues raised, and comment on each issue."/>
      </w:tblPr>
      <w:tblGrid>
        <w:gridCol w:w="456"/>
        <w:gridCol w:w="3685"/>
        <w:gridCol w:w="5245"/>
      </w:tblGrid>
      <w:tr w:rsidR="00B362E0" w:rsidRPr="00A016E2" w:rsidTr="0040623F">
        <w:trPr>
          <w:cantSplit/>
          <w:trHeight w:val="653"/>
          <w:tblHeader/>
        </w:trPr>
        <w:tc>
          <w:tcPr>
            <w:tcW w:w="456" w:type="dxa"/>
            <w:tcBorders>
              <w:bottom w:val="single" w:sz="6" w:space="0" w:color="auto"/>
            </w:tcBorders>
            <w:shd w:val="clear" w:color="auto" w:fill="D9D9D9" w:themeFill="background1" w:themeFillShade="D9"/>
            <w:vAlign w:val="center"/>
          </w:tcPr>
          <w:p w:rsidR="00B362E0" w:rsidRPr="00A016E2" w:rsidRDefault="00B362E0" w:rsidP="00B362E0">
            <w:pPr>
              <w:pStyle w:val="tabletext0"/>
              <w:jc w:val="center"/>
              <w:rPr>
                <w:rFonts w:ascii="Calibri" w:hAnsi="Calibri"/>
                <w:b/>
              </w:rPr>
            </w:pPr>
            <w:r w:rsidRPr="00A016E2">
              <w:rPr>
                <w:rFonts w:ascii="Calibri" w:hAnsi="Calibri"/>
                <w:b/>
              </w:rPr>
              <w:t>Sub. No.</w:t>
            </w:r>
          </w:p>
        </w:tc>
        <w:tc>
          <w:tcPr>
            <w:tcW w:w="3685" w:type="dxa"/>
            <w:shd w:val="clear" w:color="auto" w:fill="D9D9D9" w:themeFill="background1" w:themeFillShade="D9"/>
            <w:vAlign w:val="center"/>
          </w:tcPr>
          <w:p w:rsidR="00B362E0" w:rsidRPr="00A016E2" w:rsidRDefault="00B362E0" w:rsidP="00B362E0">
            <w:pPr>
              <w:pStyle w:val="tabletext0"/>
              <w:jc w:val="center"/>
              <w:rPr>
                <w:rFonts w:ascii="Calibri" w:hAnsi="Calibri"/>
                <w:b/>
              </w:rPr>
            </w:pPr>
            <w:r w:rsidRPr="00A016E2">
              <w:rPr>
                <w:rFonts w:ascii="Calibri" w:hAnsi="Calibri"/>
                <w:b/>
              </w:rPr>
              <w:t>Summary of issues raised</w:t>
            </w:r>
          </w:p>
        </w:tc>
        <w:tc>
          <w:tcPr>
            <w:tcW w:w="5245" w:type="dxa"/>
            <w:shd w:val="clear" w:color="auto" w:fill="D9D9D9" w:themeFill="background1" w:themeFillShade="D9"/>
            <w:vAlign w:val="center"/>
          </w:tcPr>
          <w:p w:rsidR="00B362E0" w:rsidRPr="00A016E2" w:rsidRDefault="00B362E0" w:rsidP="00B362E0">
            <w:pPr>
              <w:pStyle w:val="tabletext0"/>
              <w:jc w:val="center"/>
              <w:rPr>
                <w:rFonts w:ascii="Calibri" w:hAnsi="Calibri"/>
                <w:b/>
              </w:rPr>
            </w:pPr>
            <w:r w:rsidRPr="00A016E2">
              <w:rPr>
                <w:rFonts w:ascii="Calibri" w:hAnsi="Calibri"/>
                <w:b/>
              </w:rPr>
              <w:t>Comment</w:t>
            </w:r>
          </w:p>
        </w:tc>
      </w:tr>
      <w:tr w:rsidR="00B362E0" w:rsidRPr="00A016E2" w:rsidTr="0040623F">
        <w:trPr>
          <w:cantSplit/>
          <w:trHeight w:val="20"/>
        </w:trPr>
        <w:tc>
          <w:tcPr>
            <w:tcW w:w="456" w:type="dxa"/>
            <w:vMerge w:val="restart"/>
          </w:tcPr>
          <w:p w:rsidR="00B362E0" w:rsidRDefault="00B362E0" w:rsidP="00B362E0">
            <w:pPr>
              <w:numPr>
                <w:ilvl w:val="12"/>
                <w:numId w:val="0"/>
              </w:numPr>
              <w:spacing w:after="60"/>
              <w:jc w:val="center"/>
              <w:rPr>
                <w:sz w:val="20"/>
                <w:szCs w:val="20"/>
              </w:rPr>
            </w:pPr>
            <w:r>
              <w:rPr>
                <w:sz w:val="20"/>
                <w:szCs w:val="20"/>
              </w:rPr>
              <w:t>1</w:t>
            </w:r>
          </w:p>
        </w:tc>
        <w:tc>
          <w:tcPr>
            <w:tcW w:w="3685" w:type="dxa"/>
            <w:tcBorders>
              <w:bottom w:val="single" w:sz="6" w:space="0" w:color="auto"/>
            </w:tcBorders>
          </w:tcPr>
          <w:p w:rsidR="00B362E0" w:rsidRPr="00A016E2" w:rsidRDefault="00B362E0" w:rsidP="00B362E0">
            <w:pPr>
              <w:spacing w:after="60"/>
              <w:ind w:left="112"/>
              <w:rPr>
                <w:sz w:val="20"/>
                <w:szCs w:val="20"/>
              </w:rPr>
            </w:pPr>
            <w:r>
              <w:rPr>
                <w:sz w:val="20"/>
                <w:szCs w:val="20"/>
              </w:rPr>
              <w:t>Agrees with the overall conclusion of the RARMP.</w:t>
            </w:r>
          </w:p>
        </w:tc>
        <w:tc>
          <w:tcPr>
            <w:tcW w:w="5245" w:type="dxa"/>
            <w:tcBorders>
              <w:bottom w:val="single" w:sz="6" w:space="0" w:color="auto"/>
            </w:tcBorders>
          </w:tcPr>
          <w:p w:rsidR="00B362E0" w:rsidRPr="00A016E2" w:rsidRDefault="00B362E0" w:rsidP="00B362E0">
            <w:pPr>
              <w:numPr>
                <w:ilvl w:val="12"/>
                <w:numId w:val="0"/>
              </w:numPr>
              <w:spacing w:after="60"/>
              <w:ind w:left="113" w:right="113"/>
              <w:rPr>
                <w:sz w:val="20"/>
                <w:szCs w:val="20"/>
              </w:rPr>
            </w:pPr>
            <w:r>
              <w:rPr>
                <w:sz w:val="20"/>
                <w:szCs w:val="20"/>
              </w:rPr>
              <w:t>Noted.</w:t>
            </w:r>
          </w:p>
        </w:tc>
      </w:tr>
      <w:tr w:rsidR="00B362E0" w:rsidRPr="00A016E2" w:rsidTr="0040623F">
        <w:trPr>
          <w:cantSplit/>
          <w:trHeight w:val="20"/>
        </w:trPr>
        <w:tc>
          <w:tcPr>
            <w:tcW w:w="456" w:type="dxa"/>
            <w:vMerge/>
          </w:tcPr>
          <w:p w:rsidR="00B362E0" w:rsidRDefault="00B362E0" w:rsidP="00B362E0">
            <w:pPr>
              <w:numPr>
                <w:ilvl w:val="12"/>
                <w:numId w:val="0"/>
              </w:numPr>
              <w:spacing w:after="60"/>
              <w:jc w:val="center"/>
              <w:rPr>
                <w:sz w:val="20"/>
                <w:szCs w:val="20"/>
              </w:rPr>
            </w:pPr>
          </w:p>
        </w:tc>
        <w:tc>
          <w:tcPr>
            <w:tcW w:w="3685" w:type="dxa"/>
            <w:tcBorders>
              <w:bottom w:val="single" w:sz="6" w:space="0" w:color="auto"/>
            </w:tcBorders>
          </w:tcPr>
          <w:p w:rsidR="00B362E0" w:rsidRPr="00A016E2" w:rsidRDefault="00B362E0" w:rsidP="00B362E0">
            <w:pPr>
              <w:spacing w:after="60"/>
              <w:ind w:left="112"/>
              <w:rPr>
                <w:sz w:val="20"/>
                <w:szCs w:val="20"/>
              </w:rPr>
            </w:pPr>
            <w:r>
              <w:rPr>
                <w:sz w:val="20"/>
                <w:szCs w:val="20"/>
              </w:rPr>
              <w:t>The Regulator should further consider the potential for spread by birds.</w:t>
            </w:r>
          </w:p>
        </w:tc>
        <w:tc>
          <w:tcPr>
            <w:tcW w:w="5245" w:type="dxa"/>
            <w:tcBorders>
              <w:bottom w:val="single" w:sz="6" w:space="0" w:color="auto"/>
            </w:tcBorders>
          </w:tcPr>
          <w:p w:rsidR="00B362E0" w:rsidRPr="00A016E2" w:rsidRDefault="00B362E0" w:rsidP="00B362E0">
            <w:pPr>
              <w:numPr>
                <w:ilvl w:val="12"/>
                <w:numId w:val="0"/>
              </w:numPr>
              <w:spacing w:after="60"/>
              <w:ind w:left="113" w:right="113"/>
              <w:rPr>
                <w:sz w:val="20"/>
                <w:szCs w:val="20"/>
              </w:rPr>
            </w:pPr>
            <w:r>
              <w:rPr>
                <w:sz w:val="20"/>
                <w:szCs w:val="20"/>
              </w:rPr>
              <w:t>In response to</w:t>
            </w:r>
            <w:r w:rsidRPr="00202D4A">
              <w:rPr>
                <w:sz w:val="20"/>
                <w:szCs w:val="20"/>
              </w:rPr>
              <w:t xml:space="preserve"> this and other submissions, the licence conditions have been change</w:t>
            </w:r>
            <w:r>
              <w:rPr>
                <w:sz w:val="20"/>
                <w:szCs w:val="20"/>
              </w:rPr>
              <w:t>d and now require that all GM sorghum plants be protected from birds either by bird netting or by bird-proof bags.</w:t>
            </w:r>
          </w:p>
        </w:tc>
      </w:tr>
      <w:tr w:rsidR="00B362E0" w:rsidRPr="00A016E2" w:rsidTr="0040623F">
        <w:trPr>
          <w:cantSplit/>
          <w:trHeight w:val="20"/>
        </w:trPr>
        <w:tc>
          <w:tcPr>
            <w:tcW w:w="456" w:type="dxa"/>
            <w:vMerge/>
          </w:tcPr>
          <w:p w:rsidR="00B362E0" w:rsidRDefault="00B362E0" w:rsidP="00B362E0">
            <w:pPr>
              <w:numPr>
                <w:ilvl w:val="12"/>
                <w:numId w:val="0"/>
              </w:numPr>
              <w:spacing w:after="60"/>
              <w:jc w:val="center"/>
              <w:rPr>
                <w:sz w:val="20"/>
                <w:szCs w:val="20"/>
              </w:rPr>
            </w:pPr>
          </w:p>
        </w:tc>
        <w:tc>
          <w:tcPr>
            <w:tcW w:w="3685" w:type="dxa"/>
            <w:tcBorders>
              <w:bottom w:val="single" w:sz="6" w:space="0" w:color="auto"/>
            </w:tcBorders>
          </w:tcPr>
          <w:p w:rsidR="00B362E0" w:rsidRPr="00A016E2" w:rsidRDefault="00B362E0" w:rsidP="00B362E0">
            <w:pPr>
              <w:spacing w:after="60"/>
              <w:ind w:left="112"/>
              <w:rPr>
                <w:sz w:val="20"/>
                <w:szCs w:val="20"/>
              </w:rPr>
            </w:pPr>
            <w:r>
              <w:rPr>
                <w:sz w:val="20"/>
                <w:szCs w:val="20"/>
              </w:rPr>
              <w:t>The Regulator should further consider the potential for gene flow to nearby sorghum seed breeding activities.</w:t>
            </w:r>
          </w:p>
        </w:tc>
        <w:tc>
          <w:tcPr>
            <w:tcW w:w="5245" w:type="dxa"/>
            <w:tcBorders>
              <w:bottom w:val="single" w:sz="6" w:space="0" w:color="auto"/>
            </w:tcBorders>
          </w:tcPr>
          <w:p w:rsidR="00B362E0" w:rsidRDefault="00B362E0" w:rsidP="00B362E0">
            <w:pPr>
              <w:numPr>
                <w:ilvl w:val="12"/>
                <w:numId w:val="0"/>
              </w:numPr>
              <w:spacing w:after="60"/>
              <w:ind w:left="113" w:right="113"/>
              <w:rPr>
                <w:sz w:val="20"/>
                <w:szCs w:val="20"/>
              </w:rPr>
            </w:pPr>
            <w:r>
              <w:rPr>
                <w:sz w:val="20"/>
                <w:szCs w:val="20"/>
              </w:rPr>
              <w:t>Licence condition 32 requires that for each planting area, one of the following measures to restrict pollen flow must be adopted:</w:t>
            </w:r>
          </w:p>
          <w:p w:rsidR="00B362E0" w:rsidRDefault="00B362E0" w:rsidP="0040623F">
            <w:pPr>
              <w:pStyle w:val="ListParagraph"/>
              <w:numPr>
                <w:ilvl w:val="0"/>
                <w:numId w:val="19"/>
              </w:numPr>
              <w:spacing w:after="60"/>
              <w:ind w:right="113"/>
              <w:rPr>
                <w:sz w:val="20"/>
                <w:szCs w:val="20"/>
              </w:rPr>
            </w:pPr>
            <w:r>
              <w:rPr>
                <w:sz w:val="20"/>
                <w:szCs w:val="20"/>
              </w:rPr>
              <w:t>enclose all GM sorghum flowers in pollination bags and surround the planting area with a 100 m monitoring zone, or</w:t>
            </w:r>
          </w:p>
          <w:p w:rsidR="00B362E0" w:rsidRDefault="00B362E0" w:rsidP="0040623F">
            <w:pPr>
              <w:pStyle w:val="ListParagraph"/>
              <w:numPr>
                <w:ilvl w:val="0"/>
                <w:numId w:val="19"/>
              </w:numPr>
              <w:spacing w:after="60"/>
              <w:ind w:right="113"/>
              <w:rPr>
                <w:sz w:val="20"/>
                <w:szCs w:val="20"/>
              </w:rPr>
            </w:pPr>
            <w:proofErr w:type="gramStart"/>
            <w:r>
              <w:rPr>
                <w:sz w:val="20"/>
                <w:szCs w:val="20"/>
              </w:rPr>
              <w:t>surround</w:t>
            </w:r>
            <w:proofErr w:type="gramEnd"/>
            <w:r>
              <w:rPr>
                <w:sz w:val="20"/>
                <w:szCs w:val="20"/>
              </w:rPr>
              <w:t xml:space="preserve"> the planting area with a 600 m monitoring zone.</w:t>
            </w:r>
          </w:p>
          <w:p w:rsidR="00B362E0" w:rsidRDefault="00B362E0" w:rsidP="00B362E0">
            <w:pPr>
              <w:spacing w:after="60"/>
              <w:ind w:left="113" w:right="113"/>
              <w:rPr>
                <w:sz w:val="20"/>
                <w:szCs w:val="20"/>
              </w:rPr>
            </w:pPr>
            <w:r>
              <w:rPr>
                <w:sz w:val="20"/>
                <w:szCs w:val="20"/>
              </w:rPr>
              <w:t xml:space="preserve">It is expected that implementation of this condition will effectively minimise gene flow from the GM sorghum to any other sorghum. </w:t>
            </w:r>
          </w:p>
          <w:p w:rsidR="00B362E0" w:rsidRDefault="00B362E0" w:rsidP="00B362E0">
            <w:pPr>
              <w:spacing w:after="60"/>
              <w:ind w:left="113" w:right="113"/>
              <w:rPr>
                <w:sz w:val="20"/>
                <w:szCs w:val="20"/>
              </w:rPr>
            </w:pPr>
            <w:r>
              <w:rPr>
                <w:sz w:val="20"/>
                <w:szCs w:val="20"/>
              </w:rPr>
              <w:t xml:space="preserve">If bagging and a 100 m monitoring zone are used, the licence imposes mandatory inspections to ensure that no sorghum is present in the monitoring zone. In addition, it is unlikely that the licence holder would be unaware of sorghum growing activities within 100 m of a field trial site. </w:t>
            </w:r>
          </w:p>
          <w:p w:rsidR="00B362E0" w:rsidRPr="00E30928" w:rsidRDefault="00B362E0" w:rsidP="00B362E0">
            <w:pPr>
              <w:spacing w:after="60"/>
              <w:ind w:left="113" w:right="113"/>
              <w:rPr>
                <w:sz w:val="20"/>
                <w:szCs w:val="20"/>
              </w:rPr>
            </w:pPr>
            <w:r>
              <w:rPr>
                <w:sz w:val="20"/>
                <w:szCs w:val="20"/>
              </w:rPr>
              <w:t>If a 600 m monitoring zone is used, there are mandatory inspection requirements for the monitoring zone. In addition, a licence condition requires early notification of intention to plant at least 30 days prior to planting. The purpose of this condition is to allow OGTR staff to review the proposed trial site and confirm that it can be isolated from other sorghum by a distance of at least 600 m.</w:t>
            </w:r>
          </w:p>
        </w:tc>
      </w:tr>
      <w:tr w:rsidR="00B362E0" w:rsidRPr="00A016E2" w:rsidTr="0040623F">
        <w:trPr>
          <w:cantSplit/>
          <w:trHeight w:val="20"/>
        </w:trPr>
        <w:tc>
          <w:tcPr>
            <w:tcW w:w="456" w:type="dxa"/>
            <w:vMerge/>
          </w:tcPr>
          <w:p w:rsidR="00B362E0" w:rsidRDefault="00B362E0" w:rsidP="00B362E0">
            <w:pPr>
              <w:numPr>
                <w:ilvl w:val="12"/>
                <w:numId w:val="0"/>
              </w:numPr>
              <w:spacing w:after="60"/>
              <w:jc w:val="center"/>
              <w:rPr>
                <w:sz w:val="20"/>
                <w:szCs w:val="20"/>
              </w:rPr>
            </w:pPr>
          </w:p>
        </w:tc>
        <w:tc>
          <w:tcPr>
            <w:tcW w:w="3685" w:type="dxa"/>
            <w:tcBorders>
              <w:bottom w:val="single" w:sz="6" w:space="0" w:color="auto"/>
            </w:tcBorders>
          </w:tcPr>
          <w:p w:rsidR="00B362E0" w:rsidRPr="00A016E2" w:rsidRDefault="00B362E0" w:rsidP="00B362E0">
            <w:pPr>
              <w:spacing w:after="60"/>
              <w:ind w:left="112"/>
              <w:rPr>
                <w:sz w:val="20"/>
                <w:szCs w:val="20"/>
              </w:rPr>
            </w:pPr>
            <w:r>
              <w:rPr>
                <w:sz w:val="20"/>
                <w:szCs w:val="20"/>
              </w:rPr>
              <w:t>The Regulator should consider providing further detail in relation to the grain traits of the parental sorghum line.</w:t>
            </w:r>
          </w:p>
        </w:tc>
        <w:tc>
          <w:tcPr>
            <w:tcW w:w="5245" w:type="dxa"/>
            <w:tcBorders>
              <w:bottom w:val="single" w:sz="6" w:space="0" w:color="auto"/>
            </w:tcBorders>
          </w:tcPr>
          <w:p w:rsidR="00B362E0" w:rsidRPr="00A016E2" w:rsidRDefault="00B362E0" w:rsidP="00B362E0">
            <w:pPr>
              <w:numPr>
                <w:ilvl w:val="12"/>
                <w:numId w:val="0"/>
              </w:numPr>
              <w:spacing w:after="60"/>
              <w:ind w:left="113" w:right="113"/>
              <w:rPr>
                <w:sz w:val="20"/>
                <w:szCs w:val="20"/>
              </w:rPr>
            </w:pPr>
            <w:r>
              <w:rPr>
                <w:sz w:val="20"/>
                <w:szCs w:val="20"/>
              </w:rPr>
              <w:t>A literature search was conducted, however, no further relevant information was found.</w:t>
            </w:r>
          </w:p>
        </w:tc>
      </w:tr>
      <w:tr w:rsidR="00B362E0" w:rsidRPr="00A016E2" w:rsidTr="0040623F">
        <w:trPr>
          <w:cantSplit/>
          <w:trHeight w:val="20"/>
        </w:trPr>
        <w:tc>
          <w:tcPr>
            <w:tcW w:w="456" w:type="dxa"/>
            <w:vMerge/>
          </w:tcPr>
          <w:p w:rsidR="00B362E0" w:rsidRDefault="00B362E0" w:rsidP="00B362E0">
            <w:pPr>
              <w:numPr>
                <w:ilvl w:val="12"/>
                <w:numId w:val="0"/>
              </w:numPr>
              <w:spacing w:after="60"/>
              <w:jc w:val="center"/>
              <w:rPr>
                <w:sz w:val="20"/>
                <w:szCs w:val="20"/>
              </w:rPr>
            </w:pPr>
          </w:p>
        </w:tc>
        <w:tc>
          <w:tcPr>
            <w:tcW w:w="3685" w:type="dxa"/>
            <w:tcBorders>
              <w:bottom w:val="single" w:sz="6" w:space="0" w:color="auto"/>
            </w:tcBorders>
          </w:tcPr>
          <w:p w:rsidR="00B362E0" w:rsidRPr="00A016E2" w:rsidRDefault="00B362E0" w:rsidP="00B362E0">
            <w:pPr>
              <w:spacing w:after="60"/>
              <w:ind w:left="112"/>
              <w:rPr>
                <w:sz w:val="20"/>
                <w:szCs w:val="20"/>
              </w:rPr>
            </w:pPr>
            <w:r>
              <w:rPr>
                <w:sz w:val="20"/>
                <w:szCs w:val="20"/>
              </w:rPr>
              <w:t xml:space="preserve">The Regulator should consider providing further detail in relation to the potential for the GMOs to cross with </w:t>
            </w:r>
            <w:r w:rsidRPr="00365DE3">
              <w:rPr>
                <w:i/>
                <w:sz w:val="20"/>
                <w:szCs w:val="20"/>
              </w:rPr>
              <w:t>S. bicolor</w:t>
            </w:r>
            <w:r>
              <w:rPr>
                <w:sz w:val="20"/>
                <w:szCs w:val="20"/>
              </w:rPr>
              <w:t xml:space="preserve"> subsp. </w:t>
            </w:r>
            <w:proofErr w:type="spellStart"/>
            <w:r w:rsidRPr="00365DE3">
              <w:rPr>
                <w:i/>
                <w:sz w:val="20"/>
                <w:szCs w:val="20"/>
              </w:rPr>
              <w:t>arundinaceum</w:t>
            </w:r>
            <w:proofErr w:type="spellEnd"/>
            <w:r>
              <w:rPr>
                <w:sz w:val="20"/>
                <w:szCs w:val="20"/>
              </w:rPr>
              <w:t>.</w:t>
            </w:r>
          </w:p>
        </w:tc>
        <w:tc>
          <w:tcPr>
            <w:tcW w:w="5245" w:type="dxa"/>
            <w:tcBorders>
              <w:bottom w:val="single" w:sz="6" w:space="0" w:color="auto"/>
            </w:tcBorders>
          </w:tcPr>
          <w:p w:rsidR="00B362E0" w:rsidRPr="00A016E2" w:rsidRDefault="00B362E0" w:rsidP="00B362E0">
            <w:pPr>
              <w:numPr>
                <w:ilvl w:val="12"/>
                <w:numId w:val="0"/>
              </w:numPr>
              <w:spacing w:after="60"/>
              <w:ind w:left="113" w:right="113"/>
              <w:rPr>
                <w:sz w:val="20"/>
                <w:szCs w:val="20"/>
              </w:rPr>
            </w:pPr>
            <w:r>
              <w:rPr>
                <w:sz w:val="20"/>
                <w:szCs w:val="20"/>
              </w:rPr>
              <w:t xml:space="preserve">Further consideration of the potential for outcrossing between the GMOs and </w:t>
            </w:r>
            <w:r w:rsidRPr="00365DE3">
              <w:rPr>
                <w:i/>
                <w:sz w:val="20"/>
                <w:szCs w:val="20"/>
              </w:rPr>
              <w:t>S. bicolor</w:t>
            </w:r>
            <w:r>
              <w:rPr>
                <w:sz w:val="20"/>
                <w:szCs w:val="20"/>
              </w:rPr>
              <w:t xml:space="preserve"> subsp. </w:t>
            </w:r>
            <w:proofErr w:type="spellStart"/>
            <w:r w:rsidRPr="00365DE3">
              <w:rPr>
                <w:i/>
                <w:sz w:val="20"/>
                <w:szCs w:val="20"/>
              </w:rPr>
              <w:t>arundinaceum</w:t>
            </w:r>
            <w:proofErr w:type="spellEnd"/>
            <w:r>
              <w:rPr>
                <w:i/>
                <w:sz w:val="20"/>
                <w:szCs w:val="20"/>
              </w:rPr>
              <w:t xml:space="preserve"> </w:t>
            </w:r>
            <w:r w:rsidRPr="007A09C4">
              <w:rPr>
                <w:sz w:val="20"/>
                <w:szCs w:val="20"/>
              </w:rPr>
              <w:t>has been added to Risk Scenario 6 in the RARMP.</w:t>
            </w:r>
          </w:p>
        </w:tc>
      </w:tr>
      <w:tr w:rsidR="00B362E0" w:rsidRPr="00A016E2" w:rsidTr="0040623F">
        <w:trPr>
          <w:cantSplit/>
          <w:trHeight w:val="20"/>
        </w:trPr>
        <w:tc>
          <w:tcPr>
            <w:tcW w:w="456" w:type="dxa"/>
            <w:vMerge/>
            <w:tcBorders>
              <w:bottom w:val="single" w:sz="6" w:space="0" w:color="auto"/>
            </w:tcBorders>
          </w:tcPr>
          <w:p w:rsidR="00B362E0" w:rsidRDefault="00B362E0" w:rsidP="00B362E0">
            <w:pPr>
              <w:numPr>
                <w:ilvl w:val="12"/>
                <w:numId w:val="0"/>
              </w:numPr>
              <w:spacing w:after="60"/>
              <w:jc w:val="center"/>
              <w:rPr>
                <w:sz w:val="20"/>
                <w:szCs w:val="20"/>
              </w:rPr>
            </w:pPr>
          </w:p>
        </w:tc>
        <w:tc>
          <w:tcPr>
            <w:tcW w:w="3685" w:type="dxa"/>
            <w:tcBorders>
              <w:bottom w:val="single" w:sz="6" w:space="0" w:color="auto"/>
            </w:tcBorders>
          </w:tcPr>
          <w:p w:rsidR="00B362E0" w:rsidRDefault="00B362E0" w:rsidP="00B362E0">
            <w:pPr>
              <w:spacing w:after="60"/>
              <w:ind w:left="112"/>
              <w:rPr>
                <w:sz w:val="20"/>
                <w:szCs w:val="20"/>
              </w:rPr>
            </w:pPr>
            <w:r>
              <w:rPr>
                <w:sz w:val="20"/>
                <w:szCs w:val="20"/>
              </w:rPr>
              <w:t>The Regulator should consider some specific text revisions identified to improve readability and clarity.</w:t>
            </w:r>
          </w:p>
        </w:tc>
        <w:tc>
          <w:tcPr>
            <w:tcW w:w="5245" w:type="dxa"/>
            <w:tcBorders>
              <w:bottom w:val="single" w:sz="6" w:space="0" w:color="auto"/>
            </w:tcBorders>
          </w:tcPr>
          <w:p w:rsidR="00B362E0" w:rsidRPr="00A016E2" w:rsidRDefault="00B362E0" w:rsidP="00B362E0">
            <w:pPr>
              <w:numPr>
                <w:ilvl w:val="12"/>
                <w:numId w:val="0"/>
              </w:numPr>
              <w:spacing w:after="60"/>
              <w:ind w:left="113" w:right="113"/>
              <w:rPr>
                <w:sz w:val="20"/>
                <w:szCs w:val="20"/>
              </w:rPr>
            </w:pPr>
            <w:r>
              <w:rPr>
                <w:sz w:val="20"/>
                <w:szCs w:val="20"/>
              </w:rPr>
              <w:t>The suggested text revisions have been incorporated into the RARMP.</w:t>
            </w:r>
          </w:p>
        </w:tc>
      </w:tr>
      <w:tr w:rsidR="00B362E0" w:rsidRPr="00A016E2" w:rsidTr="0040623F">
        <w:trPr>
          <w:cantSplit/>
          <w:trHeight w:val="20"/>
        </w:trPr>
        <w:tc>
          <w:tcPr>
            <w:tcW w:w="456" w:type="dxa"/>
            <w:tcBorders>
              <w:bottom w:val="single" w:sz="6" w:space="0" w:color="auto"/>
            </w:tcBorders>
          </w:tcPr>
          <w:p w:rsidR="00B362E0" w:rsidRPr="00A016E2" w:rsidRDefault="00B362E0" w:rsidP="00B362E0">
            <w:pPr>
              <w:numPr>
                <w:ilvl w:val="12"/>
                <w:numId w:val="0"/>
              </w:numPr>
              <w:spacing w:after="60"/>
              <w:jc w:val="center"/>
              <w:rPr>
                <w:sz w:val="20"/>
                <w:szCs w:val="20"/>
              </w:rPr>
            </w:pPr>
            <w:r>
              <w:rPr>
                <w:sz w:val="20"/>
                <w:szCs w:val="20"/>
              </w:rPr>
              <w:t>2</w:t>
            </w:r>
          </w:p>
        </w:tc>
        <w:tc>
          <w:tcPr>
            <w:tcW w:w="3685" w:type="dxa"/>
            <w:tcBorders>
              <w:bottom w:val="single" w:sz="6" w:space="0" w:color="auto"/>
            </w:tcBorders>
          </w:tcPr>
          <w:p w:rsidR="00B362E0" w:rsidRPr="00A016E2" w:rsidRDefault="00B362E0" w:rsidP="00B362E0">
            <w:pPr>
              <w:spacing w:after="60"/>
              <w:ind w:left="112"/>
              <w:rPr>
                <w:sz w:val="20"/>
                <w:szCs w:val="20"/>
              </w:rPr>
            </w:pPr>
            <w:r>
              <w:rPr>
                <w:sz w:val="20"/>
                <w:szCs w:val="20"/>
              </w:rPr>
              <w:t xml:space="preserve">Notes that the licence will prohibit the use of the GM plant material in human food or animal feed. </w:t>
            </w:r>
            <w:proofErr w:type="gramStart"/>
            <w:r>
              <w:rPr>
                <w:sz w:val="20"/>
                <w:szCs w:val="20"/>
              </w:rPr>
              <w:t>Has no further comments</w:t>
            </w:r>
            <w:proofErr w:type="gramEnd"/>
            <w:r>
              <w:rPr>
                <w:sz w:val="20"/>
                <w:szCs w:val="20"/>
              </w:rPr>
              <w:t xml:space="preserve"> on the licence application.</w:t>
            </w:r>
          </w:p>
        </w:tc>
        <w:tc>
          <w:tcPr>
            <w:tcW w:w="5245" w:type="dxa"/>
            <w:tcBorders>
              <w:bottom w:val="single" w:sz="6" w:space="0" w:color="auto"/>
            </w:tcBorders>
          </w:tcPr>
          <w:p w:rsidR="00B362E0" w:rsidRPr="00A016E2" w:rsidRDefault="00B362E0" w:rsidP="00B362E0">
            <w:pPr>
              <w:numPr>
                <w:ilvl w:val="12"/>
                <w:numId w:val="0"/>
              </w:numPr>
              <w:spacing w:after="60"/>
              <w:ind w:left="113" w:right="113"/>
              <w:rPr>
                <w:sz w:val="20"/>
                <w:szCs w:val="20"/>
              </w:rPr>
            </w:pPr>
            <w:r>
              <w:rPr>
                <w:sz w:val="20"/>
                <w:szCs w:val="20"/>
              </w:rPr>
              <w:t>Noted.</w:t>
            </w:r>
          </w:p>
        </w:tc>
      </w:tr>
      <w:tr w:rsidR="00B362E0" w:rsidRPr="00A016E2" w:rsidTr="0040623F">
        <w:trPr>
          <w:cantSplit/>
          <w:trHeight w:val="20"/>
        </w:trPr>
        <w:tc>
          <w:tcPr>
            <w:tcW w:w="456" w:type="dxa"/>
          </w:tcPr>
          <w:p w:rsidR="00B362E0" w:rsidRPr="00A016E2" w:rsidRDefault="00B362E0" w:rsidP="00B362E0">
            <w:pPr>
              <w:numPr>
                <w:ilvl w:val="12"/>
                <w:numId w:val="0"/>
              </w:numPr>
              <w:spacing w:after="60"/>
              <w:jc w:val="center"/>
              <w:rPr>
                <w:sz w:val="20"/>
                <w:szCs w:val="20"/>
              </w:rPr>
            </w:pPr>
            <w:r>
              <w:rPr>
                <w:sz w:val="20"/>
                <w:szCs w:val="20"/>
              </w:rPr>
              <w:t>3</w:t>
            </w:r>
          </w:p>
        </w:tc>
        <w:tc>
          <w:tcPr>
            <w:tcW w:w="3685" w:type="dxa"/>
            <w:tcBorders>
              <w:bottom w:val="single" w:sz="6" w:space="0" w:color="auto"/>
            </w:tcBorders>
          </w:tcPr>
          <w:p w:rsidR="00B362E0" w:rsidRPr="004A7037" w:rsidRDefault="00B362E0" w:rsidP="00B362E0">
            <w:pPr>
              <w:spacing w:after="60"/>
              <w:ind w:left="112"/>
              <w:rPr>
                <w:sz w:val="20"/>
                <w:szCs w:val="20"/>
              </w:rPr>
            </w:pPr>
            <w:r>
              <w:rPr>
                <w:sz w:val="20"/>
                <w:szCs w:val="20"/>
              </w:rPr>
              <w:t>Satisfied with the conclusions of the RARMP.</w:t>
            </w:r>
          </w:p>
        </w:tc>
        <w:tc>
          <w:tcPr>
            <w:tcW w:w="5245" w:type="dxa"/>
            <w:tcBorders>
              <w:bottom w:val="single" w:sz="6" w:space="0" w:color="auto"/>
            </w:tcBorders>
          </w:tcPr>
          <w:p w:rsidR="00B362E0" w:rsidRPr="00A016E2" w:rsidRDefault="00B362E0" w:rsidP="00B362E0">
            <w:pPr>
              <w:numPr>
                <w:ilvl w:val="12"/>
                <w:numId w:val="0"/>
              </w:numPr>
              <w:spacing w:after="60"/>
              <w:ind w:left="113" w:right="113"/>
              <w:rPr>
                <w:sz w:val="20"/>
                <w:szCs w:val="20"/>
              </w:rPr>
            </w:pPr>
            <w:r>
              <w:rPr>
                <w:sz w:val="20"/>
                <w:szCs w:val="20"/>
              </w:rPr>
              <w:t>Noted.</w:t>
            </w:r>
          </w:p>
        </w:tc>
      </w:tr>
      <w:tr w:rsidR="00B362E0" w:rsidRPr="00A016E2" w:rsidTr="0040623F">
        <w:trPr>
          <w:cantSplit/>
          <w:trHeight w:val="1701"/>
        </w:trPr>
        <w:tc>
          <w:tcPr>
            <w:tcW w:w="456" w:type="dxa"/>
          </w:tcPr>
          <w:p w:rsidR="00B362E0" w:rsidRDefault="00B362E0" w:rsidP="00B362E0">
            <w:pPr>
              <w:numPr>
                <w:ilvl w:val="12"/>
                <w:numId w:val="0"/>
              </w:numPr>
              <w:spacing w:after="60"/>
              <w:jc w:val="center"/>
              <w:rPr>
                <w:sz w:val="20"/>
                <w:szCs w:val="20"/>
              </w:rPr>
            </w:pPr>
            <w:r>
              <w:rPr>
                <w:sz w:val="20"/>
                <w:szCs w:val="20"/>
              </w:rPr>
              <w:t>4</w:t>
            </w:r>
          </w:p>
        </w:tc>
        <w:tc>
          <w:tcPr>
            <w:tcW w:w="3685" w:type="dxa"/>
          </w:tcPr>
          <w:p w:rsidR="00B362E0" w:rsidRPr="00A016E2" w:rsidRDefault="00B362E0" w:rsidP="00B362E0">
            <w:pPr>
              <w:spacing w:after="60"/>
              <w:ind w:left="112"/>
              <w:rPr>
                <w:sz w:val="20"/>
                <w:szCs w:val="20"/>
              </w:rPr>
            </w:pPr>
            <w:r>
              <w:rPr>
                <w:sz w:val="20"/>
                <w:szCs w:val="20"/>
              </w:rPr>
              <w:t xml:space="preserve">No concerns. Outcomes could be of benefit to Queensland livestock industries. </w:t>
            </w:r>
          </w:p>
        </w:tc>
        <w:tc>
          <w:tcPr>
            <w:tcW w:w="5245" w:type="dxa"/>
          </w:tcPr>
          <w:p w:rsidR="00B362E0" w:rsidRPr="00A016E2" w:rsidRDefault="00B362E0" w:rsidP="00B362E0">
            <w:pPr>
              <w:numPr>
                <w:ilvl w:val="12"/>
                <w:numId w:val="0"/>
              </w:numPr>
              <w:spacing w:after="60"/>
              <w:ind w:left="113" w:right="113"/>
              <w:rPr>
                <w:sz w:val="20"/>
                <w:szCs w:val="20"/>
              </w:rPr>
            </w:pPr>
            <w:r>
              <w:rPr>
                <w:sz w:val="20"/>
                <w:szCs w:val="20"/>
              </w:rPr>
              <w:t>Noted.</w:t>
            </w:r>
          </w:p>
        </w:tc>
      </w:tr>
      <w:tr w:rsidR="00B362E0" w:rsidRPr="00A016E2" w:rsidTr="0040623F">
        <w:trPr>
          <w:cantSplit/>
          <w:trHeight w:val="1701"/>
        </w:trPr>
        <w:tc>
          <w:tcPr>
            <w:tcW w:w="456" w:type="dxa"/>
          </w:tcPr>
          <w:p w:rsidR="00B362E0" w:rsidRDefault="00B362E0" w:rsidP="00B362E0">
            <w:pPr>
              <w:numPr>
                <w:ilvl w:val="12"/>
                <w:numId w:val="0"/>
              </w:numPr>
              <w:spacing w:after="60"/>
              <w:jc w:val="center"/>
              <w:rPr>
                <w:sz w:val="20"/>
                <w:szCs w:val="20"/>
              </w:rPr>
            </w:pPr>
            <w:r>
              <w:rPr>
                <w:sz w:val="20"/>
                <w:szCs w:val="20"/>
              </w:rPr>
              <w:t>5</w:t>
            </w:r>
          </w:p>
        </w:tc>
        <w:tc>
          <w:tcPr>
            <w:tcW w:w="3685" w:type="dxa"/>
          </w:tcPr>
          <w:p w:rsidR="00B362E0" w:rsidRPr="00A016E2" w:rsidRDefault="00B362E0" w:rsidP="00B362E0">
            <w:pPr>
              <w:spacing w:after="60"/>
              <w:ind w:left="112"/>
              <w:rPr>
                <w:sz w:val="20"/>
                <w:szCs w:val="20"/>
              </w:rPr>
            </w:pPr>
            <w:r>
              <w:rPr>
                <w:sz w:val="20"/>
                <w:szCs w:val="20"/>
              </w:rPr>
              <w:t>No objection to the application.</w:t>
            </w:r>
          </w:p>
        </w:tc>
        <w:tc>
          <w:tcPr>
            <w:tcW w:w="5245" w:type="dxa"/>
          </w:tcPr>
          <w:p w:rsidR="00B362E0" w:rsidRPr="00A016E2" w:rsidRDefault="00B362E0" w:rsidP="00B362E0">
            <w:pPr>
              <w:numPr>
                <w:ilvl w:val="12"/>
                <w:numId w:val="0"/>
              </w:numPr>
              <w:spacing w:after="60"/>
              <w:ind w:left="113" w:right="113"/>
              <w:rPr>
                <w:sz w:val="20"/>
                <w:szCs w:val="20"/>
              </w:rPr>
            </w:pPr>
            <w:r>
              <w:rPr>
                <w:sz w:val="20"/>
                <w:szCs w:val="20"/>
              </w:rPr>
              <w:t>Noted.</w:t>
            </w:r>
          </w:p>
        </w:tc>
      </w:tr>
      <w:tr w:rsidR="00B362E0" w:rsidRPr="00A016E2" w:rsidTr="0040623F">
        <w:trPr>
          <w:cantSplit/>
          <w:trHeight w:val="1701"/>
        </w:trPr>
        <w:tc>
          <w:tcPr>
            <w:tcW w:w="456" w:type="dxa"/>
          </w:tcPr>
          <w:p w:rsidR="00B362E0" w:rsidRDefault="00B362E0" w:rsidP="00B362E0">
            <w:pPr>
              <w:numPr>
                <w:ilvl w:val="12"/>
                <w:numId w:val="0"/>
              </w:numPr>
              <w:spacing w:after="60"/>
              <w:jc w:val="center"/>
              <w:rPr>
                <w:sz w:val="20"/>
                <w:szCs w:val="20"/>
              </w:rPr>
            </w:pPr>
            <w:r>
              <w:rPr>
                <w:sz w:val="20"/>
                <w:szCs w:val="20"/>
              </w:rPr>
              <w:t>6</w:t>
            </w:r>
          </w:p>
        </w:tc>
        <w:tc>
          <w:tcPr>
            <w:tcW w:w="3685" w:type="dxa"/>
          </w:tcPr>
          <w:p w:rsidR="00B362E0" w:rsidRPr="00A016E2" w:rsidRDefault="00B362E0" w:rsidP="00B362E0">
            <w:pPr>
              <w:spacing w:after="60"/>
              <w:ind w:left="112"/>
              <w:rPr>
                <w:sz w:val="20"/>
                <w:szCs w:val="20"/>
              </w:rPr>
            </w:pPr>
            <w:r>
              <w:rPr>
                <w:sz w:val="20"/>
                <w:szCs w:val="20"/>
              </w:rPr>
              <w:t xml:space="preserve">The applicant should provide the Regulator with observed health impacts on poultry after ingestion of the GM product. The applicant should monitor any reports of dermal or pollen allergies in staff or people around the trial sites and provide data collected to the Regulator. </w:t>
            </w:r>
          </w:p>
        </w:tc>
        <w:tc>
          <w:tcPr>
            <w:tcW w:w="5245" w:type="dxa"/>
          </w:tcPr>
          <w:p w:rsidR="00B362E0" w:rsidRDefault="00B362E0" w:rsidP="00B362E0">
            <w:pPr>
              <w:numPr>
                <w:ilvl w:val="12"/>
                <w:numId w:val="0"/>
              </w:numPr>
              <w:spacing w:after="60"/>
              <w:ind w:left="113" w:right="113"/>
              <w:rPr>
                <w:sz w:val="20"/>
                <w:szCs w:val="20"/>
              </w:rPr>
            </w:pPr>
            <w:r>
              <w:rPr>
                <w:sz w:val="20"/>
                <w:szCs w:val="20"/>
              </w:rPr>
              <w:t>Licence condition 17 requires the licence holder to inform the Regulator if the licence holder becomes aware of additional information regarding any risks to health associated with the GMOs, or any unintended effects of the GMOs. A note has been added below this licence condition, stating:</w:t>
            </w:r>
          </w:p>
          <w:p w:rsidR="00B362E0" w:rsidRPr="00EB436D" w:rsidRDefault="00B362E0" w:rsidP="00B362E0">
            <w:pPr>
              <w:numPr>
                <w:ilvl w:val="12"/>
                <w:numId w:val="0"/>
              </w:numPr>
              <w:spacing w:after="60"/>
              <w:ind w:left="113" w:right="113"/>
              <w:rPr>
                <w:i/>
                <w:sz w:val="20"/>
                <w:szCs w:val="20"/>
              </w:rPr>
            </w:pPr>
            <w:r w:rsidRPr="00EB436D">
              <w:rPr>
                <w:i/>
                <w:sz w:val="20"/>
                <w:szCs w:val="20"/>
              </w:rPr>
              <w:t xml:space="preserve">Examples of information that </w:t>
            </w:r>
            <w:r>
              <w:rPr>
                <w:i/>
                <w:sz w:val="20"/>
                <w:szCs w:val="20"/>
              </w:rPr>
              <w:t>must</w:t>
            </w:r>
            <w:r w:rsidRPr="00EB436D">
              <w:rPr>
                <w:i/>
                <w:sz w:val="20"/>
                <w:szCs w:val="20"/>
              </w:rPr>
              <w:t xml:space="preserve"> be reported to the Regulator include </w:t>
            </w:r>
            <w:r>
              <w:rPr>
                <w:i/>
                <w:sz w:val="20"/>
                <w:szCs w:val="20"/>
              </w:rPr>
              <w:t xml:space="preserve">any </w:t>
            </w:r>
            <w:r w:rsidRPr="00EB436D">
              <w:rPr>
                <w:i/>
                <w:sz w:val="20"/>
                <w:szCs w:val="20"/>
              </w:rPr>
              <w:t xml:space="preserve">health impacts observed during the proposed poultry feeding trial, </w:t>
            </w:r>
            <w:r>
              <w:rPr>
                <w:i/>
                <w:sz w:val="20"/>
                <w:szCs w:val="20"/>
              </w:rPr>
              <w:t>and any reports of</w:t>
            </w:r>
            <w:r w:rsidRPr="00EB436D">
              <w:rPr>
                <w:i/>
                <w:sz w:val="20"/>
                <w:szCs w:val="20"/>
              </w:rPr>
              <w:t xml:space="preserve"> </w:t>
            </w:r>
            <w:r>
              <w:rPr>
                <w:i/>
                <w:sz w:val="20"/>
                <w:szCs w:val="20"/>
              </w:rPr>
              <w:t>allergic reactions in people working with or in close proximity to the GM sorghum.</w:t>
            </w:r>
          </w:p>
        </w:tc>
      </w:tr>
      <w:tr w:rsidR="00B362E0" w:rsidRPr="00A016E2" w:rsidTr="0040623F">
        <w:trPr>
          <w:cantSplit/>
          <w:trHeight w:val="1701"/>
        </w:trPr>
        <w:tc>
          <w:tcPr>
            <w:tcW w:w="456" w:type="dxa"/>
            <w:vMerge w:val="restart"/>
          </w:tcPr>
          <w:p w:rsidR="00B362E0" w:rsidRDefault="00B362E0" w:rsidP="00B362E0">
            <w:pPr>
              <w:numPr>
                <w:ilvl w:val="12"/>
                <w:numId w:val="0"/>
              </w:numPr>
              <w:spacing w:after="60"/>
              <w:jc w:val="center"/>
              <w:rPr>
                <w:sz w:val="20"/>
                <w:szCs w:val="20"/>
              </w:rPr>
            </w:pPr>
            <w:r>
              <w:rPr>
                <w:sz w:val="20"/>
                <w:szCs w:val="20"/>
              </w:rPr>
              <w:t>7</w:t>
            </w:r>
          </w:p>
        </w:tc>
        <w:tc>
          <w:tcPr>
            <w:tcW w:w="3685" w:type="dxa"/>
          </w:tcPr>
          <w:p w:rsidR="00B362E0" w:rsidRPr="00A016E2" w:rsidRDefault="00B362E0" w:rsidP="00B362E0">
            <w:pPr>
              <w:spacing w:after="60"/>
              <w:ind w:left="112"/>
              <w:rPr>
                <w:sz w:val="20"/>
                <w:szCs w:val="20"/>
              </w:rPr>
            </w:pPr>
            <w:r>
              <w:rPr>
                <w:sz w:val="20"/>
                <w:szCs w:val="20"/>
              </w:rPr>
              <w:t>Supported the conclusion that DIR 153 poses negligible risk of harm to human health and safety and the environment.</w:t>
            </w:r>
          </w:p>
        </w:tc>
        <w:tc>
          <w:tcPr>
            <w:tcW w:w="5245" w:type="dxa"/>
          </w:tcPr>
          <w:p w:rsidR="00B362E0" w:rsidRPr="00A016E2" w:rsidRDefault="00B362E0" w:rsidP="00B362E0">
            <w:pPr>
              <w:numPr>
                <w:ilvl w:val="12"/>
                <w:numId w:val="0"/>
              </w:numPr>
              <w:spacing w:after="60"/>
              <w:ind w:left="113" w:right="113"/>
              <w:rPr>
                <w:sz w:val="20"/>
                <w:szCs w:val="20"/>
              </w:rPr>
            </w:pPr>
            <w:r>
              <w:rPr>
                <w:sz w:val="20"/>
                <w:szCs w:val="20"/>
              </w:rPr>
              <w:t>Noted.</w:t>
            </w:r>
          </w:p>
        </w:tc>
      </w:tr>
      <w:tr w:rsidR="00B362E0" w:rsidRPr="00A016E2" w:rsidTr="0040623F">
        <w:trPr>
          <w:cantSplit/>
          <w:trHeight w:val="1104"/>
        </w:trPr>
        <w:tc>
          <w:tcPr>
            <w:tcW w:w="456" w:type="dxa"/>
            <w:vMerge/>
          </w:tcPr>
          <w:p w:rsidR="00B362E0" w:rsidRDefault="00B362E0" w:rsidP="00B362E0">
            <w:pPr>
              <w:numPr>
                <w:ilvl w:val="12"/>
                <w:numId w:val="0"/>
              </w:numPr>
              <w:spacing w:after="60"/>
              <w:jc w:val="center"/>
              <w:rPr>
                <w:sz w:val="20"/>
                <w:szCs w:val="20"/>
              </w:rPr>
            </w:pPr>
          </w:p>
        </w:tc>
        <w:tc>
          <w:tcPr>
            <w:tcW w:w="3685" w:type="dxa"/>
          </w:tcPr>
          <w:p w:rsidR="00B362E0" w:rsidRPr="00A016E2" w:rsidRDefault="00B362E0" w:rsidP="00B362E0">
            <w:pPr>
              <w:spacing w:after="60"/>
              <w:ind w:left="112"/>
              <w:rPr>
                <w:sz w:val="20"/>
                <w:szCs w:val="20"/>
              </w:rPr>
            </w:pPr>
            <w:r>
              <w:rPr>
                <w:sz w:val="20"/>
                <w:szCs w:val="20"/>
              </w:rPr>
              <w:t>Concerned about the potential for dispersal by birds. The Regulator should consider a licence requirement that all Planting Areas are enclosed in bird netting.</w:t>
            </w:r>
          </w:p>
        </w:tc>
        <w:tc>
          <w:tcPr>
            <w:tcW w:w="5245" w:type="dxa"/>
          </w:tcPr>
          <w:p w:rsidR="00B362E0" w:rsidRPr="00A016E2" w:rsidRDefault="00B362E0" w:rsidP="00B362E0">
            <w:pPr>
              <w:numPr>
                <w:ilvl w:val="12"/>
                <w:numId w:val="0"/>
              </w:numPr>
              <w:spacing w:after="60"/>
              <w:ind w:left="113" w:right="113"/>
              <w:rPr>
                <w:sz w:val="20"/>
                <w:szCs w:val="20"/>
              </w:rPr>
            </w:pPr>
            <w:r>
              <w:rPr>
                <w:sz w:val="20"/>
                <w:szCs w:val="20"/>
              </w:rPr>
              <w:t>In response to</w:t>
            </w:r>
            <w:r w:rsidRPr="00202D4A">
              <w:rPr>
                <w:sz w:val="20"/>
                <w:szCs w:val="20"/>
              </w:rPr>
              <w:t xml:space="preserve"> this and other submissions, the licence conditions have been change</w:t>
            </w:r>
            <w:r>
              <w:rPr>
                <w:sz w:val="20"/>
                <w:szCs w:val="20"/>
              </w:rPr>
              <w:t>d and now require that all GM sorghum plants be protected from birds either by bird netting or by bird-proof bags.</w:t>
            </w:r>
          </w:p>
        </w:tc>
      </w:tr>
      <w:tr w:rsidR="00B362E0" w:rsidRPr="00A016E2" w:rsidTr="0040623F">
        <w:trPr>
          <w:cantSplit/>
          <w:trHeight w:val="1355"/>
        </w:trPr>
        <w:tc>
          <w:tcPr>
            <w:tcW w:w="456" w:type="dxa"/>
            <w:vMerge/>
          </w:tcPr>
          <w:p w:rsidR="00B362E0" w:rsidRDefault="00B362E0" w:rsidP="00B362E0">
            <w:pPr>
              <w:numPr>
                <w:ilvl w:val="12"/>
                <w:numId w:val="0"/>
              </w:numPr>
              <w:spacing w:after="60"/>
              <w:jc w:val="center"/>
              <w:rPr>
                <w:sz w:val="20"/>
                <w:szCs w:val="20"/>
              </w:rPr>
            </w:pPr>
          </w:p>
        </w:tc>
        <w:tc>
          <w:tcPr>
            <w:tcW w:w="3685" w:type="dxa"/>
          </w:tcPr>
          <w:p w:rsidR="00B362E0" w:rsidRDefault="00B362E0" w:rsidP="00B362E0">
            <w:pPr>
              <w:spacing w:after="60"/>
              <w:ind w:left="112"/>
              <w:rPr>
                <w:sz w:val="20"/>
                <w:szCs w:val="20"/>
              </w:rPr>
            </w:pPr>
            <w:r>
              <w:rPr>
                <w:sz w:val="20"/>
                <w:szCs w:val="20"/>
              </w:rPr>
              <w:t>The RARMP mentions that GM sorghum may be crossed with non-GM female lines to produce hybrid seed. It is not clear what lines would be used or whether these crosses may pose risks.</w:t>
            </w:r>
          </w:p>
        </w:tc>
        <w:tc>
          <w:tcPr>
            <w:tcW w:w="5245" w:type="dxa"/>
          </w:tcPr>
          <w:p w:rsidR="00B362E0" w:rsidRPr="00202D4A" w:rsidRDefault="00B362E0" w:rsidP="00B362E0">
            <w:pPr>
              <w:numPr>
                <w:ilvl w:val="12"/>
                <w:numId w:val="0"/>
              </w:numPr>
              <w:spacing w:after="60"/>
              <w:ind w:left="113" w:right="113"/>
              <w:rPr>
                <w:sz w:val="20"/>
                <w:szCs w:val="20"/>
              </w:rPr>
            </w:pPr>
            <w:r>
              <w:rPr>
                <w:sz w:val="20"/>
                <w:szCs w:val="20"/>
              </w:rPr>
              <w:t>The parent organism of all the GM lines is grain sorghum (</w:t>
            </w:r>
            <w:r w:rsidRPr="005C576C">
              <w:rPr>
                <w:i/>
                <w:sz w:val="20"/>
                <w:szCs w:val="20"/>
              </w:rPr>
              <w:t>S.</w:t>
            </w:r>
            <w:r>
              <w:rPr>
                <w:i/>
                <w:sz w:val="20"/>
                <w:szCs w:val="20"/>
              </w:rPr>
              <w:t> </w:t>
            </w:r>
            <w:r w:rsidRPr="005C576C">
              <w:rPr>
                <w:i/>
                <w:sz w:val="20"/>
                <w:szCs w:val="20"/>
              </w:rPr>
              <w:t>bicolor</w:t>
            </w:r>
            <w:r>
              <w:rPr>
                <w:sz w:val="20"/>
                <w:szCs w:val="20"/>
              </w:rPr>
              <w:t xml:space="preserve"> subsp. </w:t>
            </w:r>
            <w:r w:rsidRPr="005C576C">
              <w:rPr>
                <w:i/>
                <w:sz w:val="20"/>
                <w:szCs w:val="20"/>
              </w:rPr>
              <w:t>bicolor</w:t>
            </w:r>
            <w:r>
              <w:rPr>
                <w:sz w:val="20"/>
                <w:szCs w:val="20"/>
              </w:rPr>
              <w:t>). The non-GM female lines are also grain sorghum. Thus, the crosses would not pose any new risks. Words have been inserted in the RARMP to clarify that these crosses would produce hybrid grain sorghum seed.</w:t>
            </w:r>
          </w:p>
        </w:tc>
      </w:tr>
      <w:tr w:rsidR="00B362E0" w:rsidRPr="00A016E2" w:rsidTr="0040623F">
        <w:trPr>
          <w:cantSplit/>
          <w:trHeight w:val="911"/>
        </w:trPr>
        <w:tc>
          <w:tcPr>
            <w:tcW w:w="456" w:type="dxa"/>
            <w:vMerge/>
          </w:tcPr>
          <w:p w:rsidR="00B362E0" w:rsidRDefault="00B362E0" w:rsidP="00B362E0">
            <w:pPr>
              <w:numPr>
                <w:ilvl w:val="12"/>
                <w:numId w:val="0"/>
              </w:numPr>
              <w:spacing w:after="60"/>
              <w:jc w:val="center"/>
              <w:rPr>
                <w:sz w:val="20"/>
                <w:szCs w:val="20"/>
              </w:rPr>
            </w:pPr>
          </w:p>
        </w:tc>
        <w:tc>
          <w:tcPr>
            <w:tcW w:w="3685" w:type="dxa"/>
          </w:tcPr>
          <w:p w:rsidR="00B362E0" w:rsidRDefault="00B362E0" w:rsidP="00B362E0">
            <w:pPr>
              <w:spacing w:after="60"/>
              <w:ind w:left="112"/>
              <w:rPr>
                <w:sz w:val="20"/>
                <w:szCs w:val="20"/>
              </w:rPr>
            </w:pPr>
            <w:r>
              <w:rPr>
                <w:sz w:val="20"/>
                <w:szCs w:val="20"/>
              </w:rPr>
              <w:t>The RARMP does not specifically mention the source species of the gene sequences used in the GM plants.</w:t>
            </w:r>
          </w:p>
        </w:tc>
        <w:tc>
          <w:tcPr>
            <w:tcW w:w="5245" w:type="dxa"/>
          </w:tcPr>
          <w:p w:rsidR="00B362E0" w:rsidRPr="00202D4A" w:rsidRDefault="00B362E0" w:rsidP="00B362E0">
            <w:pPr>
              <w:numPr>
                <w:ilvl w:val="12"/>
                <w:numId w:val="0"/>
              </w:numPr>
              <w:spacing w:after="60"/>
              <w:ind w:left="113" w:right="113"/>
              <w:rPr>
                <w:sz w:val="20"/>
                <w:szCs w:val="20"/>
              </w:rPr>
            </w:pPr>
            <w:r>
              <w:rPr>
                <w:sz w:val="20"/>
                <w:szCs w:val="20"/>
              </w:rPr>
              <w:t xml:space="preserve">Section 5.1 in Chapter 1 of the RARMP states that the introduced genes or gene fragments are </w:t>
            </w:r>
            <w:r w:rsidRPr="00CF6417">
              <w:rPr>
                <w:sz w:val="20"/>
                <w:szCs w:val="20"/>
              </w:rPr>
              <w:t>derived from cultivated grain sorghum (</w:t>
            </w:r>
            <w:r w:rsidRPr="00CF6417">
              <w:rPr>
                <w:i/>
                <w:sz w:val="20"/>
                <w:szCs w:val="20"/>
              </w:rPr>
              <w:t>S. bicolor</w:t>
            </w:r>
            <w:r w:rsidRPr="00CF6417">
              <w:rPr>
                <w:sz w:val="20"/>
                <w:szCs w:val="20"/>
              </w:rPr>
              <w:t xml:space="preserve"> subsp. </w:t>
            </w:r>
            <w:r w:rsidRPr="00CF6417">
              <w:rPr>
                <w:i/>
                <w:sz w:val="20"/>
                <w:szCs w:val="20"/>
              </w:rPr>
              <w:t>bicolor</w:t>
            </w:r>
            <w:r w:rsidRPr="00CF6417">
              <w:rPr>
                <w:sz w:val="20"/>
                <w:szCs w:val="20"/>
              </w:rPr>
              <w:t>).</w:t>
            </w:r>
          </w:p>
        </w:tc>
      </w:tr>
    </w:tbl>
    <w:p w:rsidR="00B362E0" w:rsidRPr="00B362E0" w:rsidRDefault="00B362E0" w:rsidP="00B362E0">
      <w:pPr>
        <w:keepNext/>
        <w:spacing w:before="60" w:after="60"/>
        <w:rPr>
          <w:rFonts w:asciiTheme="minorHAnsi" w:hAnsiTheme="minorHAnsi"/>
          <w:snapToGrid w:val="0"/>
          <w:sz w:val="20"/>
          <w:szCs w:val="20"/>
          <w:lang w:val="en-US"/>
        </w:rPr>
      </w:pPr>
    </w:p>
    <w:p w:rsidR="0040623F" w:rsidRDefault="0040623F" w:rsidP="00414CEE">
      <w:pPr>
        <w:rPr>
          <w:lang w:eastAsia="en-AU"/>
        </w:rPr>
        <w:sectPr w:rsidR="0040623F" w:rsidSect="00823C6E">
          <w:footerReference w:type="default" r:id="rId57"/>
          <w:pgSz w:w="11906" w:h="16838" w:code="9"/>
          <w:pgMar w:top="1247" w:right="1361" w:bottom="1247" w:left="1361" w:header="680" w:footer="510" w:gutter="0"/>
          <w:cols w:space="708"/>
          <w:docGrid w:linePitch="360"/>
        </w:sectPr>
      </w:pPr>
    </w:p>
    <w:p w:rsidR="0040623F" w:rsidRPr="003D3415" w:rsidRDefault="0040623F" w:rsidP="0040623F">
      <w:pPr>
        <w:pStyle w:val="Heading1"/>
        <w:rPr>
          <w:szCs w:val="36"/>
        </w:rPr>
      </w:pPr>
      <w:bookmarkStart w:id="272" w:name="_Toc481397711"/>
      <w:bookmarkStart w:id="273" w:name="_Toc488653848"/>
      <w:r w:rsidRPr="003D3415">
        <w:rPr>
          <w:szCs w:val="36"/>
        </w:rPr>
        <w:lastRenderedPageBreak/>
        <w:t>Appendix B</w:t>
      </w:r>
      <w:r w:rsidRPr="003D3415">
        <w:rPr>
          <w:szCs w:val="36"/>
        </w:rPr>
        <w:tab/>
        <w:t>Summary of submissions from the public</w:t>
      </w:r>
      <w:bookmarkEnd w:id="272"/>
      <w:bookmarkEnd w:id="273"/>
      <w:r w:rsidRPr="003D3415">
        <w:rPr>
          <w:szCs w:val="36"/>
        </w:rPr>
        <w:t xml:space="preserve"> </w:t>
      </w:r>
    </w:p>
    <w:p w:rsidR="0040623F" w:rsidRPr="003D3415" w:rsidRDefault="0040623F" w:rsidP="0040623F">
      <w:pPr>
        <w:tabs>
          <w:tab w:val="left" w:pos="2268"/>
        </w:tabs>
        <w:spacing w:before="240" w:after="40"/>
        <w:rPr>
          <w:rFonts w:eastAsia="MS Mincho" w:cs="Arial"/>
          <w:szCs w:val="22"/>
        </w:rPr>
      </w:pPr>
      <w:r w:rsidRPr="003D3415">
        <w:rPr>
          <w:rFonts w:eastAsia="MS Mincho" w:cs="Arial"/>
          <w:szCs w:val="22"/>
        </w:rPr>
        <w:t xml:space="preserve">The Regulator received four submissions from the public on the consultation RARMP. The issues raised in these submissions are summarised in the table below. All issues </w:t>
      </w:r>
      <w:proofErr w:type="gramStart"/>
      <w:r w:rsidRPr="003D3415">
        <w:rPr>
          <w:rFonts w:eastAsia="MS Mincho" w:cs="Arial"/>
          <w:szCs w:val="22"/>
        </w:rPr>
        <w:t>raised</w:t>
      </w:r>
      <w:proofErr w:type="gramEnd"/>
      <w:r w:rsidRPr="003D3415">
        <w:rPr>
          <w:rFonts w:eastAsia="MS Mincho" w:cs="Arial"/>
          <w:szCs w:val="22"/>
        </w:rPr>
        <w:t xml:space="preserve"> in the submissions that related to risks to the health and safety of people and the environment were considered in the context of currently</w:t>
      </w:r>
      <w:r w:rsidR="00700EDE">
        <w:rPr>
          <w:rFonts w:eastAsia="MS Mincho" w:cs="Arial"/>
          <w:szCs w:val="22"/>
        </w:rPr>
        <w:t xml:space="preserve"> available scientific evidence and were used in</w:t>
      </w:r>
      <w:r w:rsidRPr="003D3415">
        <w:rPr>
          <w:rFonts w:eastAsia="MS Mincho" w:cs="Arial"/>
          <w:szCs w:val="22"/>
        </w:rPr>
        <w:t xml:space="preserve"> finalising the RARMP that formed the basis of the Regulator’s decision to issue the licence. </w:t>
      </w:r>
    </w:p>
    <w:p w:rsidR="0040623F" w:rsidRPr="003D3415" w:rsidRDefault="0040623F" w:rsidP="0040623F">
      <w:pPr>
        <w:tabs>
          <w:tab w:val="left" w:pos="2268"/>
        </w:tabs>
        <w:spacing w:before="40" w:after="40"/>
        <w:ind w:left="2262" w:hanging="2262"/>
        <w:rPr>
          <w:rFonts w:eastAsia="MS Mincho" w:cs="Arial"/>
          <w:szCs w:val="22"/>
        </w:rPr>
      </w:pPr>
      <w:r w:rsidRPr="003D3415">
        <w:rPr>
          <w:rFonts w:eastAsia="MS Mincho" w:cs="Arial"/>
          <w:b/>
          <w:szCs w:val="22"/>
        </w:rPr>
        <w:t>Abbreviations</w:t>
      </w:r>
      <w:r w:rsidRPr="003D3415">
        <w:rPr>
          <w:rFonts w:eastAsia="MS Mincho" w:cs="Arial"/>
          <w:szCs w:val="22"/>
        </w:rPr>
        <w:tab/>
      </w:r>
      <w:r w:rsidRPr="003D3415">
        <w:rPr>
          <w:rFonts w:eastAsia="MS Mincho" w:cs="Arial"/>
          <w:b/>
          <w:szCs w:val="22"/>
        </w:rPr>
        <w:t>Act:</w:t>
      </w:r>
      <w:r w:rsidRPr="003D3415">
        <w:rPr>
          <w:rFonts w:eastAsia="MS Mincho" w:cs="Arial"/>
          <w:szCs w:val="22"/>
        </w:rPr>
        <w:t xml:space="preserve"> </w:t>
      </w:r>
      <w:r w:rsidRPr="003D3415">
        <w:rPr>
          <w:rFonts w:eastAsia="MS Mincho" w:cs="Arial"/>
          <w:i/>
          <w:szCs w:val="22"/>
        </w:rPr>
        <w:t>Gene Technology Act 2000</w:t>
      </w:r>
      <w:r w:rsidRPr="003D3415">
        <w:rPr>
          <w:rFonts w:eastAsia="MS Mincho" w:cs="Arial"/>
          <w:szCs w:val="22"/>
        </w:rPr>
        <w:t xml:space="preserve">; </w:t>
      </w:r>
      <w:r w:rsidRPr="003D3415">
        <w:rPr>
          <w:rFonts w:eastAsia="MS Mincho" w:cs="Arial"/>
          <w:b/>
          <w:szCs w:val="22"/>
        </w:rPr>
        <w:t>GM</w:t>
      </w:r>
      <w:r w:rsidRPr="003D3415">
        <w:rPr>
          <w:rFonts w:eastAsia="MS Mincho" w:cs="Arial"/>
          <w:szCs w:val="22"/>
        </w:rPr>
        <w:t xml:space="preserve">: genetically modified; </w:t>
      </w:r>
      <w:r w:rsidRPr="003D3415">
        <w:rPr>
          <w:rFonts w:eastAsia="MS Mincho" w:cs="Arial"/>
          <w:b/>
          <w:szCs w:val="22"/>
        </w:rPr>
        <w:t>GMO</w:t>
      </w:r>
      <w:r w:rsidRPr="003D3415">
        <w:rPr>
          <w:rFonts w:eastAsia="MS Mincho" w:cs="Arial"/>
          <w:szCs w:val="22"/>
        </w:rPr>
        <w:t xml:space="preserve">: genetically modified organism; </w:t>
      </w:r>
      <w:r w:rsidRPr="003D3415">
        <w:rPr>
          <w:rFonts w:eastAsia="MS Mincho" w:cs="Arial"/>
          <w:b/>
          <w:szCs w:val="22"/>
        </w:rPr>
        <w:t>OGTR</w:t>
      </w:r>
      <w:r w:rsidRPr="003D3415">
        <w:rPr>
          <w:rFonts w:eastAsia="MS Mincho" w:cs="Arial"/>
          <w:szCs w:val="22"/>
        </w:rPr>
        <w:t xml:space="preserve">: Office of the Gene Technology Regulator; </w:t>
      </w:r>
      <w:r w:rsidRPr="003D3415">
        <w:rPr>
          <w:rFonts w:eastAsia="MS Mincho" w:cs="Arial"/>
          <w:b/>
          <w:szCs w:val="22"/>
        </w:rPr>
        <w:t>RARMP</w:t>
      </w:r>
      <w:r w:rsidRPr="003D3415">
        <w:rPr>
          <w:rFonts w:eastAsia="MS Mincho" w:cs="Arial"/>
          <w:szCs w:val="22"/>
        </w:rPr>
        <w:t xml:space="preserve">: Risk Assessment and Risk Management Plan; </w:t>
      </w:r>
      <w:r w:rsidRPr="003D3415">
        <w:rPr>
          <w:rFonts w:eastAsia="MS Mincho" w:cs="Arial"/>
          <w:b/>
          <w:szCs w:val="22"/>
        </w:rPr>
        <w:t>Regulator</w:t>
      </w:r>
      <w:r w:rsidRPr="003D3415">
        <w:rPr>
          <w:rFonts w:eastAsia="MS Mincho" w:cs="Arial"/>
          <w:szCs w:val="22"/>
        </w:rPr>
        <w:t>: Gene Technology Regulator</w:t>
      </w:r>
      <w:r>
        <w:rPr>
          <w:rFonts w:eastAsia="MS Mincho" w:cs="Arial"/>
          <w:szCs w:val="22"/>
        </w:rPr>
        <w:t xml:space="preserve">; </w:t>
      </w:r>
      <w:r w:rsidRPr="00AB4538">
        <w:rPr>
          <w:rFonts w:eastAsia="MS Mincho" w:cs="Arial"/>
          <w:b/>
          <w:szCs w:val="22"/>
        </w:rPr>
        <w:t>Sub. No.</w:t>
      </w:r>
      <w:r w:rsidRPr="00AB4538">
        <w:rPr>
          <w:rFonts w:eastAsia="MS Mincho" w:cs="Arial"/>
          <w:szCs w:val="22"/>
        </w:rPr>
        <w:t>: submission number.</w:t>
      </w:r>
    </w:p>
    <w:p w:rsidR="0040623F" w:rsidRPr="008D3195" w:rsidRDefault="0040623F" w:rsidP="0040623F">
      <w:pPr>
        <w:tabs>
          <w:tab w:val="left" w:pos="2268"/>
        </w:tabs>
        <w:spacing w:before="40" w:after="40"/>
        <w:ind w:left="2262" w:hanging="2262"/>
        <w:rPr>
          <w:rFonts w:asciiTheme="minorHAnsi" w:eastAsia="MS Mincho" w:hAnsiTheme="minorHAnsi" w:cs="Arial"/>
          <w:szCs w:val="22"/>
        </w:rPr>
      </w:pPr>
    </w:p>
    <w:tbl>
      <w:tblPr>
        <w:tblW w:w="10219"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Caption w:val="Summary of submissions from the public"/>
        <w:tblDescription w:val="This table has three columns, one each for submission number, summary of issues raised, and comment on each issue."/>
      </w:tblPr>
      <w:tblGrid>
        <w:gridCol w:w="533"/>
        <w:gridCol w:w="4678"/>
        <w:gridCol w:w="5008"/>
      </w:tblGrid>
      <w:tr w:rsidR="0040623F" w:rsidRPr="00A66BFC" w:rsidTr="002540E1">
        <w:trPr>
          <w:trHeight w:val="20"/>
          <w:tblHeader/>
          <w:jc w:val="center"/>
        </w:trPr>
        <w:tc>
          <w:tcPr>
            <w:tcW w:w="533" w:type="dxa"/>
            <w:tcBorders>
              <w:bottom w:val="single" w:sz="6" w:space="0" w:color="auto"/>
            </w:tcBorders>
            <w:shd w:val="clear" w:color="auto" w:fill="D9D9D9" w:themeFill="background1" w:themeFillShade="D9"/>
          </w:tcPr>
          <w:p w:rsidR="0040623F" w:rsidRPr="00A66BFC" w:rsidRDefault="0040623F" w:rsidP="002540E1">
            <w:pPr>
              <w:pStyle w:val="tabletext0"/>
              <w:contextualSpacing/>
              <w:jc w:val="center"/>
              <w:rPr>
                <w:rFonts w:asciiTheme="minorHAnsi" w:hAnsiTheme="minorHAnsi"/>
                <w:b/>
                <w:szCs w:val="20"/>
              </w:rPr>
            </w:pPr>
            <w:r w:rsidRPr="00A66BFC">
              <w:rPr>
                <w:rFonts w:asciiTheme="minorHAnsi" w:hAnsiTheme="minorHAnsi"/>
                <w:b/>
                <w:szCs w:val="20"/>
              </w:rPr>
              <w:t>Sub. No.</w:t>
            </w:r>
          </w:p>
        </w:tc>
        <w:tc>
          <w:tcPr>
            <w:tcW w:w="4678" w:type="dxa"/>
            <w:tcBorders>
              <w:bottom w:val="single" w:sz="6" w:space="0" w:color="auto"/>
            </w:tcBorders>
            <w:shd w:val="clear" w:color="auto" w:fill="D9D9D9" w:themeFill="background1" w:themeFillShade="D9"/>
            <w:vAlign w:val="center"/>
          </w:tcPr>
          <w:p w:rsidR="0040623F" w:rsidRPr="00A66BFC" w:rsidRDefault="0040623F" w:rsidP="002540E1">
            <w:pPr>
              <w:pStyle w:val="tabletext0"/>
              <w:contextualSpacing/>
              <w:jc w:val="center"/>
              <w:rPr>
                <w:rFonts w:asciiTheme="minorHAnsi" w:hAnsiTheme="minorHAnsi"/>
                <w:b/>
                <w:szCs w:val="20"/>
              </w:rPr>
            </w:pPr>
            <w:r w:rsidRPr="00A66BFC">
              <w:rPr>
                <w:rFonts w:asciiTheme="minorHAnsi" w:hAnsiTheme="minorHAnsi"/>
                <w:b/>
                <w:szCs w:val="20"/>
              </w:rPr>
              <w:t>Summary of issues raised</w:t>
            </w:r>
          </w:p>
        </w:tc>
        <w:tc>
          <w:tcPr>
            <w:tcW w:w="5008" w:type="dxa"/>
            <w:tcBorders>
              <w:bottom w:val="single" w:sz="6" w:space="0" w:color="auto"/>
            </w:tcBorders>
            <w:shd w:val="clear" w:color="auto" w:fill="D9D9D9" w:themeFill="background1" w:themeFillShade="D9"/>
            <w:vAlign w:val="center"/>
          </w:tcPr>
          <w:p w:rsidR="0040623F" w:rsidRPr="00A66BFC" w:rsidRDefault="0040623F" w:rsidP="002540E1">
            <w:pPr>
              <w:pStyle w:val="tabletext0"/>
              <w:contextualSpacing/>
              <w:jc w:val="center"/>
              <w:rPr>
                <w:rFonts w:asciiTheme="minorHAnsi" w:hAnsiTheme="minorHAnsi"/>
                <w:b/>
                <w:szCs w:val="20"/>
              </w:rPr>
            </w:pPr>
            <w:r w:rsidRPr="00A66BFC">
              <w:rPr>
                <w:rFonts w:asciiTheme="minorHAnsi" w:hAnsiTheme="minorHAnsi"/>
                <w:b/>
                <w:szCs w:val="20"/>
              </w:rPr>
              <w:t>Comment</w:t>
            </w:r>
          </w:p>
        </w:tc>
      </w:tr>
      <w:tr w:rsidR="0040623F" w:rsidRPr="00A66BFC" w:rsidTr="002540E1">
        <w:trPr>
          <w:trHeight w:val="263"/>
          <w:jc w:val="center"/>
        </w:trPr>
        <w:tc>
          <w:tcPr>
            <w:tcW w:w="533" w:type="dxa"/>
            <w:vMerge w:val="restart"/>
            <w:tcBorders>
              <w:top w:val="nil"/>
            </w:tcBorders>
          </w:tcPr>
          <w:p w:rsidR="0040623F" w:rsidRDefault="0040623F" w:rsidP="002540E1">
            <w:pPr>
              <w:contextualSpacing/>
              <w:jc w:val="center"/>
              <w:rPr>
                <w:sz w:val="20"/>
                <w:szCs w:val="20"/>
              </w:rPr>
            </w:pPr>
            <w:r>
              <w:rPr>
                <w:sz w:val="20"/>
                <w:szCs w:val="20"/>
              </w:rPr>
              <w:t>1</w:t>
            </w:r>
          </w:p>
        </w:tc>
        <w:tc>
          <w:tcPr>
            <w:tcW w:w="4678" w:type="dxa"/>
            <w:tcBorders>
              <w:top w:val="nil"/>
              <w:bottom w:val="single" w:sz="4" w:space="0" w:color="auto"/>
            </w:tcBorders>
            <w:shd w:val="clear" w:color="auto" w:fill="auto"/>
          </w:tcPr>
          <w:p w:rsidR="0040623F" w:rsidRPr="00FE72A2" w:rsidRDefault="0040623F" w:rsidP="002540E1">
            <w:pPr>
              <w:spacing w:after="60"/>
              <w:rPr>
                <w:sz w:val="20"/>
                <w:szCs w:val="20"/>
              </w:rPr>
            </w:pPr>
            <w:r>
              <w:rPr>
                <w:sz w:val="20"/>
                <w:szCs w:val="20"/>
              </w:rPr>
              <w:t>Queries whether the trial sites would be completely sealed.</w:t>
            </w:r>
          </w:p>
        </w:tc>
        <w:tc>
          <w:tcPr>
            <w:tcW w:w="5008" w:type="dxa"/>
            <w:tcBorders>
              <w:top w:val="nil"/>
              <w:bottom w:val="single" w:sz="4" w:space="0" w:color="auto"/>
            </w:tcBorders>
          </w:tcPr>
          <w:p w:rsidR="0040623F" w:rsidRPr="00E949B6" w:rsidRDefault="0040623F" w:rsidP="002540E1">
            <w:pPr>
              <w:spacing w:after="60"/>
              <w:rPr>
                <w:sz w:val="20"/>
                <w:szCs w:val="20"/>
                <w:highlight w:val="yellow"/>
              </w:rPr>
            </w:pPr>
            <w:r w:rsidRPr="004D6CD0">
              <w:rPr>
                <w:sz w:val="20"/>
                <w:szCs w:val="20"/>
              </w:rPr>
              <w:t>The field trial sites would be in the open air, not enclosed within sealed buildings. The licence imposes various conditions to restrict dispersal of GM plants, seed or pollen from the trial sites.</w:t>
            </w:r>
          </w:p>
        </w:tc>
      </w:tr>
      <w:tr w:rsidR="0040623F" w:rsidRPr="00A66BFC" w:rsidTr="002540E1">
        <w:trPr>
          <w:trHeight w:val="263"/>
          <w:jc w:val="center"/>
        </w:trPr>
        <w:tc>
          <w:tcPr>
            <w:tcW w:w="533" w:type="dxa"/>
            <w:vMerge/>
          </w:tcPr>
          <w:p w:rsidR="0040623F" w:rsidRDefault="0040623F" w:rsidP="002540E1">
            <w:pPr>
              <w:contextualSpacing/>
              <w:jc w:val="center"/>
              <w:rPr>
                <w:sz w:val="20"/>
                <w:szCs w:val="20"/>
              </w:rPr>
            </w:pPr>
          </w:p>
        </w:tc>
        <w:tc>
          <w:tcPr>
            <w:tcW w:w="4678" w:type="dxa"/>
            <w:tcBorders>
              <w:top w:val="nil"/>
              <w:bottom w:val="single" w:sz="4" w:space="0" w:color="auto"/>
            </w:tcBorders>
            <w:shd w:val="clear" w:color="auto" w:fill="auto"/>
          </w:tcPr>
          <w:p w:rsidR="0040623F" w:rsidRDefault="0040623F" w:rsidP="002540E1">
            <w:pPr>
              <w:spacing w:after="60"/>
              <w:rPr>
                <w:sz w:val="20"/>
                <w:szCs w:val="20"/>
              </w:rPr>
            </w:pPr>
            <w:r>
              <w:rPr>
                <w:sz w:val="20"/>
                <w:szCs w:val="20"/>
              </w:rPr>
              <w:t>Queries whether the GM sorghum would be grown for seed, or whether seed would be burnt on completion of the trial.</w:t>
            </w:r>
          </w:p>
        </w:tc>
        <w:tc>
          <w:tcPr>
            <w:tcW w:w="5008" w:type="dxa"/>
            <w:tcBorders>
              <w:top w:val="nil"/>
              <w:bottom w:val="single" w:sz="4" w:space="0" w:color="auto"/>
            </w:tcBorders>
          </w:tcPr>
          <w:p w:rsidR="0040623F" w:rsidRPr="00E949B6" w:rsidRDefault="0040623F" w:rsidP="002540E1">
            <w:pPr>
              <w:spacing w:after="60"/>
              <w:rPr>
                <w:sz w:val="20"/>
                <w:szCs w:val="20"/>
                <w:highlight w:val="yellow"/>
              </w:rPr>
            </w:pPr>
            <w:r w:rsidRPr="004D6CD0">
              <w:rPr>
                <w:sz w:val="20"/>
                <w:szCs w:val="20"/>
              </w:rPr>
              <w:t xml:space="preserve">The licence </w:t>
            </w:r>
            <w:r>
              <w:rPr>
                <w:sz w:val="20"/>
                <w:szCs w:val="20"/>
              </w:rPr>
              <w:t>states</w:t>
            </w:r>
            <w:r w:rsidRPr="004D6CD0">
              <w:rPr>
                <w:sz w:val="20"/>
                <w:szCs w:val="20"/>
              </w:rPr>
              <w:t xml:space="preserve"> that</w:t>
            </w:r>
            <w:r>
              <w:rPr>
                <w:sz w:val="20"/>
                <w:szCs w:val="20"/>
              </w:rPr>
              <w:t xml:space="preserve"> h</w:t>
            </w:r>
            <w:r w:rsidRPr="00E41B2D">
              <w:rPr>
                <w:sz w:val="20"/>
                <w:szCs w:val="20"/>
              </w:rPr>
              <w:t xml:space="preserve">arvested GM seed must be </w:t>
            </w:r>
            <w:r>
              <w:rPr>
                <w:sz w:val="20"/>
                <w:szCs w:val="20"/>
              </w:rPr>
              <w:t>d</w:t>
            </w:r>
            <w:r w:rsidRPr="00E41B2D">
              <w:rPr>
                <w:sz w:val="20"/>
                <w:szCs w:val="20"/>
              </w:rPr>
              <w:t>estroyed as soon as practicable</w:t>
            </w:r>
            <w:r>
              <w:rPr>
                <w:sz w:val="20"/>
                <w:szCs w:val="20"/>
              </w:rPr>
              <w:t>, unless</w:t>
            </w:r>
            <w:r w:rsidRPr="00E41B2D">
              <w:rPr>
                <w:sz w:val="20"/>
                <w:szCs w:val="20"/>
              </w:rPr>
              <w:t xml:space="preserve"> required for ex</w:t>
            </w:r>
            <w:r>
              <w:rPr>
                <w:sz w:val="20"/>
                <w:szCs w:val="20"/>
              </w:rPr>
              <w:t>perimentation or for future planting. Future planting could occur in this field trial or another release authorised by the Regulator.</w:t>
            </w:r>
          </w:p>
        </w:tc>
      </w:tr>
      <w:tr w:rsidR="0040623F" w:rsidRPr="00A66BFC" w:rsidTr="002540E1">
        <w:trPr>
          <w:trHeight w:val="263"/>
          <w:jc w:val="center"/>
        </w:trPr>
        <w:tc>
          <w:tcPr>
            <w:tcW w:w="533" w:type="dxa"/>
            <w:vMerge/>
          </w:tcPr>
          <w:p w:rsidR="0040623F" w:rsidRDefault="0040623F" w:rsidP="002540E1">
            <w:pPr>
              <w:contextualSpacing/>
              <w:jc w:val="center"/>
              <w:rPr>
                <w:sz w:val="20"/>
                <w:szCs w:val="20"/>
              </w:rPr>
            </w:pPr>
          </w:p>
        </w:tc>
        <w:tc>
          <w:tcPr>
            <w:tcW w:w="4678" w:type="dxa"/>
            <w:tcBorders>
              <w:top w:val="nil"/>
              <w:bottom w:val="single" w:sz="4" w:space="0" w:color="auto"/>
            </w:tcBorders>
            <w:shd w:val="clear" w:color="auto" w:fill="auto"/>
          </w:tcPr>
          <w:p w:rsidR="0040623F" w:rsidRDefault="0040623F" w:rsidP="002540E1">
            <w:pPr>
              <w:spacing w:after="60"/>
              <w:rPr>
                <w:sz w:val="20"/>
                <w:szCs w:val="20"/>
              </w:rPr>
            </w:pPr>
            <w:r>
              <w:rPr>
                <w:sz w:val="20"/>
                <w:szCs w:val="20"/>
              </w:rPr>
              <w:t>Suggests that out-of-control GM sorghum would damage Queensland in a similar way to cane toads.</w:t>
            </w:r>
          </w:p>
        </w:tc>
        <w:tc>
          <w:tcPr>
            <w:tcW w:w="5008" w:type="dxa"/>
            <w:tcBorders>
              <w:top w:val="nil"/>
              <w:bottom w:val="single" w:sz="4" w:space="0" w:color="auto"/>
            </w:tcBorders>
          </w:tcPr>
          <w:p w:rsidR="0040623F" w:rsidRPr="00E949B6" w:rsidRDefault="0040623F" w:rsidP="002540E1">
            <w:pPr>
              <w:spacing w:after="60"/>
              <w:rPr>
                <w:sz w:val="20"/>
                <w:szCs w:val="20"/>
                <w:highlight w:val="yellow"/>
              </w:rPr>
            </w:pPr>
            <w:r w:rsidRPr="004D6CD0">
              <w:rPr>
                <w:sz w:val="20"/>
                <w:szCs w:val="20"/>
              </w:rPr>
              <w:t>The RARMP prepared by the Regulator assessed risks to the Australian environment from the proposed field trial of GM sorghum. The RARMP concluded that the proposed release poses negligible risks to the environment.</w:t>
            </w:r>
            <w:r>
              <w:rPr>
                <w:sz w:val="20"/>
                <w:szCs w:val="20"/>
                <w:highlight w:val="yellow"/>
              </w:rPr>
              <w:t xml:space="preserve"> </w:t>
            </w:r>
          </w:p>
        </w:tc>
      </w:tr>
      <w:tr w:rsidR="0040623F" w:rsidRPr="00A66BFC" w:rsidTr="002540E1">
        <w:trPr>
          <w:trHeight w:val="263"/>
          <w:jc w:val="center"/>
        </w:trPr>
        <w:tc>
          <w:tcPr>
            <w:tcW w:w="533" w:type="dxa"/>
            <w:vMerge w:val="restart"/>
            <w:tcBorders>
              <w:top w:val="nil"/>
            </w:tcBorders>
          </w:tcPr>
          <w:p w:rsidR="0040623F" w:rsidRDefault="0040623F" w:rsidP="002540E1">
            <w:pPr>
              <w:contextualSpacing/>
              <w:jc w:val="center"/>
              <w:rPr>
                <w:sz w:val="20"/>
                <w:szCs w:val="20"/>
              </w:rPr>
            </w:pPr>
            <w:r>
              <w:rPr>
                <w:sz w:val="20"/>
                <w:szCs w:val="20"/>
              </w:rPr>
              <w:t>2</w:t>
            </w:r>
          </w:p>
        </w:tc>
        <w:tc>
          <w:tcPr>
            <w:tcW w:w="4678" w:type="dxa"/>
            <w:tcBorders>
              <w:top w:val="nil"/>
              <w:bottom w:val="single" w:sz="4" w:space="0" w:color="auto"/>
            </w:tcBorders>
            <w:shd w:val="clear" w:color="auto" w:fill="auto"/>
          </w:tcPr>
          <w:p w:rsidR="0040623F" w:rsidRPr="00FE72A2" w:rsidRDefault="0040623F" w:rsidP="002540E1">
            <w:pPr>
              <w:spacing w:after="60"/>
              <w:rPr>
                <w:sz w:val="20"/>
                <w:szCs w:val="20"/>
              </w:rPr>
            </w:pPr>
            <w:r>
              <w:rPr>
                <w:sz w:val="20"/>
                <w:szCs w:val="20"/>
              </w:rPr>
              <w:t>Objects to field trials for agronomic performance before health and environmental risks are fully explored and public comment is sought.</w:t>
            </w:r>
          </w:p>
        </w:tc>
        <w:tc>
          <w:tcPr>
            <w:tcW w:w="5008" w:type="dxa"/>
            <w:tcBorders>
              <w:top w:val="nil"/>
              <w:bottom w:val="single" w:sz="4" w:space="0" w:color="auto"/>
            </w:tcBorders>
          </w:tcPr>
          <w:p w:rsidR="0040623F" w:rsidRPr="00E949B6" w:rsidRDefault="0040623F" w:rsidP="002540E1">
            <w:pPr>
              <w:spacing w:after="60"/>
              <w:rPr>
                <w:sz w:val="20"/>
                <w:szCs w:val="20"/>
                <w:highlight w:val="yellow"/>
              </w:rPr>
            </w:pPr>
            <w:r>
              <w:rPr>
                <w:sz w:val="20"/>
                <w:szCs w:val="20"/>
              </w:rPr>
              <w:t>Chapter 2 of the</w:t>
            </w:r>
            <w:r w:rsidRPr="0029780F">
              <w:rPr>
                <w:sz w:val="20"/>
                <w:szCs w:val="20"/>
              </w:rPr>
              <w:t xml:space="preserve"> RARMP </w:t>
            </w:r>
            <w:r>
              <w:rPr>
                <w:sz w:val="20"/>
                <w:szCs w:val="20"/>
              </w:rPr>
              <w:t>assessed</w:t>
            </w:r>
            <w:r w:rsidRPr="0029780F">
              <w:rPr>
                <w:sz w:val="20"/>
                <w:szCs w:val="20"/>
              </w:rPr>
              <w:t xml:space="preserve"> risks to human health or the environment posed by </w:t>
            </w:r>
            <w:r>
              <w:rPr>
                <w:sz w:val="20"/>
                <w:szCs w:val="20"/>
              </w:rPr>
              <w:t>the proposed field trial</w:t>
            </w:r>
            <w:r w:rsidRPr="0029780F">
              <w:rPr>
                <w:sz w:val="20"/>
                <w:szCs w:val="20"/>
              </w:rPr>
              <w:t xml:space="preserve">, taking into account uncertainty regarding potential risks due to data gaps. Licence conditions </w:t>
            </w:r>
            <w:r>
              <w:rPr>
                <w:sz w:val="20"/>
                <w:szCs w:val="20"/>
              </w:rPr>
              <w:t>were</w:t>
            </w:r>
            <w:r w:rsidRPr="0029780F">
              <w:rPr>
                <w:sz w:val="20"/>
                <w:szCs w:val="20"/>
              </w:rPr>
              <w:t xml:space="preserve"> imposed to manage the identified or potential risks. Public comment </w:t>
            </w:r>
            <w:r>
              <w:rPr>
                <w:sz w:val="20"/>
                <w:szCs w:val="20"/>
              </w:rPr>
              <w:t>was</w:t>
            </w:r>
            <w:r w:rsidRPr="0029780F">
              <w:rPr>
                <w:sz w:val="20"/>
                <w:szCs w:val="20"/>
              </w:rPr>
              <w:t xml:space="preserve"> sought prior to finalising the RARMP.   </w:t>
            </w:r>
          </w:p>
        </w:tc>
      </w:tr>
      <w:tr w:rsidR="0040623F" w:rsidRPr="00A66BFC" w:rsidTr="002540E1">
        <w:trPr>
          <w:trHeight w:val="263"/>
          <w:jc w:val="center"/>
        </w:trPr>
        <w:tc>
          <w:tcPr>
            <w:tcW w:w="533" w:type="dxa"/>
            <w:vMerge/>
          </w:tcPr>
          <w:p w:rsidR="0040623F" w:rsidRDefault="0040623F" w:rsidP="002540E1">
            <w:pPr>
              <w:contextualSpacing/>
              <w:jc w:val="center"/>
              <w:rPr>
                <w:sz w:val="20"/>
                <w:szCs w:val="20"/>
              </w:rPr>
            </w:pPr>
          </w:p>
        </w:tc>
        <w:tc>
          <w:tcPr>
            <w:tcW w:w="4678" w:type="dxa"/>
            <w:tcBorders>
              <w:top w:val="nil"/>
              <w:bottom w:val="single" w:sz="4" w:space="0" w:color="auto"/>
            </w:tcBorders>
            <w:shd w:val="clear" w:color="auto" w:fill="auto"/>
          </w:tcPr>
          <w:p w:rsidR="0040623F" w:rsidRPr="00FE72A2" w:rsidRDefault="0040623F" w:rsidP="002540E1">
            <w:pPr>
              <w:spacing w:after="60"/>
              <w:rPr>
                <w:sz w:val="20"/>
                <w:szCs w:val="20"/>
              </w:rPr>
            </w:pPr>
            <w:r>
              <w:rPr>
                <w:sz w:val="20"/>
                <w:szCs w:val="20"/>
              </w:rPr>
              <w:t xml:space="preserve">Does not accept the idea of “restricting” the “spread and persistence of the GMOs”. Either a GMO is released and can multiply or it is not. </w:t>
            </w:r>
          </w:p>
        </w:tc>
        <w:tc>
          <w:tcPr>
            <w:tcW w:w="5008" w:type="dxa"/>
            <w:tcBorders>
              <w:top w:val="nil"/>
              <w:bottom w:val="single" w:sz="4" w:space="0" w:color="auto"/>
            </w:tcBorders>
          </w:tcPr>
          <w:p w:rsidR="0040623F" w:rsidRPr="005C43DD" w:rsidRDefault="0040623F" w:rsidP="002540E1">
            <w:pPr>
              <w:spacing w:after="60"/>
              <w:contextualSpacing/>
              <w:rPr>
                <w:sz w:val="20"/>
                <w:szCs w:val="20"/>
              </w:rPr>
            </w:pPr>
            <w:r w:rsidRPr="005C43DD">
              <w:rPr>
                <w:sz w:val="20"/>
                <w:szCs w:val="20"/>
              </w:rPr>
              <w:t xml:space="preserve">In accordance with the Gene Technology Regulations 2001, in preparing the RARMP the Regulator must have regard to both: </w:t>
            </w:r>
          </w:p>
          <w:p w:rsidR="0040623F" w:rsidRPr="005C43DD" w:rsidRDefault="0040623F" w:rsidP="0040623F">
            <w:pPr>
              <w:pStyle w:val="ListParagraph"/>
              <w:numPr>
                <w:ilvl w:val="0"/>
                <w:numId w:val="20"/>
              </w:numPr>
              <w:spacing w:after="60"/>
              <w:rPr>
                <w:sz w:val="20"/>
                <w:szCs w:val="20"/>
              </w:rPr>
            </w:pPr>
            <w:r w:rsidRPr="005C43DD">
              <w:rPr>
                <w:sz w:val="20"/>
                <w:szCs w:val="20"/>
              </w:rPr>
              <w:t>“provisions for limiting the dissemination or persistence of the GMO or its genetic material in the environment”, and</w:t>
            </w:r>
          </w:p>
          <w:p w:rsidR="0040623F" w:rsidRPr="005C43DD" w:rsidRDefault="0040623F" w:rsidP="0040623F">
            <w:pPr>
              <w:pStyle w:val="ListParagraph"/>
              <w:numPr>
                <w:ilvl w:val="0"/>
                <w:numId w:val="20"/>
              </w:numPr>
              <w:spacing w:after="60"/>
              <w:rPr>
                <w:sz w:val="20"/>
                <w:szCs w:val="20"/>
              </w:rPr>
            </w:pPr>
            <w:r w:rsidRPr="005C43DD">
              <w:rPr>
                <w:sz w:val="20"/>
                <w:szCs w:val="20"/>
              </w:rPr>
              <w:t>“</w:t>
            </w:r>
            <w:proofErr w:type="gramStart"/>
            <w:r w:rsidRPr="005C43DD">
              <w:rPr>
                <w:sz w:val="20"/>
                <w:szCs w:val="20"/>
              </w:rPr>
              <w:t>the</w:t>
            </w:r>
            <w:proofErr w:type="gramEnd"/>
            <w:r w:rsidRPr="005C43DD">
              <w:rPr>
                <w:sz w:val="20"/>
                <w:szCs w:val="20"/>
              </w:rPr>
              <w:t xml:space="preserve"> potential for spread or persistence of the GMO or its genetic material in the environment”</w:t>
            </w:r>
            <w:r>
              <w:rPr>
                <w:sz w:val="20"/>
                <w:szCs w:val="20"/>
              </w:rPr>
              <w:t xml:space="preserve"> (despite the provisions).</w:t>
            </w:r>
          </w:p>
          <w:p w:rsidR="0040623F" w:rsidRPr="00AF6E1C" w:rsidRDefault="0040623F" w:rsidP="002540E1">
            <w:pPr>
              <w:spacing w:after="60"/>
              <w:rPr>
                <w:sz w:val="20"/>
                <w:szCs w:val="20"/>
                <w:highlight w:val="yellow"/>
              </w:rPr>
            </w:pPr>
            <w:r w:rsidRPr="005C43DD">
              <w:rPr>
                <w:sz w:val="20"/>
                <w:szCs w:val="20"/>
              </w:rPr>
              <w:t xml:space="preserve">These </w:t>
            </w:r>
            <w:r>
              <w:rPr>
                <w:sz w:val="20"/>
                <w:szCs w:val="20"/>
              </w:rPr>
              <w:t xml:space="preserve">two </w:t>
            </w:r>
            <w:r w:rsidRPr="005C43DD">
              <w:rPr>
                <w:sz w:val="20"/>
                <w:szCs w:val="20"/>
              </w:rPr>
              <w:t>matters were considered in Chapter 2 of the RARMP.</w:t>
            </w:r>
          </w:p>
        </w:tc>
      </w:tr>
      <w:tr w:rsidR="0040623F" w:rsidRPr="00A66BFC" w:rsidTr="002540E1">
        <w:trPr>
          <w:trHeight w:val="263"/>
          <w:jc w:val="center"/>
        </w:trPr>
        <w:tc>
          <w:tcPr>
            <w:tcW w:w="533" w:type="dxa"/>
            <w:vMerge w:val="restart"/>
            <w:tcBorders>
              <w:top w:val="nil"/>
            </w:tcBorders>
          </w:tcPr>
          <w:p w:rsidR="0040623F" w:rsidRPr="00A66BFC" w:rsidRDefault="0040623F" w:rsidP="002540E1">
            <w:pPr>
              <w:contextualSpacing/>
              <w:jc w:val="center"/>
              <w:rPr>
                <w:sz w:val="20"/>
                <w:szCs w:val="20"/>
              </w:rPr>
            </w:pPr>
            <w:r>
              <w:rPr>
                <w:sz w:val="20"/>
                <w:szCs w:val="20"/>
              </w:rPr>
              <w:t>3</w:t>
            </w:r>
          </w:p>
        </w:tc>
        <w:tc>
          <w:tcPr>
            <w:tcW w:w="4678" w:type="dxa"/>
            <w:tcBorders>
              <w:top w:val="nil"/>
              <w:bottom w:val="single" w:sz="4" w:space="0" w:color="auto"/>
            </w:tcBorders>
            <w:shd w:val="clear" w:color="auto" w:fill="auto"/>
          </w:tcPr>
          <w:p w:rsidR="0040623F" w:rsidRDefault="0040623F" w:rsidP="002540E1">
            <w:pPr>
              <w:spacing w:after="60"/>
              <w:rPr>
                <w:sz w:val="20"/>
                <w:szCs w:val="20"/>
              </w:rPr>
            </w:pPr>
            <w:r>
              <w:rPr>
                <w:sz w:val="20"/>
                <w:szCs w:val="20"/>
              </w:rPr>
              <w:t xml:space="preserve">States that the reference document “The biology of </w:t>
            </w:r>
            <w:r w:rsidRPr="0042300A">
              <w:rPr>
                <w:i/>
                <w:sz w:val="20"/>
                <w:szCs w:val="20"/>
              </w:rPr>
              <w:t>sorghum bicolor</w:t>
            </w:r>
            <w:r>
              <w:rPr>
                <w:sz w:val="20"/>
                <w:szCs w:val="20"/>
              </w:rPr>
              <w:t xml:space="preserve"> (L.) </w:t>
            </w:r>
            <w:proofErr w:type="spellStart"/>
            <w:r>
              <w:rPr>
                <w:sz w:val="20"/>
                <w:szCs w:val="20"/>
              </w:rPr>
              <w:t>Moench</w:t>
            </w:r>
            <w:proofErr w:type="spellEnd"/>
            <w:r>
              <w:rPr>
                <w:sz w:val="20"/>
                <w:szCs w:val="20"/>
              </w:rPr>
              <w:t xml:space="preserve"> subsp. </w:t>
            </w:r>
            <w:r w:rsidRPr="0042300A">
              <w:rPr>
                <w:i/>
                <w:sz w:val="20"/>
                <w:szCs w:val="20"/>
              </w:rPr>
              <w:t>bicolor</w:t>
            </w:r>
            <w:r w:rsidRPr="0042300A">
              <w:rPr>
                <w:sz w:val="20"/>
                <w:szCs w:val="20"/>
              </w:rPr>
              <w:t>”, produced to support the risk assessment process for licence applications involving GM sorghum,</w:t>
            </w:r>
            <w:r>
              <w:rPr>
                <w:sz w:val="20"/>
                <w:szCs w:val="20"/>
              </w:rPr>
              <w:t xml:space="preserve"> contains incomplete information regarding sorghum production in Australia. Provides information regarding current and projected sorghum production. Disagrees with the following statements in the RARMP:</w:t>
            </w:r>
          </w:p>
          <w:p w:rsidR="0040623F" w:rsidRPr="00667CE9" w:rsidRDefault="0040623F" w:rsidP="0040623F">
            <w:pPr>
              <w:pStyle w:val="ListParagraph"/>
              <w:numPr>
                <w:ilvl w:val="0"/>
                <w:numId w:val="21"/>
              </w:numPr>
              <w:spacing w:after="60"/>
              <w:rPr>
                <w:i/>
                <w:sz w:val="20"/>
                <w:szCs w:val="20"/>
              </w:rPr>
            </w:pPr>
            <w:r>
              <w:rPr>
                <w:i/>
                <w:sz w:val="20"/>
                <w:szCs w:val="20"/>
              </w:rPr>
              <w:lastRenderedPageBreak/>
              <w:t>Sorghum</w:t>
            </w:r>
            <w:r w:rsidRPr="00667CE9">
              <w:rPr>
                <w:i/>
                <w:sz w:val="20"/>
                <w:szCs w:val="20"/>
              </w:rPr>
              <w:t xml:space="preserve"> is generally not used for food in Australia, so there is little potential for accidental ingestion.</w:t>
            </w:r>
          </w:p>
          <w:p w:rsidR="0040623F" w:rsidRPr="00667CE9" w:rsidRDefault="0040623F" w:rsidP="0040623F">
            <w:pPr>
              <w:pStyle w:val="ListParagraph"/>
              <w:numPr>
                <w:ilvl w:val="0"/>
                <w:numId w:val="21"/>
              </w:numPr>
              <w:spacing w:after="60"/>
              <w:rPr>
                <w:i/>
                <w:sz w:val="20"/>
                <w:szCs w:val="20"/>
              </w:rPr>
            </w:pPr>
            <w:r w:rsidRPr="00667CE9">
              <w:rPr>
                <w:i/>
                <w:sz w:val="20"/>
                <w:szCs w:val="20"/>
              </w:rPr>
              <w:t>Sorghum flour is also occasionally used in gluten free food products in Australia.</w:t>
            </w:r>
          </w:p>
        </w:tc>
        <w:tc>
          <w:tcPr>
            <w:tcW w:w="5008" w:type="dxa"/>
            <w:tcBorders>
              <w:top w:val="nil"/>
              <w:bottom w:val="single" w:sz="4" w:space="0" w:color="auto"/>
            </w:tcBorders>
          </w:tcPr>
          <w:p w:rsidR="0040623F" w:rsidRPr="00667CE9" w:rsidRDefault="0040623F" w:rsidP="002540E1">
            <w:pPr>
              <w:spacing w:after="60"/>
              <w:rPr>
                <w:sz w:val="20"/>
                <w:szCs w:val="20"/>
              </w:rPr>
            </w:pPr>
            <w:r w:rsidRPr="00667CE9">
              <w:rPr>
                <w:sz w:val="20"/>
                <w:szCs w:val="20"/>
              </w:rPr>
              <w:lastRenderedPageBreak/>
              <w:t>An updated version of the sorghum biology reference document is in preparation and will take into account the information provided.</w:t>
            </w:r>
          </w:p>
          <w:p w:rsidR="0040623F" w:rsidRPr="00667CE9" w:rsidRDefault="0040623F" w:rsidP="002540E1">
            <w:pPr>
              <w:spacing w:after="60"/>
              <w:rPr>
                <w:sz w:val="20"/>
                <w:szCs w:val="20"/>
              </w:rPr>
            </w:pPr>
            <w:r w:rsidRPr="00667CE9">
              <w:rPr>
                <w:sz w:val="20"/>
                <w:szCs w:val="20"/>
              </w:rPr>
              <w:t>The text of the disputed statements in Chapter 2 of the RARMP has been altered to:</w:t>
            </w:r>
          </w:p>
          <w:p w:rsidR="0040623F" w:rsidRPr="00667CE9" w:rsidRDefault="0040623F" w:rsidP="0040623F">
            <w:pPr>
              <w:pStyle w:val="ListParagraph"/>
              <w:numPr>
                <w:ilvl w:val="0"/>
                <w:numId w:val="22"/>
              </w:numPr>
              <w:spacing w:after="60"/>
              <w:rPr>
                <w:i/>
                <w:sz w:val="20"/>
                <w:szCs w:val="20"/>
              </w:rPr>
            </w:pPr>
            <w:r w:rsidRPr="00667CE9">
              <w:rPr>
                <w:i/>
                <w:sz w:val="20"/>
                <w:szCs w:val="20"/>
              </w:rPr>
              <w:t>There is little potential for accidental ingestion of sorghum plants growing on field trial sites.</w:t>
            </w:r>
          </w:p>
          <w:p w:rsidR="0040623F" w:rsidRPr="00667CE9" w:rsidRDefault="0040623F" w:rsidP="0040623F">
            <w:pPr>
              <w:pStyle w:val="ListParagraph"/>
              <w:numPr>
                <w:ilvl w:val="0"/>
                <w:numId w:val="22"/>
              </w:numPr>
              <w:spacing w:after="60"/>
              <w:rPr>
                <w:i/>
                <w:sz w:val="20"/>
                <w:szCs w:val="20"/>
              </w:rPr>
            </w:pPr>
            <w:r w:rsidRPr="00667CE9">
              <w:rPr>
                <w:i/>
                <w:sz w:val="20"/>
                <w:szCs w:val="20"/>
              </w:rPr>
              <w:t xml:space="preserve">Sorghum flour is also used in some gluten free food </w:t>
            </w:r>
            <w:r w:rsidRPr="00667CE9">
              <w:rPr>
                <w:i/>
                <w:sz w:val="20"/>
                <w:szCs w:val="20"/>
              </w:rPr>
              <w:lastRenderedPageBreak/>
              <w:t>products in Australia.</w:t>
            </w:r>
          </w:p>
          <w:p w:rsidR="0040623F" w:rsidRPr="00667CE9" w:rsidRDefault="0040623F" w:rsidP="002540E1">
            <w:pPr>
              <w:spacing w:after="60"/>
              <w:rPr>
                <w:sz w:val="20"/>
                <w:szCs w:val="20"/>
                <w:highlight w:val="yellow"/>
              </w:rPr>
            </w:pPr>
            <w:r w:rsidRPr="00667CE9">
              <w:rPr>
                <w:sz w:val="20"/>
                <w:szCs w:val="20"/>
              </w:rPr>
              <w:t>Statement (b) has also been added to a section discussing sorghum in Chapter 1 of the RARMP.</w:t>
            </w:r>
          </w:p>
        </w:tc>
      </w:tr>
      <w:tr w:rsidR="0040623F" w:rsidRPr="00A66BFC" w:rsidTr="002540E1">
        <w:trPr>
          <w:trHeight w:val="450"/>
          <w:jc w:val="center"/>
        </w:trPr>
        <w:tc>
          <w:tcPr>
            <w:tcW w:w="533" w:type="dxa"/>
            <w:vMerge/>
          </w:tcPr>
          <w:p w:rsidR="0040623F" w:rsidRDefault="0040623F" w:rsidP="002540E1">
            <w:pPr>
              <w:contextualSpacing/>
              <w:rPr>
                <w:sz w:val="20"/>
                <w:szCs w:val="20"/>
              </w:rPr>
            </w:pPr>
          </w:p>
        </w:tc>
        <w:tc>
          <w:tcPr>
            <w:tcW w:w="4678" w:type="dxa"/>
            <w:tcBorders>
              <w:top w:val="nil"/>
              <w:bottom w:val="single" w:sz="4" w:space="0" w:color="auto"/>
            </w:tcBorders>
          </w:tcPr>
          <w:p w:rsidR="0040623F" w:rsidRDefault="0040623F" w:rsidP="002540E1">
            <w:pPr>
              <w:spacing w:after="60"/>
              <w:rPr>
                <w:sz w:val="20"/>
                <w:szCs w:val="20"/>
              </w:rPr>
            </w:pPr>
            <w:r>
              <w:rPr>
                <w:sz w:val="20"/>
                <w:szCs w:val="20"/>
              </w:rPr>
              <w:t>Disagrees with the following statement in the RARMP:</w:t>
            </w:r>
          </w:p>
          <w:p w:rsidR="0040623F" w:rsidRDefault="0040623F" w:rsidP="002540E1">
            <w:pPr>
              <w:spacing w:after="60"/>
              <w:rPr>
                <w:sz w:val="20"/>
                <w:szCs w:val="20"/>
              </w:rPr>
            </w:pPr>
            <w:r>
              <w:rPr>
                <w:sz w:val="20"/>
                <w:szCs w:val="20"/>
              </w:rPr>
              <w:t>“</w:t>
            </w:r>
            <w:r w:rsidRPr="0007501B">
              <w:rPr>
                <w:i/>
                <w:sz w:val="20"/>
                <w:szCs w:val="20"/>
              </w:rPr>
              <w:t>In commercial food production, where large quantities of seed are pooled and processed, any toxic or allergenic proteins from GM seeds would be present at extremely low concentrations in a final food product and would be unlikely to elicit symptoms in people</w:t>
            </w:r>
            <w:r w:rsidRPr="0007501B">
              <w:rPr>
                <w:sz w:val="20"/>
                <w:szCs w:val="20"/>
              </w:rPr>
              <w:t>”.</w:t>
            </w:r>
          </w:p>
          <w:p w:rsidR="0040623F" w:rsidRPr="00FE72A2" w:rsidRDefault="0040623F" w:rsidP="002540E1">
            <w:pPr>
              <w:spacing w:after="60"/>
              <w:rPr>
                <w:sz w:val="20"/>
                <w:szCs w:val="20"/>
              </w:rPr>
            </w:pPr>
            <w:r>
              <w:rPr>
                <w:sz w:val="20"/>
                <w:szCs w:val="20"/>
              </w:rPr>
              <w:t xml:space="preserve">The grounds for disagreement are that </w:t>
            </w:r>
            <w:r w:rsidRPr="0007501B">
              <w:rPr>
                <w:sz w:val="20"/>
                <w:szCs w:val="20"/>
              </w:rPr>
              <w:t>the p</w:t>
            </w:r>
            <w:r>
              <w:rPr>
                <w:sz w:val="20"/>
                <w:szCs w:val="20"/>
              </w:rPr>
              <w:t xml:space="preserve">rocessing of food grade sorghum </w:t>
            </w:r>
            <w:r w:rsidRPr="0007501B">
              <w:rPr>
                <w:sz w:val="20"/>
                <w:szCs w:val="20"/>
              </w:rPr>
              <w:t xml:space="preserve">seed does not involve pooling </w:t>
            </w:r>
            <w:r>
              <w:rPr>
                <w:sz w:val="20"/>
                <w:szCs w:val="20"/>
              </w:rPr>
              <w:t xml:space="preserve">large quantities of disparate </w:t>
            </w:r>
            <w:r w:rsidRPr="0007501B">
              <w:rPr>
                <w:sz w:val="20"/>
                <w:szCs w:val="20"/>
              </w:rPr>
              <w:t>sorghum</w:t>
            </w:r>
            <w:r>
              <w:rPr>
                <w:sz w:val="20"/>
                <w:szCs w:val="20"/>
              </w:rPr>
              <w:t>.</w:t>
            </w:r>
          </w:p>
        </w:tc>
        <w:tc>
          <w:tcPr>
            <w:tcW w:w="5008" w:type="dxa"/>
            <w:tcBorders>
              <w:top w:val="nil"/>
              <w:bottom w:val="single" w:sz="4" w:space="0" w:color="auto"/>
            </w:tcBorders>
          </w:tcPr>
          <w:p w:rsidR="0040623F" w:rsidRDefault="0040623F" w:rsidP="002540E1">
            <w:pPr>
              <w:spacing w:after="60"/>
              <w:rPr>
                <w:sz w:val="20"/>
                <w:szCs w:val="20"/>
              </w:rPr>
            </w:pPr>
            <w:r>
              <w:rPr>
                <w:sz w:val="20"/>
                <w:szCs w:val="20"/>
              </w:rPr>
              <w:t>The disputed statement has been altered for clarity. In context with the previous sentence in the RARMP, it now reads:</w:t>
            </w:r>
          </w:p>
          <w:p w:rsidR="0040623F" w:rsidRPr="008A56E4" w:rsidRDefault="0040623F" w:rsidP="002540E1">
            <w:pPr>
              <w:spacing w:after="60"/>
              <w:ind w:left="112" w:hanging="112"/>
              <w:contextualSpacing/>
              <w:rPr>
                <w:i/>
                <w:sz w:val="20"/>
                <w:szCs w:val="20"/>
              </w:rPr>
            </w:pPr>
            <w:r>
              <w:rPr>
                <w:i/>
                <w:sz w:val="20"/>
                <w:szCs w:val="20"/>
              </w:rPr>
              <w:t>“H</w:t>
            </w:r>
            <w:r w:rsidRPr="00235CB5">
              <w:rPr>
                <w:i/>
                <w:sz w:val="20"/>
                <w:szCs w:val="20"/>
              </w:rPr>
              <w:t>ybrid GM seeds could only be a very small proportion of the seed of a non-GM sorghum crop due to competition from self-pollination or pollen flow from neighbouring plants.</w:t>
            </w:r>
            <w:r>
              <w:rPr>
                <w:i/>
                <w:sz w:val="20"/>
                <w:szCs w:val="20"/>
              </w:rPr>
              <w:t xml:space="preserve"> </w:t>
            </w:r>
            <w:r w:rsidRPr="008A56E4">
              <w:rPr>
                <w:i/>
                <w:sz w:val="20"/>
                <w:szCs w:val="20"/>
              </w:rPr>
              <w:t xml:space="preserve">If the harvested seed </w:t>
            </w:r>
            <w:r>
              <w:rPr>
                <w:i/>
                <w:sz w:val="20"/>
                <w:szCs w:val="20"/>
              </w:rPr>
              <w:t xml:space="preserve">from such a non-GM sorghum crop </w:t>
            </w:r>
            <w:r w:rsidRPr="008A56E4">
              <w:rPr>
                <w:i/>
                <w:sz w:val="20"/>
                <w:szCs w:val="20"/>
              </w:rPr>
              <w:t>is processed for food production, any toxic or allergenic proteins from GM seeds would be present at extremely low concentrations in a final food product and would be unlikely to elicit symptoms in people</w:t>
            </w:r>
            <w:r>
              <w:rPr>
                <w:sz w:val="20"/>
                <w:szCs w:val="20"/>
              </w:rPr>
              <w:t>.”</w:t>
            </w:r>
          </w:p>
        </w:tc>
      </w:tr>
      <w:tr w:rsidR="0040623F" w:rsidRPr="00A66BFC" w:rsidTr="002540E1">
        <w:trPr>
          <w:trHeight w:val="992"/>
          <w:jc w:val="center"/>
        </w:trPr>
        <w:tc>
          <w:tcPr>
            <w:tcW w:w="533" w:type="dxa"/>
            <w:vMerge/>
          </w:tcPr>
          <w:p w:rsidR="0040623F" w:rsidRPr="00A66BFC" w:rsidRDefault="0040623F" w:rsidP="002540E1">
            <w:pPr>
              <w:contextualSpacing/>
              <w:rPr>
                <w:sz w:val="20"/>
                <w:szCs w:val="20"/>
              </w:rPr>
            </w:pPr>
          </w:p>
        </w:tc>
        <w:tc>
          <w:tcPr>
            <w:tcW w:w="4678" w:type="dxa"/>
            <w:tcBorders>
              <w:top w:val="single" w:sz="4" w:space="0" w:color="auto"/>
              <w:bottom w:val="single" w:sz="6" w:space="0" w:color="auto"/>
            </w:tcBorders>
          </w:tcPr>
          <w:p w:rsidR="0040623F" w:rsidRPr="00FE72A2" w:rsidRDefault="0040623F" w:rsidP="002540E1">
            <w:pPr>
              <w:spacing w:after="60"/>
              <w:rPr>
                <w:sz w:val="20"/>
                <w:szCs w:val="20"/>
              </w:rPr>
            </w:pPr>
            <w:r>
              <w:rPr>
                <w:sz w:val="20"/>
                <w:szCs w:val="20"/>
              </w:rPr>
              <w:t xml:space="preserve">Considers that an isolation distance of 600 m is insufficient to contain wind-borne pollen flow from GM sorghum field trial sites. Cites scientific papers measuring maximum pollen flow distances in creeping </w:t>
            </w:r>
            <w:proofErr w:type="spellStart"/>
            <w:r>
              <w:rPr>
                <w:sz w:val="20"/>
                <w:szCs w:val="20"/>
              </w:rPr>
              <w:t>bentgrass</w:t>
            </w:r>
            <w:proofErr w:type="spellEnd"/>
            <w:r>
              <w:rPr>
                <w:sz w:val="20"/>
                <w:szCs w:val="20"/>
              </w:rPr>
              <w:t xml:space="preserve">, </w:t>
            </w:r>
            <w:proofErr w:type="spellStart"/>
            <w:r>
              <w:rPr>
                <w:sz w:val="20"/>
                <w:szCs w:val="20"/>
              </w:rPr>
              <w:t>switchgrass</w:t>
            </w:r>
            <w:proofErr w:type="spellEnd"/>
            <w:r>
              <w:rPr>
                <w:sz w:val="20"/>
                <w:szCs w:val="20"/>
              </w:rPr>
              <w:t xml:space="preserve">, canola, squash, </w:t>
            </w:r>
            <w:proofErr w:type="gramStart"/>
            <w:r>
              <w:rPr>
                <w:sz w:val="20"/>
                <w:szCs w:val="20"/>
              </w:rPr>
              <w:t>radish</w:t>
            </w:r>
            <w:proofErr w:type="gramEnd"/>
            <w:r>
              <w:rPr>
                <w:sz w:val="20"/>
                <w:szCs w:val="20"/>
              </w:rPr>
              <w:t xml:space="preserve"> and sunflower crops as greater than 1 km.  </w:t>
            </w:r>
          </w:p>
        </w:tc>
        <w:tc>
          <w:tcPr>
            <w:tcW w:w="5008" w:type="dxa"/>
            <w:tcBorders>
              <w:top w:val="single" w:sz="4" w:space="0" w:color="auto"/>
              <w:bottom w:val="single" w:sz="6" w:space="0" w:color="auto"/>
            </w:tcBorders>
          </w:tcPr>
          <w:p w:rsidR="0040623F" w:rsidRPr="00A66BFC" w:rsidRDefault="0040623F" w:rsidP="002540E1">
            <w:pPr>
              <w:spacing w:after="60"/>
              <w:rPr>
                <w:sz w:val="20"/>
                <w:szCs w:val="20"/>
              </w:rPr>
            </w:pPr>
            <w:r>
              <w:rPr>
                <w:sz w:val="20"/>
                <w:szCs w:val="20"/>
              </w:rPr>
              <w:t xml:space="preserve">The cited papers give examples of wind-pollinated crops with long pollen flow distances. However, barley is an example where a study found that pollen flow occurs at very low levels over a distance of 50 m, and no evidence that pollen flow occurs at all over a distance of 100 m </w:t>
            </w:r>
            <w:r>
              <w:rPr>
                <w:sz w:val="20"/>
                <w:szCs w:val="20"/>
              </w:rPr>
              <w:fldChar w:fldCharType="begin"/>
            </w:r>
            <w:r>
              <w:rPr>
                <w:sz w:val="20"/>
                <w:szCs w:val="20"/>
              </w:rPr>
              <w:instrText xml:space="preserve"> ADDIN REFMGR.CITE &lt;Refman&gt;&lt;Cite&gt;&lt;Author&gt;Ritala&lt;/Author&gt;&lt;Year&gt;2002&lt;/Year&gt;&lt;RecNum&gt;1084&lt;/RecNum&gt;&lt;IDText&gt;Measuring gene flow in the cultivation of transgenic barley&lt;/IDText&gt;&lt;MDL Ref_Type="Journal"&gt;&lt;Ref_Type&gt;Journal&lt;/Ref_Type&gt;&lt;Ref_ID&gt;1084&lt;/Ref_ID&gt;&lt;Title_Primary&gt;Measuring gene flow in the cultivation of transgenic barley&lt;/Title_Primary&gt;&lt;Authors_Primary&gt;Ritala,A.&lt;/Authors_Primary&gt;&lt;Authors_Primary&gt;Nuutila,A.M.&lt;/Authors_Primary&gt;&lt;Authors_Primary&gt;Aikasalo,R.&lt;/Authors_Primary&gt;&lt;Authors_Primary&gt;Kauppinen,V.&lt;/Authors_Primary&gt;&lt;Authors_Primary&gt;Tammisola,J.&lt;/Authors_Primary&gt;&lt;Date_Primary&gt;2002/1/1&lt;/Date_Primary&gt;&lt;Keywords&gt;GENE&lt;/Keywords&gt;&lt;Keywords&gt;gene flow&lt;/Keywords&gt;&lt;Keywords&gt;FLOW&lt;/Keywords&gt;&lt;Keywords&gt;cultivation&lt;/Keywords&gt;&lt;Keywords&gt;transgenic&lt;/Keywords&gt;&lt;Keywords&gt;barley&lt;/Keywords&gt;&lt;Reprint&gt;In File&lt;/Reprint&gt;&lt;Start_Page&gt;278&lt;/Start_Page&gt;&lt;End_Page&gt;285&lt;/End_Page&gt;&lt;Periodical&gt;Crop Science&lt;/Periodical&gt;&lt;Volume&gt;42&lt;/Volume&gt;&lt;Issue&gt;1&lt;/Issue&gt;&lt;Web_URL&gt;http://crop.scijournals.org/cgi/content/abstract/42/1/278&lt;/Web_URL&gt;&lt;ZZ_JournalFull&gt;&lt;f name="System"&gt;Crop Science&lt;/f&gt;&lt;/ZZ_JournalFull&gt;&lt;ZZ_JournalStdAbbrev&gt;&lt;f name="System"&gt;Crop Sci&lt;/f&gt;&lt;/ZZ_JournalStdAbbrev&gt;&lt;ZZ_WorkformID&gt;1&lt;/ZZ_WorkformID&gt;&lt;/MDL&gt;&lt;/Cite&gt;&lt;/Refman&gt;</w:instrText>
            </w:r>
            <w:r>
              <w:rPr>
                <w:sz w:val="20"/>
                <w:szCs w:val="20"/>
              </w:rPr>
              <w:fldChar w:fldCharType="separate"/>
            </w:r>
            <w:r>
              <w:rPr>
                <w:noProof/>
                <w:sz w:val="20"/>
                <w:szCs w:val="20"/>
              </w:rPr>
              <w:t>(Ritala et al. 2002)</w:t>
            </w:r>
            <w:r>
              <w:rPr>
                <w:sz w:val="20"/>
                <w:szCs w:val="20"/>
              </w:rPr>
              <w:fldChar w:fldCharType="end"/>
            </w:r>
            <w:r>
              <w:rPr>
                <w:sz w:val="20"/>
                <w:szCs w:val="20"/>
              </w:rPr>
              <w:t>.  Different plant species have different pollen flow characteristics. As information on sorghum pollen flow is available, the isolation distance should be based on the pollen flow characteristics of sorghum rather than unrelated species. As discussed in Chapter 3 of the RARMP, the isolation distance of 600 m imposed in the licence is based on four scientific papers containing data and modelling regarding pollen flow from sorghum crops. The international standard for an isolation distance that maintains varietal purity in foundation sorghum seed was also taken into account.</w:t>
            </w:r>
          </w:p>
        </w:tc>
      </w:tr>
      <w:tr w:rsidR="0040623F" w:rsidRPr="00A66BFC" w:rsidTr="002540E1">
        <w:trPr>
          <w:trHeight w:val="349"/>
          <w:jc w:val="center"/>
        </w:trPr>
        <w:tc>
          <w:tcPr>
            <w:tcW w:w="533" w:type="dxa"/>
            <w:vMerge/>
          </w:tcPr>
          <w:p w:rsidR="0040623F" w:rsidRPr="00A66BFC" w:rsidRDefault="0040623F" w:rsidP="002540E1">
            <w:pPr>
              <w:contextualSpacing/>
              <w:rPr>
                <w:sz w:val="20"/>
                <w:szCs w:val="20"/>
              </w:rPr>
            </w:pPr>
          </w:p>
        </w:tc>
        <w:tc>
          <w:tcPr>
            <w:tcW w:w="4678" w:type="dxa"/>
            <w:tcBorders>
              <w:top w:val="nil"/>
              <w:bottom w:val="single" w:sz="6" w:space="0" w:color="auto"/>
            </w:tcBorders>
          </w:tcPr>
          <w:p w:rsidR="0040623F" w:rsidRPr="00FE72A2" w:rsidRDefault="0040623F" w:rsidP="002540E1">
            <w:pPr>
              <w:spacing w:after="60"/>
              <w:rPr>
                <w:sz w:val="20"/>
                <w:szCs w:val="20"/>
              </w:rPr>
            </w:pPr>
            <w:r>
              <w:rPr>
                <w:sz w:val="20"/>
                <w:szCs w:val="20"/>
              </w:rPr>
              <w:t>Considers that the draft licence condition requiring the licence holder to notify the Regulator of extreme weather conditions is inadequate. The condition should include a definition of extreme weather conditions, and the definition should include wind conditions (speed, direction, classification) that favour pollen dispersal.</w:t>
            </w:r>
          </w:p>
        </w:tc>
        <w:tc>
          <w:tcPr>
            <w:tcW w:w="5008" w:type="dxa"/>
            <w:tcBorders>
              <w:top w:val="nil"/>
              <w:bottom w:val="single" w:sz="6" w:space="0" w:color="auto"/>
            </w:tcBorders>
          </w:tcPr>
          <w:p w:rsidR="0040623F" w:rsidRPr="00A66BFC" w:rsidRDefault="0040623F" w:rsidP="002540E1">
            <w:pPr>
              <w:spacing w:after="60"/>
              <w:rPr>
                <w:sz w:val="20"/>
                <w:szCs w:val="20"/>
              </w:rPr>
            </w:pPr>
            <w:r>
              <w:rPr>
                <w:sz w:val="20"/>
                <w:szCs w:val="20"/>
              </w:rPr>
              <w:t xml:space="preserve">As discussed in Chapter 3 of the RARMP, the licence condition regarding extreme weather conditions is imposed to manage potential dispersal of sorghum seeds. The types of extreme weather considered in the RARMP are flooding or severe storms, which would be considered by any reasonable person to be extreme weather conditions, so a definition of the term is considered unnecessary. </w:t>
            </w:r>
          </w:p>
        </w:tc>
      </w:tr>
      <w:tr w:rsidR="0040623F" w:rsidRPr="00A66BFC" w:rsidTr="002540E1">
        <w:trPr>
          <w:trHeight w:val="349"/>
          <w:jc w:val="center"/>
        </w:trPr>
        <w:tc>
          <w:tcPr>
            <w:tcW w:w="533" w:type="dxa"/>
            <w:vMerge/>
          </w:tcPr>
          <w:p w:rsidR="0040623F" w:rsidRPr="00A66BFC" w:rsidRDefault="0040623F" w:rsidP="002540E1">
            <w:pPr>
              <w:contextualSpacing/>
              <w:rPr>
                <w:sz w:val="20"/>
                <w:szCs w:val="20"/>
              </w:rPr>
            </w:pPr>
          </w:p>
        </w:tc>
        <w:tc>
          <w:tcPr>
            <w:tcW w:w="4678" w:type="dxa"/>
            <w:tcBorders>
              <w:top w:val="single" w:sz="6" w:space="0" w:color="auto"/>
              <w:bottom w:val="single" w:sz="6" w:space="0" w:color="auto"/>
            </w:tcBorders>
          </w:tcPr>
          <w:p w:rsidR="0040623F" w:rsidRDefault="0040623F" w:rsidP="002540E1">
            <w:pPr>
              <w:spacing w:after="60"/>
              <w:rPr>
                <w:sz w:val="20"/>
                <w:szCs w:val="20"/>
              </w:rPr>
            </w:pPr>
            <w:r>
              <w:rPr>
                <w:sz w:val="20"/>
                <w:szCs w:val="20"/>
              </w:rPr>
              <w:t xml:space="preserve">Discusses the draft licence conditions that require the licence holder to provide a contingency plan to the Regulator before planting of the GM sorghum, and to apply that contingency plan if unintentional presence of GMOs is detected outside areas requiring inspection. The contingency plan must include procedures to immediately notify the Regulator, and to recover and/or destroy the GMOs and inspect for any volunteers. </w:t>
            </w:r>
          </w:p>
          <w:p w:rsidR="0040623F" w:rsidRDefault="0040623F" w:rsidP="002540E1">
            <w:pPr>
              <w:spacing w:after="60"/>
              <w:rPr>
                <w:sz w:val="20"/>
                <w:szCs w:val="20"/>
              </w:rPr>
            </w:pPr>
            <w:r>
              <w:rPr>
                <w:sz w:val="20"/>
                <w:szCs w:val="20"/>
              </w:rPr>
              <w:t>Raises the following issues:</w:t>
            </w:r>
          </w:p>
          <w:p w:rsidR="0040623F" w:rsidRDefault="0040623F" w:rsidP="0040623F">
            <w:pPr>
              <w:pStyle w:val="ListParagraph"/>
              <w:numPr>
                <w:ilvl w:val="0"/>
                <w:numId w:val="24"/>
              </w:numPr>
              <w:spacing w:after="60"/>
              <w:rPr>
                <w:sz w:val="20"/>
                <w:szCs w:val="20"/>
              </w:rPr>
            </w:pPr>
            <w:r>
              <w:rPr>
                <w:sz w:val="20"/>
                <w:szCs w:val="20"/>
              </w:rPr>
              <w:t>The contingency plan should be included in public consultation on the RARMP.</w:t>
            </w:r>
          </w:p>
          <w:p w:rsidR="0040623F" w:rsidRDefault="0040623F" w:rsidP="0040623F">
            <w:pPr>
              <w:pStyle w:val="ListParagraph"/>
              <w:numPr>
                <w:ilvl w:val="0"/>
                <w:numId w:val="24"/>
              </w:numPr>
              <w:spacing w:after="60"/>
              <w:rPr>
                <w:sz w:val="20"/>
                <w:szCs w:val="20"/>
              </w:rPr>
            </w:pPr>
            <w:r>
              <w:rPr>
                <w:sz w:val="20"/>
                <w:szCs w:val="20"/>
              </w:rPr>
              <w:t>The licence conditions relating to the contingency plan may be unenforceable if the licence holder does not have access to land where GMOs are unintentionally present.</w:t>
            </w:r>
          </w:p>
          <w:p w:rsidR="0040623F" w:rsidRPr="00362450" w:rsidRDefault="0040623F" w:rsidP="0040623F">
            <w:pPr>
              <w:pStyle w:val="ListParagraph"/>
              <w:numPr>
                <w:ilvl w:val="0"/>
                <w:numId w:val="24"/>
              </w:numPr>
              <w:spacing w:after="60"/>
              <w:rPr>
                <w:sz w:val="20"/>
                <w:szCs w:val="20"/>
              </w:rPr>
            </w:pPr>
            <w:r>
              <w:rPr>
                <w:sz w:val="20"/>
                <w:szCs w:val="20"/>
              </w:rPr>
              <w:lastRenderedPageBreak/>
              <w:t xml:space="preserve">The contingency plan should include requirements, in the event of an escape of GM sorghum, for the licence holder to notify relevant landholders, Local Government Areas, State government agencies and the public. </w:t>
            </w:r>
          </w:p>
        </w:tc>
        <w:tc>
          <w:tcPr>
            <w:tcW w:w="5008" w:type="dxa"/>
            <w:tcBorders>
              <w:top w:val="single" w:sz="6" w:space="0" w:color="auto"/>
              <w:bottom w:val="single" w:sz="6" w:space="0" w:color="auto"/>
            </w:tcBorders>
          </w:tcPr>
          <w:p w:rsidR="0040623F" w:rsidRPr="00A84F51" w:rsidRDefault="0040623F" w:rsidP="0040623F">
            <w:pPr>
              <w:pStyle w:val="ListParagraph"/>
              <w:numPr>
                <w:ilvl w:val="0"/>
                <w:numId w:val="23"/>
              </w:numPr>
              <w:spacing w:after="60"/>
              <w:rPr>
                <w:sz w:val="20"/>
                <w:szCs w:val="20"/>
              </w:rPr>
            </w:pPr>
            <w:r>
              <w:rPr>
                <w:sz w:val="20"/>
                <w:szCs w:val="20"/>
              </w:rPr>
              <w:lastRenderedPageBreak/>
              <w:t>The licence requires that a contingency plan include a provision to immediately inform the Regulator of an unintended presence event. This licence requirement is available for public comment. Other provisions of a contingency plan change in response to the specific circumstances of an unintended presence event and directions given by the OGTR. For the purposes of consultation, the RARMP sufficiently identifies the risks posed by the dealings and the measures appropriate to manage these risks in the context of the proposed release.</w:t>
            </w:r>
          </w:p>
          <w:p w:rsidR="0040623F" w:rsidRPr="00A84F51" w:rsidRDefault="0040623F" w:rsidP="0040623F">
            <w:pPr>
              <w:pStyle w:val="ListParagraph"/>
              <w:numPr>
                <w:ilvl w:val="0"/>
                <w:numId w:val="23"/>
              </w:numPr>
              <w:spacing w:after="60"/>
              <w:rPr>
                <w:sz w:val="20"/>
                <w:szCs w:val="20"/>
              </w:rPr>
            </w:pPr>
            <w:r>
              <w:rPr>
                <w:sz w:val="20"/>
                <w:szCs w:val="20"/>
              </w:rPr>
              <w:t>In the unlikely event that the GM sorghum</w:t>
            </w:r>
            <w:r w:rsidRPr="00A84F51">
              <w:rPr>
                <w:sz w:val="20"/>
                <w:szCs w:val="20"/>
              </w:rPr>
              <w:t xml:space="preserve"> were to disperse onto the land of another landholder, it would be illegal under the Act for that landholder </w:t>
            </w:r>
            <w:r>
              <w:rPr>
                <w:sz w:val="20"/>
                <w:szCs w:val="20"/>
              </w:rPr>
              <w:t xml:space="preserve">to </w:t>
            </w:r>
            <w:r w:rsidRPr="00A84F51">
              <w:rPr>
                <w:sz w:val="20"/>
                <w:szCs w:val="20"/>
              </w:rPr>
              <w:t>grow</w:t>
            </w:r>
            <w:r>
              <w:rPr>
                <w:sz w:val="20"/>
                <w:szCs w:val="20"/>
              </w:rPr>
              <w:t>, transport</w:t>
            </w:r>
            <w:r w:rsidRPr="00A84F51">
              <w:rPr>
                <w:sz w:val="20"/>
                <w:szCs w:val="20"/>
              </w:rPr>
              <w:t xml:space="preserve"> or destroy the GMOs </w:t>
            </w:r>
            <w:r>
              <w:rPr>
                <w:sz w:val="20"/>
                <w:szCs w:val="20"/>
              </w:rPr>
              <w:t xml:space="preserve">without </w:t>
            </w:r>
            <w:r w:rsidRPr="00A84F51">
              <w:rPr>
                <w:sz w:val="20"/>
                <w:szCs w:val="20"/>
              </w:rPr>
              <w:t xml:space="preserve">a licence. </w:t>
            </w:r>
            <w:r>
              <w:rPr>
                <w:sz w:val="20"/>
                <w:szCs w:val="20"/>
              </w:rPr>
              <w:t xml:space="preserve">As it would be difficult to use land where </w:t>
            </w:r>
            <w:r>
              <w:rPr>
                <w:sz w:val="20"/>
                <w:szCs w:val="20"/>
              </w:rPr>
              <w:lastRenderedPageBreak/>
              <w:t xml:space="preserve">the GMOs are present without performing any of these illegal actions, </w:t>
            </w:r>
            <w:r w:rsidRPr="00A84F51">
              <w:rPr>
                <w:sz w:val="20"/>
                <w:szCs w:val="20"/>
              </w:rPr>
              <w:t>it would be in the landholder’s interest to allow the licence holder access in order to remove the GMOs.</w:t>
            </w:r>
          </w:p>
          <w:p w:rsidR="0040623F" w:rsidRPr="003D3415" w:rsidRDefault="0040623F" w:rsidP="0040623F">
            <w:pPr>
              <w:pStyle w:val="ListParagraph"/>
              <w:numPr>
                <w:ilvl w:val="0"/>
                <w:numId w:val="23"/>
              </w:numPr>
              <w:spacing w:after="60"/>
              <w:rPr>
                <w:sz w:val="20"/>
                <w:szCs w:val="20"/>
              </w:rPr>
            </w:pPr>
            <w:r>
              <w:rPr>
                <w:sz w:val="20"/>
                <w:szCs w:val="20"/>
              </w:rPr>
              <w:t>In the unlikely</w:t>
            </w:r>
            <w:r w:rsidRPr="00A84F51">
              <w:rPr>
                <w:sz w:val="20"/>
                <w:szCs w:val="20"/>
              </w:rPr>
              <w:t xml:space="preserve"> event of dispersal of GMOs outside a trial site, the </w:t>
            </w:r>
            <w:r>
              <w:rPr>
                <w:sz w:val="20"/>
                <w:szCs w:val="20"/>
              </w:rPr>
              <w:t>OGTR would be</w:t>
            </w:r>
            <w:r w:rsidRPr="00A84F51">
              <w:rPr>
                <w:sz w:val="20"/>
                <w:szCs w:val="20"/>
              </w:rPr>
              <w:t xml:space="preserve"> informed. If the Regulator considers it appropriate to notify local stakeholders and/or the public</w:t>
            </w:r>
            <w:r>
              <w:rPr>
                <w:sz w:val="20"/>
                <w:szCs w:val="20"/>
              </w:rPr>
              <w:t xml:space="preserve"> outside of the normal consultation processes</w:t>
            </w:r>
            <w:r w:rsidRPr="00A84F51">
              <w:rPr>
                <w:sz w:val="20"/>
                <w:szCs w:val="20"/>
              </w:rPr>
              <w:t>, the OGTR can do so.</w:t>
            </w:r>
          </w:p>
        </w:tc>
      </w:tr>
      <w:tr w:rsidR="0040623F" w:rsidRPr="00A66BFC" w:rsidTr="002540E1">
        <w:trPr>
          <w:trHeight w:val="349"/>
          <w:jc w:val="center"/>
        </w:trPr>
        <w:tc>
          <w:tcPr>
            <w:tcW w:w="533" w:type="dxa"/>
            <w:vMerge/>
          </w:tcPr>
          <w:p w:rsidR="0040623F" w:rsidRPr="00A66BFC" w:rsidRDefault="0040623F" w:rsidP="002540E1">
            <w:pPr>
              <w:contextualSpacing/>
              <w:rPr>
                <w:sz w:val="20"/>
                <w:szCs w:val="20"/>
              </w:rPr>
            </w:pPr>
          </w:p>
        </w:tc>
        <w:tc>
          <w:tcPr>
            <w:tcW w:w="4678" w:type="dxa"/>
            <w:tcBorders>
              <w:top w:val="single" w:sz="6" w:space="0" w:color="auto"/>
              <w:bottom w:val="single" w:sz="6" w:space="0" w:color="auto"/>
            </w:tcBorders>
          </w:tcPr>
          <w:p w:rsidR="0040623F" w:rsidRPr="00FE72A2" w:rsidRDefault="0040623F" w:rsidP="002540E1">
            <w:pPr>
              <w:spacing w:after="60"/>
              <w:rPr>
                <w:sz w:val="20"/>
                <w:szCs w:val="20"/>
              </w:rPr>
            </w:pPr>
            <w:r w:rsidRPr="00492DF8">
              <w:rPr>
                <w:sz w:val="20"/>
                <w:szCs w:val="20"/>
              </w:rPr>
              <w:t xml:space="preserve">Considers that an isolation distance of 600 m is insufficient to contain </w:t>
            </w:r>
            <w:r>
              <w:rPr>
                <w:sz w:val="20"/>
                <w:szCs w:val="20"/>
              </w:rPr>
              <w:t>potential insect-mediated</w:t>
            </w:r>
            <w:r w:rsidRPr="00492DF8">
              <w:rPr>
                <w:sz w:val="20"/>
                <w:szCs w:val="20"/>
              </w:rPr>
              <w:t xml:space="preserve"> pollen flow from GM sorghum field trial sites.</w:t>
            </w:r>
            <w:r>
              <w:rPr>
                <w:sz w:val="20"/>
                <w:szCs w:val="20"/>
              </w:rPr>
              <w:t xml:space="preserve"> Emphasizes a scientific paper cited in the RARMP </w:t>
            </w:r>
            <w:r>
              <w:rPr>
                <w:sz w:val="20"/>
                <w:szCs w:val="20"/>
              </w:rPr>
              <w:fldChar w:fldCharType="begin"/>
            </w:r>
            <w:r>
              <w:rPr>
                <w:sz w:val="20"/>
                <w:szCs w:val="20"/>
              </w:rPr>
              <w:instrText xml:space="preserve"> ADDIN REFMGR.CITE &lt;Refman&gt;&lt;Cite&gt;&lt;Author&gt;Schmidt&lt;/Author&gt;&lt;Year&gt;2005&lt;/Year&gt;&lt;RecNum&gt;20964&lt;/RecNum&gt;&lt;IDText&gt;Indications of bee pollination in sorghum and its implications for transgenic biosafety&lt;/IDText&gt;&lt;MDL Ref_Type="Journal"&gt;&lt;Ref_Type&gt;Journal&lt;/Ref_Type&gt;&lt;Ref_ID&gt;20964&lt;/Ref_ID&gt;&lt;Title_Primary&gt;Indications of bee pollination in sorghum and its implications for transgenic biosafety&lt;/Title_Primary&gt;&lt;Authors_Primary&gt;Schmidt,M.R.&lt;/Authors_Primary&gt;&lt;Authors_Primary&gt;Bothma,G.&lt;/Authors_Primary&gt;&lt;Date_Primary&gt;2005&lt;/Date_Primary&gt;&lt;Keywords&gt;of&lt;/Keywords&gt;&lt;Keywords&gt;bee&lt;/Keywords&gt;&lt;Keywords&gt;pollination&lt;/Keywords&gt;&lt;Keywords&gt;sorghum&lt;/Keywords&gt;&lt;Keywords&gt;and&lt;/Keywords&gt;&lt;Keywords&gt;ITS&lt;/Keywords&gt;&lt;Keywords&gt;transgenic&lt;/Keywords&gt;&lt;Keywords&gt;biosafety&lt;/Keywords&gt;&lt;Keywords&gt;Cations&lt;/Keywords&gt;&lt;Reprint&gt;Not in File&lt;/Reprint&gt;&lt;Start_Page&gt;72&lt;/Start_Page&gt;&lt;End_Page&gt;75&lt;/End_Page&gt;&lt;Periodical&gt;International Sorghum and Millets Newsletter&lt;/Periodical&gt;&lt;Volume&gt;6&lt;/Volume&gt;&lt;Web_URL_Link1&gt;file://S:\CO\OGTR\EVAL\Eval Sections\PES\Biol Docs\Sorghum\Current drafts\References Cited\ICRISAT 2005 Int Sorghum Millets Newsletter 46.pdf&lt;/Web_URL_Link1&gt;&lt;Web_URL_Link2&gt;&lt;u&gt;http://oar.icrisat.org/1192/1/RA_00411.pdf&lt;/u&gt;&lt;/Web_URL_Link2&gt;&lt;ZZ_JournalFull&gt;&lt;f name="System"&gt;International Sorghum and Millets Newsletter&lt;/f&gt;&lt;/ZZ_JournalFull&gt;&lt;ZZ_WorkformID&gt;1&lt;/ZZ_WorkformID&gt;&lt;/MDL&gt;&lt;/Cite&gt;&lt;/Refman&gt;</w:instrText>
            </w:r>
            <w:r>
              <w:rPr>
                <w:sz w:val="20"/>
                <w:szCs w:val="20"/>
              </w:rPr>
              <w:fldChar w:fldCharType="separate"/>
            </w:r>
            <w:r>
              <w:rPr>
                <w:noProof/>
                <w:sz w:val="20"/>
                <w:szCs w:val="20"/>
              </w:rPr>
              <w:t>(Schmidt &amp; Bothma 2005)</w:t>
            </w:r>
            <w:r>
              <w:rPr>
                <w:sz w:val="20"/>
                <w:szCs w:val="20"/>
              </w:rPr>
              <w:fldChar w:fldCharType="end"/>
            </w:r>
            <w:r>
              <w:rPr>
                <w:sz w:val="20"/>
                <w:szCs w:val="20"/>
              </w:rPr>
              <w:t xml:space="preserve"> that demonstrates transport of sorghum pollen by bees, and “presents a strong indication for bee pollination in </w:t>
            </w:r>
            <w:r w:rsidRPr="003015F5">
              <w:rPr>
                <w:i/>
                <w:sz w:val="20"/>
                <w:szCs w:val="20"/>
              </w:rPr>
              <w:t>S. bicolor</w:t>
            </w:r>
            <w:r>
              <w:rPr>
                <w:sz w:val="20"/>
                <w:szCs w:val="20"/>
              </w:rPr>
              <w:t>”. Reports that swarms of bees have been observed visiting sorghum crops in Queensland. Cites a study measuring the maximum flight range of bees as up to 8 km from their hive.  Disagrees with a statement in the RARMP that “</w:t>
            </w:r>
            <w:r w:rsidRPr="00492DF8">
              <w:rPr>
                <w:i/>
                <w:sz w:val="20"/>
                <w:szCs w:val="20"/>
              </w:rPr>
              <w:t>sorghum is poorly adapted for bee pollination</w:t>
            </w:r>
            <w:r>
              <w:rPr>
                <w:sz w:val="20"/>
                <w:szCs w:val="20"/>
              </w:rPr>
              <w:t>”. Suggests that a study cited in the RARMP regarding modelling of bee pollination of apple trees is not relevant to potential bee pollination of sorghum.</w:t>
            </w:r>
          </w:p>
        </w:tc>
        <w:tc>
          <w:tcPr>
            <w:tcW w:w="5008" w:type="dxa"/>
            <w:tcBorders>
              <w:top w:val="single" w:sz="6" w:space="0" w:color="auto"/>
              <w:bottom w:val="single" w:sz="6" w:space="0" w:color="auto"/>
            </w:tcBorders>
          </w:tcPr>
          <w:p w:rsidR="0040623F" w:rsidRPr="00992DF8" w:rsidRDefault="0040623F" w:rsidP="002540E1">
            <w:pPr>
              <w:spacing w:after="60"/>
              <w:rPr>
                <w:sz w:val="20"/>
                <w:szCs w:val="20"/>
              </w:rPr>
            </w:pPr>
            <w:r>
              <w:rPr>
                <w:sz w:val="20"/>
                <w:szCs w:val="20"/>
              </w:rPr>
              <w:t>Further discussion of the potential for insect pollination of sorghum has been added to Chapter 2 of the RARMP, as paragraph 133.</w:t>
            </w:r>
          </w:p>
          <w:p w:rsidR="0040623F" w:rsidRPr="00A66BFC" w:rsidRDefault="0040623F" w:rsidP="002540E1">
            <w:pPr>
              <w:spacing w:after="60"/>
              <w:rPr>
                <w:sz w:val="20"/>
                <w:szCs w:val="20"/>
              </w:rPr>
            </w:pPr>
            <w:r>
              <w:rPr>
                <w:sz w:val="20"/>
                <w:szCs w:val="20"/>
              </w:rPr>
              <w:t xml:space="preserve">Chapter 3 of the RARMP explains that as an isolation distance of 600 m would minimise pollen flow in a wholly bee-pollinated species (apple), this isolation distance would be likely to minimise bee pollination in a species where bee pollination is considered minor to absent (sorghum). </w:t>
            </w:r>
          </w:p>
        </w:tc>
      </w:tr>
      <w:tr w:rsidR="0040623F" w:rsidRPr="00A66BFC" w:rsidTr="002540E1">
        <w:trPr>
          <w:trHeight w:val="349"/>
          <w:jc w:val="center"/>
        </w:trPr>
        <w:tc>
          <w:tcPr>
            <w:tcW w:w="533" w:type="dxa"/>
            <w:vMerge/>
          </w:tcPr>
          <w:p w:rsidR="0040623F" w:rsidRPr="00A66BFC" w:rsidRDefault="0040623F" w:rsidP="002540E1">
            <w:pPr>
              <w:contextualSpacing/>
              <w:rPr>
                <w:sz w:val="20"/>
                <w:szCs w:val="20"/>
              </w:rPr>
            </w:pPr>
          </w:p>
        </w:tc>
        <w:tc>
          <w:tcPr>
            <w:tcW w:w="4678" w:type="dxa"/>
            <w:tcBorders>
              <w:top w:val="single" w:sz="6" w:space="0" w:color="auto"/>
              <w:bottom w:val="single" w:sz="6" w:space="0" w:color="auto"/>
            </w:tcBorders>
          </w:tcPr>
          <w:p w:rsidR="0040623F" w:rsidRDefault="0040623F" w:rsidP="002540E1">
            <w:pPr>
              <w:spacing w:after="60"/>
              <w:rPr>
                <w:sz w:val="20"/>
                <w:szCs w:val="20"/>
              </w:rPr>
            </w:pPr>
            <w:r>
              <w:rPr>
                <w:sz w:val="20"/>
                <w:szCs w:val="20"/>
              </w:rPr>
              <w:t>Considers that all trial sites should be surrounded by bird netting. Reports that, on the basis of experience, a physical barrier such as bird netting is the only reliable mechanism to separate birds from sorghum crops. Bird scare devices have been found ineffective.</w:t>
            </w:r>
          </w:p>
        </w:tc>
        <w:tc>
          <w:tcPr>
            <w:tcW w:w="5008" w:type="dxa"/>
            <w:tcBorders>
              <w:top w:val="single" w:sz="6" w:space="0" w:color="auto"/>
              <w:bottom w:val="single" w:sz="6" w:space="0" w:color="auto"/>
            </w:tcBorders>
          </w:tcPr>
          <w:p w:rsidR="0040623F" w:rsidRPr="00A66BFC" w:rsidRDefault="0040623F" w:rsidP="002540E1">
            <w:pPr>
              <w:spacing w:after="60"/>
              <w:rPr>
                <w:sz w:val="20"/>
                <w:szCs w:val="20"/>
              </w:rPr>
            </w:pPr>
            <w:r w:rsidRPr="00587CCA">
              <w:rPr>
                <w:sz w:val="20"/>
                <w:szCs w:val="20"/>
              </w:rPr>
              <w:t>In response to this and other submissions, the licence conditions have been changed and now require that all GM sorghum plants be protected from birds either by bird netting or by bird-proof bags.</w:t>
            </w:r>
          </w:p>
        </w:tc>
      </w:tr>
      <w:tr w:rsidR="0040623F" w:rsidRPr="00A66BFC" w:rsidTr="002540E1">
        <w:trPr>
          <w:trHeight w:val="349"/>
          <w:jc w:val="center"/>
        </w:trPr>
        <w:tc>
          <w:tcPr>
            <w:tcW w:w="533" w:type="dxa"/>
            <w:vMerge/>
          </w:tcPr>
          <w:p w:rsidR="0040623F" w:rsidRPr="00A66BFC" w:rsidRDefault="0040623F" w:rsidP="002540E1">
            <w:pPr>
              <w:contextualSpacing/>
              <w:rPr>
                <w:sz w:val="20"/>
                <w:szCs w:val="20"/>
              </w:rPr>
            </w:pPr>
          </w:p>
        </w:tc>
        <w:tc>
          <w:tcPr>
            <w:tcW w:w="4678" w:type="dxa"/>
            <w:tcBorders>
              <w:top w:val="single" w:sz="6" w:space="0" w:color="auto"/>
              <w:bottom w:val="single" w:sz="6" w:space="0" w:color="auto"/>
            </w:tcBorders>
          </w:tcPr>
          <w:p w:rsidR="0040623F" w:rsidRPr="00FE72A2" w:rsidRDefault="0040623F" w:rsidP="002540E1">
            <w:pPr>
              <w:spacing w:after="60"/>
              <w:rPr>
                <w:sz w:val="20"/>
                <w:szCs w:val="20"/>
              </w:rPr>
            </w:pPr>
            <w:r>
              <w:rPr>
                <w:sz w:val="20"/>
                <w:szCs w:val="20"/>
              </w:rPr>
              <w:t xml:space="preserve">Asserts that contamination of non-GMO farming land with GM sorghum constitutes environmental damage and environmental detriment under the provisions of the Act. </w:t>
            </w:r>
            <w:r w:rsidRPr="00353801">
              <w:rPr>
                <w:sz w:val="20"/>
                <w:szCs w:val="20"/>
              </w:rPr>
              <w:t xml:space="preserve">Section 10 of the Act defines the environment to include: natural and physical </w:t>
            </w:r>
            <w:r>
              <w:rPr>
                <w:sz w:val="20"/>
                <w:szCs w:val="20"/>
              </w:rPr>
              <w:t xml:space="preserve">resources; </w:t>
            </w:r>
            <w:r w:rsidRPr="00353801">
              <w:rPr>
                <w:sz w:val="20"/>
                <w:szCs w:val="20"/>
              </w:rPr>
              <w:t>and the qualities and characteristics of locat</w:t>
            </w:r>
            <w:r>
              <w:rPr>
                <w:sz w:val="20"/>
                <w:szCs w:val="20"/>
              </w:rPr>
              <w:t>ions, places and areas. In circumstances where GM</w:t>
            </w:r>
            <w:r w:rsidRPr="00353801">
              <w:rPr>
                <w:sz w:val="20"/>
                <w:szCs w:val="20"/>
              </w:rPr>
              <w:t xml:space="preserve"> sorghum contaminates the environment and enters into fa</w:t>
            </w:r>
            <w:r>
              <w:rPr>
                <w:sz w:val="20"/>
                <w:szCs w:val="20"/>
              </w:rPr>
              <w:t>rming land used to produce non-GM</w:t>
            </w:r>
            <w:r w:rsidRPr="00353801">
              <w:rPr>
                <w:sz w:val="20"/>
                <w:szCs w:val="20"/>
              </w:rPr>
              <w:t xml:space="preserve"> sorghum, the environment in whi</w:t>
            </w:r>
            <w:r>
              <w:rPr>
                <w:sz w:val="20"/>
                <w:szCs w:val="20"/>
              </w:rPr>
              <w:t xml:space="preserve">ch non-GMO sorghum is currently </w:t>
            </w:r>
            <w:r w:rsidRPr="00353801">
              <w:rPr>
                <w:sz w:val="20"/>
                <w:szCs w:val="20"/>
              </w:rPr>
              <w:t>grown will be harmed because the natural and physical r</w:t>
            </w:r>
            <w:r>
              <w:rPr>
                <w:sz w:val="20"/>
                <w:szCs w:val="20"/>
              </w:rPr>
              <w:t xml:space="preserve">esource and the characteristics </w:t>
            </w:r>
            <w:r w:rsidRPr="00353801">
              <w:rPr>
                <w:sz w:val="20"/>
                <w:szCs w:val="20"/>
              </w:rPr>
              <w:t>of the location will be detrimentally altered.</w:t>
            </w:r>
          </w:p>
        </w:tc>
        <w:tc>
          <w:tcPr>
            <w:tcW w:w="5008" w:type="dxa"/>
            <w:tcBorders>
              <w:top w:val="single" w:sz="6" w:space="0" w:color="auto"/>
              <w:bottom w:val="single" w:sz="6" w:space="0" w:color="auto"/>
            </w:tcBorders>
          </w:tcPr>
          <w:p w:rsidR="0040623F" w:rsidRDefault="0040623F" w:rsidP="002540E1">
            <w:pPr>
              <w:spacing w:after="60"/>
              <w:rPr>
                <w:sz w:val="20"/>
                <w:szCs w:val="20"/>
              </w:rPr>
            </w:pPr>
            <w:r w:rsidRPr="00353801">
              <w:rPr>
                <w:sz w:val="20"/>
                <w:szCs w:val="20"/>
              </w:rPr>
              <w:t>The risk assessment does not ident</w:t>
            </w:r>
            <w:r>
              <w:rPr>
                <w:sz w:val="20"/>
                <w:szCs w:val="20"/>
              </w:rPr>
              <w:t xml:space="preserve">ify any harm to the environment </w:t>
            </w:r>
            <w:r w:rsidRPr="00353801">
              <w:rPr>
                <w:sz w:val="20"/>
                <w:szCs w:val="20"/>
              </w:rPr>
              <w:t xml:space="preserve">that arises solely from presence of the GMO within the environment. Contrary to the submission, the Regulator does not consider that </w:t>
            </w:r>
            <w:r>
              <w:rPr>
                <w:sz w:val="20"/>
                <w:szCs w:val="20"/>
              </w:rPr>
              <w:t>the presence of a GMO in the environment</w:t>
            </w:r>
            <w:r w:rsidRPr="00353801">
              <w:rPr>
                <w:sz w:val="20"/>
                <w:szCs w:val="20"/>
              </w:rPr>
              <w:t xml:space="preserve"> </w:t>
            </w:r>
            <w:r w:rsidRPr="0060272C">
              <w:rPr>
                <w:i/>
                <w:sz w:val="20"/>
                <w:szCs w:val="20"/>
              </w:rPr>
              <w:t>per se</w:t>
            </w:r>
            <w:r w:rsidRPr="00353801">
              <w:rPr>
                <w:sz w:val="20"/>
                <w:szCs w:val="20"/>
              </w:rPr>
              <w:t xml:space="preserve"> is </w:t>
            </w:r>
            <w:proofErr w:type="gramStart"/>
            <w:r w:rsidRPr="00353801">
              <w:rPr>
                <w:sz w:val="20"/>
                <w:szCs w:val="20"/>
              </w:rPr>
              <w:t xml:space="preserve">a </w:t>
            </w:r>
            <w:r>
              <w:rPr>
                <w:sz w:val="20"/>
                <w:szCs w:val="20"/>
              </w:rPr>
              <w:t>harm</w:t>
            </w:r>
            <w:proofErr w:type="gramEnd"/>
            <w:r>
              <w:rPr>
                <w:sz w:val="20"/>
                <w:szCs w:val="20"/>
              </w:rPr>
              <w:t xml:space="preserve"> to the environment. If the Regulator considered that mere presence of GMOs constituted harm to the environment, the Regulator could n</w:t>
            </w:r>
            <w:r w:rsidRPr="0060272C">
              <w:rPr>
                <w:sz w:val="20"/>
                <w:szCs w:val="20"/>
              </w:rPr>
              <w:t xml:space="preserve">ever be satisfied that any risks posed by </w:t>
            </w:r>
            <w:r>
              <w:rPr>
                <w:sz w:val="20"/>
                <w:szCs w:val="20"/>
              </w:rPr>
              <w:t>a licence application</w:t>
            </w:r>
            <w:r w:rsidRPr="0060272C">
              <w:rPr>
                <w:sz w:val="20"/>
                <w:szCs w:val="20"/>
              </w:rPr>
              <w:t xml:space="preserve"> are able to be managed in such a way as to protect the environment</w:t>
            </w:r>
            <w:r>
              <w:rPr>
                <w:sz w:val="20"/>
                <w:szCs w:val="20"/>
              </w:rPr>
              <w:t>, and could never issue a licence for release of GMOs. However, the Act clearly grants the Regulator power to issue licences for intentional releases of GMOs into the environment.</w:t>
            </w:r>
          </w:p>
          <w:p w:rsidR="0040623F" w:rsidRPr="00A66BFC" w:rsidRDefault="0040623F" w:rsidP="002540E1">
            <w:pPr>
              <w:spacing w:after="60"/>
              <w:rPr>
                <w:sz w:val="20"/>
                <w:szCs w:val="20"/>
              </w:rPr>
            </w:pPr>
            <w:r w:rsidRPr="002D2CEB">
              <w:rPr>
                <w:sz w:val="20"/>
                <w:szCs w:val="20"/>
              </w:rPr>
              <w:t>The risk assessment did not identify any risks that are not able to be managed so as to protect people and the environment. The licence contains a number of measures to manage risk and the licence holder is obliged to comply with these conditions.</w:t>
            </w:r>
          </w:p>
        </w:tc>
      </w:tr>
      <w:tr w:rsidR="0040623F" w:rsidRPr="00A66BFC" w:rsidTr="002540E1">
        <w:trPr>
          <w:trHeight w:val="349"/>
          <w:jc w:val="center"/>
        </w:trPr>
        <w:tc>
          <w:tcPr>
            <w:tcW w:w="533" w:type="dxa"/>
            <w:vMerge/>
          </w:tcPr>
          <w:p w:rsidR="0040623F" w:rsidRPr="00A66BFC" w:rsidRDefault="0040623F" w:rsidP="002540E1">
            <w:pPr>
              <w:contextualSpacing/>
              <w:rPr>
                <w:sz w:val="20"/>
                <w:szCs w:val="20"/>
              </w:rPr>
            </w:pPr>
          </w:p>
        </w:tc>
        <w:tc>
          <w:tcPr>
            <w:tcW w:w="4678" w:type="dxa"/>
            <w:tcBorders>
              <w:top w:val="single" w:sz="6" w:space="0" w:color="auto"/>
              <w:bottom w:val="single" w:sz="6" w:space="0" w:color="auto"/>
            </w:tcBorders>
          </w:tcPr>
          <w:p w:rsidR="0040623F" w:rsidRDefault="0040623F" w:rsidP="002540E1">
            <w:pPr>
              <w:spacing w:after="60"/>
              <w:rPr>
                <w:sz w:val="20"/>
                <w:szCs w:val="20"/>
              </w:rPr>
            </w:pPr>
            <w:r>
              <w:rPr>
                <w:sz w:val="20"/>
                <w:szCs w:val="20"/>
              </w:rPr>
              <w:t>Asserts that potential environmental harms as a result of release of the GM sorghum into the environment were not adequately considered in the RARMP. Provides following examples of environmental harms that were not assessed by the Regulator:</w:t>
            </w:r>
          </w:p>
          <w:p w:rsidR="0040623F" w:rsidRDefault="0040623F" w:rsidP="0040623F">
            <w:pPr>
              <w:pStyle w:val="ListParagraph"/>
              <w:numPr>
                <w:ilvl w:val="0"/>
                <w:numId w:val="25"/>
              </w:numPr>
              <w:spacing w:after="60"/>
              <w:rPr>
                <w:sz w:val="20"/>
                <w:szCs w:val="20"/>
              </w:rPr>
            </w:pPr>
            <w:r>
              <w:rPr>
                <w:sz w:val="20"/>
                <w:szCs w:val="20"/>
              </w:rPr>
              <w:t xml:space="preserve">Non-GM sorghum grown for human food or stock feed may be affected by the GM </w:t>
            </w:r>
            <w:r>
              <w:rPr>
                <w:sz w:val="20"/>
                <w:szCs w:val="20"/>
              </w:rPr>
              <w:lastRenderedPageBreak/>
              <w:t>sorghum.</w:t>
            </w:r>
          </w:p>
          <w:p w:rsidR="0040623F" w:rsidRDefault="0040623F" w:rsidP="0040623F">
            <w:pPr>
              <w:pStyle w:val="ListParagraph"/>
              <w:numPr>
                <w:ilvl w:val="0"/>
                <w:numId w:val="25"/>
              </w:numPr>
              <w:spacing w:after="60"/>
              <w:rPr>
                <w:sz w:val="20"/>
                <w:szCs w:val="20"/>
              </w:rPr>
            </w:pPr>
            <w:r>
              <w:rPr>
                <w:sz w:val="20"/>
                <w:szCs w:val="20"/>
              </w:rPr>
              <w:t>Land used to grow non-GM sorghum may be contaminated by GM sorghum</w:t>
            </w:r>
          </w:p>
          <w:p w:rsidR="0040623F" w:rsidRDefault="0040623F" w:rsidP="0040623F">
            <w:pPr>
              <w:pStyle w:val="ListParagraph"/>
              <w:numPr>
                <w:ilvl w:val="0"/>
                <w:numId w:val="25"/>
              </w:numPr>
              <w:spacing w:after="60"/>
              <w:rPr>
                <w:sz w:val="20"/>
                <w:szCs w:val="20"/>
              </w:rPr>
            </w:pPr>
            <w:r>
              <w:rPr>
                <w:sz w:val="20"/>
                <w:szCs w:val="20"/>
              </w:rPr>
              <w:t>Hybrid GM sorghum weeds may become difficult to control.</w:t>
            </w:r>
          </w:p>
          <w:p w:rsidR="0040623F" w:rsidRDefault="0040623F" w:rsidP="0040623F">
            <w:pPr>
              <w:pStyle w:val="ListParagraph"/>
              <w:numPr>
                <w:ilvl w:val="0"/>
                <w:numId w:val="25"/>
              </w:numPr>
              <w:spacing w:after="60"/>
              <w:rPr>
                <w:sz w:val="20"/>
                <w:szCs w:val="20"/>
              </w:rPr>
            </w:pPr>
            <w:r>
              <w:rPr>
                <w:sz w:val="20"/>
                <w:szCs w:val="20"/>
              </w:rPr>
              <w:t>Hybrid GM sorghum weeds may potentially grow in locations where non-GM sorghum weeds do not currently grow, such as around public dams</w:t>
            </w:r>
          </w:p>
          <w:p w:rsidR="0040623F" w:rsidRPr="00226D51" w:rsidRDefault="0040623F" w:rsidP="0040623F">
            <w:pPr>
              <w:pStyle w:val="ListParagraph"/>
              <w:numPr>
                <w:ilvl w:val="0"/>
                <w:numId w:val="25"/>
              </w:numPr>
              <w:spacing w:after="60"/>
              <w:rPr>
                <w:sz w:val="20"/>
                <w:szCs w:val="20"/>
              </w:rPr>
            </w:pPr>
            <w:r>
              <w:rPr>
                <w:sz w:val="20"/>
                <w:szCs w:val="20"/>
              </w:rPr>
              <w:t xml:space="preserve">The effect of GM sorghum hybrids and GM weeds on ecosystems, such as protected </w:t>
            </w:r>
            <w:proofErr w:type="spellStart"/>
            <w:r>
              <w:rPr>
                <w:sz w:val="20"/>
                <w:szCs w:val="20"/>
              </w:rPr>
              <w:t>ramsar</w:t>
            </w:r>
            <w:proofErr w:type="spellEnd"/>
            <w:r>
              <w:rPr>
                <w:sz w:val="20"/>
                <w:szCs w:val="20"/>
              </w:rPr>
              <w:t xml:space="preserve"> wetlands</w:t>
            </w:r>
          </w:p>
        </w:tc>
        <w:tc>
          <w:tcPr>
            <w:tcW w:w="5008" w:type="dxa"/>
            <w:tcBorders>
              <w:top w:val="single" w:sz="6" w:space="0" w:color="auto"/>
              <w:bottom w:val="single" w:sz="6" w:space="0" w:color="auto"/>
            </w:tcBorders>
          </w:tcPr>
          <w:p w:rsidR="0040623F" w:rsidRDefault="0040623F" w:rsidP="0040623F">
            <w:pPr>
              <w:pStyle w:val="ListParagraph"/>
              <w:numPr>
                <w:ilvl w:val="0"/>
                <w:numId w:val="26"/>
              </w:numPr>
              <w:spacing w:after="60"/>
              <w:rPr>
                <w:sz w:val="20"/>
                <w:szCs w:val="20"/>
              </w:rPr>
            </w:pPr>
            <w:r>
              <w:rPr>
                <w:sz w:val="20"/>
                <w:szCs w:val="20"/>
              </w:rPr>
              <w:lastRenderedPageBreak/>
              <w:t>Potential harms due to non-GM food or feed sorghum producing GM seeds were discussed in Risk Scenario 5 of the RARMP.</w:t>
            </w:r>
          </w:p>
          <w:p w:rsidR="0040623F" w:rsidRDefault="0040623F" w:rsidP="0040623F">
            <w:pPr>
              <w:pStyle w:val="ListParagraph"/>
              <w:numPr>
                <w:ilvl w:val="0"/>
                <w:numId w:val="26"/>
              </w:numPr>
              <w:spacing w:after="60"/>
              <w:rPr>
                <w:sz w:val="20"/>
                <w:szCs w:val="20"/>
              </w:rPr>
            </w:pPr>
            <w:r>
              <w:rPr>
                <w:sz w:val="20"/>
                <w:szCs w:val="20"/>
              </w:rPr>
              <w:t xml:space="preserve"> See response in row above.</w:t>
            </w:r>
          </w:p>
          <w:p w:rsidR="0040623F" w:rsidRDefault="0040623F" w:rsidP="0040623F">
            <w:pPr>
              <w:pStyle w:val="ListParagraph"/>
              <w:numPr>
                <w:ilvl w:val="0"/>
                <w:numId w:val="26"/>
              </w:numPr>
              <w:spacing w:after="60"/>
              <w:rPr>
                <w:sz w:val="20"/>
                <w:szCs w:val="20"/>
              </w:rPr>
            </w:pPr>
            <w:r>
              <w:rPr>
                <w:sz w:val="20"/>
                <w:szCs w:val="20"/>
              </w:rPr>
              <w:t>The difficulties in controlling sorghum weeds are discussed in Risk Scenario 6 of the RARMP.</w:t>
            </w:r>
          </w:p>
          <w:p w:rsidR="0040623F" w:rsidRDefault="0040623F" w:rsidP="0040623F">
            <w:pPr>
              <w:pStyle w:val="ListParagraph"/>
              <w:numPr>
                <w:ilvl w:val="0"/>
                <w:numId w:val="26"/>
              </w:numPr>
              <w:spacing w:after="60"/>
              <w:rPr>
                <w:sz w:val="20"/>
                <w:szCs w:val="20"/>
              </w:rPr>
            </w:pPr>
            <w:r>
              <w:rPr>
                <w:sz w:val="20"/>
                <w:szCs w:val="20"/>
              </w:rPr>
              <w:t xml:space="preserve">Sorghum weeds are already widespread in </w:t>
            </w:r>
            <w:r>
              <w:rPr>
                <w:sz w:val="20"/>
                <w:szCs w:val="20"/>
              </w:rPr>
              <w:lastRenderedPageBreak/>
              <w:t>southern Queensland and certainly grow near watercourses.</w:t>
            </w:r>
          </w:p>
          <w:p w:rsidR="0040623F" w:rsidRPr="00432801" w:rsidRDefault="0040623F" w:rsidP="0040623F">
            <w:pPr>
              <w:pStyle w:val="ListParagraph"/>
              <w:numPr>
                <w:ilvl w:val="0"/>
                <w:numId w:val="26"/>
              </w:numPr>
              <w:spacing w:after="60"/>
              <w:rPr>
                <w:sz w:val="20"/>
                <w:szCs w:val="20"/>
              </w:rPr>
            </w:pPr>
            <w:r>
              <w:rPr>
                <w:sz w:val="20"/>
                <w:szCs w:val="20"/>
              </w:rPr>
              <w:t>The OGTR could not identify any specific ecosystem that would be at elevated risk from GM sorghum; thus the RARMP discusses potential harms to all ecosystems combined in Risk Scenarios 3 and 6. There was extensive consultation on the RARMP, including the Environment minister, state and territory governments and experts and none identified any ecosystem at special risk. Sorghum is not expected to grow in wetlands as it does not survive extended waterlogging.</w:t>
            </w:r>
          </w:p>
        </w:tc>
      </w:tr>
      <w:tr w:rsidR="0040623F" w:rsidRPr="00A66BFC" w:rsidTr="002540E1">
        <w:trPr>
          <w:trHeight w:val="349"/>
          <w:jc w:val="center"/>
        </w:trPr>
        <w:tc>
          <w:tcPr>
            <w:tcW w:w="533" w:type="dxa"/>
            <w:vMerge/>
          </w:tcPr>
          <w:p w:rsidR="0040623F" w:rsidRPr="00A66BFC" w:rsidRDefault="0040623F" w:rsidP="002540E1">
            <w:pPr>
              <w:contextualSpacing/>
              <w:rPr>
                <w:sz w:val="20"/>
                <w:szCs w:val="20"/>
              </w:rPr>
            </w:pPr>
          </w:p>
        </w:tc>
        <w:tc>
          <w:tcPr>
            <w:tcW w:w="4678" w:type="dxa"/>
            <w:tcBorders>
              <w:top w:val="single" w:sz="6" w:space="0" w:color="auto"/>
              <w:bottom w:val="single" w:sz="6" w:space="0" w:color="auto"/>
            </w:tcBorders>
          </w:tcPr>
          <w:p w:rsidR="0040623F" w:rsidRPr="00FE72A2" w:rsidRDefault="0040623F" w:rsidP="002540E1">
            <w:pPr>
              <w:spacing w:after="60"/>
              <w:rPr>
                <w:sz w:val="20"/>
                <w:szCs w:val="20"/>
              </w:rPr>
            </w:pPr>
            <w:r>
              <w:rPr>
                <w:sz w:val="20"/>
                <w:szCs w:val="20"/>
              </w:rPr>
              <w:t>Asserts that a single escape event of the smallest amount of GM sorghum or its genetic material has catastrophic potential to contaminate other sexually compatible plants and non-GM sorghum in the environment.</w:t>
            </w:r>
          </w:p>
        </w:tc>
        <w:tc>
          <w:tcPr>
            <w:tcW w:w="5008" w:type="dxa"/>
            <w:tcBorders>
              <w:top w:val="single" w:sz="6" w:space="0" w:color="auto"/>
              <w:bottom w:val="single" w:sz="6" w:space="0" w:color="auto"/>
            </w:tcBorders>
          </w:tcPr>
          <w:p w:rsidR="0040623F" w:rsidRPr="00A66BFC" w:rsidRDefault="0040623F" w:rsidP="002540E1">
            <w:pPr>
              <w:spacing w:after="60"/>
              <w:rPr>
                <w:sz w:val="20"/>
                <w:szCs w:val="20"/>
              </w:rPr>
            </w:pPr>
            <w:r>
              <w:rPr>
                <w:sz w:val="20"/>
                <w:szCs w:val="20"/>
              </w:rPr>
              <w:t>Risk scenarios 3, 4, 5 and 6 in the RARMP consider the potential for spread or dispersal of the GM sorghum or its genetic material, and for any resultant harms to human health or the environment. The RARMP concludes that the proposed release poses negligible risk to the health and safety of people or to the environment provided licence conditions are met.</w:t>
            </w:r>
          </w:p>
        </w:tc>
      </w:tr>
      <w:tr w:rsidR="0040623F" w:rsidRPr="00A66BFC" w:rsidTr="002540E1">
        <w:trPr>
          <w:trHeight w:val="349"/>
          <w:jc w:val="center"/>
        </w:trPr>
        <w:tc>
          <w:tcPr>
            <w:tcW w:w="533" w:type="dxa"/>
            <w:vMerge/>
          </w:tcPr>
          <w:p w:rsidR="0040623F" w:rsidRPr="00A66BFC" w:rsidRDefault="0040623F" w:rsidP="002540E1">
            <w:pPr>
              <w:contextualSpacing/>
              <w:rPr>
                <w:sz w:val="20"/>
                <w:szCs w:val="20"/>
              </w:rPr>
            </w:pPr>
          </w:p>
        </w:tc>
        <w:tc>
          <w:tcPr>
            <w:tcW w:w="4678" w:type="dxa"/>
            <w:tcBorders>
              <w:top w:val="single" w:sz="6" w:space="0" w:color="auto"/>
              <w:bottom w:val="single" w:sz="6" w:space="0" w:color="auto"/>
            </w:tcBorders>
          </w:tcPr>
          <w:p w:rsidR="0040623F" w:rsidRDefault="0040623F" w:rsidP="002540E1">
            <w:pPr>
              <w:spacing w:after="60"/>
              <w:rPr>
                <w:sz w:val="20"/>
                <w:szCs w:val="20"/>
              </w:rPr>
            </w:pPr>
            <w:r>
              <w:rPr>
                <w:sz w:val="20"/>
                <w:szCs w:val="20"/>
              </w:rPr>
              <w:t xml:space="preserve">Considers that the Regulator made an incorrect decision that the licence application is limited and controlled as defined by section 50A of the Act. Cites various passages from the RARMP in an argument to support this view. </w:t>
            </w:r>
          </w:p>
        </w:tc>
        <w:tc>
          <w:tcPr>
            <w:tcW w:w="5008" w:type="dxa"/>
            <w:tcBorders>
              <w:top w:val="single" w:sz="6" w:space="0" w:color="auto"/>
              <w:bottom w:val="single" w:sz="6" w:space="0" w:color="auto"/>
            </w:tcBorders>
          </w:tcPr>
          <w:p w:rsidR="0040623F" w:rsidRPr="00A66BFC" w:rsidRDefault="0040623F" w:rsidP="002540E1">
            <w:pPr>
              <w:spacing w:after="60"/>
              <w:rPr>
                <w:sz w:val="20"/>
                <w:szCs w:val="20"/>
              </w:rPr>
            </w:pPr>
            <w:r>
              <w:rPr>
                <w:sz w:val="20"/>
                <w:szCs w:val="20"/>
              </w:rPr>
              <w:t>The Regulator is required to decide whether section 50A applies prior to preparing the RARMP. The Regulator made a decision in accordance with the relevant provisions of the Act.</w:t>
            </w:r>
          </w:p>
        </w:tc>
      </w:tr>
      <w:tr w:rsidR="0040623F" w:rsidRPr="00A66BFC" w:rsidTr="002540E1">
        <w:trPr>
          <w:trHeight w:val="349"/>
          <w:jc w:val="center"/>
        </w:trPr>
        <w:tc>
          <w:tcPr>
            <w:tcW w:w="533" w:type="dxa"/>
            <w:vMerge/>
          </w:tcPr>
          <w:p w:rsidR="0040623F" w:rsidRPr="00A66BFC" w:rsidRDefault="0040623F" w:rsidP="002540E1">
            <w:pPr>
              <w:contextualSpacing/>
              <w:rPr>
                <w:sz w:val="20"/>
                <w:szCs w:val="20"/>
              </w:rPr>
            </w:pPr>
          </w:p>
        </w:tc>
        <w:tc>
          <w:tcPr>
            <w:tcW w:w="4678" w:type="dxa"/>
            <w:tcBorders>
              <w:top w:val="single" w:sz="6" w:space="0" w:color="auto"/>
              <w:bottom w:val="single" w:sz="6" w:space="0" w:color="auto"/>
            </w:tcBorders>
          </w:tcPr>
          <w:p w:rsidR="0040623F" w:rsidRDefault="0040623F" w:rsidP="002540E1">
            <w:pPr>
              <w:spacing w:after="60"/>
              <w:rPr>
                <w:sz w:val="20"/>
                <w:szCs w:val="20"/>
              </w:rPr>
            </w:pPr>
            <w:r>
              <w:rPr>
                <w:sz w:val="20"/>
                <w:szCs w:val="20"/>
              </w:rPr>
              <w:t>Suggests that a public hearing should be held regarding the proposed licence.</w:t>
            </w:r>
          </w:p>
        </w:tc>
        <w:tc>
          <w:tcPr>
            <w:tcW w:w="5008" w:type="dxa"/>
            <w:tcBorders>
              <w:top w:val="single" w:sz="6" w:space="0" w:color="auto"/>
              <w:bottom w:val="single" w:sz="6" w:space="0" w:color="auto"/>
            </w:tcBorders>
          </w:tcPr>
          <w:p w:rsidR="0040623F" w:rsidRPr="00A66BFC" w:rsidRDefault="0040623F" w:rsidP="002540E1">
            <w:pPr>
              <w:spacing w:after="60"/>
              <w:ind w:left="112" w:hanging="112"/>
              <w:contextualSpacing/>
              <w:rPr>
                <w:sz w:val="20"/>
                <w:szCs w:val="20"/>
              </w:rPr>
            </w:pPr>
            <w:r>
              <w:rPr>
                <w:sz w:val="20"/>
                <w:szCs w:val="20"/>
              </w:rPr>
              <w:t>The Regulator has decided not to hold a public hearing.</w:t>
            </w:r>
          </w:p>
        </w:tc>
      </w:tr>
      <w:tr w:rsidR="0040623F" w:rsidRPr="00A66BFC" w:rsidTr="002540E1">
        <w:trPr>
          <w:trHeight w:val="349"/>
          <w:jc w:val="center"/>
        </w:trPr>
        <w:tc>
          <w:tcPr>
            <w:tcW w:w="533" w:type="dxa"/>
            <w:vMerge/>
          </w:tcPr>
          <w:p w:rsidR="0040623F" w:rsidRPr="00A66BFC" w:rsidRDefault="0040623F" w:rsidP="002540E1">
            <w:pPr>
              <w:contextualSpacing/>
              <w:rPr>
                <w:sz w:val="20"/>
                <w:szCs w:val="20"/>
              </w:rPr>
            </w:pPr>
          </w:p>
        </w:tc>
        <w:tc>
          <w:tcPr>
            <w:tcW w:w="4678" w:type="dxa"/>
            <w:tcBorders>
              <w:top w:val="single" w:sz="6" w:space="0" w:color="auto"/>
              <w:bottom w:val="single" w:sz="6" w:space="0" w:color="auto"/>
            </w:tcBorders>
          </w:tcPr>
          <w:p w:rsidR="0040623F" w:rsidRDefault="0040623F" w:rsidP="002540E1">
            <w:pPr>
              <w:spacing w:after="60"/>
              <w:rPr>
                <w:sz w:val="20"/>
                <w:szCs w:val="20"/>
              </w:rPr>
            </w:pPr>
            <w:r>
              <w:rPr>
                <w:sz w:val="20"/>
                <w:szCs w:val="20"/>
              </w:rPr>
              <w:t>Identifies that the conclusion of Risk Scenario 6 of the RARMP states that the proposed controls (bagging and a monitoring zone), if applied to all trial sites, would minimise outcrossing with sexually compatible weeds. However, in the draft licence, bagging and a monitoring zone are not mandatory for all trial sites.</w:t>
            </w:r>
          </w:p>
        </w:tc>
        <w:tc>
          <w:tcPr>
            <w:tcW w:w="5008" w:type="dxa"/>
            <w:tcBorders>
              <w:top w:val="single" w:sz="6" w:space="0" w:color="auto"/>
              <w:bottom w:val="single" w:sz="6" w:space="0" w:color="auto"/>
            </w:tcBorders>
          </w:tcPr>
          <w:p w:rsidR="0040623F" w:rsidRPr="00A66BFC" w:rsidRDefault="0040623F" w:rsidP="002540E1">
            <w:pPr>
              <w:spacing w:after="60"/>
              <w:rPr>
                <w:sz w:val="20"/>
                <w:szCs w:val="20"/>
              </w:rPr>
            </w:pPr>
            <w:r>
              <w:rPr>
                <w:sz w:val="20"/>
                <w:szCs w:val="20"/>
              </w:rPr>
              <w:t>Chapter 3 of the RARMP explains why both a 600 m monitoring zone and bagging with a 100 m monitoring zone are considered effective control measures. The licence requires that one of these two control measures must be used at each trial site.</w:t>
            </w:r>
          </w:p>
        </w:tc>
      </w:tr>
      <w:tr w:rsidR="0040623F" w:rsidRPr="00A66BFC" w:rsidTr="002540E1">
        <w:trPr>
          <w:trHeight w:val="349"/>
          <w:jc w:val="center"/>
        </w:trPr>
        <w:tc>
          <w:tcPr>
            <w:tcW w:w="533" w:type="dxa"/>
            <w:vMerge/>
          </w:tcPr>
          <w:p w:rsidR="0040623F" w:rsidRPr="00A66BFC" w:rsidRDefault="0040623F" w:rsidP="002540E1">
            <w:pPr>
              <w:contextualSpacing/>
              <w:rPr>
                <w:sz w:val="20"/>
                <w:szCs w:val="20"/>
              </w:rPr>
            </w:pPr>
          </w:p>
        </w:tc>
        <w:tc>
          <w:tcPr>
            <w:tcW w:w="4678" w:type="dxa"/>
            <w:tcBorders>
              <w:top w:val="single" w:sz="6" w:space="0" w:color="auto"/>
              <w:bottom w:val="single" w:sz="6" w:space="0" w:color="auto"/>
            </w:tcBorders>
          </w:tcPr>
          <w:p w:rsidR="0040623F" w:rsidRDefault="0040623F" w:rsidP="002540E1">
            <w:pPr>
              <w:spacing w:after="60"/>
              <w:rPr>
                <w:sz w:val="20"/>
                <w:szCs w:val="20"/>
              </w:rPr>
            </w:pPr>
            <w:r>
              <w:rPr>
                <w:sz w:val="20"/>
                <w:szCs w:val="20"/>
              </w:rPr>
              <w:t>Proposes a new licence condition requiring the licence holder to be insured against any loss, damage or injury that may be caused to human health, property or the environment by the proposed licenced dealing.</w:t>
            </w:r>
          </w:p>
        </w:tc>
        <w:tc>
          <w:tcPr>
            <w:tcW w:w="5008" w:type="dxa"/>
            <w:tcBorders>
              <w:top w:val="single" w:sz="6" w:space="0" w:color="auto"/>
              <w:bottom w:val="single" w:sz="6" w:space="0" w:color="auto"/>
            </w:tcBorders>
          </w:tcPr>
          <w:p w:rsidR="0040623F" w:rsidRPr="00A66BFC" w:rsidRDefault="0040623F" w:rsidP="002540E1">
            <w:pPr>
              <w:spacing w:after="60"/>
              <w:rPr>
                <w:sz w:val="20"/>
                <w:szCs w:val="20"/>
              </w:rPr>
            </w:pPr>
            <w:r>
              <w:rPr>
                <w:sz w:val="20"/>
                <w:szCs w:val="20"/>
              </w:rPr>
              <w:t>The Regulator does not consider that this licence condition is needed to manage risks to human health or the environment.</w:t>
            </w:r>
          </w:p>
        </w:tc>
      </w:tr>
      <w:tr w:rsidR="0040623F" w:rsidRPr="00A66BFC" w:rsidTr="002540E1">
        <w:trPr>
          <w:trHeight w:val="349"/>
          <w:jc w:val="center"/>
        </w:trPr>
        <w:tc>
          <w:tcPr>
            <w:tcW w:w="533" w:type="dxa"/>
            <w:tcBorders>
              <w:bottom w:val="single" w:sz="4" w:space="0" w:color="auto"/>
            </w:tcBorders>
          </w:tcPr>
          <w:p w:rsidR="0040623F" w:rsidRPr="00A66BFC" w:rsidRDefault="0040623F" w:rsidP="002540E1">
            <w:pPr>
              <w:contextualSpacing/>
              <w:jc w:val="center"/>
              <w:rPr>
                <w:sz w:val="20"/>
                <w:szCs w:val="20"/>
              </w:rPr>
            </w:pPr>
            <w:r>
              <w:rPr>
                <w:sz w:val="20"/>
                <w:szCs w:val="20"/>
              </w:rPr>
              <w:t>4</w:t>
            </w:r>
          </w:p>
        </w:tc>
        <w:tc>
          <w:tcPr>
            <w:tcW w:w="4678" w:type="dxa"/>
            <w:tcBorders>
              <w:top w:val="single" w:sz="6" w:space="0" w:color="auto"/>
              <w:bottom w:val="single" w:sz="6" w:space="0" w:color="auto"/>
            </w:tcBorders>
          </w:tcPr>
          <w:p w:rsidR="0040623F" w:rsidRPr="00FE72A2" w:rsidRDefault="0040623F" w:rsidP="002540E1">
            <w:pPr>
              <w:spacing w:after="60"/>
              <w:rPr>
                <w:sz w:val="20"/>
                <w:szCs w:val="20"/>
              </w:rPr>
            </w:pPr>
            <w:r>
              <w:rPr>
                <w:sz w:val="20"/>
                <w:szCs w:val="20"/>
              </w:rPr>
              <w:t>Supports submission by submitter 3.</w:t>
            </w:r>
          </w:p>
        </w:tc>
        <w:tc>
          <w:tcPr>
            <w:tcW w:w="5008" w:type="dxa"/>
            <w:tcBorders>
              <w:top w:val="single" w:sz="6" w:space="0" w:color="auto"/>
              <w:bottom w:val="single" w:sz="6" w:space="0" w:color="auto"/>
            </w:tcBorders>
          </w:tcPr>
          <w:p w:rsidR="0040623F" w:rsidRPr="00A66BFC" w:rsidRDefault="0040623F" w:rsidP="002540E1">
            <w:pPr>
              <w:spacing w:after="60"/>
              <w:ind w:left="112" w:hanging="112"/>
              <w:contextualSpacing/>
              <w:rPr>
                <w:sz w:val="20"/>
                <w:szCs w:val="20"/>
              </w:rPr>
            </w:pPr>
            <w:r>
              <w:rPr>
                <w:sz w:val="20"/>
                <w:szCs w:val="20"/>
              </w:rPr>
              <w:t>See responses to submitter 3.</w:t>
            </w:r>
          </w:p>
        </w:tc>
      </w:tr>
    </w:tbl>
    <w:p w:rsidR="0040623F" w:rsidRDefault="0040623F" w:rsidP="0040623F">
      <w:pPr>
        <w:pStyle w:val="PARA"/>
      </w:pPr>
    </w:p>
    <w:p w:rsidR="0040623F" w:rsidRPr="003D3415" w:rsidRDefault="0040623F" w:rsidP="0040623F">
      <w:pPr>
        <w:pStyle w:val="PARA"/>
        <w:spacing w:after="240"/>
      </w:pPr>
      <w:r w:rsidRPr="003D3415">
        <w:fldChar w:fldCharType="begin"/>
      </w:r>
      <w:r w:rsidRPr="003D3415">
        <w:instrText xml:space="preserve"> ADDIN REFMGR.REFLIST </w:instrText>
      </w:r>
      <w:r w:rsidRPr="003D3415">
        <w:fldChar w:fldCharType="separate"/>
      </w:r>
      <w:r w:rsidRPr="003D3415">
        <w:t xml:space="preserve">Ritala, A., Nuutila, A.M., Aikasalo, R., Kauppinen, V., Tammisola, J. (2002) Measuring gene flow in the cultivation of transgenic barley. </w:t>
      </w:r>
      <w:r w:rsidRPr="003D3415">
        <w:rPr>
          <w:i/>
        </w:rPr>
        <w:t>Crop Science</w:t>
      </w:r>
      <w:r w:rsidRPr="003D3415">
        <w:t xml:space="preserve"> </w:t>
      </w:r>
      <w:r w:rsidRPr="003D3415">
        <w:rPr>
          <w:b/>
        </w:rPr>
        <w:t>42</w:t>
      </w:r>
      <w:r w:rsidRPr="003D3415">
        <w:t>: 278-285.</w:t>
      </w:r>
    </w:p>
    <w:p w:rsidR="0040623F" w:rsidRPr="003D3415" w:rsidRDefault="0040623F" w:rsidP="0040623F">
      <w:pPr>
        <w:pStyle w:val="PARA"/>
        <w:spacing w:after="0"/>
      </w:pPr>
      <w:r w:rsidRPr="003D3415">
        <w:t xml:space="preserve">Schmidt, M.R., Bothma, G. (2005) Indications of bee pollination in sorghum and its implications for transgenic biosafety. </w:t>
      </w:r>
      <w:r w:rsidRPr="003D3415">
        <w:rPr>
          <w:i/>
        </w:rPr>
        <w:t>International Sorghum and Millets Newsletter</w:t>
      </w:r>
      <w:r w:rsidRPr="003D3415">
        <w:t xml:space="preserve"> </w:t>
      </w:r>
      <w:r w:rsidRPr="003D3415">
        <w:rPr>
          <w:b/>
        </w:rPr>
        <w:t>6</w:t>
      </w:r>
      <w:r w:rsidRPr="003D3415">
        <w:t>: 72-75.</w:t>
      </w:r>
    </w:p>
    <w:p w:rsidR="0040623F" w:rsidRPr="003D3415" w:rsidRDefault="0040623F" w:rsidP="0040623F">
      <w:pPr>
        <w:pStyle w:val="PARA"/>
        <w:spacing w:after="0"/>
        <w:rPr>
          <w:rFonts w:ascii="Arial" w:hAnsi="Arial"/>
        </w:rPr>
      </w:pPr>
    </w:p>
    <w:p w:rsidR="00925FE4" w:rsidRPr="00811604" w:rsidRDefault="0040623F" w:rsidP="0040623F">
      <w:pPr>
        <w:rPr>
          <w:lang w:eastAsia="en-AU"/>
        </w:rPr>
      </w:pPr>
      <w:r w:rsidRPr="003D3415">
        <w:fldChar w:fldCharType="end"/>
      </w:r>
    </w:p>
    <w:sectPr w:rsidR="00925FE4" w:rsidRPr="00811604" w:rsidSect="00823C6E">
      <w:footerReference w:type="default" r:id="rId58"/>
      <w:pgSz w:w="11906" w:h="16838" w:code="9"/>
      <w:pgMar w:top="1247" w:right="1361" w:bottom="1247" w:left="1361" w:header="680" w:footer="51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40E1" w:rsidRDefault="002540E1" w:rsidP="00925FE4">
      <w:r>
        <w:separator/>
      </w:r>
    </w:p>
  </w:endnote>
  <w:endnote w:type="continuationSeparator" w:id="0">
    <w:p w:rsidR="002540E1" w:rsidRDefault="002540E1" w:rsidP="00925F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avi">
    <w:panose1 w:val="020B0502040204020203"/>
    <w:charset w:val="01"/>
    <w:family w:val="roman"/>
    <w:notTrueType/>
    <w:pitch w:val="variable"/>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notTrueType/>
    <w:pitch w:val="default"/>
  </w:font>
  <w:font w:name="Arial (W1)">
    <w:panose1 w:val="00000000000000000000"/>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Pr="003C6783" w:rsidRDefault="002540E1" w:rsidP="00302F46">
    <w:pPr>
      <w:pStyle w:val="Footer"/>
      <w:pBdr>
        <w:top w:val="single" w:sz="4" w:space="1" w:color="auto"/>
      </w:pBdr>
      <w:tabs>
        <w:tab w:val="clear" w:pos="4153"/>
        <w:tab w:val="clear" w:pos="8306"/>
        <w:tab w:val="right" w:pos="9214"/>
      </w:tabs>
      <w:rPr>
        <w:rFonts w:ascii="Calibri" w:hAnsi="Calibri"/>
        <w:szCs w:val="16"/>
      </w:rPr>
    </w:pPr>
    <w:r w:rsidRPr="003C6783">
      <w:rPr>
        <w:rFonts w:ascii="Calibri" w:hAnsi="Calibri"/>
        <w:szCs w:val="16"/>
      </w:rPr>
      <w:t xml:space="preserve">Summary </w:t>
    </w:r>
    <w:r w:rsidRPr="003C6783">
      <w:rPr>
        <w:rFonts w:ascii="Calibri" w:hAnsi="Calibri"/>
        <w:szCs w:val="16"/>
      </w:rPr>
      <w:tab/>
    </w:r>
    <w:r w:rsidRPr="003C6783">
      <w:rPr>
        <w:rFonts w:ascii="Calibri" w:hAnsi="Calibri"/>
        <w:szCs w:val="16"/>
      </w:rPr>
      <w:fldChar w:fldCharType="begin"/>
    </w:r>
    <w:r w:rsidRPr="003C6783">
      <w:rPr>
        <w:rFonts w:ascii="Calibri" w:hAnsi="Calibri"/>
        <w:szCs w:val="16"/>
      </w:rPr>
      <w:instrText xml:space="preserve"> PAGE </w:instrText>
    </w:r>
    <w:r w:rsidRPr="003C6783">
      <w:rPr>
        <w:rFonts w:ascii="Calibri" w:hAnsi="Calibri"/>
        <w:szCs w:val="16"/>
      </w:rPr>
      <w:fldChar w:fldCharType="separate"/>
    </w:r>
    <w:r w:rsidR="00D11B5D">
      <w:rPr>
        <w:rFonts w:ascii="Calibri" w:hAnsi="Calibri"/>
        <w:noProof/>
        <w:szCs w:val="16"/>
      </w:rPr>
      <w:t>II</w:t>
    </w:r>
    <w:r w:rsidRPr="003C6783">
      <w:rPr>
        <w:rFonts w:ascii="Calibri" w:hAnsi="Calibri"/>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Pr="0024380F" w:rsidRDefault="002540E1" w:rsidP="00D4185E">
    <w:pPr>
      <w:pStyle w:val="Footer"/>
      <w:pBdr>
        <w:top w:val="single" w:sz="4" w:space="1" w:color="auto"/>
      </w:pBdr>
      <w:tabs>
        <w:tab w:val="clear" w:pos="4153"/>
        <w:tab w:val="clear" w:pos="8306"/>
        <w:tab w:val="right" w:pos="9593"/>
      </w:tabs>
      <w:ind w:right="-455"/>
      <w:rPr>
        <w:rFonts w:ascii="Calibri" w:hAnsi="Calibri"/>
        <w:noProof/>
        <w:szCs w:val="16"/>
      </w:rPr>
    </w:pPr>
    <w:r w:rsidRPr="0024380F">
      <w:rPr>
        <w:rFonts w:ascii="Calibri" w:hAnsi="Calibri"/>
        <w:szCs w:val="16"/>
      </w:rPr>
      <w:t>Table of Contents</w:t>
    </w:r>
    <w:r w:rsidRPr="0024380F">
      <w:rPr>
        <w:rFonts w:ascii="Calibri" w:hAnsi="Calibri"/>
        <w:szCs w:val="16"/>
      </w:rPr>
      <w:tab/>
    </w:r>
    <w:r w:rsidRPr="0024380F">
      <w:rPr>
        <w:rFonts w:ascii="Calibri" w:hAnsi="Calibri"/>
        <w:noProof/>
        <w:szCs w:val="16"/>
      </w:rPr>
      <w:fldChar w:fldCharType="begin"/>
    </w:r>
    <w:r w:rsidRPr="0024380F">
      <w:rPr>
        <w:rFonts w:ascii="Calibri" w:hAnsi="Calibri"/>
        <w:noProof/>
        <w:szCs w:val="16"/>
      </w:rPr>
      <w:instrText xml:space="preserve"> PAGE  \* ROMAN </w:instrText>
    </w:r>
    <w:r w:rsidRPr="0024380F">
      <w:rPr>
        <w:rFonts w:ascii="Calibri" w:hAnsi="Calibri"/>
        <w:noProof/>
        <w:szCs w:val="16"/>
      </w:rPr>
      <w:fldChar w:fldCharType="separate"/>
    </w:r>
    <w:r w:rsidR="00D11B5D">
      <w:rPr>
        <w:rFonts w:ascii="Calibri" w:hAnsi="Calibri"/>
        <w:noProof/>
        <w:szCs w:val="16"/>
      </w:rPr>
      <w:t>IV</w:t>
    </w:r>
    <w:r w:rsidRPr="0024380F">
      <w:rPr>
        <w:rFonts w:ascii="Calibri" w:hAnsi="Calibri"/>
        <w:noProof/>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Pr="0024380F" w:rsidRDefault="002540E1" w:rsidP="00302F46">
    <w:pPr>
      <w:pStyle w:val="Footer"/>
      <w:pBdr>
        <w:top w:val="single" w:sz="4" w:space="1" w:color="auto"/>
      </w:pBdr>
      <w:tabs>
        <w:tab w:val="clear" w:pos="4153"/>
        <w:tab w:val="clear" w:pos="8306"/>
        <w:tab w:val="right" w:pos="9214"/>
      </w:tabs>
      <w:rPr>
        <w:rFonts w:ascii="Calibri" w:hAnsi="Calibri"/>
        <w:szCs w:val="16"/>
      </w:rPr>
    </w:pPr>
    <w:r w:rsidRPr="0024380F">
      <w:rPr>
        <w:rFonts w:ascii="Calibri" w:hAnsi="Calibri"/>
        <w:szCs w:val="16"/>
      </w:rPr>
      <w:t>Abbreviations</w:t>
    </w:r>
    <w:r w:rsidRPr="0024380F">
      <w:rPr>
        <w:rFonts w:ascii="Calibri" w:hAnsi="Calibri"/>
        <w:szCs w:val="16"/>
      </w:rPr>
      <w:tab/>
    </w:r>
    <w:r w:rsidRPr="0024380F">
      <w:rPr>
        <w:rFonts w:ascii="Calibri" w:hAnsi="Calibri"/>
        <w:szCs w:val="16"/>
      </w:rPr>
      <w:fldChar w:fldCharType="begin"/>
    </w:r>
    <w:r w:rsidRPr="0024380F">
      <w:rPr>
        <w:rFonts w:ascii="Calibri" w:hAnsi="Calibri"/>
        <w:szCs w:val="16"/>
      </w:rPr>
      <w:instrText xml:space="preserve"> PAGE </w:instrText>
    </w:r>
    <w:r w:rsidRPr="0024380F">
      <w:rPr>
        <w:rFonts w:ascii="Calibri" w:hAnsi="Calibri"/>
        <w:szCs w:val="16"/>
      </w:rPr>
      <w:fldChar w:fldCharType="separate"/>
    </w:r>
    <w:r w:rsidR="00D11B5D">
      <w:rPr>
        <w:rFonts w:ascii="Calibri" w:hAnsi="Calibri"/>
        <w:noProof/>
        <w:szCs w:val="16"/>
      </w:rPr>
      <w:t>V</w:t>
    </w:r>
    <w:r w:rsidRPr="0024380F">
      <w:rPr>
        <w:rFonts w:ascii="Calibri" w:hAnsi="Calibri"/>
        <w:szCs w:val="1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Pr="00472344" w:rsidRDefault="002540E1" w:rsidP="00302F46">
    <w:pPr>
      <w:pStyle w:val="Footer"/>
      <w:pBdr>
        <w:top w:val="single" w:sz="4" w:space="1" w:color="auto"/>
      </w:pBdr>
      <w:tabs>
        <w:tab w:val="clear" w:pos="4153"/>
        <w:tab w:val="clear" w:pos="8306"/>
        <w:tab w:val="right" w:pos="9214"/>
      </w:tabs>
      <w:rPr>
        <w:rFonts w:ascii="Calibri" w:hAnsi="Calibri"/>
        <w:szCs w:val="16"/>
      </w:rPr>
    </w:pPr>
    <w:r w:rsidRPr="00472344">
      <w:rPr>
        <w:rFonts w:ascii="Calibri" w:hAnsi="Calibri"/>
        <w:szCs w:val="16"/>
      </w:rPr>
      <w:t xml:space="preserve">Chapter 1 – Risk assessment context </w:t>
    </w:r>
    <w:r w:rsidRPr="00472344">
      <w:rPr>
        <w:rFonts w:ascii="Calibri" w:hAnsi="Calibri"/>
        <w:szCs w:val="16"/>
      </w:rPr>
      <w:tab/>
    </w:r>
    <w:r w:rsidRPr="00472344">
      <w:rPr>
        <w:rFonts w:ascii="Calibri" w:hAnsi="Calibri"/>
        <w:szCs w:val="16"/>
      </w:rPr>
      <w:fldChar w:fldCharType="begin"/>
    </w:r>
    <w:r w:rsidRPr="00472344">
      <w:rPr>
        <w:rFonts w:ascii="Calibri" w:hAnsi="Calibri"/>
        <w:szCs w:val="16"/>
      </w:rPr>
      <w:instrText xml:space="preserve"> PAGE </w:instrText>
    </w:r>
    <w:r w:rsidRPr="00472344">
      <w:rPr>
        <w:rFonts w:ascii="Calibri" w:hAnsi="Calibri"/>
        <w:szCs w:val="16"/>
      </w:rPr>
      <w:fldChar w:fldCharType="separate"/>
    </w:r>
    <w:r w:rsidR="00D11B5D">
      <w:rPr>
        <w:rFonts w:ascii="Calibri" w:hAnsi="Calibri"/>
        <w:noProof/>
        <w:szCs w:val="16"/>
      </w:rPr>
      <w:t>8</w:t>
    </w:r>
    <w:r w:rsidRPr="00472344">
      <w:rPr>
        <w:rFonts w:ascii="Calibri" w:hAnsi="Calibri"/>
        <w:szCs w:val="1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Pr="00D4185E" w:rsidRDefault="002540E1" w:rsidP="00D4185E">
    <w:pPr>
      <w:pStyle w:val="Footer"/>
      <w:pBdr>
        <w:top w:val="single" w:sz="4" w:space="1" w:color="auto"/>
      </w:pBdr>
      <w:tabs>
        <w:tab w:val="clear" w:pos="4153"/>
        <w:tab w:val="clear" w:pos="8306"/>
        <w:tab w:val="right" w:pos="9214"/>
      </w:tabs>
      <w:rPr>
        <w:rFonts w:ascii="Calibri" w:hAnsi="Calibri"/>
        <w:szCs w:val="16"/>
      </w:rPr>
    </w:pPr>
    <w:r w:rsidRPr="00D4185E">
      <w:rPr>
        <w:rFonts w:ascii="Calibri" w:hAnsi="Calibri"/>
        <w:szCs w:val="16"/>
      </w:rPr>
      <w:t>Chapter 2 – Risk assessment</w:t>
    </w:r>
    <w:r w:rsidRPr="00D4185E">
      <w:rPr>
        <w:rFonts w:ascii="Calibri" w:hAnsi="Calibri"/>
        <w:szCs w:val="16"/>
      </w:rPr>
      <w:tab/>
    </w:r>
    <w:r w:rsidRPr="00D4185E">
      <w:rPr>
        <w:rFonts w:ascii="Calibri" w:hAnsi="Calibri"/>
        <w:szCs w:val="16"/>
      </w:rPr>
      <w:fldChar w:fldCharType="begin"/>
    </w:r>
    <w:r w:rsidRPr="00D4185E">
      <w:rPr>
        <w:rFonts w:ascii="Calibri" w:hAnsi="Calibri"/>
        <w:szCs w:val="16"/>
      </w:rPr>
      <w:instrText xml:space="preserve"> PAGE </w:instrText>
    </w:r>
    <w:r w:rsidRPr="00D4185E">
      <w:rPr>
        <w:rFonts w:ascii="Calibri" w:hAnsi="Calibri"/>
        <w:szCs w:val="16"/>
      </w:rPr>
      <w:fldChar w:fldCharType="separate"/>
    </w:r>
    <w:r w:rsidR="00D11B5D">
      <w:rPr>
        <w:rFonts w:ascii="Calibri" w:hAnsi="Calibri"/>
        <w:noProof/>
        <w:szCs w:val="16"/>
      </w:rPr>
      <w:t>28</w:t>
    </w:r>
    <w:r w:rsidRPr="00D4185E">
      <w:rPr>
        <w:rFonts w:ascii="Calibri" w:hAnsi="Calibri"/>
        <w:szCs w:val="1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Pr="00D4185E" w:rsidRDefault="002540E1" w:rsidP="00D4185E">
    <w:pPr>
      <w:pStyle w:val="Footer"/>
      <w:pBdr>
        <w:top w:val="single" w:sz="4" w:space="1" w:color="auto"/>
      </w:pBdr>
      <w:tabs>
        <w:tab w:val="clear" w:pos="4153"/>
        <w:tab w:val="clear" w:pos="8306"/>
        <w:tab w:val="right" w:pos="9214"/>
      </w:tabs>
      <w:rPr>
        <w:rFonts w:ascii="Calibri" w:hAnsi="Calibri"/>
        <w:szCs w:val="16"/>
      </w:rPr>
    </w:pPr>
    <w:r w:rsidRPr="00D4185E">
      <w:rPr>
        <w:rFonts w:ascii="Calibri" w:hAnsi="Calibri"/>
        <w:szCs w:val="16"/>
      </w:rPr>
      <w:t>Chapter 3 – Risk management</w:t>
    </w:r>
    <w:r w:rsidRPr="00D4185E">
      <w:rPr>
        <w:rFonts w:ascii="Calibri" w:hAnsi="Calibri"/>
        <w:szCs w:val="16"/>
      </w:rPr>
      <w:tab/>
    </w:r>
    <w:r w:rsidRPr="00D4185E">
      <w:rPr>
        <w:rFonts w:ascii="Calibri" w:hAnsi="Calibri"/>
        <w:szCs w:val="16"/>
      </w:rPr>
      <w:fldChar w:fldCharType="begin"/>
    </w:r>
    <w:r w:rsidRPr="00D4185E">
      <w:rPr>
        <w:rFonts w:ascii="Calibri" w:hAnsi="Calibri"/>
        <w:szCs w:val="16"/>
      </w:rPr>
      <w:instrText xml:space="preserve"> PAGE </w:instrText>
    </w:r>
    <w:r w:rsidRPr="00D4185E">
      <w:rPr>
        <w:rFonts w:ascii="Calibri" w:hAnsi="Calibri"/>
        <w:szCs w:val="16"/>
      </w:rPr>
      <w:fldChar w:fldCharType="separate"/>
    </w:r>
    <w:r w:rsidR="00D11B5D">
      <w:rPr>
        <w:rFonts w:ascii="Calibri" w:hAnsi="Calibri"/>
        <w:noProof/>
        <w:szCs w:val="16"/>
      </w:rPr>
      <w:t>36</w:t>
    </w:r>
    <w:r w:rsidRPr="00D4185E">
      <w:rPr>
        <w:rFonts w:ascii="Calibri" w:hAnsi="Calibri"/>
        <w:szCs w:val="1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Pr="00D4185E" w:rsidRDefault="002540E1" w:rsidP="00302F46">
    <w:pPr>
      <w:pStyle w:val="Footer"/>
      <w:pBdr>
        <w:top w:val="single" w:sz="4" w:space="1" w:color="auto"/>
      </w:pBdr>
      <w:tabs>
        <w:tab w:val="clear" w:pos="4153"/>
        <w:tab w:val="clear" w:pos="8306"/>
        <w:tab w:val="right" w:pos="9214"/>
      </w:tabs>
      <w:rPr>
        <w:rFonts w:ascii="Calibri" w:hAnsi="Calibri"/>
        <w:szCs w:val="16"/>
      </w:rPr>
    </w:pPr>
    <w:r w:rsidRPr="00D4185E">
      <w:rPr>
        <w:rFonts w:ascii="Calibri" w:hAnsi="Calibri"/>
      </w:rPr>
      <w:t>References</w:t>
    </w:r>
    <w:r w:rsidRPr="00D4185E">
      <w:rPr>
        <w:rFonts w:ascii="Calibri" w:hAnsi="Calibri"/>
      </w:rPr>
      <w:tab/>
    </w:r>
    <w:r w:rsidRPr="00D4185E">
      <w:rPr>
        <w:rFonts w:ascii="Calibri" w:hAnsi="Calibri"/>
      </w:rPr>
      <w:fldChar w:fldCharType="begin"/>
    </w:r>
    <w:r w:rsidRPr="00D4185E">
      <w:rPr>
        <w:rFonts w:ascii="Calibri" w:hAnsi="Calibri"/>
      </w:rPr>
      <w:instrText xml:space="preserve"> PAGE </w:instrText>
    </w:r>
    <w:r w:rsidRPr="00D4185E">
      <w:rPr>
        <w:rFonts w:ascii="Calibri" w:hAnsi="Calibri"/>
      </w:rPr>
      <w:fldChar w:fldCharType="separate"/>
    </w:r>
    <w:r w:rsidR="00D11B5D">
      <w:rPr>
        <w:rFonts w:ascii="Calibri" w:hAnsi="Calibri"/>
        <w:noProof/>
      </w:rPr>
      <w:t>41</w:t>
    </w:r>
    <w:r w:rsidRPr="00D4185E">
      <w:rPr>
        <w:rFonts w:ascii="Calibri" w:hAnsi="Calibri"/>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Pr="00D4185E" w:rsidRDefault="002540E1" w:rsidP="00302F46">
    <w:pPr>
      <w:pStyle w:val="Footer"/>
      <w:pBdr>
        <w:top w:val="single" w:sz="4" w:space="1" w:color="auto"/>
      </w:pBdr>
      <w:tabs>
        <w:tab w:val="clear" w:pos="4153"/>
        <w:tab w:val="clear" w:pos="8306"/>
        <w:tab w:val="right" w:pos="9214"/>
      </w:tabs>
      <w:rPr>
        <w:rFonts w:ascii="Calibri" w:hAnsi="Calibri"/>
        <w:szCs w:val="16"/>
      </w:rPr>
    </w:pPr>
    <w:r>
      <w:rPr>
        <w:rFonts w:ascii="Calibri" w:hAnsi="Calibri"/>
      </w:rPr>
      <w:t>Appendix A</w:t>
    </w:r>
    <w:r w:rsidRPr="00D4185E">
      <w:rPr>
        <w:rFonts w:ascii="Calibri" w:hAnsi="Calibri"/>
      </w:rPr>
      <w:tab/>
    </w:r>
    <w:r w:rsidRPr="00D4185E">
      <w:rPr>
        <w:rFonts w:ascii="Calibri" w:hAnsi="Calibri"/>
      </w:rPr>
      <w:fldChar w:fldCharType="begin"/>
    </w:r>
    <w:r w:rsidRPr="00D4185E">
      <w:rPr>
        <w:rFonts w:ascii="Calibri" w:hAnsi="Calibri"/>
      </w:rPr>
      <w:instrText xml:space="preserve"> PAGE </w:instrText>
    </w:r>
    <w:r w:rsidRPr="00D4185E">
      <w:rPr>
        <w:rFonts w:ascii="Calibri" w:hAnsi="Calibri"/>
      </w:rPr>
      <w:fldChar w:fldCharType="separate"/>
    </w:r>
    <w:r w:rsidR="00D11B5D">
      <w:rPr>
        <w:rFonts w:ascii="Calibri" w:hAnsi="Calibri"/>
        <w:noProof/>
      </w:rPr>
      <w:t>44</w:t>
    </w:r>
    <w:r w:rsidRPr="00D4185E">
      <w:rPr>
        <w:rFonts w:ascii="Calibri" w:hAnsi="Calibri"/>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Pr="00D4185E" w:rsidRDefault="002540E1" w:rsidP="00302F46">
    <w:pPr>
      <w:pStyle w:val="Footer"/>
      <w:pBdr>
        <w:top w:val="single" w:sz="4" w:space="1" w:color="auto"/>
      </w:pBdr>
      <w:tabs>
        <w:tab w:val="clear" w:pos="4153"/>
        <w:tab w:val="clear" w:pos="8306"/>
        <w:tab w:val="right" w:pos="9214"/>
      </w:tabs>
      <w:rPr>
        <w:rFonts w:ascii="Calibri" w:hAnsi="Calibri"/>
        <w:szCs w:val="16"/>
      </w:rPr>
    </w:pPr>
    <w:r>
      <w:rPr>
        <w:rFonts w:ascii="Calibri" w:hAnsi="Calibri"/>
      </w:rPr>
      <w:t>Appendix B</w:t>
    </w:r>
    <w:r w:rsidRPr="00D4185E">
      <w:rPr>
        <w:rFonts w:ascii="Calibri" w:hAnsi="Calibri"/>
      </w:rPr>
      <w:tab/>
    </w:r>
    <w:r w:rsidRPr="00D4185E">
      <w:rPr>
        <w:rFonts w:ascii="Calibri" w:hAnsi="Calibri"/>
      </w:rPr>
      <w:fldChar w:fldCharType="begin"/>
    </w:r>
    <w:r w:rsidRPr="00D4185E">
      <w:rPr>
        <w:rFonts w:ascii="Calibri" w:hAnsi="Calibri"/>
      </w:rPr>
      <w:instrText xml:space="preserve"> PAGE </w:instrText>
    </w:r>
    <w:r w:rsidRPr="00D4185E">
      <w:rPr>
        <w:rFonts w:ascii="Calibri" w:hAnsi="Calibri"/>
      </w:rPr>
      <w:fldChar w:fldCharType="separate"/>
    </w:r>
    <w:r w:rsidR="00D11B5D">
      <w:rPr>
        <w:rFonts w:ascii="Calibri" w:hAnsi="Calibri"/>
        <w:noProof/>
      </w:rPr>
      <w:t>48</w:t>
    </w:r>
    <w:r w:rsidRPr="00D4185E">
      <w:rPr>
        <w:rFonts w:ascii="Calibri" w:hAnsi="Calibr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40E1" w:rsidRDefault="002540E1" w:rsidP="00925FE4">
      <w:r>
        <w:separator/>
      </w:r>
    </w:p>
  </w:footnote>
  <w:footnote w:type="continuationSeparator" w:id="0">
    <w:p w:rsidR="002540E1" w:rsidRDefault="002540E1" w:rsidP="00925FE4">
      <w:r>
        <w:continuationSeparator/>
      </w:r>
    </w:p>
  </w:footnote>
  <w:footnote w:id="1">
    <w:p w:rsidR="002540E1" w:rsidRPr="007D5939" w:rsidRDefault="002540E1" w:rsidP="00050F34">
      <w:pPr>
        <w:pStyle w:val="FootnoteText"/>
      </w:pPr>
      <w:r w:rsidRPr="007D5939">
        <w:rPr>
          <w:rStyle w:val="FootnoteReference"/>
        </w:rPr>
        <w:footnoteRef/>
      </w:r>
      <w:r w:rsidRPr="007D5939">
        <w:t xml:space="preserve"> </w:t>
      </w:r>
      <w:r>
        <w:t xml:space="preserve">Specific </w:t>
      </w:r>
      <w:r w:rsidRPr="007D5939">
        <w:t xml:space="preserve">gene names </w:t>
      </w:r>
      <w:r>
        <w:t xml:space="preserve">are not provided as they have </w:t>
      </w:r>
      <w:r w:rsidRPr="007D5939">
        <w:t>been declared Confidential Commercial Information.</w:t>
      </w:r>
    </w:p>
  </w:footnote>
  <w:footnote w:id="2">
    <w:p w:rsidR="002540E1" w:rsidRPr="00B96935" w:rsidRDefault="002540E1" w:rsidP="008548DB">
      <w:pPr>
        <w:pStyle w:val="FootnoteText"/>
      </w:pPr>
      <w:r w:rsidRPr="00811604">
        <w:rPr>
          <w:rStyle w:val="FootnoteReference"/>
        </w:rPr>
        <w:footnoteRef/>
      </w:r>
      <w:r w:rsidRPr="00811604">
        <w:t xml:space="preserve"> A more detailed discussion of uncertainty is contained in the Regulator’s </w:t>
      </w:r>
      <w:hyperlink r:id="rId1" w:history="1">
        <w:r w:rsidRPr="00811604">
          <w:rPr>
            <w:rStyle w:val="Hyperlink"/>
            <w:i/>
            <w:color w:val="auto"/>
          </w:rPr>
          <w:t>Risk Analysis Framework</w:t>
        </w:r>
      </w:hyperlink>
      <w:r w:rsidRPr="00811604">
        <w:t xml:space="preserve"> available from the OGTR website or via Free call 1800 181 030</w:t>
      </w:r>
      <w:r w:rsidRPr="00B96935">
        <w:t>.</w:t>
      </w:r>
    </w:p>
  </w:footnote>
  <w:footnote w:id="3">
    <w:p w:rsidR="002540E1" w:rsidRPr="00C616C5" w:rsidRDefault="002540E1" w:rsidP="00B362E0">
      <w:pPr>
        <w:pStyle w:val="FootnoteText"/>
        <w:rPr>
          <w:rFonts w:asciiTheme="minorHAnsi" w:hAnsiTheme="minorHAnsi"/>
        </w:rPr>
      </w:pPr>
      <w:r w:rsidRPr="00C616C5">
        <w:rPr>
          <w:rStyle w:val="FootnoteReference"/>
          <w:rFonts w:asciiTheme="minorHAnsi" w:hAnsiTheme="minorHAnsi"/>
        </w:rPr>
        <w:footnoteRef/>
      </w:r>
      <w:r w:rsidRPr="00C616C5">
        <w:rPr>
          <w:rFonts w:asciiTheme="minorHAnsi" w:hAnsiTheme="minorHAnsi"/>
        </w:rPr>
        <w:t xml:space="preserve"> Prescribed agencies include GTTAC, State and Territory Governments, relevant local governments, Australian Government agencies and the Minister for the Environme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Pr="00543DC2" w:rsidRDefault="002540E1">
    <w:pPr>
      <w:pStyle w:val="Header"/>
      <w:rPr>
        <w:rFonts w:ascii="Calibri" w:hAnsi="Calibri"/>
        <w:sz w:val="22"/>
        <w:szCs w:val="22"/>
      </w:rPr>
    </w:pPr>
    <w:r w:rsidRPr="009D7EF9">
      <w:rPr>
        <w:noProof/>
        <w:sz w:val="22"/>
        <w:szCs w:val="22"/>
      </w:rPr>
      <w:drawing>
        <wp:inline distT="0" distB="0" distL="0" distR="0" wp14:anchorId="281F9A80" wp14:editId="5F76EF8C">
          <wp:extent cx="3338195" cy="948690"/>
          <wp:effectExtent l="0" t="0" r="0" b="3810"/>
          <wp:docPr id="3" name="Picture 3" descr="Description: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ealt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38195" cy="948690"/>
                  </a:xfrm>
                  <a:prstGeom prst="rect">
                    <a:avLst/>
                  </a:prstGeom>
                  <a:noFill/>
                  <a:ln>
                    <a:noFill/>
                  </a:ln>
                </pic:spPr>
              </pic:pic>
            </a:graphicData>
          </a:graphic>
        </wp:inline>
      </w:drawing>
    </w:r>
  </w:p>
  <w:p w:rsidR="002540E1" w:rsidRPr="00543DC2" w:rsidRDefault="002540E1" w:rsidP="00543DC2">
    <w:pPr>
      <w:pStyle w:val="Header"/>
      <w:jc w:val="right"/>
      <w:rPr>
        <w:rFonts w:ascii="Calibri" w:hAnsi="Calibri"/>
        <w:sz w:val="22"/>
        <w:szCs w:val="22"/>
      </w:rPr>
    </w:pPr>
    <w:r>
      <w:rPr>
        <w:rFonts w:ascii="Calibri" w:hAnsi="Calibri"/>
        <w:sz w:val="22"/>
        <w:szCs w:val="22"/>
      </w:rPr>
      <w:t>Jul</w:t>
    </w:r>
    <w:r w:rsidRPr="00543DC2">
      <w:rPr>
        <w:rFonts w:ascii="Calibri" w:hAnsi="Calibri"/>
        <w:sz w:val="22"/>
        <w:szCs w:val="22"/>
      </w:rPr>
      <w:t>y 20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Pr="003C6783" w:rsidRDefault="002540E1" w:rsidP="00302F46">
    <w:pPr>
      <w:pStyle w:val="Header"/>
      <w:pBdr>
        <w:bottom w:val="single" w:sz="4" w:space="1" w:color="auto"/>
      </w:pBdr>
      <w:tabs>
        <w:tab w:val="clear" w:pos="4153"/>
        <w:tab w:val="clear" w:pos="8306"/>
        <w:tab w:val="right" w:pos="9072"/>
      </w:tabs>
      <w:ind w:right="-2"/>
      <w:rPr>
        <w:rFonts w:ascii="Calibri" w:hAnsi="Calibri"/>
        <w:szCs w:val="16"/>
      </w:rPr>
    </w:pPr>
    <w:r w:rsidRPr="003C6783">
      <w:rPr>
        <w:rFonts w:ascii="Calibri" w:hAnsi="Calibri"/>
        <w:szCs w:val="16"/>
      </w:rPr>
      <w:t>DIR 15</w:t>
    </w:r>
    <w:r>
      <w:rPr>
        <w:rFonts w:ascii="Calibri" w:hAnsi="Calibri"/>
        <w:szCs w:val="16"/>
      </w:rPr>
      <w:t>3</w:t>
    </w:r>
    <w:r w:rsidRPr="003C6783">
      <w:rPr>
        <w:rFonts w:ascii="Calibri" w:hAnsi="Calibri"/>
        <w:szCs w:val="16"/>
      </w:rPr>
      <w:t xml:space="preserve"> – Risk Assessment and Risk Management Plan (</w:t>
    </w:r>
    <w:r>
      <w:rPr>
        <w:rFonts w:ascii="Calibri" w:hAnsi="Calibri"/>
        <w:szCs w:val="16"/>
      </w:rPr>
      <w:t>July 2017</w:t>
    </w:r>
    <w:r w:rsidRPr="003C6783">
      <w:rPr>
        <w:rFonts w:ascii="Calibri" w:hAnsi="Calibri"/>
        <w:szCs w:val="16"/>
      </w:rPr>
      <w:t>)</w:t>
    </w:r>
    <w:r w:rsidRPr="003C6783">
      <w:rPr>
        <w:rFonts w:ascii="Calibri" w:hAnsi="Calibri"/>
        <w:szCs w:val="16"/>
      </w:rPr>
      <w:tab/>
      <w:t>Office of the Gene Technology Regulato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Default="00D11B5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262.5pt;height:91.5pt;rotation:315;z-index:-251655168;mso-position-horizontal:center;mso-position-horizontal-relative:margin;mso-position-vertical:center;mso-position-vertical-relative:margin" o:allowincell="f" fillcolor="silver" stroked="f">
          <v:fill opacity=".5"/>
          <v:textpath style="font-family:&quot;Times New Roman&quot;;font-size:80pt" string="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Default="00D11B5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262.5pt;height:91.5pt;rotation:315;z-index:-251656192;mso-position-horizontal:center;mso-position-horizontal-relative:margin;mso-position-vertical:center;mso-position-vertical-relative:margin" o:allowincell="f" fillcolor="silver" stroked="f">
          <v:fill opacity=".5"/>
          <v:textpath style="font-family:&quot;Times New Roman&quot;;font-size:80pt" string="DRAFT"/>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Default="00D11B5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262.5pt;height:91.5pt;rotation:315;z-index:-251659264;mso-position-horizontal:center;mso-position-horizontal-relative:margin;mso-position-vertical:center;mso-position-vertical-relative:margin" o:allowincell="f" fillcolor="silver" stroked="f">
          <v:fill opacity=".5"/>
          <v:textpath style="font-family:&quot;Times New Roman&quot;;font-size:80pt" string="DRAFT"/>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40E1" w:rsidRDefault="00D11B5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style="position:absolute;margin-left:0;margin-top:0;width:262.5pt;height:91.5pt;rotation:315;z-index:-251658240;mso-position-horizontal:center;mso-position-horizontal-relative:margin;mso-position-vertical:center;mso-position-vertical-relative:margin" o:allowincell="f" fillcolor="silver" stroked="f">
          <v:fill opacity=".5"/>
          <v:textpath style="font-family:&quot;Times New Roman&quot;;font-size:80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61519"/>
    <w:multiLevelType w:val="hybridMultilevel"/>
    <w:tmpl w:val="B2C4B78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35172B9"/>
    <w:multiLevelType w:val="hybridMultilevel"/>
    <w:tmpl w:val="D2B64E26"/>
    <w:name w:val="WW8Num21"/>
    <w:lvl w:ilvl="0" w:tplc="6A42CD80">
      <w:start w:val="1"/>
      <w:numFmt w:val="lowerLetter"/>
      <w:lvlText w:val="(%1)"/>
      <w:lvlJc w:val="left"/>
      <w:pPr>
        <w:tabs>
          <w:tab w:val="num" w:pos="737"/>
        </w:tabs>
        <w:ind w:left="737" w:hanging="380"/>
      </w:pPr>
      <w:rPr>
        <w:rFonts w:ascii="Times New Roman" w:hAnsi="Times New Roman" w:cs="Times New Roman" w:hint="default"/>
        <w:b w:val="0"/>
        <w:bCs w:val="0"/>
        <w:i w:val="0"/>
        <w:iCs w:val="0"/>
        <w:sz w:val="24"/>
        <w:szCs w:val="24"/>
      </w:rPr>
    </w:lvl>
    <w:lvl w:ilvl="1" w:tplc="59B61826">
      <w:start w:val="1"/>
      <w:numFmt w:val="lowerLetter"/>
      <w:lvlText w:val="%2."/>
      <w:lvlJc w:val="left"/>
      <w:pPr>
        <w:tabs>
          <w:tab w:val="num" w:pos="1440"/>
        </w:tabs>
        <w:ind w:left="1440" w:hanging="360"/>
      </w:pPr>
    </w:lvl>
    <w:lvl w:ilvl="2" w:tplc="B198B5FA">
      <w:start w:val="1"/>
      <w:numFmt w:val="lowerRoman"/>
      <w:lvlText w:val="%3."/>
      <w:lvlJc w:val="right"/>
      <w:pPr>
        <w:tabs>
          <w:tab w:val="num" w:pos="2160"/>
        </w:tabs>
        <w:ind w:left="2160" w:hanging="180"/>
      </w:pPr>
    </w:lvl>
    <w:lvl w:ilvl="3" w:tplc="ED768664">
      <w:start w:val="1"/>
      <w:numFmt w:val="decimal"/>
      <w:lvlText w:val="%4."/>
      <w:lvlJc w:val="left"/>
      <w:pPr>
        <w:tabs>
          <w:tab w:val="num" w:pos="2880"/>
        </w:tabs>
        <w:ind w:left="2880" w:hanging="360"/>
      </w:pPr>
    </w:lvl>
    <w:lvl w:ilvl="4" w:tplc="0A466FBC">
      <w:start w:val="1"/>
      <w:numFmt w:val="lowerLetter"/>
      <w:lvlText w:val="%5."/>
      <w:lvlJc w:val="left"/>
      <w:pPr>
        <w:tabs>
          <w:tab w:val="num" w:pos="3600"/>
        </w:tabs>
        <w:ind w:left="3600" w:hanging="360"/>
      </w:pPr>
    </w:lvl>
    <w:lvl w:ilvl="5" w:tplc="0934884C">
      <w:start w:val="1"/>
      <w:numFmt w:val="lowerRoman"/>
      <w:lvlText w:val="%6."/>
      <w:lvlJc w:val="right"/>
      <w:pPr>
        <w:tabs>
          <w:tab w:val="num" w:pos="4320"/>
        </w:tabs>
        <w:ind w:left="4320" w:hanging="180"/>
      </w:pPr>
    </w:lvl>
    <w:lvl w:ilvl="6" w:tplc="313C45AC">
      <w:start w:val="1"/>
      <w:numFmt w:val="decimal"/>
      <w:lvlText w:val="%7."/>
      <w:lvlJc w:val="left"/>
      <w:pPr>
        <w:tabs>
          <w:tab w:val="num" w:pos="5040"/>
        </w:tabs>
        <w:ind w:left="5040" w:hanging="360"/>
      </w:pPr>
    </w:lvl>
    <w:lvl w:ilvl="7" w:tplc="4DBC9D38">
      <w:start w:val="1"/>
      <w:numFmt w:val="lowerLetter"/>
      <w:lvlText w:val="%8."/>
      <w:lvlJc w:val="left"/>
      <w:pPr>
        <w:tabs>
          <w:tab w:val="num" w:pos="5760"/>
        </w:tabs>
        <w:ind w:left="5760" w:hanging="360"/>
      </w:pPr>
    </w:lvl>
    <w:lvl w:ilvl="8" w:tplc="DBCCB400">
      <w:start w:val="1"/>
      <w:numFmt w:val="lowerRoman"/>
      <w:lvlText w:val="%9."/>
      <w:lvlJc w:val="right"/>
      <w:pPr>
        <w:tabs>
          <w:tab w:val="num" w:pos="6480"/>
        </w:tabs>
        <w:ind w:left="6480" w:hanging="180"/>
      </w:pPr>
    </w:lvl>
  </w:abstractNum>
  <w:abstractNum w:abstractNumId="2">
    <w:nsid w:val="090951AF"/>
    <w:multiLevelType w:val="hybridMultilevel"/>
    <w:tmpl w:val="DF740EC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4">
    <w:nsid w:val="1DA45FF2"/>
    <w:multiLevelType w:val="hybridMultilevel"/>
    <w:tmpl w:val="E7DC652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28D818E5"/>
    <w:multiLevelType w:val="hybridMultilevel"/>
    <w:tmpl w:val="91E237D6"/>
    <w:lvl w:ilvl="0" w:tplc="4EFEC062">
      <w:start w:val="1"/>
      <w:numFmt w:val="decimal"/>
      <w:lvlText w:val="%1."/>
      <w:lvlJc w:val="left"/>
      <w:pPr>
        <w:tabs>
          <w:tab w:val="num" w:pos="567"/>
        </w:tabs>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tabs>
          <w:tab w:val="num" w:pos="1800"/>
        </w:tabs>
        <w:ind w:left="180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6">
    <w:nsid w:val="298C111A"/>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7">
    <w:nsid w:val="2D4909D8"/>
    <w:multiLevelType w:val="hybridMultilevel"/>
    <w:tmpl w:val="0928AE04"/>
    <w:lvl w:ilvl="0" w:tplc="04047710">
      <w:start w:val="1"/>
      <w:numFmt w:val="bullet"/>
      <w:pStyle w:val="ListBullet2"/>
      <w:lvlText w:val=""/>
      <w:lvlJc w:val="left"/>
      <w:pPr>
        <w:tabs>
          <w:tab w:val="num" w:pos="284"/>
        </w:tabs>
        <w:ind w:left="284" w:hanging="284"/>
      </w:pPr>
      <w:rPr>
        <w:rFonts w:ascii="Symbol" w:hAnsi="Symbol" w:cs="Symbol" w:hint="default"/>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8">
    <w:nsid w:val="30597B3F"/>
    <w:multiLevelType w:val="hybridMultilevel"/>
    <w:tmpl w:val="5DE22FC6"/>
    <w:lvl w:ilvl="0" w:tplc="28328B7A">
      <w:numFmt w:val="bullet"/>
      <w:lvlText w:val=""/>
      <w:lvlJc w:val="left"/>
      <w:pPr>
        <w:ind w:left="360" w:hanging="360"/>
      </w:pPr>
      <w:rPr>
        <w:rFonts w:ascii="Symbol" w:eastAsiaTheme="minorEastAsia" w:hAnsi="Symbol"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31281AA0"/>
    <w:multiLevelType w:val="hybridMultilevel"/>
    <w:tmpl w:val="4C78F656"/>
    <w:lvl w:ilvl="0" w:tplc="04090001">
      <w:start w:val="1"/>
      <w:numFmt w:val="bullet"/>
      <w:lvlText w:val=""/>
      <w:lvlJc w:val="left"/>
      <w:pPr>
        <w:tabs>
          <w:tab w:val="num" w:pos="644"/>
        </w:tabs>
        <w:ind w:left="644"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tabs>
          <w:tab w:val="num" w:pos="1800"/>
        </w:tabs>
        <w:ind w:left="180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10">
    <w:nsid w:val="36AE6ABF"/>
    <w:multiLevelType w:val="multilevel"/>
    <w:tmpl w:val="0E60E364"/>
    <w:lvl w:ilvl="0">
      <w:start w:val="1"/>
      <w:numFmt w:val="decimal"/>
      <w:pStyle w:val="Style1"/>
      <w:lvlText w:val="Chapter %1"/>
      <w:lvlJc w:val="left"/>
      <w:pPr>
        <w:tabs>
          <w:tab w:val="num" w:pos="1985"/>
        </w:tabs>
        <w:ind w:left="0" w:firstLine="0"/>
      </w:pPr>
      <w:rPr>
        <w:rFonts w:ascii="Calibri" w:hAnsi="Calibri" w:hint="default"/>
        <w:b/>
        <w:bCs w:val="0"/>
        <w:i w:val="0"/>
        <w:iCs w:val="0"/>
        <w:caps w:val="0"/>
        <w:smallCaps w:val="0"/>
        <w:strike w:val="0"/>
        <w:dstrike w:val="0"/>
        <w:outline w:val="0"/>
        <w:shadow w:val="0"/>
        <w:emboss w:val="0"/>
        <w:imprint w:val="0"/>
        <w:noProof w:val="0"/>
        <w:vanish w:val="0"/>
        <w:color w:val="auto"/>
        <w:spacing w:val="0"/>
        <w:kern w:val="0"/>
        <w:position w:val="0"/>
        <w:sz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Style2"/>
      <w:lvlText w:val="Section %2"/>
      <w:lvlJc w:val="left"/>
      <w:pPr>
        <w:tabs>
          <w:tab w:val="num" w:pos="1985"/>
        </w:tabs>
        <w:ind w:left="0" w:firstLine="0"/>
      </w:pPr>
      <w:rPr>
        <w:rFonts w:ascii="Calibri" w:hAnsi="Calibri" w:hint="default"/>
        <w:b/>
        <w:bCs w:val="0"/>
        <w:i w:val="0"/>
        <w:iCs w:val="0"/>
        <w:caps w:val="0"/>
        <w:smallCaps w:val="0"/>
        <w:strike w:val="0"/>
        <w:dstrike w:val="0"/>
        <w:outline w:val="0"/>
        <w:shadow w:val="0"/>
        <w:emboss w:val="0"/>
        <w:imprint w:val="0"/>
        <w:noProof w:val="0"/>
        <w:vanish w:val="0"/>
        <w:color w:val="auto"/>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Style3"/>
      <w:lvlText w:val="%2.%3"/>
      <w:lvlJc w:val="left"/>
      <w:pPr>
        <w:tabs>
          <w:tab w:val="num" w:pos="1985"/>
        </w:tabs>
        <w:ind w:left="0" w:firstLine="0"/>
      </w:pPr>
      <w:rPr>
        <w:rFonts w:ascii="Calibri" w:hAnsi="Calibri" w:cs="Arial" w:hint="default"/>
        <w:b/>
        <w:bCs/>
        <w:i w:val="0"/>
        <w:iCs w:val="0"/>
        <w:sz w:val="24"/>
        <w:szCs w:val="24"/>
        <w:u w:val="none"/>
      </w:rPr>
    </w:lvl>
    <w:lvl w:ilvl="3">
      <w:start w:val="1"/>
      <w:numFmt w:val="decimal"/>
      <w:pStyle w:val="Quote"/>
      <w:lvlText w:val="%2.%3.%4"/>
      <w:lvlJc w:val="left"/>
      <w:pPr>
        <w:ind w:left="852" w:firstLine="0"/>
      </w:pPr>
      <w:rPr>
        <w:rFonts w:ascii="Calibri" w:hAnsi="Calibri" w:cs="Arial" w:hint="default"/>
        <w:b/>
        <w:bCs/>
        <w:i/>
        <w:iCs/>
        <w:color w:val="auto"/>
        <w:sz w:val="22"/>
        <w:szCs w:val="22"/>
        <w:u w:val="none"/>
      </w:rPr>
    </w:lvl>
    <w:lvl w:ilvl="4">
      <w:start w:val="1"/>
      <w:numFmt w:val="decimal"/>
      <w:lvlText w:val="%1.%2.%3.%4.%5"/>
      <w:lvlJc w:val="left"/>
      <w:pPr>
        <w:tabs>
          <w:tab w:val="num" w:pos="1985"/>
        </w:tabs>
        <w:ind w:left="0" w:firstLine="0"/>
      </w:pPr>
      <w:rPr>
        <w:rFonts w:hint="default"/>
      </w:rPr>
    </w:lvl>
    <w:lvl w:ilvl="5">
      <w:start w:val="1"/>
      <w:numFmt w:val="decimal"/>
      <w:lvlText w:val="%1.%2.%3.%4.%5.%6"/>
      <w:lvlJc w:val="left"/>
      <w:pPr>
        <w:tabs>
          <w:tab w:val="num" w:pos="1985"/>
        </w:tabs>
        <w:ind w:left="0" w:firstLine="0"/>
      </w:pPr>
      <w:rPr>
        <w:rFonts w:hint="default"/>
      </w:rPr>
    </w:lvl>
    <w:lvl w:ilvl="6">
      <w:start w:val="1"/>
      <w:numFmt w:val="decimal"/>
      <w:pStyle w:val="Heading7"/>
      <w:lvlText w:val="%1.%2.%3.%4.%5.%6.%7"/>
      <w:lvlJc w:val="left"/>
      <w:pPr>
        <w:tabs>
          <w:tab w:val="num" w:pos="1985"/>
        </w:tabs>
        <w:ind w:left="0" w:firstLine="0"/>
      </w:pPr>
      <w:rPr>
        <w:rFonts w:hint="default"/>
      </w:rPr>
    </w:lvl>
    <w:lvl w:ilvl="7">
      <w:start w:val="1"/>
      <w:numFmt w:val="decimal"/>
      <w:pStyle w:val="Heading8"/>
      <w:lvlText w:val="%1.%2.%3.%4.%5.%6.%7.%8"/>
      <w:lvlJc w:val="left"/>
      <w:pPr>
        <w:tabs>
          <w:tab w:val="num" w:pos="1985"/>
        </w:tabs>
        <w:ind w:left="0" w:firstLine="0"/>
      </w:pPr>
      <w:rPr>
        <w:rFonts w:hint="default"/>
      </w:rPr>
    </w:lvl>
    <w:lvl w:ilvl="8">
      <w:start w:val="1"/>
      <w:numFmt w:val="decimal"/>
      <w:pStyle w:val="Heading9"/>
      <w:lvlText w:val="%1.%2.%3.%4.%5.%6.%7.%8.%9"/>
      <w:lvlJc w:val="left"/>
      <w:pPr>
        <w:tabs>
          <w:tab w:val="num" w:pos="1985"/>
        </w:tabs>
        <w:ind w:left="0" w:firstLine="0"/>
      </w:pPr>
      <w:rPr>
        <w:rFonts w:hint="default"/>
      </w:rPr>
    </w:lvl>
  </w:abstractNum>
  <w:abstractNum w:abstractNumId="11">
    <w:nsid w:val="40943E6A"/>
    <w:multiLevelType w:val="hybridMultilevel"/>
    <w:tmpl w:val="6874BEC0"/>
    <w:lvl w:ilvl="0" w:tplc="337A526A">
      <w:start w:val="1"/>
      <w:numFmt w:val="decimal"/>
      <w:pStyle w:val="numberedpara"/>
      <w:lvlText w:val="%1."/>
      <w:lvlJc w:val="left"/>
      <w:pPr>
        <w:tabs>
          <w:tab w:val="num" w:pos="567"/>
        </w:tabs>
      </w:pPr>
      <w:rPr>
        <w:rFonts w:ascii="Times New Roman" w:hAnsi="Times New Roman" w:cs="Times New Roman" w:hint="default"/>
        <w:b w:val="0"/>
        <w:bCs w:val="0"/>
        <w:i w:val="0"/>
        <w:iCs w:val="0"/>
        <w:sz w:val="24"/>
        <w:szCs w:val="24"/>
      </w:rPr>
    </w:lvl>
    <w:lvl w:ilvl="1" w:tplc="BA34E3BE">
      <w:start w:val="1"/>
      <w:numFmt w:val="lowerRoman"/>
      <w:lvlText w:val="(%2)"/>
      <w:lvlJc w:val="left"/>
      <w:pPr>
        <w:tabs>
          <w:tab w:val="num" w:pos="567"/>
        </w:tabs>
        <w:ind w:left="0" w:firstLine="0"/>
      </w:pPr>
      <w:rPr>
        <w:rFonts w:ascii="Times New Roman" w:hAnsi="Times New Roman" w:cs="Helvetica" w:hint="default"/>
        <w:b w:val="0"/>
        <w:bCs w:val="0"/>
        <w:i w:val="0"/>
        <w:iCs w:val="0"/>
        <w:caps w:val="0"/>
        <w:strike w:val="0"/>
        <w:dstrike w:val="0"/>
        <w:vanish w:val="0"/>
        <w:color w:val="auto"/>
        <w:spacing w:val="0"/>
        <w:w w:val="100"/>
        <w:kern w:val="0"/>
        <w:position w:val="0"/>
        <w:sz w:val="24"/>
        <w:szCs w:val="24"/>
        <w:u w:val="none" w:color="000000"/>
        <w:vertAlign w:val="baseline"/>
        <w14:shadow w14:blurRad="0" w14:dist="0" w14:dir="0" w14:sx="0" w14:sy="0" w14:kx="0" w14:ky="0" w14:algn="none">
          <w14:srgbClr w14:val="000000"/>
        </w14:shadow>
        <w14:textOutline w14:w="0" w14:cap="rnd" w14:cmpd="sng" w14:algn="ctr">
          <w14:noFill/>
          <w14:prstDash w14:val="solid"/>
          <w14:bevel/>
        </w14:textOutline>
      </w:rPr>
    </w:lvl>
    <w:lvl w:ilvl="2" w:tplc="FFFFFFFF">
      <w:start w:val="1"/>
      <w:numFmt w:val="lowerRoman"/>
      <w:lvlText w:val="%3."/>
      <w:lvlJc w:val="right"/>
      <w:pPr>
        <w:tabs>
          <w:tab w:val="num" w:pos="2160"/>
        </w:tabs>
        <w:ind w:left="2160" w:hanging="180"/>
      </w:pPr>
    </w:lvl>
    <w:lvl w:ilvl="3" w:tplc="FFFFFFFF">
      <w:start w:val="1"/>
      <w:numFmt w:val="decimal"/>
      <w:lvlText w:val="Event %4"/>
      <w:lvlJc w:val="left"/>
      <w:pPr>
        <w:tabs>
          <w:tab w:val="num" w:pos="1134"/>
        </w:tabs>
      </w:pPr>
      <w:rPr>
        <w:rFonts w:ascii="Arial" w:hAnsi="Arial" w:cs="Arial" w:hint="default"/>
        <w:b/>
        <w:bCs/>
        <w:i/>
        <w:iCs/>
        <w:color w:val="0000FF"/>
        <w:sz w:val="24"/>
        <w:szCs w:val="24"/>
      </w:r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2">
    <w:nsid w:val="414A6F0C"/>
    <w:multiLevelType w:val="hybridMultilevel"/>
    <w:tmpl w:val="EC5880AE"/>
    <w:lvl w:ilvl="0" w:tplc="4BEC28E6">
      <w:start w:val="1"/>
      <w:numFmt w:val="bullet"/>
      <w:pStyle w:val="BulletedRARMP"/>
      <w:lvlText w:val=""/>
      <w:lvlJc w:val="left"/>
      <w:pPr>
        <w:tabs>
          <w:tab w:val="num" w:pos="567"/>
        </w:tabs>
        <w:ind w:left="567" w:hanging="283"/>
      </w:pPr>
      <w:rPr>
        <w:rFonts w:ascii="Symbol" w:hAnsi="Symbol" w:cs="Symbol" w:hint="default"/>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13">
    <w:nsid w:val="45C72BC9"/>
    <w:multiLevelType w:val="hybridMultilevel"/>
    <w:tmpl w:val="E57C6BB6"/>
    <w:lvl w:ilvl="0" w:tplc="8F423B5C">
      <w:start w:val="1"/>
      <w:numFmt w:val="bullet"/>
      <w:lvlText w:val=""/>
      <w:lvlJc w:val="left"/>
      <w:pPr>
        <w:tabs>
          <w:tab w:val="num" w:pos="1371"/>
        </w:tabs>
        <w:ind w:left="1371" w:hanging="360"/>
      </w:pPr>
      <w:rPr>
        <w:rFonts w:ascii="Symbol" w:hAnsi="Symbol" w:hint="default"/>
        <w:b w:val="0"/>
        <w:i w:val="0"/>
        <w:color w:val="auto"/>
        <w:sz w:val="16"/>
      </w:rPr>
    </w:lvl>
    <w:lvl w:ilvl="1" w:tplc="E4448804" w:tentative="1">
      <w:start w:val="1"/>
      <w:numFmt w:val="bullet"/>
      <w:lvlText w:val="o"/>
      <w:lvlJc w:val="left"/>
      <w:pPr>
        <w:tabs>
          <w:tab w:val="num" w:pos="1527"/>
        </w:tabs>
        <w:ind w:left="1527" w:hanging="360"/>
      </w:pPr>
      <w:rPr>
        <w:rFonts w:ascii="Courier New" w:hAnsi="Courier New" w:cs="Courier New" w:hint="default"/>
      </w:rPr>
    </w:lvl>
    <w:lvl w:ilvl="2" w:tplc="0C09001B" w:tentative="1">
      <w:start w:val="1"/>
      <w:numFmt w:val="bullet"/>
      <w:lvlText w:val=""/>
      <w:lvlJc w:val="left"/>
      <w:pPr>
        <w:tabs>
          <w:tab w:val="num" w:pos="2247"/>
        </w:tabs>
        <w:ind w:left="2247" w:hanging="360"/>
      </w:pPr>
      <w:rPr>
        <w:rFonts w:ascii="Wingdings" w:hAnsi="Wingdings" w:hint="default"/>
      </w:rPr>
    </w:lvl>
    <w:lvl w:ilvl="3" w:tplc="52ECA890" w:tentative="1">
      <w:start w:val="1"/>
      <w:numFmt w:val="bullet"/>
      <w:lvlText w:val=""/>
      <w:lvlJc w:val="left"/>
      <w:pPr>
        <w:tabs>
          <w:tab w:val="num" w:pos="2967"/>
        </w:tabs>
        <w:ind w:left="2967" w:hanging="360"/>
      </w:pPr>
      <w:rPr>
        <w:rFonts w:ascii="Symbol" w:hAnsi="Symbol" w:hint="default"/>
      </w:rPr>
    </w:lvl>
    <w:lvl w:ilvl="4" w:tplc="0C090019" w:tentative="1">
      <w:start w:val="1"/>
      <w:numFmt w:val="bullet"/>
      <w:lvlText w:val="o"/>
      <w:lvlJc w:val="left"/>
      <w:pPr>
        <w:tabs>
          <w:tab w:val="num" w:pos="3687"/>
        </w:tabs>
        <w:ind w:left="3687" w:hanging="360"/>
      </w:pPr>
      <w:rPr>
        <w:rFonts w:ascii="Courier New" w:hAnsi="Courier New" w:cs="Courier New" w:hint="default"/>
      </w:rPr>
    </w:lvl>
    <w:lvl w:ilvl="5" w:tplc="0C09001B" w:tentative="1">
      <w:start w:val="1"/>
      <w:numFmt w:val="bullet"/>
      <w:lvlText w:val=""/>
      <w:lvlJc w:val="left"/>
      <w:pPr>
        <w:tabs>
          <w:tab w:val="num" w:pos="4407"/>
        </w:tabs>
        <w:ind w:left="4407" w:hanging="360"/>
      </w:pPr>
      <w:rPr>
        <w:rFonts w:ascii="Wingdings" w:hAnsi="Wingdings" w:hint="default"/>
      </w:rPr>
    </w:lvl>
    <w:lvl w:ilvl="6" w:tplc="0C09000F" w:tentative="1">
      <w:start w:val="1"/>
      <w:numFmt w:val="bullet"/>
      <w:lvlText w:val=""/>
      <w:lvlJc w:val="left"/>
      <w:pPr>
        <w:tabs>
          <w:tab w:val="num" w:pos="5127"/>
        </w:tabs>
        <w:ind w:left="5127" w:hanging="360"/>
      </w:pPr>
      <w:rPr>
        <w:rFonts w:ascii="Symbol" w:hAnsi="Symbol" w:hint="default"/>
      </w:rPr>
    </w:lvl>
    <w:lvl w:ilvl="7" w:tplc="0C090019" w:tentative="1">
      <w:start w:val="1"/>
      <w:numFmt w:val="bullet"/>
      <w:lvlText w:val="o"/>
      <w:lvlJc w:val="left"/>
      <w:pPr>
        <w:tabs>
          <w:tab w:val="num" w:pos="5847"/>
        </w:tabs>
        <w:ind w:left="5847" w:hanging="360"/>
      </w:pPr>
      <w:rPr>
        <w:rFonts w:ascii="Courier New" w:hAnsi="Courier New" w:cs="Courier New" w:hint="default"/>
      </w:rPr>
    </w:lvl>
    <w:lvl w:ilvl="8" w:tplc="0C09001B" w:tentative="1">
      <w:start w:val="1"/>
      <w:numFmt w:val="bullet"/>
      <w:lvlText w:val=""/>
      <w:lvlJc w:val="left"/>
      <w:pPr>
        <w:tabs>
          <w:tab w:val="num" w:pos="6567"/>
        </w:tabs>
        <w:ind w:left="6567" w:hanging="360"/>
      </w:pPr>
      <w:rPr>
        <w:rFonts w:ascii="Wingdings" w:hAnsi="Wingdings" w:hint="default"/>
      </w:rPr>
    </w:lvl>
  </w:abstractNum>
  <w:abstractNum w:abstractNumId="14">
    <w:nsid w:val="48AA5848"/>
    <w:multiLevelType w:val="hybridMultilevel"/>
    <w:tmpl w:val="1CE4C40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555D2707"/>
    <w:multiLevelType w:val="hybridMultilevel"/>
    <w:tmpl w:val="5D2495FE"/>
    <w:lvl w:ilvl="0" w:tplc="04047710">
      <w:start w:val="1"/>
      <w:numFmt w:val="bullet"/>
      <w:pStyle w:val="bulletedRARMP0"/>
      <w:lvlText w:val=""/>
      <w:lvlJc w:val="left"/>
      <w:pPr>
        <w:tabs>
          <w:tab w:val="num" w:pos="720"/>
        </w:tabs>
        <w:ind w:left="720" w:hanging="360"/>
      </w:pPr>
      <w:rPr>
        <w:rFonts w:ascii="Symbol" w:hAnsi="Symbol" w:cs="Symbol"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16">
    <w:nsid w:val="556D004B"/>
    <w:multiLevelType w:val="hybridMultilevel"/>
    <w:tmpl w:val="6104464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8531FC7"/>
    <w:multiLevelType w:val="hybridMultilevel"/>
    <w:tmpl w:val="D1A42516"/>
    <w:lvl w:ilvl="0" w:tplc="9C5E69F2">
      <w:start w:val="1"/>
      <w:numFmt w:val="lowerLetter"/>
      <w:lvlText w:val="%1)"/>
      <w:lvlJc w:val="left"/>
      <w:pPr>
        <w:ind w:left="473" w:hanging="360"/>
      </w:pPr>
      <w:rPr>
        <w:rFonts w:hint="default"/>
      </w:rPr>
    </w:lvl>
    <w:lvl w:ilvl="1" w:tplc="0C090019" w:tentative="1">
      <w:start w:val="1"/>
      <w:numFmt w:val="lowerLetter"/>
      <w:lvlText w:val="%2."/>
      <w:lvlJc w:val="left"/>
      <w:pPr>
        <w:ind w:left="1193" w:hanging="360"/>
      </w:pPr>
    </w:lvl>
    <w:lvl w:ilvl="2" w:tplc="0C09001B" w:tentative="1">
      <w:start w:val="1"/>
      <w:numFmt w:val="lowerRoman"/>
      <w:lvlText w:val="%3."/>
      <w:lvlJc w:val="right"/>
      <w:pPr>
        <w:ind w:left="1913" w:hanging="180"/>
      </w:pPr>
    </w:lvl>
    <w:lvl w:ilvl="3" w:tplc="0C09000F" w:tentative="1">
      <w:start w:val="1"/>
      <w:numFmt w:val="decimal"/>
      <w:lvlText w:val="%4."/>
      <w:lvlJc w:val="left"/>
      <w:pPr>
        <w:ind w:left="2633" w:hanging="360"/>
      </w:pPr>
    </w:lvl>
    <w:lvl w:ilvl="4" w:tplc="0C090019" w:tentative="1">
      <w:start w:val="1"/>
      <w:numFmt w:val="lowerLetter"/>
      <w:lvlText w:val="%5."/>
      <w:lvlJc w:val="left"/>
      <w:pPr>
        <w:ind w:left="3353" w:hanging="360"/>
      </w:pPr>
    </w:lvl>
    <w:lvl w:ilvl="5" w:tplc="0C09001B" w:tentative="1">
      <w:start w:val="1"/>
      <w:numFmt w:val="lowerRoman"/>
      <w:lvlText w:val="%6."/>
      <w:lvlJc w:val="right"/>
      <w:pPr>
        <w:ind w:left="4073" w:hanging="180"/>
      </w:pPr>
    </w:lvl>
    <w:lvl w:ilvl="6" w:tplc="0C09000F" w:tentative="1">
      <w:start w:val="1"/>
      <w:numFmt w:val="decimal"/>
      <w:lvlText w:val="%7."/>
      <w:lvlJc w:val="left"/>
      <w:pPr>
        <w:ind w:left="4793" w:hanging="360"/>
      </w:pPr>
    </w:lvl>
    <w:lvl w:ilvl="7" w:tplc="0C090019" w:tentative="1">
      <w:start w:val="1"/>
      <w:numFmt w:val="lowerLetter"/>
      <w:lvlText w:val="%8."/>
      <w:lvlJc w:val="left"/>
      <w:pPr>
        <w:ind w:left="5513" w:hanging="360"/>
      </w:pPr>
    </w:lvl>
    <w:lvl w:ilvl="8" w:tplc="0C09001B" w:tentative="1">
      <w:start w:val="1"/>
      <w:numFmt w:val="lowerRoman"/>
      <w:lvlText w:val="%9."/>
      <w:lvlJc w:val="right"/>
      <w:pPr>
        <w:ind w:left="6233" w:hanging="180"/>
      </w:pPr>
    </w:lvl>
  </w:abstractNum>
  <w:abstractNum w:abstractNumId="18">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19">
    <w:nsid w:val="631E44AF"/>
    <w:multiLevelType w:val="hybridMultilevel"/>
    <w:tmpl w:val="9926DCC4"/>
    <w:lvl w:ilvl="0" w:tplc="0178D322">
      <w:start w:val="1"/>
      <w:numFmt w:val="bullet"/>
      <w:lvlText w:val=""/>
      <w:lvlJc w:val="left"/>
      <w:pPr>
        <w:tabs>
          <w:tab w:val="num" w:pos="567"/>
        </w:tabs>
        <w:ind w:left="567" w:hanging="567"/>
      </w:pPr>
      <w:rPr>
        <w:rFonts w:ascii="Symbol" w:hAnsi="Symbol" w:cs="Symbol" w:hint="default"/>
        <w:color w:val="000000"/>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nsid w:val="676C6C36"/>
    <w:multiLevelType w:val="hybridMultilevel"/>
    <w:tmpl w:val="5DC498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BAC7940"/>
    <w:multiLevelType w:val="hybridMultilevel"/>
    <w:tmpl w:val="3F40D08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FA42674"/>
    <w:multiLevelType w:val="hybridMultilevel"/>
    <w:tmpl w:val="0B2CF0E6"/>
    <w:lvl w:ilvl="0" w:tplc="42E0213E">
      <w:start w:val="1"/>
      <w:numFmt w:val="lowerLetter"/>
      <w:lvlText w:val="%1)"/>
      <w:lvlJc w:val="left"/>
      <w:pPr>
        <w:ind w:left="720" w:hanging="360"/>
      </w:pPr>
      <w:rPr>
        <w:rFonts w:ascii="Calibri" w:eastAsiaTheme="minorHAnsi" w:hAnsi="Calibri"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781810AD"/>
    <w:multiLevelType w:val="hybridMultilevel"/>
    <w:tmpl w:val="03D098B0"/>
    <w:lvl w:ilvl="0" w:tplc="9BFC7AE4">
      <w:start w:val="1"/>
      <w:numFmt w:val="decimal"/>
      <w:pStyle w:val="1Para"/>
      <w:lvlText w:val="%1."/>
      <w:lvlJc w:val="left"/>
      <w:pPr>
        <w:tabs>
          <w:tab w:val="num" w:pos="567"/>
        </w:tabs>
        <w:ind w:left="0" w:firstLine="0"/>
      </w:pPr>
      <w:rPr>
        <w:rFonts w:ascii="Calibri" w:hAnsi="Calibri" w:cs="Times New Roman" w:hint="default"/>
        <w:b w:val="0"/>
        <w:bCs w:val="0"/>
        <w:i w:val="0"/>
        <w:iCs w:val="0"/>
        <w:caps w:val="0"/>
        <w:smallCaps w:val="0"/>
        <w:strike w:val="0"/>
        <w:dstrike w:val="0"/>
        <w:outline w:val="0"/>
        <w:shadow w:val="0"/>
        <w:emboss w:val="0"/>
        <w:imprint w:val="0"/>
        <w:noProof w:val="0"/>
        <w:vanish w:val="0"/>
        <w:color w:val="auto"/>
        <w:spacing w:val="0"/>
        <w:kern w:val="0"/>
        <w:position w:val="0"/>
        <w:sz w:val="22"/>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start w:val="1"/>
      <w:numFmt w:val="lowerLetter"/>
      <w:lvlText w:val="(%2)"/>
      <w:lvlJc w:val="left"/>
      <w:pPr>
        <w:tabs>
          <w:tab w:val="num" w:pos="1800"/>
        </w:tabs>
        <w:ind w:left="180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C090005">
      <w:start w:val="1"/>
      <w:numFmt w:val="lowerRoman"/>
      <w:lvlText w:val="%3."/>
      <w:lvlJc w:val="right"/>
      <w:pPr>
        <w:tabs>
          <w:tab w:val="num" w:pos="2160"/>
        </w:tabs>
        <w:ind w:left="2160" w:hanging="180"/>
      </w:pPr>
    </w:lvl>
    <w:lvl w:ilvl="3" w:tplc="0C090001">
      <w:start w:val="1"/>
      <w:numFmt w:val="decimal"/>
      <w:lvlText w:val="%4."/>
      <w:lvlJc w:val="left"/>
      <w:pPr>
        <w:tabs>
          <w:tab w:val="num" w:pos="2880"/>
        </w:tabs>
        <w:ind w:left="2880" w:hanging="360"/>
      </w:pPr>
    </w:lvl>
    <w:lvl w:ilvl="4" w:tplc="0C090003">
      <w:start w:val="1"/>
      <w:numFmt w:val="lowerLetter"/>
      <w:lvlText w:val="%5."/>
      <w:lvlJc w:val="left"/>
      <w:pPr>
        <w:tabs>
          <w:tab w:val="num" w:pos="3600"/>
        </w:tabs>
        <w:ind w:left="3600" w:hanging="360"/>
      </w:pPr>
    </w:lvl>
    <w:lvl w:ilvl="5" w:tplc="0C090005">
      <w:start w:val="1"/>
      <w:numFmt w:val="lowerRoman"/>
      <w:lvlText w:val="%6."/>
      <w:lvlJc w:val="right"/>
      <w:pPr>
        <w:tabs>
          <w:tab w:val="num" w:pos="4320"/>
        </w:tabs>
        <w:ind w:left="4320" w:hanging="180"/>
      </w:pPr>
    </w:lvl>
    <w:lvl w:ilvl="6" w:tplc="0C090001">
      <w:start w:val="1"/>
      <w:numFmt w:val="decimal"/>
      <w:lvlText w:val="%7."/>
      <w:lvlJc w:val="left"/>
      <w:pPr>
        <w:tabs>
          <w:tab w:val="num" w:pos="5040"/>
        </w:tabs>
        <w:ind w:left="5040" w:hanging="360"/>
      </w:pPr>
    </w:lvl>
    <w:lvl w:ilvl="7" w:tplc="0C090003">
      <w:start w:val="1"/>
      <w:numFmt w:val="lowerLetter"/>
      <w:lvlText w:val="%8."/>
      <w:lvlJc w:val="left"/>
      <w:pPr>
        <w:tabs>
          <w:tab w:val="num" w:pos="5760"/>
        </w:tabs>
        <w:ind w:left="5760" w:hanging="360"/>
      </w:pPr>
    </w:lvl>
    <w:lvl w:ilvl="8" w:tplc="0C090005">
      <w:start w:val="1"/>
      <w:numFmt w:val="lowerRoman"/>
      <w:lvlText w:val="%9."/>
      <w:lvlJc w:val="right"/>
      <w:pPr>
        <w:tabs>
          <w:tab w:val="num" w:pos="6480"/>
        </w:tabs>
        <w:ind w:left="6480" w:hanging="180"/>
      </w:pPr>
    </w:lvl>
  </w:abstractNum>
  <w:abstractNum w:abstractNumId="24">
    <w:nsid w:val="79B60858"/>
    <w:multiLevelType w:val="hybridMultilevel"/>
    <w:tmpl w:val="7608AA1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7ACE741B"/>
    <w:multiLevelType w:val="hybridMultilevel"/>
    <w:tmpl w:val="09623D2E"/>
    <w:lvl w:ilvl="0" w:tplc="04047710">
      <w:start w:val="1"/>
      <w:numFmt w:val="bullet"/>
      <w:pStyle w:val="tablebullets"/>
      <w:lvlText w:val=""/>
      <w:lvlJc w:val="left"/>
      <w:pPr>
        <w:tabs>
          <w:tab w:val="num" w:pos="340"/>
        </w:tabs>
        <w:ind w:left="340" w:hanging="227"/>
      </w:pPr>
      <w:rPr>
        <w:rFonts w:ascii="Symbol" w:hAnsi="Symbol" w:cs="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25"/>
  </w:num>
  <w:num w:numId="3">
    <w:abstractNumId w:val="7"/>
  </w:num>
  <w:num w:numId="4">
    <w:abstractNumId w:val="23"/>
  </w:num>
  <w:num w:numId="5">
    <w:abstractNumId w:val="11"/>
  </w:num>
  <w:num w:numId="6">
    <w:abstractNumId w:val="15"/>
  </w:num>
  <w:num w:numId="7">
    <w:abstractNumId w:val="3"/>
  </w:num>
  <w:num w:numId="8">
    <w:abstractNumId w:val="6"/>
  </w:num>
  <w:num w:numId="9">
    <w:abstractNumId w:val="13"/>
  </w:num>
  <w:num w:numId="10">
    <w:abstractNumId w:val="9"/>
  </w:num>
  <w:num w:numId="11">
    <w:abstractNumId w:val="19"/>
  </w:num>
  <w:num w:numId="12">
    <w:abstractNumId w:val="20"/>
  </w:num>
  <w:num w:numId="13">
    <w:abstractNumId w:val="5"/>
    <w:lvlOverride w:ilvl="0">
      <w:startOverride w:val="1"/>
    </w:lvlOverride>
  </w:num>
  <w:num w:numId="14">
    <w:abstractNumId w:val="18"/>
  </w:num>
  <w:num w:numId="15">
    <w:abstractNumId w:val="2"/>
  </w:num>
  <w:num w:numId="16">
    <w:abstractNumId w:val="8"/>
  </w:num>
  <w:num w:numId="17">
    <w:abstractNumId w:val="10"/>
  </w:num>
  <w:num w:numId="18">
    <w:abstractNumId w:val="10"/>
    <w:lvlOverride w:ilvl="0">
      <w:lvl w:ilvl="0">
        <w:start w:val="1"/>
        <w:numFmt w:val="decimal"/>
        <w:pStyle w:val="Style1"/>
        <w:lvlText w:val="Chapter %1"/>
        <w:lvlJc w:val="left"/>
        <w:pPr>
          <w:tabs>
            <w:tab w:val="num" w:pos="1985"/>
          </w:tabs>
          <w:ind w:left="0" w:firstLine="0"/>
        </w:pPr>
        <w:rPr>
          <w:rFonts w:ascii="Calibri" w:hAnsi="Calibri" w:hint="default"/>
          <w:b/>
          <w:bCs w:val="0"/>
          <w:i w:val="0"/>
          <w:iCs w:val="0"/>
          <w:caps w:val="0"/>
          <w:smallCaps w:val="0"/>
          <w:strike w:val="0"/>
          <w:dstrike w:val="0"/>
          <w:outline w:val="0"/>
          <w:shadow w:val="0"/>
          <w:emboss w:val="0"/>
          <w:imprint w:val="0"/>
          <w:vanish w:val="0"/>
          <w:color w:val="auto"/>
          <w:spacing w:val="0"/>
          <w:kern w:val="0"/>
          <w:position w:val="0"/>
          <w:sz w:val="36"/>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Style2"/>
        <w:lvlText w:val="Section %2"/>
        <w:lvlJc w:val="left"/>
        <w:pPr>
          <w:tabs>
            <w:tab w:val="num" w:pos="1985"/>
          </w:tabs>
          <w:ind w:left="0" w:firstLine="0"/>
        </w:pPr>
        <w:rPr>
          <w:rFonts w:ascii="Calibri" w:hAnsi="Calibri" w:hint="default"/>
          <w:b/>
          <w:bCs w:val="0"/>
          <w:i w:val="0"/>
          <w:iCs w:val="0"/>
          <w:caps w:val="0"/>
          <w:smallCaps w:val="0"/>
          <w:strike w:val="0"/>
          <w:dstrike w:val="0"/>
          <w:outline w:val="0"/>
          <w:shadow w:val="0"/>
          <w:emboss w:val="0"/>
          <w:imprint w:val="0"/>
          <w:vanish w:val="0"/>
          <w:color w:val="auto"/>
          <w:spacing w:val="0"/>
          <w:kern w:val="0"/>
          <w:position w:val="0"/>
          <w:sz w:val="28"/>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Style3"/>
        <w:lvlText w:val="%2.%3"/>
        <w:lvlJc w:val="left"/>
        <w:pPr>
          <w:tabs>
            <w:tab w:val="num" w:pos="1985"/>
          </w:tabs>
          <w:ind w:left="0" w:firstLine="0"/>
        </w:pPr>
        <w:rPr>
          <w:rFonts w:ascii="Calibri" w:hAnsi="Calibri" w:cs="Arial" w:hint="default"/>
          <w:b/>
          <w:bCs/>
          <w:i w:val="0"/>
          <w:iCs w:val="0"/>
          <w:sz w:val="24"/>
          <w:szCs w:val="24"/>
          <w:u w:val="none"/>
        </w:rPr>
      </w:lvl>
    </w:lvlOverride>
    <w:lvlOverride w:ilvl="3">
      <w:lvl w:ilvl="3">
        <w:start w:val="1"/>
        <w:numFmt w:val="decimal"/>
        <w:pStyle w:val="Quote"/>
        <w:lvlText w:val="%2.%3.%4"/>
        <w:lvlJc w:val="left"/>
        <w:pPr>
          <w:ind w:left="0" w:firstLine="0"/>
        </w:pPr>
        <w:rPr>
          <w:rFonts w:ascii="Calibri" w:hAnsi="Calibri" w:cs="Arial" w:hint="default"/>
          <w:b/>
          <w:bCs/>
          <w:i/>
          <w:iCs/>
          <w:color w:val="auto"/>
          <w:sz w:val="22"/>
          <w:szCs w:val="22"/>
          <w:u w:val="none"/>
        </w:rPr>
      </w:lvl>
    </w:lvlOverride>
    <w:lvlOverride w:ilvl="4">
      <w:lvl w:ilvl="4">
        <w:start w:val="1"/>
        <w:numFmt w:val="decimal"/>
        <w:lvlText w:val="%1.%2.%3.%4.%5"/>
        <w:lvlJc w:val="left"/>
        <w:pPr>
          <w:tabs>
            <w:tab w:val="num" w:pos="1985"/>
          </w:tabs>
          <w:ind w:left="0" w:firstLine="0"/>
        </w:pPr>
        <w:rPr>
          <w:rFonts w:hint="default"/>
        </w:rPr>
      </w:lvl>
    </w:lvlOverride>
    <w:lvlOverride w:ilvl="5">
      <w:lvl w:ilvl="5">
        <w:start w:val="1"/>
        <w:numFmt w:val="decimal"/>
        <w:lvlText w:val="%1.%2.%3.%4.%5.%6"/>
        <w:lvlJc w:val="left"/>
        <w:pPr>
          <w:tabs>
            <w:tab w:val="num" w:pos="1985"/>
          </w:tabs>
          <w:ind w:left="0" w:firstLine="0"/>
        </w:pPr>
        <w:rPr>
          <w:rFonts w:hint="default"/>
        </w:rPr>
      </w:lvl>
    </w:lvlOverride>
    <w:lvlOverride w:ilvl="6">
      <w:lvl w:ilvl="6">
        <w:start w:val="1"/>
        <w:numFmt w:val="decimal"/>
        <w:pStyle w:val="Heading7"/>
        <w:lvlText w:val="%1.%2.%3.%4.%5.%6.%7"/>
        <w:lvlJc w:val="left"/>
        <w:pPr>
          <w:tabs>
            <w:tab w:val="num" w:pos="1985"/>
          </w:tabs>
          <w:ind w:left="0" w:firstLine="0"/>
        </w:pPr>
        <w:rPr>
          <w:rFonts w:hint="default"/>
        </w:rPr>
      </w:lvl>
    </w:lvlOverride>
    <w:lvlOverride w:ilvl="7">
      <w:lvl w:ilvl="7">
        <w:start w:val="1"/>
        <w:numFmt w:val="decimal"/>
        <w:pStyle w:val="Heading8"/>
        <w:lvlText w:val="%1.%2.%3.%4.%5.%6.%7.%8"/>
        <w:lvlJc w:val="left"/>
        <w:pPr>
          <w:tabs>
            <w:tab w:val="num" w:pos="1985"/>
          </w:tabs>
          <w:ind w:left="0" w:firstLine="0"/>
        </w:pPr>
        <w:rPr>
          <w:rFonts w:hint="default"/>
        </w:rPr>
      </w:lvl>
    </w:lvlOverride>
    <w:lvlOverride w:ilvl="8">
      <w:lvl w:ilvl="8">
        <w:start w:val="1"/>
        <w:numFmt w:val="decimal"/>
        <w:pStyle w:val="Heading9"/>
        <w:lvlText w:val="%1.%2.%3.%4.%5.%6.%7.%8.%9"/>
        <w:lvlJc w:val="left"/>
        <w:pPr>
          <w:tabs>
            <w:tab w:val="num" w:pos="1985"/>
          </w:tabs>
          <w:ind w:left="0" w:firstLine="0"/>
        </w:pPr>
        <w:rPr>
          <w:rFonts w:hint="default"/>
        </w:rPr>
      </w:lvl>
    </w:lvlOverride>
  </w:num>
  <w:num w:numId="19">
    <w:abstractNumId w:val="17"/>
  </w:num>
  <w:num w:numId="20">
    <w:abstractNumId w:val="21"/>
  </w:num>
  <w:num w:numId="21">
    <w:abstractNumId w:val="4"/>
  </w:num>
  <w:num w:numId="22">
    <w:abstractNumId w:val="24"/>
  </w:num>
  <w:num w:numId="23">
    <w:abstractNumId w:val="22"/>
  </w:num>
  <w:num w:numId="24">
    <w:abstractNumId w:val="14"/>
  </w:num>
  <w:num w:numId="25">
    <w:abstractNumId w:val="0"/>
  </w:num>
  <w:num w:numId="26">
    <w:abstractNumId w:val="1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3"/>
    <o:shapelayout v:ext="edit">
      <o:idmap v:ext="edit" data="2"/>
    </o:shapelayout>
  </w:hdrShapeDefaults>
  <w:footnotePr>
    <w:numFmt w:val="chicago"/>
    <w:numStart w:val="2"/>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S:\CO\OGTR\EVAL\Eval Sections\Library\RefMan DBs\OGTR current.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2&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925FE4"/>
    <w:rsid w:val="0000084A"/>
    <w:rsid w:val="000014B1"/>
    <w:rsid w:val="000021AE"/>
    <w:rsid w:val="00002284"/>
    <w:rsid w:val="000026D2"/>
    <w:rsid w:val="00003152"/>
    <w:rsid w:val="00003743"/>
    <w:rsid w:val="00003A44"/>
    <w:rsid w:val="00004537"/>
    <w:rsid w:val="000045D6"/>
    <w:rsid w:val="00004999"/>
    <w:rsid w:val="00004F64"/>
    <w:rsid w:val="00005116"/>
    <w:rsid w:val="00005D1C"/>
    <w:rsid w:val="00005E47"/>
    <w:rsid w:val="00005FEB"/>
    <w:rsid w:val="000062BB"/>
    <w:rsid w:val="000067E2"/>
    <w:rsid w:val="00006D77"/>
    <w:rsid w:val="0000776E"/>
    <w:rsid w:val="0001085A"/>
    <w:rsid w:val="00010B38"/>
    <w:rsid w:val="000110B5"/>
    <w:rsid w:val="000115C9"/>
    <w:rsid w:val="0001182B"/>
    <w:rsid w:val="000125A1"/>
    <w:rsid w:val="00013499"/>
    <w:rsid w:val="0001363B"/>
    <w:rsid w:val="000139E0"/>
    <w:rsid w:val="00013ABE"/>
    <w:rsid w:val="00014052"/>
    <w:rsid w:val="00014309"/>
    <w:rsid w:val="0001452E"/>
    <w:rsid w:val="000145DB"/>
    <w:rsid w:val="000146FF"/>
    <w:rsid w:val="000149EE"/>
    <w:rsid w:val="000158C1"/>
    <w:rsid w:val="00015A3D"/>
    <w:rsid w:val="000161D9"/>
    <w:rsid w:val="00016529"/>
    <w:rsid w:val="00017654"/>
    <w:rsid w:val="00017859"/>
    <w:rsid w:val="000178FB"/>
    <w:rsid w:val="00017D03"/>
    <w:rsid w:val="000208CE"/>
    <w:rsid w:val="00020C56"/>
    <w:rsid w:val="00021DBB"/>
    <w:rsid w:val="000227D3"/>
    <w:rsid w:val="00022C80"/>
    <w:rsid w:val="00022F57"/>
    <w:rsid w:val="000234C8"/>
    <w:rsid w:val="0002359D"/>
    <w:rsid w:val="000238E0"/>
    <w:rsid w:val="000239CE"/>
    <w:rsid w:val="000242DA"/>
    <w:rsid w:val="00024651"/>
    <w:rsid w:val="0002470D"/>
    <w:rsid w:val="00024810"/>
    <w:rsid w:val="00024870"/>
    <w:rsid w:val="00024887"/>
    <w:rsid w:val="000249D0"/>
    <w:rsid w:val="00025465"/>
    <w:rsid w:val="00025619"/>
    <w:rsid w:val="00025712"/>
    <w:rsid w:val="000260E3"/>
    <w:rsid w:val="000263E2"/>
    <w:rsid w:val="000272F3"/>
    <w:rsid w:val="000300F5"/>
    <w:rsid w:val="00030FFB"/>
    <w:rsid w:val="00031389"/>
    <w:rsid w:val="000313B9"/>
    <w:rsid w:val="0003297A"/>
    <w:rsid w:val="00032DE5"/>
    <w:rsid w:val="00032FE9"/>
    <w:rsid w:val="00032FF4"/>
    <w:rsid w:val="0003330E"/>
    <w:rsid w:val="0003402C"/>
    <w:rsid w:val="000341FE"/>
    <w:rsid w:val="00034565"/>
    <w:rsid w:val="0003494B"/>
    <w:rsid w:val="00034CE7"/>
    <w:rsid w:val="00034D51"/>
    <w:rsid w:val="00034F76"/>
    <w:rsid w:val="0003590E"/>
    <w:rsid w:val="00035A2F"/>
    <w:rsid w:val="00035B1E"/>
    <w:rsid w:val="00035EAD"/>
    <w:rsid w:val="0003693D"/>
    <w:rsid w:val="00036CC1"/>
    <w:rsid w:val="000370F5"/>
    <w:rsid w:val="000372ED"/>
    <w:rsid w:val="00037686"/>
    <w:rsid w:val="00041649"/>
    <w:rsid w:val="0004167E"/>
    <w:rsid w:val="00041B78"/>
    <w:rsid w:val="00041BAE"/>
    <w:rsid w:val="000422A2"/>
    <w:rsid w:val="00042841"/>
    <w:rsid w:val="00043370"/>
    <w:rsid w:val="000438F0"/>
    <w:rsid w:val="000439D8"/>
    <w:rsid w:val="00044FB4"/>
    <w:rsid w:val="00045993"/>
    <w:rsid w:val="00045995"/>
    <w:rsid w:val="00046171"/>
    <w:rsid w:val="000463A7"/>
    <w:rsid w:val="00046A62"/>
    <w:rsid w:val="00046AE6"/>
    <w:rsid w:val="000471DC"/>
    <w:rsid w:val="000477A4"/>
    <w:rsid w:val="0004797C"/>
    <w:rsid w:val="00047E98"/>
    <w:rsid w:val="000500A5"/>
    <w:rsid w:val="000507B2"/>
    <w:rsid w:val="00050F34"/>
    <w:rsid w:val="00051AD5"/>
    <w:rsid w:val="00051B8A"/>
    <w:rsid w:val="00052FA5"/>
    <w:rsid w:val="00052FE6"/>
    <w:rsid w:val="000530B2"/>
    <w:rsid w:val="000533CC"/>
    <w:rsid w:val="00053412"/>
    <w:rsid w:val="0005363B"/>
    <w:rsid w:val="00053904"/>
    <w:rsid w:val="00054095"/>
    <w:rsid w:val="00054C40"/>
    <w:rsid w:val="00055AEC"/>
    <w:rsid w:val="00057DBD"/>
    <w:rsid w:val="00060144"/>
    <w:rsid w:val="000603A2"/>
    <w:rsid w:val="00060446"/>
    <w:rsid w:val="000604F8"/>
    <w:rsid w:val="00060526"/>
    <w:rsid w:val="0006097B"/>
    <w:rsid w:val="00061A9C"/>
    <w:rsid w:val="00061D74"/>
    <w:rsid w:val="00062B94"/>
    <w:rsid w:val="00062F82"/>
    <w:rsid w:val="00064416"/>
    <w:rsid w:val="00064C91"/>
    <w:rsid w:val="00065C0A"/>
    <w:rsid w:val="00065EFF"/>
    <w:rsid w:val="0006630C"/>
    <w:rsid w:val="00066C65"/>
    <w:rsid w:val="00067456"/>
    <w:rsid w:val="00070351"/>
    <w:rsid w:val="000703DB"/>
    <w:rsid w:val="00071910"/>
    <w:rsid w:val="00071E99"/>
    <w:rsid w:val="00072095"/>
    <w:rsid w:val="0007516D"/>
    <w:rsid w:val="0007650F"/>
    <w:rsid w:val="0007685C"/>
    <w:rsid w:val="00077F98"/>
    <w:rsid w:val="000800C7"/>
    <w:rsid w:val="00080BCD"/>
    <w:rsid w:val="000810FF"/>
    <w:rsid w:val="00082FC2"/>
    <w:rsid w:val="000831C9"/>
    <w:rsid w:val="0008357C"/>
    <w:rsid w:val="00084343"/>
    <w:rsid w:val="0008457F"/>
    <w:rsid w:val="00084978"/>
    <w:rsid w:val="000853D6"/>
    <w:rsid w:val="0008646A"/>
    <w:rsid w:val="0008679A"/>
    <w:rsid w:val="00087911"/>
    <w:rsid w:val="0009009E"/>
    <w:rsid w:val="00090DA7"/>
    <w:rsid w:val="00091690"/>
    <w:rsid w:val="000916B1"/>
    <w:rsid w:val="00092089"/>
    <w:rsid w:val="0009229A"/>
    <w:rsid w:val="00092900"/>
    <w:rsid w:val="00092BC4"/>
    <w:rsid w:val="00094694"/>
    <w:rsid w:val="0009475E"/>
    <w:rsid w:val="000947EE"/>
    <w:rsid w:val="0009490A"/>
    <w:rsid w:val="00094DDB"/>
    <w:rsid w:val="00095141"/>
    <w:rsid w:val="000952D8"/>
    <w:rsid w:val="000958B8"/>
    <w:rsid w:val="00095BE3"/>
    <w:rsid w:val="00095D37"/>
    <w:rsid w:val="00096208"/>
    <w:rsid w:val="00096EFF"/>
    <w:rsid w:val="00097346"/>
    <w:rsid w:val="00097C65"/>
    <w:rsid w:val="000A05AA"/>
    <w:rsid w:val="000A268F"/>
    <w:rsid w:val="000A289E"/>
    <w:rsid w:val="000A2986"/>
    <w:rsid w:val="000A34F0"/>
    <w:rsid w:val="000A3B64"/>
    <w:rsid w:val="000A4B05"/>
    <w:rsid w:val="000A4B35"/>
    <w:rsid w:val="000A4D8C"/>
    <w:rsid w:val="000A5DDD"/>
    <w:rsid w:val="000A66D0"/>
    <w:rsid w:val="000A6852"/>
    <w:rsid w:val="000A6C8C"/>
    <w:rsid w:val="000A72A8"/>
    <w:rsid w:val="000A7B98"/>
    <w:rsid w:val="000B1717"/>
    <w:rsid w:val="000B1BC6"/>
    <w:rsid w:val="000B1D8E"/>
    <w:rsid w:val="000B2DD5"/>
    <w:rsid w:val="000B3A5A"/>
    <w:rsid w:val="000B3D27"/>
    <w:rsid w:val="000B3ED6"/>
    <w:rsid w:val="000B4707"/>
    <w:rsid w:val="000B543A"/>
    <w:rsid w:val="000B5657"/>
    <w:rsid w:val="000B5C64"/>
    <w:rsid w:val="000B5D01"/>
    <w:rsid w:val="000B6B24"/>
    <w:rsid w:val="000B78CE"/>
    <w:rsid w:val="000C0DD7"/>
    <w:rsid w:val="000C11BC"/>
    <w:rsid w:val="000C12CE"/>
    <w:rsid w:val="000C177D"/>
    <w:rsid w:val="000C1A45"/>
    <w:rsid w:val="000C2021"/>
    <w:rsid w:val="000C2771"/>
    <w:rsid w:val="000C3548"/>
    <w:rsid w:val="000C3DCA"/>
    <w:rsid w:val="000C4A44"/>
    <w:rsid w:val="000C5548"/>
    <w:rsid w:val="000C6C5A"/>
    <w:rsid w:val="000C7115"/>
    <w:rsid w:val="000C77EB"/>
    <w:rsid w:val="000C7D6C"/>
    <w:rsid w:val="000C7EB7"/>
    <w:rsid w:val="000D1579"/>
    <w:rsid w:val="000D1AF6"/>
    <w:rsid w:val="000D1CE9"/>
    <w:rsid w:val="000D2599"/>
    <w:rsid w:val="000D2792"/>
    <w:rsid w:val="000D4390"/>
    <w:rsid w:val="000D4B1F"/>
    <w:rsid w:val="000D5840"/>
    <w:rsid w:val="000D7059"/>
    <w:rsid w:val="000D7121"/>
    <w:rsid w:val="000E0593"/>
    <w:rsid w:val="000E05C3"/>
    <w:rsid w:val="000E0610"/>
    <w:rsid w:val="000E10F2"/>
    <w:rsid w:val="000E1539"/>
    <w:rsid w:val="000E1BA0"/>
    <w:rsid w:val="000E2339"/>
    <w:rsid w:val="000E2389"/>
    <w:rsid w:val="000E2E51"/>
    <w:rsid w:val="000E34D6"/>
    <w:rsid w:val="000E3D8D"/>
    <w:rsid w:val="000E427C"/>
    <w:rsid w:val="000E440C"/>
    <w:rsid w:val="000E46B7"/>
    <w:rsid w:val="000E4866"/>
    <w:rsid w:val="000E4E67"/>
    <w:rsid w:val="000E5091"/>
    <w:rsid w:val="000E50EE"/>
    <w:rsid w:val="000E513D"/>
    <w:rsid w:val="000E6B53"/>
    <w:rsid w:val="000E7158"/>
    <w:rsid w:val="000E757E"/>
    <w:rsid w:val="000F1357"/>
    <w:rsid w:val="000F179A"/>
    <w:rsid w:val="000F1C04"/>
    <w:rsid w:val="000F1C37"/>
    <w:rsid w:val="000F2948"/>
    <w:rsid w:val="000F3153"/>
    <w:rsid w:val="000F3A14"/>
    <w:rsid w:val="000F3C96"/>
    <w:rsid w:val="000F48EE"/>
    <w:rsid w:val="000F4CCF"/>
    <w:rsid w:val="000F4D2D"/>
    <w:rsid w:val="000F5557"/>
    <w:rsid w:val="000F718A"/>
    <w:rsid w:val="000F79DF"/>
    <w:rsid w:val="00100876"/>
    <w:rsid w:val="00100A46"/>
    <w:rsid w:val="00100B10"/>
    <w:rsid w:val="00101056"/>
    <w:rsid w:val="001013BF"/>
    <w:rsid w:val="001018B7"/>
    <w:rsid w:val="00102A12"/>
    <w:rsid w:val="00103299"/>
    <w:rsid w:val="001033CE"/>
    <w:rsid w:val="0010363E"/>
    <w:rsid w:val="00103775"/>
    <w:rsid w:val="00104B6C"/>
    <w:rsid w:val="00105130"/>
    <w:rsid w:val="001051DC"/>
    <w:rsid w:val="001054AB"/>
    <w:rsid w:val="00105E3A"/>
    <w:rsid w:val="001061C7"/>
    <w:rsid w:val="001062B8"/>
    <w:rsid w:val="0010654C"/>
    <w:rsid w:val="00106824"/>
    <w:rsid w:val="00107035"/>
    <w:rsid w:val="0010721B"/>
    <w:rsid w:val="0010756B"/>
    <w:rsid w:val="00110878"/>
    <w:rsid w:val="00111B91"/>
    <w:rsid w:val="00111D43"/>
    <w:rsid w:val="00112413"/>
    <w:rsid w:val="00112901"/>
    <w:rsid w:val="00112A09"/>
    <w:rsid w:val="00112CAD"/>
    <w:rsid w:val="001130D6"/>
    <w:rsid w:val="001131A3"/>
    <w:rsid w:val="00113522"/>
    <w:rsid w:val="00113566"/>
    <w:rsid w:val="00114977"/>
    <w:rsid w:val="00114BC2"/>
    <w:rsid w:val="00114D77"/>
    <w:rsid w:val="00115315"/>
    <w:rsid w:val="00115BFB"/>
    <w:rsid w:val="001167E5"/>
    <w:rsid w:val="00116A5F"/>
    <w:rsid w:val="001207D7"/>
    <w:rsid w:val="0012101F"/>
    <w:rsid w:val="0012104E"/>
    <w:rsid w:val="001219B9"/>
    <w:rsid w:val="00121D01"/>
    <w:rsid w:val="001227F0"/>
    <w:rsid w:val="00122A98"/>
    <w:rsid w:val="00122D5F"/>
    <w:rsid w:val="00122D95"/>
    <w:rsid w:val="00122F70"/>
    <w:rsid w:val="001231BC"/>
    <w:rsid w:val="00123275"/>
    <w:rsid w:val="0012386A"/>
    <w:rsid w:val="0012431B"/>
    <w:rsid w:val="001246B3"/>
    <w:rsid w:val="00124D54"/>
    <w:rsid w:val="0012534E"/>
    <w:rsid w:val="0012595C"/>
    <w:rsid w:val="00125C16"/>
    <w:rsid w:val="00126A4D"/>
    <w:rsid w:val="001274E8"/>
    <w:rsid w:val="00127555"/>
    <w:rsid w:val="0012763C"/>
    <w:rsid w:val="00127ADD"/>
    <w:rsid w:val="00127B38"/>
    <w:rsid w:val="00127C25"/>
    <w:rsid w:val="001310E4"/>
    <w:rsid w:val="00131677"/>
    <w:rsid w:val="00132207"/>
    <w:rsid w:val="001324AC"/>
    <w:rsid w:val="0013298E"/>
    <w:rsid w:val="001329FE"/>
    <w:rsid w:val="00132B2C"/>
    <w:rsid w:val="00133E9A"/>
    <w:rsid w:val="00134E58"/>
    <w:rsid w:val="0013534D"/>
    <w:rsid w:val="00136691"/>
    <w:rsid w:val="001368C1"/>
    <w:rsid w:val="00136AA2"/>
    <w:rsid w:val="00136C42"/>
    <w:rsid w:val="001378FB"/>
    <w:rsid w:val="00137BFB"/>
    <w:rsid w:val="001404C5"/>
    <w:rsid w:val="0014308D"/>
    <w:rsid w:val="001438FD"/>
    <w:rsid w:val="0014499E"/>
    <w:rsid w:val="00144E53"/>
    <w:rsid w:val="0014552D"/>
    <w:rsid w:val="00145911"/>
    <w:rsid w:val="00145CD0"/>
    <w:rsid w:val="00145CD9"/>
    <w:rsid w:val="00145E69"/>
    <w:rsid w:val="001460CA"/>
    <w:rsid w:val="00146222"/>
    <w:rsid w:val="00146A10"/>
    <w:rsid w:val="001477DB"/>
    <w:rsid w:val="00147831"/>
    <w:rsid w:val="0015014F"/>
    <w:rsid w:val="0015079A"/>
    <w:rsid w:val="00150CE7"/>
    <w:rsid w:val="00151303"/>
    <w:rsid w:val="00151524"/>
    <w:rsid w:val="00151771"/>
    <w:rsid w:val="001519FB"/>
    <w:rsid w:val="001522F5"/>
    <w:rsid w:val="001523D3"/>
    <w:rsid w:val="001532D5"/>
    <w:rsid w:val="00153AB2"/>
    <w:rsid w:val="00153CC0"/>
    <w:rsid w:val="00153D81"/>
    <w:rsid w:val="00154D2A"/>
    <w:rsid w:val="00155159"/>
    <w:rsid w:val="00156091"/>
    <w:rsid w:val="001561AC"/>
    <w:rsid w:val="001573A9"/>
    <w:rsid w:val="00157578"/>
    <w:rsid w:val="00157866"/>
    <w:rsid w:val="00157DC9"/>
    <w:rsid w:val="00160176"/>
    <w:rsid w:val="00160289"/>
    <w:rsid w:val="00160CFB"/>
    <w:rsid w:val="00160D70"/>
    <w:rsid w:val="00161439"/>
    <w:rsid w:val="00161C89"/>
    <w:rsid w:val="00162917"/>
    <w:rsid w:val="00163C8F"/>
    <w:rsid w:val="0016560B"/>
    <w:rsid w:val="0016599B"/>
    <w:rsid w:val="00166058"/>
    <w:rsid w:val="00166335"/>
    <w:rsid w:val="00166F4A"/>
    <w:rsid w:val="00167256"/>
    <w:rsid w:val="0016727F"/>
    <w:rsid w:val="0016773D"/>
    <w:rsid w:val="00167E3B"/>
    <w:rsid w:val="00167FC6"/>
    <w:rsid w:val="00170374"/>
    <w:rsid w:val="001703D0"/>
    <w:rsid w:val="00171226"/>
    <w:rsid w:val="0017134A"/>
    <w:rsid w:val="001717F6"/>
    <w:rsid w:val="0017191B"/>
    <w:rsid w:val="00171AEF"/>
    <w:rsid w:val="00173462"/>
    <w:rsid w:val="00173785"/>
    <w:rsid w:val="0017399D"/>
    <w:rsid w:val="0017418E"/>
    <w:rsid w:val="001743BB"/>
    <w:rsid w:val="0017660F"/>
    <w:rsid w:val="00176A3A"/>
    <w:rsid w:val="00176C6A"/>
    <w:rsid w:val="00176DA1"/>
    <w:rsid w:val="0017720F"/>
    <w:rsid w:val="001774F2"/>
    <w:rsid w:val="0017757D"/>
    <w:rsid w:val="00177A52"/>
    <w:rsid w:val="00177F61"/>
    <w:rsid w:val="00180303"/>
    <w:rsid w:val="0018179D"/>
    <w:rsid w:val="00181B4A"/>
    <w:rsid w:val="001823F2"/>
    <w:rsid w:val="00182AAB"/>
    <w:rsid w:val="00182F0F"/>
    <w:rsid w:val="0018384E"/>
    <w:rsid w:val="00184664"/>
    <w:rsid w:val="00184FF7"/>
    <w:rsid w:val="00185733"/>
    <w:rsid w:val="0018592D"/>
    <w:rsid w:val="00185C31"/>
    <w:rsid w:val="00185EC1"/>
    <w:rsid w:val="00186174"/>
    <w:rsid w:val="00186BD3"/>
    <w:rsid w:val="00186CA3"/>
    <w:rsid w:val="00186D75"/>
    <w:rsid w:val="00186FAA"/>
    <w:rsid w:val="00187078"/>
    <w:rsid w:val="001875EC"/>
    <w:rsid w:val="001901CF"/>
    <w:rsid w:val="00190E53"/>
    <w:rsid w:val="0019104B"/>
    <w:rsid w:val="0019120B"/>
    <w:rsid w:val="00191338"/>
    <w:rsid w:val="00191C21"/>
    <w:rsid w:val="00191E25"/>
    <w:rsid w:val="00193504"/>
    <w:rsid w:val="001936B0"/>
    <w:rsid w:val="00194367"/>
    <w:rsid w:val="00194A89"/>
    <w:rsid w:val="001957BA"/>
    <w:rsid w:val="00197585"/>
    <w:rsid w:val="001978FD"/>
    <w:rsid w:val="00197AF0"/>
    <w:rsid w:val="00197BC4"/>
    <w:rsid w:val="001A03FC"/>
    <w:rsid w:val="001A0CE0"/>
    <w:rsid w:val="001A212D"/>
    <w:rsid w:val="001A279C"/>
    <w:rsid w:val="001A39C9"/>
    <w:rsid w:val="001A4B79"/>
    <w:rsid w:val="001A61DC"/>
    <w:rsid w:val="001A6559"/>
    <w:rsid w:val="001A69E9"/>
    <w:rsid w:val="001A748E"/>
    <w:rsid w:val="001B0327"/>
    <w:rsid w:val="001B0448"/>
    <w:rsid w:val="001B0901"/>
    <w:rsid w:val="001B1482"/>
    <w:rsid w:val="001B16DC"/>
    <w:rsid w:val="001B2D1C"/>
    <w:rsid w:val="001B2D43"/>
    <w:rsid w:val="001B3443"/>
    <w:rsid w:val="001B3D2E"/>
    <w:rsid w:val="001B411C"/>
    <w:rsid w:val="001B65CF"/>
    <w:rsid w:val="001B6C0D"/>
    <w:rsid w:val="001B6DF6"/>
    <w:rsid w:val="001B7149"/>
    <w:rsid w:val="001B7584"/>
    <w:rsid w:val="001B7D70"/>
    <w:rsid w:val="001C04E9"/>
    <w:rsid w:val="001C07BA"/>
    <w:rsid w:val="001C083A"/>
    <w:rsid w:val="001C097A"/>
    <w:rsid w:val="001C0C31"/>
    <w:rsid w:val="001C120F"/>
    <w:rsid w:val="001C1841"/>
    <w:rsid w:val="001C2078"/>
    <w:rsid w:val="001C2128"/>
    <w:rsid w:val="001C2295"/>
    <w:rsid w:val="001C23E7"/>
    <w:rsid w:val="001C25FA"/>
    <w:rsid w:val="001C2A34"/>
    <w:rsid w:val="001C2C8E"/>
    <w:rsid w:val="001C2CAC"/>
    <w:rsid w:val="001C3382"/>
    <w:rsid w:val="001C350E"/>
    <w:rsid w:val="001C3958"/>
    <w:rsid w:val="001C3DB7"/>
    <w:rsid w:val="001C44F1"/>
    <w:rsid w:val="001C5268"/>
    <w:rsid w:val="001C592E"/>
    <w:rsid w:val="001C5E27"/>
    <w:rsid w:val="001C6AF5"/>
    <w:rsid w:val="001C6CAA"/>
    <w:rsid w:val="001C7454"/>
    <w:rsid w:val="001C7551"/>
    <w:rsid w:val="001D0FCF"/>
    <w:rsid w:val="001D11E2"/>
    <w:rsid w:val="001D20C5"/>
    <w:rsid w:val="001D2D3F"/>
    <w:rsid w:val="001D30BB"/>
    <w:rsid w:val="001D3C9E"/>
    <w:rsid w:val="001D4D1D"/>
    <w:rsid w:val="001D58AD"/>
    <w:rsid w:val="001D5901"/>
    <w:rsid w:val="001D5EB6"/>
    <w:rsid w:val="001D5F2E"/>
    <w:rsid w:val="001D5F96"/>
    <w:rsid w:val="001D6B69"/>
    <w:rsid w:val="001D6E48"/>
    <w:rsid w:val="001D7F2C"/>
    <w:rsid w:val="001E0203"/>
    <w:rsid w:val="001E02B8"/>
    <w:rsid w:val="001E10CC"/>
    <w:rsid w:val="001E1758"/>
    <w:rsid w:val="001E2296"/>
    <w:rsid w:val="001E2B7B"/>
    <w:rsid w:val="001E2F5C"/>
    <w:rsid w:val="001E3A28"/>
    <w:rsid w:val="001E4696"/>
    <w:rsid w:val="001E4870"/>
    <w:rsid w:val="001E5528"/>
    <w:rsid w:val="001E561D"/>
    <w:rsid w:val="001E5A21"/>
    <w:rsid w:val="001E5BBD"/>
    <w:rsid w:val="001E5C1C"/>
    <w:rsid w:val="001E6152"/>
    <w:rsid w:val="001E64CE"/>
    <w:rsid w:val="001E6791"/>
    <w:rsid w:val="001E6959"/>
    <w:rsid w:val="001F063B"/>
    <w:rsid w:val="001F11FA"/>
    <w:rsid w:val="001F199C"/>
    <w:rsid w:val="001F1A0F"/>
    <w:rsid w:val="001F2541"/>
    <w:rsid w:val="001F2674"/>
    <w:rsid w:val="001F2CB6"/>
    <w:rsid w:val="001F37A0"/>
    <w:rsid w:val="001F3D41"/>
    <w:rsid w:val="001F3FD7"/>
    <w:rsid w:val="001F4915"/>
    <w:rsid w:val="001F5655"/>
    <w:rsid w:val="001F5A83"/>
    <w:rsid w:val="001F6133"/>
    <w:rsid w:val="001F654A"/>
    <w:rsid w:val="001F6B14"/>
    <w:rsid w:val="001F6C4A"/>
    <w:rsid w:val="001F73C7"/>
    <w:rsid w:val="001F7637"/>
    <w:rsid w:val="001F7973"/>
    <w:rsid w:val="001F7E5A"/>
    <w:rsid w:val="00200069"/>
    <w:rsid w:val="002001AF"/>
    <w:rsid w:val="00200E95"/>
    <w:rsid w:val="002016E8"/>
    <w:rsid w:val="0020177E"/>
    <w:rsid w:val="00201A26"/>
    <w:rsid w:val="00201A97"/>
    <w:rsid w:val="00202406"/>
    <w:rsid w:val="00202CF5"/>
    <w:rsid w:val="00202FDD"/>
    <w:rsid w:val="00203223"/>
    <w:rsid w:val="0020475A"/>
    <w:rsid w:val="00204A21"/>
    <w:rsid w:val="00204A6C"/>
    <w:rsid w:val="00204AB4"/>
    <w:rsid w:val="00204E63"/>
    <w:rsid w:val="00205A60"/>
    <w:rsid w:val="00206322"/>
    <w:rsid w:val="00206881"/>
    <w:rsid w:val="00206891"/>
    <w:rsid w:val="00206971"/>
    <w:rsid w:val="00207150"/>
    <w:rsid w:val="00207BC2"/>
    <w:rsid w:val="002104E3"/>
    <w:rsid w:val="002106FB"/>
    <w:rsid w:val="00211FCA"/>
    <w:rsid w:val="002121FA"/>
    <w:rsid w:val="00212B14"/>
    <w:rsid w:val="00212F44"/>
    <w:rsid w:val="002132D9"/>
    <w:rsid w:val="002138C5"/>
    <w:rsid w:val="00213C0B"/>
    <w:rsid w:val="00214311"/>
    <w:rsid w:val="0021472E"/>
    <w:rsid w:val="00214A05"/>
    <w:rsid w:val="00216B88"/>
    <w:rsid w:val="002170D3"/>
    <w:rsid w:val="0022006E"/>
    <w:rsid w:val="00221328"/>
    <w:rsid w:val="00221B1B"/>
    <w:rsid w:val="00221F4B"/>
    <w:rsid w:val="0022229C"/>
    <w:rsid w:val="00222B64"/>
    <w:rsid w:val="002231D9"/>
    <w:rsid w:val="00223C6C"/>
    <w:rsid w:val="00224170"/>
    <w:rsid w:val="0022478C"/>
    <w:rsid w:val="00224FC6"/>
    <w:rsid w:val="0022545D"/>
    <w:rsid w:val="00225A9F"/>
    <w:rsid w:val="00225BB0"/>
    <w:rsid w:val="00225DD4"/>
    <w:rsid w:val="00226030"/>
    <w:rsid w:val="00226B3C"/>
    <w:rsid w:val="00227300"/>
    <w:rsid w:val="002300FA"/>
    <w:rsid w:val="00230253"/>
    <w:rsid w:val="00230B74"/>
    <w:rsid w:val="002316C9"/>
    <w:rsid w:val="00231CD5"/>
    <w:rsid w:val="00232D20"/>
    <w:rsid w:val="0023304A"/>
    <w:rsid w:val="00233276"/>
    <w:rsid w:val="0023353D"/>
    <w:rsid w:val="0023366F"/>
    <w:rsid w:val="00233E0B"/>
    <w:rsid w:val="002344FB"/>
    <w:rsid w:val="002346BD"/>
    <w:rsid w:val="00234A03"/>
    <w:rsid w:val="0023503F"/>
    <w:rsid w:val="00236137"/>
    <w:rsid w:val="0023663B"/>
    <w:rsid w:val="00236A4D"/>
    <w:rsid w:val="002375B2"/>
    <w:rsid w:val="00240F83"/>
    <w:rsid w:val="00241172"/>
    <w:rsid w:val="00241723"/>
    <w:rsid w:val="002426C1"/>
    <w:rsid w:val="002428FC"/>
    <w:rsid w:val="00242984"/>
    <w:rsid w:val="002431F7"/>
    <w:rsid w:val="00243621"/>
    <w:rsid w:val="0024380F"/>
    <w:rsid w:val="0024387B"/>
    <w:rsid w:val="00244E96"/>
    <w:rsid w:val="00245C07"/>
    <w:rsid w:val="00246000"/>
    <w:rsid w:val="00246630"/>
    <w:rsid w:val="002469C5"/>
    <w:rsid w:val="00246C22"/>
    <w:rsid w:val="00247747"/>
    <w:rsid w:val="002477FC"/>
    <w:rsid w:val="0024786C"/>
    <w:rsid w:val="002478B5"/>
    <w:rsid w:val="00247F6C"/>
    <w:rsid w:val="0025002F"/>
    <w:rsid w:val="002501A8"/>
    <w:rsid w:val="00250CBD"/>
    <w:rsid w:val="00251BA3"/>
    <w:rsid w:val="00251C03"/>
    <w:rsid w:val="00251EF3"/>
    <w:rsid w:val="00252153"/>
    <w:rsid w:val="002532F1"/>
    <w:rsid w:val="002540E1"/>
    <w:rsid w:val="002541C4"/>
    <w:rsid w:val="00254393"/>
    <w:rsid w:val="00255AF3"/>
    <w:rsid w:val="00256303"/>
    <w:rsid w:val="00256333"/>
    <w:rsid w:val="00261335"/>
    <w:rsid w:val="00261620"/>
    <w:rsid w:val="00261BD8"/>
    <w:rsid w:val="00262829"/>
    <w:rsid w:val="00262E87"/>
    <w:rsid w:val="00263B13"/>
    <w:rsid w:val="00263C39"/>
    <w:rsid w:val="002648B1"/>
    <w:rsid w:val="00264E35"/>
    <w:rsid w:val="00265725"/>
    <w:rsid w:val="00265D87"/>
    <w:rsid w:val="00265F8F"/>
    <w:rsid w:val="0026614D"/>
    <w:rsid w:val="002662BB"/>
    <w:rsid w:val="0026645F"/>
    <w:rsid w:val="002665E5"/>
    <w:rsid w:val="00267028"/>
    <w:rsid w:val="00267259"/>
    <w:rsid w:val="00267CAF"/>
    <w:rsid w:val="00267D3B"/>
    <w:rsid w:val="00267F56"/>
    <w:rsid w:val="0027044C"/>
    <w:rsid w:val="00270FCE"/>
    <w:rsid w:val="002721C8"/>
    <w:rsid w:val="002722FC"/>
    <w:rsid w:val="00272CA2"/>
    <w:rsid w:val="00273010"/>
    <w:rsid w:val="00273760"/>
    <w:rsid w:val="00273B84"/>
    <w:rsid w:val="00275243"/>
    <w:rsid w:val="00275D22"/>
    <w:rsid w:val="00275EFE"/>
    <w:rsid w:val="00276AC6"/>
    <w:rsid w:val="00277509"/>
    <w:rsid w:val="0028026A"/>
    <w:rsid w:val="002808BD"/>
    <w:rsid w:val="00281078"/>
    <w:rsid w:val="0028268A"/>
    <w:rsid w:val="002828BA"/>
    <w:rsid w:val="00282DC6"/>
    <w:rsid w:val="00283203"/>
    <w:rsid w:val="00283588"/>
    <w:rsid w:val="00283DC7"/>
    <w:rsid w:val="00284986"/>
    <w:rsid w:val="00284D56"/>
    <w:rsid w:val="00284EDD"/>
    <w:rsid w:val="00285368"/>
    <w:rsid w:val="0028551B"/>
    <w:rsid w:val="002859C3"/>
    <w:rsid w:val="00285A59"/>
    <w:rsid w:val="002860A8"/>
    <w:rsid w:val="0028626B"/>
    <w:rsid w:val="00286459"/>
    <w:rsid w:val="00286A35"/>
    <w:rsid w:val="00286CB2"/>
    <w:rsid w:val="0028756B"/>
    <w:rsid w:val="00287DDB"/>
    <w:rsid w:val="00290244"/>
    <w:rsid w:val="00290918"/>
    <w:rsid w:val="002909B3"/>
    <w:rsid w:val="00290AA1"/>
    <w:rsid w:val="00290F5C"/>
    <w:rsid w:val="00291B81"/>
    <w:rsid w:val="00291E31"/>
    <w:rsid w:val="002930CF"/>
    <w:rsid w:val="0029319F"/>
    <w:rsid w:val="002938A9"/>
    <w:rsid w:val="00293E0C"/>
    <w:rsid w:val="00294612"/>
    <w:rsid w:val="00294E39"/>
    <w:rsid w:val="00295866"/>
    <w:rsid w:val="00295F14"/>
    <w:rsid w:val="002964E9"/>
    <w:rsid w:val="00296D32"/>
    <w:rsid w:val="00296F53"/>
    <w:rsid w:val="0029797D"/>
    <w:rsid w:val="002A0364"/>
    <w:rsid w:val="002A14D7"/>
    <w:rsid w:val="002A1C67"/>
    <w:rsid w:val="002A21BF"/>
    <w:rsid w:val="002A331E"/>
    <w:rsid w:val="002A3D7A"/>
    <w:rsid w:val="002A41E6"/>
    <w:rsid w:val="002A443C"/>
    <w:rsid w:val="002A4AF6"/>
    <w:rsid w:val="002A4E59"/>
    <w:rsid w:val="002A569F"/>
    <w:rsid w:val="002A63D2"/>
    <w:rsid w:val="002A7338"/>
    <w:rsid w:val="002B0517"/>
    <w:rsid w:val="002B0C54"/>
    <w:rsid w:val="002B0E45"/>
    <w:rsid w:val="002B1315"/>
    <w:rsid w:val="002B1662"/>
    <w:rsid w:val="002B1BBB"/>
    <w:rsid w:val="002B1DD9"/>
    <w:rsid w:val="002B2139"/>
    <w:rsid w:val="002B22ED"/>
    <w:rsid w:val="002B2594"/>
    <w:rsid w:val="002B2E03"/>
    <w:rsid w:val="002B2E05"/>
    <w:rsid w:val="002B3833"/>
    <w:rsid w:val="002B3A1D"/>
    <w:rsid w:val="002B3CAF"/>
    <w:rsid w:val="002B40D4"/>
    <w:rsid w:val="002B45C6"/>
    <w:rsid w:val="002B4B60"/>
    <w:rsid w:val="002B4C37"/>
    <w:rsid w:val="002B52DE"/>
    <w:rsid w:val="002B5330"/>
    <w:rsid w:val="002B5703"/>
    <w:rsid w:val="002B5728"/>
    <w:rsid w:val="002B588D"/>
    <w:rsid w:val="002B5B53"/>
    <w:rsid w:val="002B5D44"/>
    <w:rsid w:val="002B63B3"/>
    <w:rsid w:val="002C0977"/>
    <w:rsid w:val="002C0F1A"/>
    <w:rsid w:val="002C1395"/>
    <w:rsid w:val="002C21DF"/>
    <w:rsid w:val="002C23F3"/>
    <w:rsid w:val="002C30CA"/>
    <w:rsid w:val="002C32F1"/>
    <w:rsid w:val="002C36FD"/>
    <w:rsid w:val="002C3EEB"/>
    <w:rsid w:val="002C46F8"/>
    <w:rsid w:val="002C4E57"/>
    <w:rsid w:val="002C4F8E"/>
    <w:rsid w:val="002C5637"/>
    <w:rsid w:val="002C5A5B"/>
    <w:rsid w:val="002C650B"/>
    <w:rsid w:val="002C65F8"/>
    <w:rsid w:val="002C6864"/>
    <w:rsid w:val="002C68D8"/>
    <w:rsid w:val="002C6911"/>
    <w:rsid w:val="002C766F"/>
    <w:rsid w:val="002C7A25"/>
    <w:rsid w:val="002C7FED"/>
    <w:rsid w:val="002D0431"/>
    <w:rsid w:val="002D1645"/>
    <w:rsid w:val="002D20E4"/>
    <w:rsid w:val="002D3BFE"/>
    <w:rsid w:val="002D3F3E"/>
    <w:rsid w:val="002D46AE"/>
    <w:rsid w:val="002D48F8"/>
    <w:rsid w:val="002D5E9E"/>
    <w:rsid w:val="002D60F3"/>
    <w:rsid w:val="002D6397"/>
    <w:rsid w:val="002D64C7"/>
    <w:rsid w:val="002D677B"/>
    <w:rsid w:val="002D745A"/>
    <w:rsid w:val="002D793E"/>
    <w:rsid w:val="002D7A38"/>
    <w:rsid w:val="002D7D2F"/>
    <w:rsid w:val="002D7D87"/>
    <w:rsid w:val="002E005E"/>
    <w:rsid w:val="002E2159"/>
    <w:rsid w:val="002E3174"/>
    <w:rsid w:val="002E3A5D"/>
    <w:rsid w:val="002E3E42"/>
    <w:rsid w:val="002E467E"/>
    <w:rsid w:val="002E506E"/>
    <w:rsid w:val="002E5BED"/>
    <w:rsid w:val="002E5DCB"/>
    <w:rsid w:val="002E5ECE"/>
    <w:rsid w:val="002E6A6B"/>
    <w:rsid w:val="002E6E57"/>
    <w:rsid w:val="002E7B10"/>
    <w:rsid w:val="002F0C80"/>
    <w:rsid w:val="002F300E"/>
    <w:rsid w:val="002F3124"/>
    <w:rsid w:val="002F44E3"/>
    <w:rsid w:val="002F45D8"/>
    <w:rsid w:val="002F4C31"/>
    <w:rsid w:val="002F5678"/>
    <w:rsid w:val="002F5928"/>
    <w:rsid w:val="002F5C94"/>
    <w:rsid w:val="002F5D38"/>
    <w:rsid w:val="002F6BF3"/>
    <w:rsid w:val="002F6C58"/>
    <w:rsid w:val="002F7B22"/>
    <w:rsid w:val="0030059C"/>
    <w:rsid w:val="00300EB8"/>
    <w:rsid w:val="00301035"/>
    <w:rsid w:val="00301060"/>
    <w:rsid w:val="003013D3"/>
    <w:rsid w:val="0030168D"/>
    <w:rsid w:val="00301C58"/>
    <w:rsid w:val="00301FA8"/>
    <w:rsid w:val="003025ED"/>
    <w:rsid w:val="00302E8A"/>
    <w:rsid w:val="00302F46"/>
    <w:rsid w:val="00303426"/>
    <w:rsid w:val="00303670"/>
    <w:rsid w:val="003038F5"/>
    <w:rsid w:val="003050A6"/>
    <w:rsid w:val="00305123"/>
    <w:rsid w:val="003054AE"/>
    <w:rsid w:val="00305F7C"/>
    <w:rsid w:val="00306047"/>
    <w:rsid w:val="003068EA"/>
    <w:rsid w:val="003069CE"/>
    <w:rsid w:val="0030786C"/>
    <w:rsid w:val="00310062"/>
    <w:rsid w:val="00310B83"/>
    <w:rsid w:val="00310ECD"/>
    <w:rsid w:val="0031114E"/>
    <w:rsid w:val="003114F9"/>
    <w:rsid w:val="00311537"/>
    <w:rsid w:val="00313516"/>
    <w:rsid w:val="003141CA"/>
    <w:rsid w:val="003149C0"/>
    <w:rsid w:val="00314EF4"/>
    <w:rsid w:val="00315010"/>
    <w:rsid w:val="003150BD"/>
    <w:rsid w:val="00315D98"/>
    <w:rsid w:val="003161EE"/>
    <w:rsid w:val="00316254"/>
    <w:rsid w:val="003162CC"/>
    <w:rsid w:val="00316422"/>
    <w:rsid w:val="0031652E"/>
    <w:rsid w:val="00316D64"/>
    <w:rsid w:val="00317A9B"/>
    <w:rsid w:val="00317F97"/>
    <w:rsid w:val="00320571"/>
    <w:rsid w:val="003207C7"/>
    <w:rsid w:val="00321D7B"/>
    <w:rsid w:val="00322122"/>
    <w:rsid w:val="0032232B"/>
    <w:rsid w:val="003269E7"/>
    <w:rsid w:val="00326A86"/>
    <w:rsid w:val="00326AB7"/>
    <w:rsid w:val="003271D3"/>
    <w:rsid w:val="00327714"/>
    <w:rsid w:val="00327D2E"/>
    <w:rsid w:val="00330263"/>
    <w:rsid w:val="003302F0"/>
    <w:rsid w:val="00330D14"/>
    <w:rsid w:val="00330ED2"/>
    <w:rsid w:val="00331385"/>
    <w:rsid w:val="0033181E"/>
    <w:rsid w:val="0033201E"/>
    <w:rsid w:val="0033213D"/>
    <w:rsid w:val="00333878"/>
    <w:rsid w:val="00333B76"/>
    <w:rsid w:val="00333B84"/>
    <w:rsid w:val="003340F1"/>
    <w:rsid w:val="0033488A"/>
    <w:rsid w:val="003349F7"/>
    <w:rsid w:val="00334CFE"/>
    <w:rsid w:val="00335376"/>
    <w:rsid w:val="00335E98"/>
    <w:rsid w:val="003362E6"/>
    <w:rsid w:val="00337163"/>
    <w:rsid w:val="00337A43"/>
    <w:rsid w:val="00337E4B"/>
    <w:rsid w:val="00337E61"/>
    <w:rsid w:val="003406B5"/>
    <w:rsid w:val="00340A9B"/>
    <w:rsid w:val="0034162A"/>
    <w:rsid w:val="00341BCC"/>
    <w:rsid w:val="00341EBB"/>
    <w:rsid w:val="0034290E"/>
    <w:rsid w:val="00342A43"/>
    <w:rsid w:val="00343ACA"/>
    <w:rsid w:val="00343C2C"/>
    <w:rsid w:val="00343DA1"/>
    <w:rsid w:val="00344C03"/>
    <w:rsid w:val="00345FCD"/>
    <w:rsid w:val="003467D7"/>
    <w:rsid w:val="003467FF"/>
    <w:rsid w:val="00346CD1"/>
    <w:rsid w:val="00347A40"/>
    <w:rsid w:val="00347D0D"/>
    <w:rsid w:val="00347E34"/>
    <w:rsid w:val="0035084E"/>
    <w:rsid w:val="00350BBD"/>
    <w:rsid w:val="003518E1"/>
    <w:rsid w:val="00351CBB"/>
    <w:rsid w:val="00351D97"/>
    <w:rsid w:val="003525FE"/>
    <w:rsid w:val="00352F28"/>
    <w:rsid w:val="003535B5"/>
    <w:rsid w:val="0035393C"/>
    <w:rsid w:val="0035408A"/>
    <w:rsid w:val="003545D6"/>
    <w:rsid w:val="00354852"/>
    <w:rsid w:val="00354879"/>
    <w:rsid w:val="003548F1"/>
    <w:rsid w:val="00355B54"/>
    <w:rsid w:val="00355B9B"/>
    <w:rsid w:val="0035622B"/>
    <w:rsid w:val="0035624A"/>
    <w:rsid w:val="0035665C"/>
    <w:rsid w:val="00356935"/>
    <w:rsid w:val="003577B8"/>
    <w:rsid w:val="003578A9"/>
    <w:rsid w:val="00360273"/>
    <w:rsid w:val="00361428"/>
    <w:rsid w:val="003617C1"/>
    <w:rsid w:val="003632F2"/>
    <w:rsid w:val="00364757"/>
    <w:rsid w:val="00364D56"/>
    <w:rsid w:val="003656EA"/>
    <w:rsid w:val="00366C6C"/>
    <w:rsid w:val="00366F60"/>
    <w:rsid w:val="00370055"/>
    <w:rsid w:val="00370F6D"/>
    <w:rsid w:val="003713E5"/>
    <w:rsid w:val="003731A7"/>
    <w:rsid w:val="00373326"/>
    <w:rsid w:val="00373DEC"/>
    <w:rsid w:val="00374236"/>
    <w:rsid w:val="00374E87"/>
    <w:rsid w:val="00374FE7"/>
    <w:rsid w:val="0037529E"/>
    <w:rsid w:val="00375832"/>
    <w:rsid w:val="00375ACD"/>
    <w:rsid w:val="00375F75"/>
    <w:rsid w:val="00377F80"/>
    <w:rsid w:val="003818DE"/>
    <w:rsid w:val="00381B52"/>
    <w:rsid w:val="00381CD7"/>
    <w:rsid w:val="0038209F"/>
    <w:rsid w:val="00382264"/>
    <w:rsid w:val="00382737"/>
    <w:rsid w:val="0038276C"/>
    <w:rsid w:val="00382E42"/>
    <w:rsid w:val="00384F55"/>
    <w:rsid w:val="00384F61"/>
    <w:rsid w:val="00384F85"/>
    <w:rsid w:val="0038508C"/>
    <w:rsid w:val="003850C2"/>
    <w:rsid w:val="003852A0"/>
    <w:rsid w:val="00385905"/>
    <w:rsid w:val="00387002"/>
    <w:rsid w:val="00387097"/>
    <w:rsid w:val="0038781F"/>
    <w:rsid w:val="00387B43"/>
    <w:rsid w:val="00387C15"/>
    <w:rsid w:val="00390A61"/>
    <w:rsid w:val="00391004"/>
    <w:rsid w:val="00391D5E"/>
    <w:rsid w:val="00392BC8"/>
    <w:rsid w:val="00393BB9"/>
    <w:rsid w:val="00393F77"/>
    <w:rsid w:val="0039440C"/>
    <w:rsid w:val="003944E4"/>
    <w:rsid w:val="00394890"/>
    <w:rsid w:val="003949E7"/>
    <w:rsid w:val="00395338"/>
    <w:rsid w:val="00395547"/>
    <w:rsid w:val="00395A53"/>
    <w:rsid w:val="003963DF"/>
    <w:rsid w:val="0039684F"/>
    <w:rsid w:val="00396EA3"/>
    <w:rsid w:val="003975D9"/>
    <w:rsid w:val="003976E0"/>
    <w:rsid w:val="00397F32"/>
    <w:rsid w:val="00397F81"/>
    <w:rsid w:val="00397FF0"/>
    <w:rsid w:val="003A043C"/>
    <w:rsid w:val="003A0B5A"/>
    <w:rsid w:val="003A0C86"/>
    <w:rsid w:val="003A0DAF"/>
    <w:rsid w:val="003A0F88"/>
    <w:rsid w:val="003A11FA"/>
    <w:rsid w:val="003A12EE"/>
    <w:rsid w:val="003A1E44"/>
    <w:rsid w:val="003A26ED"/>
    <w:rsid w:val="003A2906"/>
    <w:rsid w:val="003A292F"/>
    <w:rsid w:val="003A29CE"/>
    <w:rsid w:val="003A2EA4"/>
    <w:rsid w:val="003A4310"/>
    <w:rsid w:val="003A4381"/>
    <w:rsid w:val="003A49CF"/>
    <w:rsid w:val="003A567A"/>
    <w:rsid w:val="003A5C27"/>
    <w:rsid w:val="003A5DFE"/>
    <w:rsid w:val="003A5FFD"/>
    <w:rsid w:val="003A605D"/>
    <w:rsid w:val="003A6AF7"/>
    <w:rsid w:val="003A6B54"/>
    <w:rsid w:val="003A6E80"/>
    <w:rsid w:val="003A744C"/>
    <w:rsid w:val="003B009B"/>
    <w:rsid w:val="003B0220"/>
    <w:rsid w:val="003B095C"/>
    <w:rsid w:val="003B0964"/>
    <w:rsid w:val="003B0B27"/>
    <w:rsid w:val="003B0B56"/>
    <w:rsid w:val="003B0B74"/>
    <w:rsid w:val="003B12D8"/>
    <w:rsid w:val="003B201A"/>
    <w:rsid w:val="003B26B5"/>
    <w:rsid w:val="003B2AD2"/>
    <w:rsid w:val="003B2D54"/>
    <w:rsid w:val="003B3272"/>
    <w:rsid w:val="003B3ECD"/>
    <w:rsid w:val="003B4022"/>
    <w:rsid w:val="003B4ED0"/>
    <w:rsid w:val="003B510A"/>
    <w:rsid w:val="003B5715"/>
    <w:rsid w:val="003B5AC8"/>
    <w:rsid w:val="003B5C77"/>
    <w:rsid w:val="003B5CD7"/>
    <w:rsid w:val="003B61A4"/>
    <w:rsid w:val="003B65BD"/>
    <w:rsid w:val="003B6E16"/>
    <w:rsid w:val="003B7779"/>
    <w:rsid w:val="003C0226"/>
    <w:rsid w:val="003C0909"/>
    <w:rsid w:val="003C0A00"/>
    <w:rsid w:val="003C13E6"/>
    <w:rsid w:val="003C21B2"/>
    <w:rsid w:val="003C22C3"/>
    <w:rsid w:val="003C2BE0"/>
    <w:rsid w:val="003C3031"/>
    <w:rsid w:val="003C354B"/>
    <w:rsid w:val="003C4415"/>
    <w:rsid w:val="003C4BA7"/>
    <w:rsid w:val="003C556D"/>
    <w:rsid w:val="003C6181"/>
    <w:rsid w:val="003C621B"/>
    <w:rsid w:val="003C66CA"/>
    <w:rsid w:val="003C6783"/>
    <w:rsid w:val="003C6F37"/>
    <w:rsid w:val="003C71F9"/>
    <w:rsid w:val="003C7399"/>
    <w:rsid w:val="003C748F"/>
    <w:rsid w:val="003C7A2A"/>
    <w:rsid w:val="003D00D2"/>
    <w:rsid w:val="003D07EA"/>
    <w:rsid w:val="003D12E7"/>
    <w:rsid w:val="003D17F9"/>
    <w:rsid w:val="003D2327"/>
    <w:rsid w:val="003D2600"/>
    <w:rsid w:val="003D2605"/>
    <w:rsid w:val="003D2826"/>
    <w:rsid w:val="003D2BDB"/>
    <w:rsid w:val="003D2C57"/>
    <w:rsid w:val="003D2DB6"/>
    <w:rsid w:val="003D4820"/>
    <w:rsid w:val="003D49BF"/>
    <w:rsid w:val="003D4D9C"/>
    <w:rsid w:val="003D5393"/>
    <w:rsid w:val="003D5467"/>
    <w:rsid w:val="003D5734"/>
    <w:rsid w:val="003D66D8"/>
    <w:rsid w:val="003D71B7"/>
    <w:rsid w:val="003D7517"/>
    <w:rsid w:val="003D7CA7"/>
    <w:rsid w:val="003E0BB2"/>
    <w:rsid w:val="003E12FC"/>
    <w:rsid w:val="003E18E9"/>
    <w:rsid w:val="003E3C7E"/>
    <w:rsid w:val="003E3EC9"/>
    <w:rsid w:val="003E406B"/>
    <w:rsid w:val="003E4C5E"/>
    <w:rsid w:val="003E5198"/>
    <w:rsid w:val="003E58B3"/>
    <w:rsid w:val="003E5F6A"/>
    <w:rsid w:val="003E7450"/>
    <w:rsid w:val="003F03A9"/>
    <w:rsid w:val="003F0853"/>
    <w:rsid w:val="003F10D4"/>
    <w:rsid w:val="003F263D"/>
    <w:rsid w:val="003F2C18"/>
    <w:rsid w:val="003F3323"/>
    <w:rsid w:val="003F346A"/>
    <w:rsid w:val="003F35BB"/>
    <w:rsid w:val="003F466E"/>
    <w:rsid w:val="003F46D9"/>
    <w:rsid w:val="003F4906"/>
    <w:rsid w:val="003F4C41"/>
    <w:rsid w:val="003F4F07"/>
    <w:rsid w:val="003F5C06"/>
    <w:rsid w:val="003F68D5"/>
    <w:rsid w:val="003F6C47"/>
    <w:rsid w:val="003F7111"/>
    <w:rsid w:val="003F7882"/>
    <w:rsid w:val="003F7E37"/>
    <w:rsid w:val="003F7E6E"/>
    <w:rsid w:val="0040120B"/>
    <w:rsid w:val="00401D35"/>
    <w:rsid w:val="0040218A"/>
    <w:rsid w:val="00402436"/>
    <w:rsid w:val="00402859"/>
    <w:rsid w:val="00402C63"/>
    <w:rsid w:val="00403888"/>
    <w:rsid w:val="00403D13"/>
    <w:rsid w:val="004044B6"/>
    <w:rsid w:val="00405A86"/>
    <w:rsid w:val="0040623F"/>
    <w:rsid w:val="00406304"/>
    <w:rsid w:val="004064A5"/>
    <w:rsid w:val="00406B94"/>
    <w:rsid w:val="00406DF6"/>
    <w:rsid w:val="0040757E"/>
    <w:rsid w:val="00407EA7"/>
    <w:rsid w:val="00410116"/>
    <w:rsid w:val="004108BE"/>
    <w:rsid w:val="00410F82"/>
    <w:rsid w:val="00411007"/>
    <w:rsid w:val="004110C5"/>
    <w:rsid w:val="0041113A"/>
    <w:rsid w:val="00412458"/>
    <w:rsid w:val="004127EC"/>
    <w:rsid w:val="0041452F"/>
    <w:rsid w:val="004146CE"/>
    <w:rsid w:val="00414CEE"/>
    <w:rsid w:val="0041539D"/>
    <w:rsid w:val="00415C1B"/>
    <w:rsid w:val="00415C87"/>
    <w:rsid w:val="004160A9"/>
    <w:rsid w:val="0041766A"/>
    <w:rsid w:val="0041793B"/>
    <w:rsid w:val="00417F60"/>
    <w:rsid w:val="00420613"/>
    <w:rsid w:val="004206DA"/>
    <w:rsid w:val="00420FE3"/>
    <w:rsid w:val="004210EC"/>
    <w:rsid w:val="00421301"/>
    <w:rsid w:val="004215A4"/>
    <w:rsid w:val="00421AE2"/>
    <w:rsid w:val="00421CF3"/>
    <w:rsid w:val="00422DA3"/>
    <w:rsid w:val="00422E6D"/>
    <w:rsid w:val="004236FF"/>
    <w:rsid w:val="004240D6"/>
    <w:rsid w:val="00424F98"/>
    <w:rsid w:val="00425498"/>
    <w:rsid w:val="00425600"/>
    <w:rsid w:val="00426125"/>
    <w:rsid w:val="00426201"/>
    <w:rsid w:val="00426499"/>
    <w:rsid w:val="0042671D"/>
    <w:rsid w:val="00426A99"/>
    <w:rsid w:val="00426CE1"/>
    <w:rsid w:val="00427A05"/>
    <w:rsid w:val="00427D1C"/>
    <w:rsid w:val="00430515"/>
    <w:rsid w:val="00430C90"/>
    <w:rsid w:val="00430D14"/>
    <w:rsid w:val="004310CA"/>
    <w:rsid w:val="00432023"/>
    <w:rsid w:val="004325AE"/>
    <w:rsid w:val="00432F14"/>
    <w:rsid w:val="004337CD"/>
    <w:rsid w:val="00433F44"/>
    <w:rsid w:val="00434000"/>
    <w:rsid w:val="004341E6"/>
    <w:rsid w:val="00434C1A"/>
    <w:rsid w:val="00434FF2"/>
    <w:rsid w:val="00435053"/>
    <w:rsid w:val="00435515"/>
    <w:rsid w:val="00435DEA"/>
    <w:rsid w:val="00436685"/>
    <w:rsid w:val="004374E6"/>
    <w:rsid w:val="004401C3"/>
    <w:rsid w:val="004407BB"/>
    <w:rsid w:val="004408DA"/>
    <w:rsid w:val="00440C34"/>
    <w:rsid w:val="00441375"/>
    <w:rsid w:val="004425A3"/>
    <w:rsid w:val="00442C14"/>
    <w:rsid w:val="00444067"/>
    <w:rsid w:val="004442E9"/>
    <w:rsid w:val="00445C3B"/>
    <w:rsid w:val="004468DC"/>
    <w:rsid w:val="00447165"/>
    <w:rsid w:val="0044728D"/>
    <w:rsid w:val="004473CE"/>
    <w:rsid w:val="004474AF"/>
    <w:rsid w:val="00447FFA"/>
    <w:rsid w:val="004515D2"/>
    <w:rsid w:val="00451BC7"/>
    <w:rsid w:val="004526DF"/>
    <w:rsid w:val="00453A43"/>
    <w:rsid w:val="0045402E"/>
    <w:rsid w:val="00454854"/>
    <w:rsid w:val="004548F2"/>
    <w:rsid w:val="00454E60"/>
    <w:rsid w:val="00455741"/>
    <w:rsid w:val="004569CD"/>
    <w:rsid w:val="0045791E"/>
    <w:rsid w:val="004579B9"/>
    <w:rsid w:val="00462127"/>
    <w:rsid w:val="00462212"/>
    <w:rsid w:val="00462678"/>
    <w:rsid w:val="0046305D"/>
    <w:rsid w:val="00465038"/>
    <w:rsid w:val="0046570A"/>
    <w:rsid w:val="00466EC7"/>
    <w:rsid w:val="004671E2"/>
    <w:rsid w:val="00467277"/>
    <w:rsid w:val="0047089E"/>
    <w:rsid w:val="00470D98"/>
    <w:rsid w:val="004717F7"/>
    <w:rsid w:val="00471BB1"/>
    <w:rsid w:val="00472344"/>
    <w:rsid w:val="00472727"/>
    <w:rsid w:val="004728A1"/>
    <w:rsid w:val="00472F28"/>
    <w:rsid w:val="004740A6"/>
    <w:rsid w:val="004746B7"/>
    <w:rsid w:val="004748A0"/>
    <w:rsid w:val="00474BA1"/>
    <w:rsid w:val="0047512A"/>
    <w:rsid w:val="00475E1F"/>
    <w:rsid w:val="00475ED8"/>
    <w:rsid w:val="0047618A"/>
    <w:rsid w:val="00477C1D"/>
    <w:rsid w:val="00480D57"/>
    <w:rsid w:val="00481221"/>
    <w:rsid w:val="0048195B"/>
    <w:rsid w:val="00481B55"/>
    <w:rsid w:val="00481EDC"/>
    <w:rsid w:val="004828CF"/>
    <w:rsid w:val="00482E85"/>
    <w:rsid w:val="0048353B"/>
    <w:rsid w:val="0048357A"/>
    <w:rsid w:val="00483EF8"/>
    <w:rsid w:val="004844D0"/>
    <w:rsid w:val="004846B3"/>
    <w:rsid w:val="004847AD"/>
    <w:rsid w:val="004852FB"/>
    <w:rsid w:val="004854B9"/>
    <w:rsid w:val="00485981"/>
    <w:rsid w:val="0048617F"/>
    <w:rsid w:val="00486279"/>
    <w:rsid w:val="00486605"/>
    <w:rsid w:val="00486678"/>
    <w:rsid w:val="0048676B"/>
    <w:rsid w:val="004867E2"/>
    <w:rsid w:val="00486916"/>
    <w:rsid w:val="00486A23"/>
    <w:rsid w:val="0048767B"/>
    <w:rsid w:val="00487AE1"/>
    <w:rsid w:val="004907D3"/>
    <w:rsid w:val="00490A44"/>
    <w:rsid w:val="00490AC5"/>
    <w:rsid w:val="004921A7"/>
    <w:rsid w:val="00493085"/>
    <w:rsid w:val="00493551"/>
    <w:rsid w:val="0049362B"/>
    <w:rsid w:val="004955E9"/>
    <w:rsid w:val="00496297"/>
    <w:rsid w:val="00497337"/>
    <w:rsid w:val="00497934"/>
    <w:rsid w:val="00497D14"/>
    <w:rsid w:val="00497D71"/>
    <w:rsid w:val="004A0C21"/>
    <w:rsid w:val="004A13AA"/>
    <w:rsid w:val="004A176C"/>
    <w:rsid w:val="004A1D7D"/>
    <w:rsid w:val="004A22B1"/>
    <w:rsid w:val="004A29F2"/>
    <w:rsid w:val="004A3055"/>
    <w:rsid w:val="004A3322"/>
    <w:rsid w:val="004A392D"/>
    <w:rsid w:val="004A3995"/>
    <w:rsid w:val="004A42B2"/>
    <w:rsid w:val="004A447F"/>
    <w:rsid w:val="004A6125"/>
    <w:rsid w:val="004A6889"/>
    <w:rsid w:val="004A743A"/>
    <w:rsid w:val="004A757C"/>
    <w:rsid w:val="004A7584"/>
    <w:rsid w:val="004A7847"/>
    <w:rsid w:val="004B0435"/>
    <w:rsid w:val="004B0676"/>
    <w:rsid w:val="004B0719"/>
    <w:rsid w:val="004B0896"/>
    <w:rsid w:val="004B1775"/>
    <w:rsid w:val="004B1D93"/>
    <w:rsid w:val="004B1D95"/>
    <w:rsid w:val="004B1FB7"/>
    <w:rsid w:val="004B203E"/>
    <w:rsid w:val="004B2D27"/>
    <w:rsid w:val="004B3A65"/>
    <w:rsid w:val="004B480E"/>
    <w:rsid w:val="004B4FD2"/>
    <w:rsid w:val="004B5382"/>
    <w:rsid w:val="004B5872"/>
    <w:rsid w:val="004B5EB5"/>
    <w:rsid w:val="004B6085"/>
    <w:rsid w:val="004B6484"/>
    <w:rsid w:val="004B67F2"/>
    <w:rsid w:val="004B756F"/>
    <w:rsid w:val="004B7F6A"/>
    <w:rsid w:val="004C0016"/>
    <w:rsid w:val="004C032A"/>
    <w:rsid w:val="004C0522"/>
    <w:rsid w:val="004C0924"/>
    <w:rsid w:val="004C0E46"/>
    <w:rsid w:val="004C0F67"/>
    <w:rsid w:val="004C21BE"/>
    <w:rsid w:val="004C2C5D"/>
    <w:rsid w:val="004C2F8A"/>
    <w:rsid w:val="004C3EC1"/>
    <w:rsid w:val="004C4415"/>
    <w:rsid w:val="004C4B97"/>
    <w:rsid w:val="004C4BC1"/>
    <w:rsid w:val="004C5652"/>
    <w:rsid w:val="004C5A06"/>
    <w:rsid w:val="004C5C13"/>
    <w:rsid w:val="004C6575"/>
    <w:rsid w:val="004C668F"/>
    <w:rsid w:val="004C6F2C"/>
    <w:rsid w:val="004C723B"/>
    <w:rsid w:val="004C7B6A"/>
    <w:rsid w:val="004C7F93"/>
    <w:rsid w:val="004D06F9"/>
    <w:rsid w:val="004D08D8"/>
    <w:rsid w:val="004D0BF9"/>
    <w:rsid w:val="004D0E6C"/>
    <w:rsid w:val="004D1067"/>
    <w:rsid w:val="004D1214"/>
    <w:rsid w:val="004D169C"/>
    <w:rsid w:val="004D243F"/>
    <w:rsid w:val="004D2902"/>
    <w:rsid w:val="004D29DA"/>
    <w:rsid w:val="004D2A28"/>
    <w:rsid w:val="004D3643"/>
    <w:rsid w:val="004D36BA"/>
    <w:rsid w:val="004D41EA"/>
    <w:rsid w:val="004D46E6"/>
    <w:rsid w:val="004D48D3"/>
    <w:rsid w:val="004D58A7"/>
    <w:rsid w:val="004D68F0"/>
    <w:rsid w:val="004D69EC"/>
    <w:rsid w:val="004D788F"/>
    <w:rsid w:val="004E009F"/>
    <w:rsid w:val="004E1B82"/>
    <w:rsid w:val="004E2A15"/>
    <w:rsid w:val="004E2F6D"/>
    <w:rsid w:val="004E4BAA"/>
    <w:rsid w:val="004E4D28"/>
    <w:rsid w:val="004E4FCB"/>
    <w:rsid w:val="004E52B5"/>
    <w:rsid w:val="004E5750"/>
    <w:rsid w:val="004E613E"/>
    <w:rsid w:val="004E6A9B"/>
    <w:rsid w:val="004E769C"/>
    <w:rsid w:val="004E7C95"/>
    <w:rsid w:val="004F07F0"/>
    <w:rsid w:val="004F07F7"/>
    <w:rsid w:val="004F0C7F"/>
    <w:rsid w:val="004F1358"/>
    <w:rsid w:val="004F137E"/>
    <w:rsid w:val="004F26DA"/>
    <w:rsid w:val="004F2A76"/>
    <w:rsid w:val="004F2D62"/>
    <w:rsid w:val="004F4DCC"/>
    <w:rsid w:val="004F512B"/>
    <w:rsid w:val="004F5A3D"/>
    <w:rsid w:val="004F5DE6"/>
    <w:rsid w:val="004F63F8"/>
    <w:rsid w:val="004F7690"/>
    <w:rsid w:val="004F7DA1"/>
    <w:rsid w:val="00500222"/>
    <w:rsid w:val="0050072E"/>
    <w:rsid w:val="0050173D"/>
    <w:rsid w:val="00501A10"/>
    <w:rsid w:val="00501C47"/>
    <w:rsid w:val="00501D81"/>
    <w:rsid w:val="00501E31"/>
    <w:rsid w:val="00502CCF"/>
    <w:rsid w:val="00503814"/>
    <w:rsid w:val="005045BE"/>
    <w:rsid w:val="00504804"/>
    <w:rsid w:val="00505886"/>
    <w:rsid w:val="00505A7F"/>
    <w:rsid w:val="00505DA5"/>
    <w:rsid w:val="005075FA"/>
    <w:rsid w:val="00507B50"/>
    <w:rsid w:val="00507E8F"/>
    <w:rsid w:val="00510954"/>
    <w:rsid w:val="00511747"/>
    <w:rsid w:val="00511913"/>
    <w:rsid w:val="00511E48"/>
    <w:rsid w:val="005136CB"/>
    <w:rsid w:val="0051391A"/>
    <w:rsid w:val="00514308"/>
    <w:rsid w:val="00515108"/>
    <w:rsid w:val="00515E97"/>
    <w:rsid w:val="00516032"/>
    <w:rsid w:val="0051621D"/>
    <w:rsid w:val="005168FC"/>
    <w:rsid w:val="00516C12"/>
    <w:rsid w:val="0051789D"/>
    <w:rsid w:val="00520293"/>
    <w:rsid w:val="00520354"/>
    <w:rsid w:val="00520A1C"/>
    <w:rsid w:val="005210FF"/>
    <w:rsid w:val="00521394"/>
    <w:rsid w:val="005213AA"/>
    <w:rsid w:val="005215C2"/>
    <w:rsid w:val="005216B9"/>
    <w:rsid w:val="00521904"/>
    <w:rsid w:val="00521995"/>
    <w:rsid w:val="00522057"/>
    <w:rsid w:val="00522B92"/>
    <w:rsid w:val="005234B5"/>
    <w:rsid w:val="00523CDA"/>
    <w:rsid w:val="00523D17"/>
    <w:rsid w:val="00524F61"/>
    <w:rsid w:val="0052561F"/>
    <w:rsid w:val="00525C62"/>
    <w:rsid w:val="00526F55"/>
    <w:rsid w:val="0053002F"/>
    <w:rsid w:val="0053059C"/>
    <w:rsid w:val="00530D93"/>
    <w:rsid w:val="00531822"/>
    <w:rsid w:val="00531C33"/>
    <w:rsid w:val="005322E1"/>
    <w:rsid w:val="00532499"/>
    <w:rsid w:val="005336BF"/>
    <w:rsid w:val="00533D3E"/>
    <w:rsid w:val="005341A6"/>
    <w:rsid w:val="00534560"/>
    <w:rsid w:val="0053546D"/>
    <w:rsid w:val="005357BD"/>
    <w:rsid w:val="00535CDF"/>
    <w:rsid w:val="00537BCC"/>
    <w:rsid w:val="00537FA0"/>
    <w:rsid w:val="005402AF"/>
    <w:rsid w:val="00541899"/>
    <w:rsid w:val="00541917"/>
    <w:rsid w:val="00541923"/>
    <w:rsid w:val="00541DFE"/>
    <w:rsid w:val="005423FB"/>
    <w:rsid w:val="00542DC3"/>
    <w:rsid w:val="00542DC5"/>
    <w:rsid w:val="00542FCB"/>
    <w:rsid w:val="00543933"/>
    <w:rsid w:val="00543A77"/>
    <w:rsid w:val="00543DC2"/>
    <w:rsid w:val="00544011"/>
    <w:rsid w:val="00544A0F"/>
    <w:rsid w:val="00544C12"/>
    <w:rsid w:val="00545E41"/>
    <w:rsid w:val="00546FC2"/>
    <w:rsid w:val="0055014D"/>
    <w:rsid w:val="005515A4"/>
    <w:rsid w:val="0055160E"/>
    <w:rsid w:val="005524D4"/>
    <w:rsid w:val="0055272C"/>
    <w:rsid w:val="00552A15"/>
    <w:rsid w:val="00552AB6"/>
    <w:rsid w:val="00555C61"/>
    <w:rsid w:val="00555E55"/>
    <w:rsid w:val="00556699"/>
    <w:rsid w:val="00560547"/>
    <w:rsid w:val="00560C0C"/>
    <w:rsid w:val="00560D5F"/>
    <w:rsid w:val="005611B7"/>
    <w:rsid w:val="005617B2"/>
    <w:rsid w:val="00561A50"/>
    <w:rsid w:val="005627DF"/>
    <w:rsid w:val="00563071"/>
    <w:rsid w:val="00563567"/>
    <w:rsid w:val="00563C38"/>
    <w:rsid w:val="00563E81"/>
    <w:rsid w:val="00565054"/>
    <w:rsid w:val="00565E27"/>
    <w:rsid w:val="005660D8"/>
    <w:rsid w:val="00566512"/>
    <w:rsid w:val="005666AB"/>
    <w:rsid w:val="0056792E"/>
    <w:rsid w:val="00567AAE"/>
    <w:rsid w:val="00567D06"/>
    <w:rsid w:val="00567FB8"/>
    <w:rsid w:val="005700C9"/>
    <w:rsid w:val="005706CE"/>
    <w:rsid w:val="00571EE0"/>
    <w:rsid w:val="0057210B"/>
    <w:rsid w:val="00572244"/>
    <w:rsid w:val="00572725"/>
    <w:rsid w:val="00572858"/>
    <w:rsid w:val="00572C39"/>
    <w:rsid w:val="00572EF8"/>
    <w:rsid w:val="0057359D"/>
    <w:rsid w:val="00575138"/>
    <w:rsid w:val="005753D3"/>
    <w:rsid w:val="00575427"/>
    <w:rsid w:val="00575C38"/>
    <w:rsid w:val="00575FD4"/>
    <w:rsid w:val="00576577"/>
    <w:rsid w:val="0057722E"/>
    <w:rsid w:val="00577595"/>
    <w:rsid w:val="005777F4"/>
    <w:rsid w:val="00577B57"/>
    <w:rsid w:val="00577D9F"/>
    <w:rsid w:val="00581904"/>
    <w:rsid w:val="00582561"/>
    <w:rsid w:val="00582E60"/>
    <w:rsid w:val="00582EFF"/>
    <w:rsid w:val="005831FC"/>
    <w:rsid w:val="0058362C"/>
    <w:rsid w:val="005840C1"/>
    <w:rsid w:val="00584A7A"/>
    <w:rsid w:val="00584C2D"/>
    <w:rsid w:val="00585D3C"/>
    <w:rsid w:val="00587A14"/>
    <w:rsid w:val="00591C69"/>
    <w:rsid w:val="005920CF"/>
    <w:rsid w:val="00592310"/>
    <w:rsid w:val="00593139"/>
    <w:rsid w:val="00593944"/>
    <w:rsid w:val="00593B7A"/>
    <w:rsid w:val="00593DCC"/>
    <w:rsid w:val="00594521"/>
    <w:rsid w:val="00594E3C"/>
    <w:rsid w:val="00594E63"/>
    <w:rsid w:val="00595351"/>
    <w:rsid w:val="00595FD1"/>
    <w:rsid w:val="0059608F"/>
    <w:rsid w:val="00596253"/>
    <w:rsid w:val="005963AA"/>
    <w:rsid w:val="005972D3"/>
    <w:rsid w:val="005978A0"/>
    <w:rsid w:val="005A1345"/>
    <w:rsid w:val="005A1CCC"/>
    <w:rsid w:val="005A1FA8"/>
    <w:rsid w:val="005A28EF"/>
    <w:rsid w:val="005A32CA"/>
    <w:rsid w:val="005A3719"/>
    <w:rsid w:val="005A38A3"/>
    <w:rsid w:val="005A431B"/>
    <w:rsid w:val="005A4D91"/>
    <w:rsid w:val="005A5862"/>
    <w:rsid w:val="005A681C"/>
    <w:rsid w:val="005A7BF2"/>
    <w:rsid w:val="005B06B1"/>
    <w:rsid w:val="005B11A7"/>
    <w:rsid w:val="005B171A"/>
    <w:rsid w:val="005B1D1F"/>
    <w:rsid w:val="005B25CF"/>
    <w:rsid w:val="005B37E1"/>
    <w:rsid w:val="005B38DA"/>
    <w:rsid w:val="005B3A0F"/>
    <w:rsid w:val="005B42C7"/>
    <w:rsid w:val="005B4566"/>
    <w:rsid w:val="005B504D"/>
    <w:rsid w:val="005B5549"/>
    <w:rsid w:val="005B55A1"/>
    <w:rsid w:val="005B61AE"/>
    <w:rsid w:val="005B6662"/>
    <w:rsid w:val="005B70DC"/>
    <w:rsid w:val="005B7A51"/>
    <w:rsid w:val="005C02DE"/>
    <w:rsid w:val="005C065F"/>
    <w:rsid w:val="005C0714"/>
    <w:rsid w:val="005C1CB0"/>
    <w:rsid w:val="005C28C3"/>
    <w:rsid w:val="005C3159"/>
    <w:rsid w:val="005C4104"/>
    <w:rsid w:val="005C4F35"/>
    <w:rsid w:val="005C50B9"/>
    <w:rsid w:val="005C5255"/>
    <w:rsid w:val="005C66A1"/>
    <w:rsid w:val="005C701E"/>
    <w:rsid w:val="005C70F1"/>
    <w:rsid w:val="005C7374"/>
    <w:rsid w:val="005C73F1"/>
    <w:rsid w:val="005C7762"/>
    <w:rsid w:val="005D0862"/>
    <w:rsid w:val="005D1233"/>
    <w:rsid w:val="005D1467"/>
    <w:rsid w:val="005D1E3F"/>
    <w:rsid w:val="005D2274"/>
    <w:rsid w:val="005D3584"/>
    <w:rsid w:val="005D36BD"/>
    <w:rsid w:val="005D3DC2"/>
    <w:rsid w:val="005D4439"/>
    <w:rsid w:val="005D44A8"/>
    <w:rsid w:val="005D4DB9"/>
    <w:rsid w:val="005D5A88"/>
    <w:rsid w:val="005D646C"/>
    <w:rsid w:val="005E0765"/>
    <w:rsid w:val="005E185D"/>
    <w:rsid w:val="005E2265"/>
    <w:rsid w:val="005E24BE"/>
    <w:rsid w:val="005E26CF"/>
    <w:rsid w:val="005E28D1"/>
    <w:rsid w:val="005E2A03"/>
    <w:rsid w:val="005E2B0A"/>
    <w:rsid w:val="005E3466"/>
    <w:rsid w:val="005E358C"/>
    <w:rsid w:val="005E35C7"/>
    <w:rsid w:val="005E381E"/>
    <w:rsid w:val="005E387D"/>
    <w:rsid w:val="005E3B6E"/>
    <w:rsid w:val="005E4599"/>
    <w:rsid w:val="005E4716"/>
    <w:rsid w:val="005E4C7C"/>
    <w:rsid w:val="005E4D99"/>
    <w:rsid w:val="005E4E98"/>
    <w:rsid w:val="005E512F"/>
    <w:rsid w:val="005E5D82"/>
    <w:rsid w:val="005E5DDD"/>
    <w:rsid w:val="005E602A"/>
    <w:rsid w:val="005E6243"/>
    <w:rsid w:val="005E64B9"/>
    <w:rsid w:val="005E6507"/>
    <w:rsid w:val="005E6614"/>
    <w:rsid w:val="005E6AA4"/>
    <w:rsid w:val="005E7068"/>
    <w:rsid w:val="005E7CD3"/>
    <w:rsid w:val="005F025C"/>
    <w:rsid w:val="005F2013"/>
    <w:rsid w:val="005F21C0"/>
    <w:rsid w:val="005F22F2"/>
    <w:rsid w:val="005F260F"/>
    <w:rsid w:val="005F29CF"/>
    <w:rsid w:val="005F3B55"/>
    <w:rsid w:val="005F43F4"/>
    <w:rsid w:val="005F440D"/>
    <w:rsid w:val="005F4A4B"/>
    <w:rsid w:val="005F516D"/>
    <w:rsid w:val="005F56ED"/>
    <w:rsid w:val="005F65DE"/>
    <w:rsid w:val="005F6C88"/>
    <w:rsid w:val="005F6D54"/>
    <w:rsid w:val="005F7087"/>
    <w:rsid w:val="005F7318"/>
    <w:rsid w:val="005F745E"/>
    <w:rsid w:val="005F7AB8"/>
    <w:rsid w:val="005F7B05"/>
    <w:rsid w:val="005F7D64"/>
    <w:rsid w:val="006008A9"/>
    <w:rsid w:val="006012E9"/>
    <w:rsid w:val="006016EC"/>
    <w:rsid w:val="00601B99"/>
    <w:rsid w:val="00602B4B"/>
    <w:rsid w:val="00602C0B"/>
    <w:rsid w:val="00602DB8"/>
    <w:rsid w:val="0060582A"/>
    <w:rsid w:val="006059A4"/>
    <w:rsid w:val="00605AC6"/>
    <w:rsid w:val="0060608E"/>
    <w:rsid w:val="006065DE"/>
    <w:rsid w:val="00607887"/>
    <w:rsid w:val="00610628"/>
    <w:rsid w:val="006107DB"/>
    <w:rsid w:val="00610EBA"/>
    <w:rsid w:val="0061150A"/>
    <w:rsid w:val="006117DE"/>
    <w:rsid w:val="006119E1"/>
    <w:rsid w:val="0061253A"/>
    <w:rsid w:val="006125D1"/>
    <w:rsid w:val="00612720"/>
    <w:rsid w:val="006143D3"/>
    <w:rsid w:val="006152E7"/>
    <w:rsid w:val="00616715"/>
    <w:rsid w:val="00616FDD"/>
    <w:rsid w:val="00617C0B"/>
    <w:rsid w:val="0062016C"/>
    <w:rsid w:val="006208E8"/>
    <w:rsid w:val="006220CA"/>
    <w:rsid w:val="0062230A"/>
    <w:rsid w:val="0062301E"/>
    <w:rsid w:val="006231E8"/>
    <w:rsid w:val="0062371E"/>
    <w:rsid w:val="00624196"/>
    <w:rsid w:val="006244DD"/>
    <w:rsid w:val="00624954"/>
    <w:rsid w:val="00624B6B"/>
    <w:rsid w:val="00625161"/>
    <w:rsid w:val="00625324"/>
    <w:rsid w:val="00625BC3"/>
    <w:rsid w:val="00625EEA"/>
    <w:rsid w:val="00625F44"/>
    <w:rsid w:val="00626352"/>
    <w:rsid w:val="00627219"/>
    <w:rsid w:val="00627C28"/>
    <w:rsid w:val="006301B0"/>
    <w:rsid w:val="0063056F"/>
    <w:rsid w:val="0063075F"/>
    <w:rsid w:val="006307BE"/>
    <w:rsid w:val="00630BB1"/>
    <w:rsid w:val="00630D9C"/>
    <w:rsid w:val="00630F99"/>
    <w:rsid w:val="00631319"/>
    <w:rsid w:val="0063162C"/>
    <w:rsid w:val="00631A50"/>
    <w:rsid w:val="00631A70"/>
    <w:rsid w:val="00631A83"/>
    <w:rsid w:val="00631E67"/>
    <w:rsid w:val="00631F24"/>
    <w:rsid w:val="00632E88"/>
    <w:rsid w:val="0063325D"/>
    <w:rsid w:val="0063334B"/>
    <w:rsid w:val="00634A3E"/>
    <w:rsid w:val="00634E33"/>
    <w:rsid w:val="00634FA8"/>
    <w:rsid w:val="0063542D"/>
    <w:rsid w:val="006360A3"/>
    <w:rsid w:val="00636870"/>
    <w:rsid w:val="00636C86"/>
    <w:rsid w:val="00636EAE"/>
    <w:rsid w:val="006379D5"/>
    <w:rsid w:val="00637D77"/>
    <w:rsid w:val="0064028C"/>
    <w:rsid w:val="006404FD"/>
    <w:rsid w:val="006412CA"/>
    <w:rsid w:val="0064155B"/>
    <w:rsid w:val="006417F3"/>
    <w:rsid w:val="00641B3A"/>
    <w:rsid w:val="0064270D"/>
    <w:rsid w:val="006428A5"/>
    <w:rsid w:val="00642A65"/>
    <w:rsid w:val="00642D25"/>
    <w:rsid w:val="00643993"/>
    <w:rsid w:val="00644C3A"/>
    <w:rsid w:val="0064614B"/>
    <w:rsid w:val="00646993"/>
    <w:rsid w:val="00647144"/>
    <w:rsid w:val="006474EF"/>
    <w:rsid w:val="0064753B"/>
    <w:rsid w:val="006505E7"/>
    <w:rsid w:val="00651219"/>
    <w:rsid w:val="00652269"/>
    <w:rsid w:val="006524C5"/>
    <w:rsid w:val="0065257B"/>
    <w:rsid w:val="0065378B"/>
    <w:rsid w:val="00653BDB"/>
    <w:rsid w:val="0065449A"/>
    <w:rsid w:val="00654A27"/>
    <w:rsid w:val="00654BC6"/>
    <w:rsid w:val="00654E12"/>
    <w:rsid w:val="00654E6E"/>
    <w:rsid w:val="0065521D"/>
    <w:rsid w:val="00655728"/>
    <w:rsid w:val="00655A0E"/>
    <w:rsid w:val="00655A3B"/>
    <w:rsid w:val="006561A0"/>
    <w:rsid w:val="006563DA"/>
    <w:rsid w:val="0065650B"/>
    <w:rsid w:val="00657A5F"/>
    <w:rsid w:val="00657DE4"/>
    <w:rsid w:val="006605E6"/>
    <w:rsid w:val="006611FB"/>
    <w:rsid w:val="00661B42"/>
    <w:rsid w:val="00662019"/>
    <w:rsid w:val="00662567"/>
    <w:rsid w:val="006626B8"/>
    <w:rsid w:val="006630AE"/>
    <w:rsid w:val="006632E9"/>
    <w:rsid w:val="00663AC8"/>
    <w:rsid w:val="00664407"/>
    <w:rsid w:val="006650AB"/>
    <w:rsid w:val="006651A8"/>
    <w:rsid w:val="006651D1"/>
    <w:rsid w:val="006652B1"/>
    <w:rsid w:val="00665507"/>
    <w:rsid w:val="00665585"/>
    <w:rsid w:val="0066587D"/>
    <w:rsid w:val="00665E13"/>
    <w:rsid w:val="006663D2"/>
    <w:rsid w:val="006667C5"/>
    <w:rsid w:val="00666852"/>
    <w:rsid w:val="00666A31"/>
    <w:rsid w:val="00667263"/>
    <w:rsid w:val="00667499"/>
    <w:rsid w:val="00667F15"/>
    <w:rsid w:val="00670658"/>
    <w:rsid w:val="00670ADD"/>
    <w:rsid w:val="00670B10"/>
    <w:rsid w:val="0067162F"/>
    <w:rsid w:val="00671DBC"/>
    <w:rsid w:val="006721BC"/>
    <w:rsid w:val="00673255"/>
    <w:rsid w:val="00673D39"/>
    <w:rsid w:val="006747BE"/>
    <w:rsid w:val="0067497B"/>
    <w:rsid w:val="00674AE2"/>
    <w:rsid w:val="0067516C"/>
    <w:rsid w:val="00675F86"/>
    <w:rsid w:val="00676B07"/>
    <w:rsid w:val="00677817"/>
    <w:rsid w:val="00677F7D"/>
    <w:rsid w:val="006815D1"/>
    <w:rsid w:val="00681B45"/>
    <w:rsid w:val="0068218F"/>
    <w:rsid w:val="0068221D"/>
    <w:rsid w:val="0068222F"/>
    <w:rsid w:val="00682ED9"/>
    <w:rsid w:val="00683267"/>
    <w:rsid w:val="00684472"/>
    <w:rsid w:val="0068499B"/>
    <w:rsid w:val="00687332"/>
    <w:rsid w:val="00687949"/>
    <w:rsid w:val="006879A2"/>
    <w:rsid w:val="00687B1E"/>
    <w:rsid w:val="006902EA"/>
    <w:rsid w:val="0069155D"/>
    <w:rsid w:val="00691A31"/>
    <w:rsid w:val="00691D11"/>
    <w:rsid w:val="00691EE9"/>
    <w:rsid w:val="00691F4F"/>
    <w:rsid w:val="00692E5E"/>
    <w:rsid w:val="006940BC"/>
    <w:rsid w:val="006945F7"/>
    <w:rsid w:val="006953BD"/>
    <w:rsid w:val="00695CE6"/>
    <w:rsid w:val="00696B66"/>
    <w:rsid w:val="00696DF4"/>
    <w:rsid w:val="00696F4B"/>
    <w:rsid w:val="006A1166"/>
    <w:rsid w:val="006A1686"/>
    <w:rsid w:val="006A1E0B"/>
    <w:rsid w:val="006A27B8"/>
    <w:rsid w:val="006A36B9"/>
    <w:rsid w:val="006A3FBC"/>
    <w:rsid w:val="006A4AA9"/>
    <w:rsid w:val="006A4B2D"/>
    <w:rsid w:val="006A4C1F"/>
    <w:rsid w:val="006A534D"/>
    <w:rsid w:val="006A5595"/>
    <w:rsid w:val="006A58FE"/>
    <w:rsid w:val="006A5EAD"/>
    <w:rsid w:val="006A6D1E"/>
    <w:rsid w:val="006A72AF"/>
    <w:rsid w:val="006A7D63"/>
    <w:rsid w:val="006B0BEF"/>
    <w:rsid w:val="006B114E"/>
    <w:rsid w:val="006B1169"/>
    <w:rsid w:val="006B1296"/>
    <w:rsid w:val="006B139D"/>
    <w:rsid w:val="006B18F0"/>
    <w:rsid w:val="006B1D2C"/>
    <w:rsid w:val="006B1E93"/>
    <w:rsid w:val="006B1EF9"/>
    <w:rsid w:val="006B22E8"/>
    <w:rsid w:val="006B24F8"/>
    <w:rsid w:val="006B2714"/>
    <w:rsid w:val="006B27C4"/>
    <w:rsid w:val="006B28B5"/>
    <w:rsid w:val="006B2F92"/>
    <w:rsid w:val="006B3806"/>
    <w:rsid w:val="006B3E08"/>
    <w:rsid w:val="006B4E2D"/>
    <w:rsid w:val="006B5126"/>
    <w:rsid w:val="006B567D"/>
    <w:rsid w:val="006B59C8"/>
    <w:rsid w:val="006B6E9A"/>
    <w:rsid w:val="006B7AB7"/>
    <w:rsid w:val="006B7E33"/>
    <w:rsid w:val="006C03EE"/>
    <w:rsid w:val="006C07A2"/>
    <w:rsid w:val="006C0BF6"/>
    <w:rsid w:val="006C0FEE"/>
    <w:rsid w:val="006C149D"/>
    <w:rsid w:val="006C1990"/>
    <w:rsid w:val="006C1BC1"/>
    <w:rsid w:val="006C1F23"/>
    <w:rsid w:val="006C342A"/>
    <w:rsid w:val="006C3521"/>
    <w:rsid w:val="006C3A08"/>
    <w:rsid w:val="006C3EF0"/>
    <w:rsid w:val="006C5084"/>
    <w:rsid w:val="006C5183"/>
    <w:rsid w:val="006C54B0"/>
    <w:rsid w:val="006C5738"/>
    <w:rsid w:val="006C633A"/>
    <w:rsid w:val="006C6469"/>
    <w:rsid w:val="006C6B02"/>
    <w:rsid w:val="006C7003"/>
    <w:rsid w:val="006C73F9"/>
    <w:rsid w:val="006D00B4"/>
    <w:rsid w:val="006D0430"/>
    <w:rsid w:val="006D1C85"/>
    <w:rsid w:val="006D1D19"/>
    <w:rsid w:val="006D1F1E"/>
    <w:rsid w:val="006D2B29"/>
    <w:rsid w:val="006D2C0A"/>
    <w:rsid w:val="006D2E33"/>
    <w:rsid w:val="006D30B1"/>
    <w:rsid w:val="006D34E4"/>
    <w:rsid w:val="006D388C"/>
    <w:rsid w:val="006D3B81"/>
    <w:rsid w:val="006D42EA"/>
    <w:rsid w:val="006D44BE"/>
    <w:rsid w:val="006D4F1C"/>
    <w:rsid w:val="006D519E"/>
    <w:rsid w:val="006D5CCF"/>
    <w:rsid w:val="006D6F09"/>
    <w:rsid w:val="006D7085"/>
    <w:rsid w:val="006D734D"/>
    <w:rsid w:val="006D739E"/>
    <w:rsid w:val="006D7837"/>
    <w:rsid w:val="006E0593"/>
    <w:rsid w:val="006E059E"/>
    <w:rsid w:val="006E1824"/>
    <w:rsid w:val="006E204D"/>
    <w:rsid w:val="006E2623"/>
    <w:rsid w:val="006E2DE9"/>
    <w:rsid w:val="006E2E35"/>
    <w:rsid w:val="006E32B6"/>
    <w:rsid w:val="006E3E93"/>
    <w:rsid w:val="006E469D"/>
    <w:rsid w:val="006E490D"/>
    <w:rsid w:val="006E5883"/>
    <w:rsid w:val="006E5E78"/>
    <w:rsid w:val="006E6DCF"/>
    <w:rsid w:val="006E73F2"/>
    <w:rsid w:val="006E7A6A"/>
    <w:rsid w:val="006E7CB7"/>
    <w:rsid w:val="006F0852"/>
    <w:rsid w:val="006F0968"/>
    <w:rsid w:val="006F0FD7"/>
    <w:rsid w:val="006F1328"/>
    <w:rsid w:val="006F23C0"/>
    <w:rsid w:val="006F25CA"/>
    <w:rsid w:val="006F2B1D"/>
    <w:rsid w:val="006F2E70"/>
    <w:rsid w:val="006F2F12"/>
    <w:rsid w:val="006F3870"/>
    <w:rsid w:val="006F4AF4"/>
    <w:rsid w:val="006F4AFB"/>
    <w:rsid w:val="006F52F4"/>
    <w:rsid w:val="006F617E"/>
    <w:rsid w:val="006F6A53"/>
    <w:rsid w:val="006F71E1"/>
    <w:rsid w:val="00700774"/>
    <w:rsid w:val="00700CE9"/>
    <w:rsid w:val="00700EDE"/>
    <w:rsid w:val="00701641"/>
    <w:rsid w:val="00701652"/>
    <w:rsid w:val="00701B66"/>
    <w:rsid w:val="00701FD1"/>
    <w:rsid w:val="00702088"/>
    <w:rsid w:val="007022AA"/>
    <w:rsid w:val="00702EC3"/>
    <w:rsid w:val="007031C5"/>
    <w:rsid w:val="00703ABA"/>
    <w:rsid w:val="007043DC"/>
    <w:rsid w:val="0070459E"/>
    <w:rsid w:val="00704FBF"/>
    <w:rsid w:val="007053F1"/>
    <w:rsid w:val="00705462"/>
    <w:rsid w:val="007058E6"/>
    <w:rsid w:val="007062A9"/>
    <w:rsid w:val="0070666B"/>
    <w:rsid w:val="0070682A"/>
    <w:rsid w:val="007068B6"/>
    <w:rsid w:val="00706A25"/>
    <w:rsid w:val="00706C65"/>
    <w:rsid w:val="00706FBF"/>
    <w:rsid w:val="00707503"/>
    <w:rsid w:val="007079B3"/>
    <w:rsid w:val="00707EDB"/>
    <w:rsid w:val="00710AD3"/>
    <w:rsid w:val="007113BD"/>
    <w:rsid w:val="007118D9"/>
    <w:rsid w:val="00711B9F"/>
    <w:rsid w:val="00711EDD"/>
    <w:rsid w:val="00712182"/>
    <w:rsid w:val="007130A5"/>
    <w:rsid w:val="00713DFE"/>
    <w:rsid w:val="00713E19"/>
    <w:rsid w:val="007147F5"/>
    <w:rsid w:val="007158BE"/>
    <w:rsid w:val="007159F9"/>
    <w:rsid w:val="007169EC"/>
    <w:rsid w:val="00716B3B"/>
    <w:rsid w:val="00716B61"/>
    <w:rsid w:val="007178F8"/>
    <w:rsid w:val="007179F0"/>
    <w:rsid w:val="00720062"/>
    <w:rsid w:val="00720A76"/>
    <w:rsid w:val="00720FCB"/>
    <w:rsid w:val="00720FD1"/>
    <w:rsid w:val="0072119B"/>
    <w:rsid w:val="00721625"/>
    <w:rsid w:val="007216AF"/>
    <w:rsid w:val="00721838"/>
    <w:rsid w:val="0072185A"/>
    <w:rsid w:val="007218F4"/>
    <w:rsid w:val="00721A5B"/>
    <w:rsid w:val="00722A65"/>
    <w:rsid w:val="007235EF"/>
    <w:rsid w:val="007246C9"/>
    <w:rsid w:val="00724C34"/>
    <w:rsid w:val="00725698"/>
    <w:rsid w:val="00726B72"/>
    <w:rsid w:val="007271F6"/>
    <w:rsid w:val="007274E7"/>
    <w:rsid w:val="007275E4"/>
    <w:rsid w:val="00727621"/>
    <w:rsid w:val="00727770"/>
    <w:rsid w:val="00730055"/>
    <w:rsid w:val="00730251"/>
    <w:rsid w:val="00730689"/>
    <w:rsid w:val="00730821"/>
    <w:rsid w:val="00730CDA"/>
    <w:rsid w:val="00730E21"/>
    <w:rsid w:val="007314A4"/>
    <w:rsid w:val="007316A1"/>
    <w:rsid w:val="007320A7"/>
    <w:rsid w:val="0073223D"/>
    <w:rsid w:val="007323CA"/>
    <w:rsid w:val="00732DE3"/>
    <w:rsid w:val="0073482F"/>
    <w:rsid w:val="007349F0"/>
    <w:rsid w:val="0073559F"/>
    <w:rsid w:val="00735CCC"/>
    <w:rsid w:val="00736B4D"/>
    <w:rsid w:val="00736DBA"/>
    <w:rsid w:val="007400A8"/>
    <w:rsid w:val="00740E16"/>
    <w:rsid w:val="00741185"/>
    <w:rsid w:val="00741460"/>
    <w:rsid w:val="007414DD"/>
    <w:rsid w:val="00741B6E"/>
    <w:rsid w:val="00741D50"/>
    <w:rsid w:val="0074205F"/>
    <w:rsid w:val="00742268"/>
    <w:rsid w:val="00742432"/>
    <w:rsid w:val="00742595"/>
    <w:rsid w:val="0074262C"/>
    <w:rsid w:val="0074358E"/>
    <w:rsid w:val="00743CC6"/>
    <w:rsid w:val="00743EC5"/>
    <w:rsid w:val="00745D31"/>
    <w:rsid w:val="0074609E"/>
    <w:rsid w:val="007460D2"/>
    <w:rsid w:val="00746265"/>
    <w:rsid w:val="007463A1"/>
    <w:rsid w:val="00746A23"/>
    <w:rsid w:val="00746C80"/>
    <w:rsid w:val="00746DD5"/>
    <w:rsid w:val="0074757A"/>
    <w:rsid w:val="00747B9A"/>
    <w:rsid w:val="007505D8"/>
    <w:rsid w:val="007512FF"/>
    <w:rsid w:val="00751D24"/>
    <w:rsid w:val="007527D9"/>
    <w:rsid w:val="00752927"/>
    <w:rsid w:val="0075346F"/>
    <w:rsid w:val="0075383D"/>
    <w:rsid w:val="00754030"/>
    <w:rsid w:val="007543FC"/>
    <w:rsid w:val="007547C4"/>
    <w:rsid w:val="00754B21"/>
    <w:rsid w:val="00755866"/>
    <w:rsid w:val="0075595A"/>
    <w:rsid w:val="00755A88"/>
    <w:rsid w:val="00755F0F"/>
    <w:rsid w:val="00755FCC"/>
    <w:rsid w:val="00756162"/>
    <w:rsid w:val="007567D8"/>
    <w:rsid w:val="00756A31"/>
    <w:rsid w:val="00756FF4"/>
    <w:rsid w:val="00757354"/>
    <w:rsid w:val="007576E6"/>
    <w:rsid w:val="00757BDF"/>
    <w:rsid w:val="00760DF6"/>
    <w:rsid w:val="0076102A"/>
    <w:rsid w:val="00761B39"/>
    <w:rsid w:val="00761B68"/>
    <w:rsid w:val="00761C3F"/>
    <w:rsid w:val="00761CEC"/>
    <w:rsid w:val="00762B63"/>
    <w:rsid w:val="00762F24"/>
    <w:rsid w:val="007636B4"/>
    <w:rsid w:val="00763B5A"/>
    <w:rsid w:val="00763E7C"/>
    <w:rsid w:val="0076501C"/>
    <w:rsid w:val="00765316"/>
    <w:rsid w:val="007664F7"/>
    <w:rsid w:val="0076691E"/>
    <w:rsid w:val="007700B3"/>
    <w:rsid w:val="00770470"/>
    <w:rsid w:val="007704C3"/>
    <w:rsid w:val="00771080"/>
    <w:rsid w:val="00771B1E"/>
    <w:rsid w:val="00771CFE"/>
    <w:rsid w:val="00772538"/>
    <w:rsid w:val="0077266E"/>
    <w:rsid w:val="00772BD4"/>
    <w:rsid w:val="00773140"/>
    <w:rsid w:val="0077355A"/>
    <w:rsid w:val="0077386E"/>
    <w:rsid w:val="00773AFB"/>
    <w:rsid w:val="00773B88"/>
    <w:rsid w:val="00773BB8"/>
    <w:rsid w:val="007748CB"/>
    <w:rsid w:val="00775FF8"/>
    <w:rsid w:val="00776041"/>
    <w:rsid w:val="00776F45"/>
    <w:rsid w:val="0077705D"/>
    <w:rsid w:val="007779CD"/>
    <w:rsid w:val="007779FD"/>
    <w:rsid w:val="00780AF3"/>
    <w:rsid w:val="00780E64"/>
    <w:rsid w:val="0078128E"/>
    <w:rsid w:val="0078138D"/>
    <w:rsid w:val="007819CD"/>
    <w:rsid w:val="00781BF5"/>
    <w:rsid w:val="00781F81"/>
    <w:rsid w:val="00782261"/>
    <w:rsid w:val="00782506"/>
    <w:rsid w:val="00782736"/>
    <w:rsid w:val="00782977"/>
    <w:rsid w:val="00782B96"/>
    <w:rsid w:val="00782D36"/>
    <w:rsid w:val="007838A9"/>
    <w:rsid w:val="00783F4C"/>
    <w:rsid w:val="00784912"/>
    <w:rsid w:val="00786217"/>
    <w:rsid w:val="0078660B"/>
    <w:rsid w:val="0078667F"/>
    <w:rsid w:val="00786FF5"/>
    <w:rsid w:val="0079037A"/>
    <w:rsid w:val="00790B58"/>
    <w:rsid w:val="00790E9D"/>
    <w:rsid w:val="00791241"/>
    <w:rsid w:val="0079235D"/>
    <w:rsid w:val="007926F8"/>
    <w:rsid w:val="00792BC1"/>
    <w:rsid w:val="007936B1"/>
    <w:rsid w:val="00793DE8"/>
    <w:rsid w:val="0079496C"/>
    <w:rsid w:val="00794A94"/>
    <w:rsid w:val="00796742"/>
    <w:rsid w:val="007969D3"/>
    <w:rsid w:val="00796C0E"/>
    <w:rsid w:val="00796C34"/>
    <w:rsid w:val="0079771F"/>
    <w:rsid w:val="00797B0F"/>
    <w:rsid w:val="007A0777"/>
    <w:rsid w:val="007A13A3"/>
    <w:rsid w:val="007A13BA"/>
    <w:rsid w:val="007A1565"/>
    <w:rsid w:val="007A17EF"/>
    <w:rsid w:val="007A1C0D"/>
    <w:rsid w:val="007A20D5"/>
    <w:rsid w:val="007A24C0"/>
    <w:rsid w:val="007A32D7"/>
    <w:rsid w:val="007A3BF1"/>
    <w:rsid w:val="007A49CD"/>
    <w:rsid w:val="007A511C"/>
    <w:rsid w:val="007A598E"/>
    <w:rsid w:val="007A5A77"/>
    <w:rsid w:val="007A5AB7"/>
    <w:rsid w:val="007A5B80"/>
    <w:rsid w:val="007A5D32"/>
    <w:rsid w:val="007A5D73"/>
    <w:rsid w:val="007A6232"/>
    <w:rsid w:val="007A6866"/>
    <w:rsid w:val="007A713C"/>
    <w:rsid w:val="007A72FD"/>
    <w:rsid w:val="007A7985"/>
    <w:rsid w:val="007A79AF"/>
    <w:rsid w:val="007B0247"/>
    <w:rsid w:val="007B0276"/>
    <w:rsid w:val="007B027F"/>
    <w:rsid w:val="007B0456"/>
    <w:rsid w:val="007B0D75"/>
    <w:rsid w:val="007B0EA9"/>
    <w:rsid w:val="007B1971"/>
    <w:rsid w:val="007B1EB8"/>
    <w:rsid w:val="007B2FCA"/>
    <w:rsid w:val="007B3598"/>
    <w:rsid w:val="007B422F"/>
    <w:rsid w:val="007B514E"/>
    <w:rsid w:val="007B589D"/>
    <w:rsid w:val="007B59AF"/>
    <w:rsid w:val="007B5F32"/>
    <w:rsid w:val="007B717D"/>
    <w:rsid w:val="007B7317"/>
    <w:rsid w:val="007B7A0C"/>
    <w:rsid w:val="007C15B5"/>
    <w:rsid w:val="007C20E8"/>
    <w:rsid w:val="007C33DB"/>
    <w:rsid w:val="007C3BF9"/>
    <w:rsid w:val="007C3CBA"/>
    <w:rsid w:val="007C5B83"/>
    <w:rsid w:val="007C7511"/>
    <w:rsid w:val="007D03AA"/>
    <w:rsid w:val="007D0610"/>
    <w:rsid w:val="007D0D39"/>
    <w:rsid w:val="007D0EF4"/>
    <w:rsid w:val="007D1086"/>
    <w:rsid w:val="007D19A3"/>
    <w:rsid w:val="007D1DD1"/>
    <w:rsid w:val="007D2392"/>
    <w:rsid w:val="007D27E6"/>
    <w:rsid w:val="007D2ADC"/>
    <w:rsid w:val="007D375C"/>
    <w:rsid w:val="007D4091"/>
    <w:rsid w:val="007D5BA2"/>
    <w:rsid w:val="007D614E"/>
    <w:rsid w:val="007D63D1"/>
    <w:rsid w:val="007D6529"/>
    <w:rsid w:val="007D66A8"/>
    <w:rsid w:val="007D6984"/>
    <w:rsid w:val="007D6EC1"/>
    <w:rsid w:val="007D7334"/>
    <w:rsid w:val="007E00C1"/>
    <w:rsid w:val="007E0CB0"/>
    <w:rsid w:val="007E2999"/>
    <w:rsid w:val="007E2C40"/>
    <w:rsid w:val="007E2DE8"/>
    <w:rsid w:val="007E2E26"/>
    <w:rsid w:val="007E31FA"/>
    <w:rsid w:val="007E33D0"/>
    <w:rsid w:val="007E37F6"/>
    <w:rsid w:val="007E38FD"/>
    <w:rsid w:val="007E39E4"/>
    <w:rsid w:val="007E3B0B"/>
    <w:rsid w:val="007E4021"/>
    <w:rsid w:val="007E41BE"/>
    <w:rsid w:val="007E437D"/>
    <w:rsid w:val="007E68CB"/>
    <w:rsid w:val="007E6C5F"/>
    <w:rsid w:val="007E7E0A"/>
    <w:rsid w:val="007E7E58"/>
    <w:rsid w:val="007F1077"/>
    <w:rsid w:val="007F1664"/>
    <w:rsid w:val="007F19E2"/>
    <w:rsid w:val="007F3384"/>
    <w:rsid w:val="007F3F5A"/>
    <w:rsid w:val="007F5A81"/>
    <w:rsid w:val="007F5C97"/>
    <w:rsid w:val="007F6045"/>
    <w:rsid w:val="007F7B76"/>
    <w:rsid w:val="00800053"/>
    <w:rsid w:val="0080074D"/>
    <w:rsid w:val="0080133B"/>
    <w:rsid w:val="00802913"/>
    <w:rsid w:val="00803161"/>
    <w:rsid w:val="00803D02"/>
    <w:rsid w:val="00803FB3"/>
    <w:rsid w:val="008040D7"/>
    <w:rsid w:val="0080536E"/>
    <w:rsid w:val="008055B1"/>
    <w:rsid w:val="00805832"/>
    <w:rsid w:val="0080598C"/>
    <w:rsid w:val="00806789"/>
    <w:rsid w:val="00806965"/>
    <w:rsid w:val="0080759B"/>
    <w:rsid w:val="008075C4"/>
    <w:rsid w:val="008079B6"/>
    <w:rsid w:val="008079D8"/>
    <w:rsid w:val="00810181"/>
    <w:rsid w:val="00810BD7"/>
    <w:rsid w:val="008110B1"/>
    <w:rsid w:val="008114CE"/>
    <w:rsid w:val="00811604"/>
    <w:rsid w:val="0081171F"/>
    <w:rsid w:val="00811E7D"/>
    <w:rsid w:val="008129EB"/>
    <w:rsid w:val="00813266"/>
    <w:rsid w:val="00813487"/>
    <w:rsid w:val="00814354"/>
    <w:rsid w:val="00814994"/>
    <w:rsid w:val="0081514F"/>
    <w:rsid w:val="008169C3"/>
    <w:rsid w:val="00816B19"/>
    <w:rsid w:val="00816DD8"/>
    <w:rsid w:val="008172C0"/>
    <w:rsid w:val="008212A4"/>
    <w:rsid w:val="0082169A"/>
    <w:rsid w:val="0082213F"/>
    <w:rsid w:val="00822866"/>
    <w:rsid w:val="008229F0"/>
    <w:rsid w:val="008237E1"/>
    <w:rsid w:val="00823939"/>
    <w:rsid w:val="00823C6E"/>
    <w:rsid w:val="00824126"/>
    <w:rsid w:val="0082448B"/>
    <w:rsid w:val="00824BB8"/>
    <w:rsid w:val="00824C15"/>
    <w:rsid w:val="00824E27"/>
    <w:rsid w:val="008250DF"/>
    <w:rsid w:val="008254D5"/>
    <w:rsid w:val="00825AE0"/>
    <w:rsid w:val="008264EB"/>
    <w:rsid w:val="008300AB"/>
    <w:rsid w:val="00831899"/>
    <w:rsid w:val="00831A45"/>
    <w:rsid w:val="00831CDD"/>
    <w:rsid w:val="0083228E"/>
    <w:rsid w:val="00833845"/>
    <w:rsid w:val="008342C7"/>
    <w:rsid w:val="0083432F"/>
    <w:rsid w:val="008344D9"/>
    <w:rsid w:val="00834BDA"/>
    <w:rsid w:val="008351DE"/>
    <w:rsid w:val="008353B2"/>
    <w:rsid w:val="00835CA0"/>
    <w:rsid w:val="00836420"/>
    <w:rsid w:val="00836ADB"/>
    <w:rsid w:val="008372E8"/>
    <w:rsid w:val="00840012"/>
    <w:rsid w:val="00840CAA"/>
    <w:rsid w:val="00840E56"/>
    <w:rsid w:val="00841A8B"/>
    <w:rsid w:val="0084228C"/>
    <w:rsid w:val="008428CE"/>
    <w:rsid w:val="00842958"/>
    <w:rsid w:val="00842988"/>
    <w:rsid w:val="008446B3"/>
    <w:rsid w:val="00844706"/>
    <w:rsid w:val="00844A6E"/>
    <w:rsid w:val="008466FB"/>
    <w:rsid w:val="0084758A"/>
    <w:rsid w:val="00847734"/>
    <w:rsid w:val="00850757"/>
    <w:rsid w:val="008518BF"/>
    <w:rsid w:val="00851E99"/>
    <w:rsid w:val="00851E9A"/>
    <w:rsid w:val="0085232F"/>
    <w:rsid w:val="00852AAD"/>
    <w:rsid w:val="00853323"/>
    <w:rsid w:val="008535BE"/>
    <w:rsid w:val="00853678"/>
    <w:rsid w:val="00854517"/>
    <w:rsid w:val="0085487A"/>
    <w:rsid w:val="008548DB"/>
    <w:rsid w:val="00854AD9"/>
    <w:rsid w:val="008557FE"/>
    <w:rsid w:val="00855F20"/>
    <w:rsid w:val="00856214"/>
    <w:rsid w:val="008565C5"/>
    <w:rsid w:val="0085684C"/>
    <w:rsid w:val="00856991"/>
    <w:rsid w:val="00856A44"/>
    <w:rsid w:val="008578AC"/>
    <w:rsid w:val="00860174"/>
    <w:rsid w:val="00860667"/>
    <w:rsid w:val="00860970"/>
    <w:rsid w:val="00860E03"/>
    <w:rsid w:val="00860E91"/>
    <w:rsid w:val="008624DE"/>
    <w:rsid w:val="008626F6"/>
    <w:rsid w:val="0086274C"/>
    <w:rsid w:val="00862A87"/>
    <w:rsid w:val="0086301E"/>
    <w:rsid w:val="00863A13"/>
    <w:rsid w:val="0086485B"/>
    <w:rsid w:val="008648E7"/>
    <w:rsid w:val="00864928"/>
    <w:rsid w:val="00864D78"/>
    <w:rsid w:val="008651E1"/>
    <w:rsid w:val="008652F4"/>
    <w:rsid w:val="00865774"/>
    <w:rsid w:val="008664EC"/>
    <w:rsid w:val="00866901"/>
    <w:rsid w:val="00867170"/>
    <w:rsid w:val="00867B93"/>
    <w:rsid w:val="00870891"/>
    <w:rsid w:val="00870F5E"/>
    <w:rsid w:val="00871ADB"/>
    <w:rsid w:val="008722AD"/>
    <w:rsid w:val="008728E1"/>
    <w:rsid w:val="0087473D"/>
    <w:rsid w:val="008748AA"/>
    <w:rsid w:val="00874B9C"/>
    <w:rsid w:val="00874F41"/>
    <w:rsid w:val="008751B2"/>
    <w:rsid w:val="0087530F"/>
    <w:rsid w:val="0087601F"/>
    <w:rsid w:val="00876051"/>
    <w:rsid w:val="00876EF9"/>
    <w:rsid w:val="0087727B"/>
    <w:rsid w:val="008810ED"/>
    <w:rsid w:val="00881CD5"/>
    <w:rsid w:val="00882D76"/>
    <w:rsid w:val="008831FB"/>
    <w:rsid w:val="00883262"/>
    <w:rsid w:val="0088330E"/>
    <w:rsid w:val="00883B2D"/>
    <w:rsid w:val="00883E6F"/>
    <w:rsid w:val="0088540B"/>
    <w:rsid w:val="0088540D"/>
    <w:rsid w:val="00885A01"/>
    <w:rsid w:val="00887897"/>
    <w:rsid w:val="00887A3D"/>
    <w:rsid w:val="00890648"/>
    <w:rsid w:val="0089156C"/>
    <w:rsid w:val="0089283F"/>
    <w:rsid w:val="008931EB"/>
    <w:rsid w:val="0089327E"/>
    <w:rsid w:val="0089378C"/>
    <w:rsid w:val="00894DDB"/>
    <w:rsid w:val="00895D02"/>
    <w:rsid w:val="008972F6"/>
    <w:rsid w:val="0089740A"/>
    <w:rsid w:val="008A00B8"/>
    <w:rsid w:val="008A0585"/>
    <w:rsid w:val="008A06E1"/>
    <w:rsid w:val="008A0F6A"/>
    <w:rsid w:val="008A14CB"/>
    <w:rsid w:val="008A204B"/>
    <w:rsid w:val="008A2471"/>
    <w:rsid w:val="008A2A5B"/>
    <w:rsid w:val="008A2ED2"/>
    <w:rsid w:val="008A2F00"/>
    <w:rsid w:val="008A30F1"/>
    <w:rsid w:val="008A31EF"/>
    <w:rsid w:val="008A3754"/>
    <w:rsid w:val="008A3962"/>
    <w:rsid w:val="008A3EDE"/>
    <w:rsid w:val="008A4EC5"/>
    <w:rsid w:val="008A5442"/>
    <w:rsid w:val="008A637A"/>
    <w:rsid w:val="008A6673"/>
    <w:rsid w:val="008A69A3"/>
    <w:rsid w:val="008B0110"/>
    <w:rsid w:val="008B0D9E"/>
    <w:rsid w:val="008B3DFF"/>
    <w:rsid w:val="008B4419"/>
    <w:rsid w:val="008B52E4"/>
    <w:rsid w:val="008B5468"/>
    <w:rsid w:val="008B54BC"/>
    <w:rsid w:val="008B63BF"/>
    <w:rsid w:val="008B69A0"/>
    <w:rsid w:val="008B6A5D"/>
    <w:rsid w:val="008B7446"/>
    <w:rsid w:val="008C02F2"/>
    <w:rsid w:val="008C0B61"/>
    <w:rsid w:val="008C131F"/>
    <w:rsid w:val="008C1728"/>
    <w:rsid w:val="008C1F39"/>
    <w:rsid w:val="008C2545"/>
    <w:rsid w:val="008C275D"/>
    <w:rsid w:val="008C2E23"/>
    <w:rsid w:val="008C32A4"/>
    <w:rsid w:val="008C343E"/>
    <w:rsid w:val="008C40DF"/>
    <w:rsid w:val="008C413E"/>
    <w:rsid w:val="008C46A0"/>
    <w:rsid w:val="008C5406"/>
    <w:rsid w:val="008C56E0"/>
    <w:rsid w:val="008C5751"/>
    <w:rsid w:val="008C6FEE"/>
    <w:rsid w:val="008C747B"/>
    <w:rsid w:val="008C77B9"/>
    <w:rsid w:val="008C794E"/>
    <w:rsid w:val="008D0795"/>
    <w:rsid w:val="008D0A46"/>
    <w:rsid w:val="008D13C0"/>
    <w:rsid w:val="008D13F7"/>
    <w:rsid w:val="008D2130"/>
    <w:rsid w:val="008D247E"/>
    <w:rsid w:val="008D2CC5"/>
    <w:rsid w:val="008D2E61"/>
    <w:rsid w:val="008D340D"/>
    <w:rsid w:val="008D38D3"/>
    <w:rsid w:val="008D39F4"/>
    <w:rsid w:val="008D3BDD"/>
    <w:rsid w:val="008D42E5"/>
    <w:rsid w:val="008D43FC"/>
    <w:rsid w:val="008D4BA1"/>
    <w:rsid w:val="008D4BFE"/>
    <w:rsid w:val="008D512C"/>
    <w:rsid w:val="008D60A7"/>
    <w:rsid w:val="008D68E0"/>
    <w:rsid w:val="008D6A22"/>
    <w:rsid w:val="008D6A77"/>
    <w:rsid w:val="008D70DC"/>
    <w:rsid w:val="008D75E9"/>
    <w:rsid w:val="008D7D2C"/>
    <w:rsid w:val="008D7DA3"/>
    <w:rsid w:val="008E008C"/>
    <w:rsid w:val="008E03E9"/>
    <w:rsid w:val="008E0A58"/>
    <w:rsid w:val="008E2488"/>
    <w:rsid w:val="008E28FE"/>
    <w:rsid w:val="008E2C3A"/>
    <w:rsid w:val="008E3620"/>
    <w:rsid w:val="008E3DBD"/>
    <w:rsid w:val="008E42B2"/>
    <w:rsid w:val="008E464A"/>
    <w:rsid w:val="008E491B"/>
    <w:rsid w:val="008E608B"/>
    <w:rsid w:val="008E67B0"/>
    <w:rsid w:val="008E6A0D"/>
    <w:rsid w:val="008E6A79"/>
    <w:rsid w:val="008E6C91"/>
    <w:rsid w:val="008E7E32"/>
    <w:rsid w:val="008F0C35"/>
    <w:rsid w:val="008F1467"/>
    <w:rsid w:val="008F26F7"/>
    <w:rsid w:val="008F3551"/>
    <w:rsid w:val="008F3B25"/>
    <w:rsid w:val="008F53DA"/>
    <w:rsid w:val="008F556A"/>
    <w:rsid w:val="008F66DE"/>
    <w:rsid w:val="008F6713"/>
    <w:rsid w:val="008F6C8A"/>
    <w:rsid w:val="008F6CE3"/>
    <w:rsid w:val="008F7C50"/>
    <w:rsid w:val="0090005C"/>
    <w:rsid w:val="009004BB"/>
    <w:rsid w:val="009014B7"/>
    <w:rsid w:val="009017AE"/>
    <w:rsid w:val="00901D5F"/>
    <w:rsid w:val="00902138"/>
    <w:rsid w:val="009027E2"/>
    <w:rsid w:val="00902ADB"/>
    <w:rsid w:val="00902B54"/>
    <w:rsid w:val="00902C0F"/>
    <w:rsid w:val="00902D96"/>
    <w:rsid w:val="00902E50"/>
    <w:rsid w:val="0090311B"/>
    <w:rsid w:val="00903817"/>
    <w:rsid w:val="009038E9"/>
    <w:rsid w:val="009049D8"/>
    <w:rsid w:val="00904CA5"/>
    <w:rsid w:val="0090520A"/>
    <w:rsid w:val="009053D0"/>
    <w:rsid w:val="00905A4C"/>
    <w:rsid w:val="00906DAD"/>
    <w:rsid w:val="00906E34"/>
    <w:rsid w:val="009072F2"/>
    <w:rsid w:val="0090747D"/>
    <w:rsid w:val="009075B1"/>
    <w:rsid w:val="009077BE"/>
    <w:rsid w:val="00907AFB"/>
    <w:rsid w:val="00910022"/>
    <w:rsid w:val="0091065F"/>
    <w:rsid w:val="009107CF"/>
    <w:rsid w:val="00910AF8"/>
    <w:rsid w:val="0091107C"/>
    <w:rsid w:val="009126B3"/>
    <w:rsid w:val="0091285E"/>
    <w:rsid w:val="00914AC0"/>
    <w:rsid w:val="00914F2D"/>
    <w:rsid w:val="00915FDF"/>
    <w:rsid w:val="00916338"/>
    <w:rsid w:val="00916685"/>
    <w:rsid w:val="00916A94"/>
    <w:rsid w:val="009173CF"/>
    <w:rsid w:val="009179B8"/>
    <w:rsid w:val="00917E19"/>
    <w:rsid w:val="00917F57"/>
    <w:rsid w:val="009200E1"/>
    <w:rsid w:val="00920F76"/>
    <w:rsid w:val="00921191"/>
    <w:rsid w:val="00921A69"/>
    <w:rsid w:val="00921D40"/>
    <w:rsid w:val="00921E73"/>
    <w:rsid w:val="00922ECC"/>
    <w:rsid w:val="00923750"/>
    <w:rsid w:val="00924EBE"/>
    <w:rsid w:val="00925FE4"/>
    <w:rsid w:val="0092608E"/>
    <w:rsid w:val="0092757E"/>
    <w:rsid w:val="00927A55"/>
    <w:rsid w:val="00927B2B"/>
    <w:rsid w:val="00930A96"/>
    <w:rsid w:val="00930E9A"/>
    <w:rsid w:val="00931A07"/>
    <w:rsid w:val="00931A8F"/>
    <w:rsid w:val="00932730"/>
    <w:rsid w:val="00932F06"/>
    <w:rsid w:val="00932FF3"/>
    <w:rsid w:val="00933132"/>
    <w:rsid w:val="009335CB"/>
    <w:rsid w:val="00933BB7"/>
    <w:rsid w:val="00933EB3"/>
    <w:rsid w:val="0093481B"/>
    <w:rsid w:val="00934B12"/>
    <w:rsid w:val="0093508A"/>
    <w:rsid w:val="0093706B"/>
    <w:rsid w:val="00937493"/>
    <w:rsid w:val="00937A0D"/>
    <w:rsid w:val="009424B9"/>
    <w:rsid w:val="009424E3"/>
    <w:rsid w:val="00943255"/>
    <w:rsid w:val="00943E66"/>
    <w:rsid w:val="00944007"/>
    <w:rsid w:val="00944408"/>
    <w:rsid w:val="0094485A"/>
    <w:rsid w:val="00944942"/>
    <w:rsid w:val="00944984"/>
    <w:rsid w:val="00944CD3"/>
    <w:rsid w:val="00944D99"/>
    <w:rsid w:val="00944E08"/>
    <w:rsid w:val="009452DF"/>
    <w:rsid w:val="00945A84"/>
    <w:rsid w:val="00945B16"/>
    <w:rsid w:val="00946D5A"/>
    <w:rsid w:val="00947DF3"/>
    <w:rsid w:val="009503FF"/>
    <w:rsid w:val="00950BF0"/>
    <w:rsid w:val="00951305"/>
    <w:rsid w:val="0095133D"/>
    <w:rsid w:val="00951B8B"/>
    <w:rsid w:val="00951E18"/>
    <w:rsid w:val="00952A62"/>
    <w:rsid w:val="00952C4E"/>
    <w:rsid w:val="00952D18"/>
    <w:rsid w:val="00953899"/>
    <w:rsid w:val="00953B47"/>
    <w:rsid w:val="0095409D"/>
    <w:rsid w:val="00954E1D"/>
    <w:rsid w:val="00955421"/>
    <w:rsid w:val="00955E1F"/>
    <w:rsid w:val="0095600A"/>
    <w:rsid w:val="00956276"/>
    <w:rsid w:val="009564E9"/>
    <w:rsid w:val="00957259"/>
    <w:rsid w:val="009576A0"/>
    <w:rsid w:val="0095775F"/>
    <w:rsid w:val="009579FA"/>
    <w:rsid w:val="00960124"/>
    <w:rsid w:val="0096152B"/>
    <w:rsid w:val="00962D82"/>
    <w:rsid w:val="00962E45"/>
    <w:rsid w:val="00963342"/>
    <w:rsid w:val="009653EE"/>
    <w:rsid w:val="00965D30"/>
    <w:rsid w:val="009674F2"/>
    <w:rsid w:val="009678D6"/>
    <w:rsid w:val="00967942"/>
    <w:rsid w:val="00967DE6"/>
    <w:rsid w:val="00970B55"/>
    <w:rsid w:val="00970ED4"/>
    <w:rsid w:val="00971C24"/>
    <w:rsid w:val="00972214"/>
    <w:rsid w:val="00972947"/>
    <w:rsid w:val="00972AE1"/>
    <w:rsid w:val="0097302F"/>
    <w:rsid w:val="00973375"/>
    <w:rsid w:val="00973942"/>
    <w:rsid w:val="00973C14"/>
    <w:rsid w:val="00973F36"/>
    <w:rsid w:val="0097436B"/>
    <w:rsid w:val="00974648"/>
    <w:rsid w:val="00974A99"/>
    <w:rsid w:val="0097573D"/>
    <w:rsid w:val="00976494"/>
    <w:rsid w:val="00976958"/>
    <w:rsid w:val="00976A2B"/>
    <w:rsid w:val="00977A64"/>
    <w:rsid w:val="00977DEA"/>
    <w:rsid w:val="00977FC2"/>
    <w:rsid w:val="0098023E"/>
    <w:rsid w:val="00982363"/>
    <w:rsid w:val="009823E5"/>
    <w:rsid w:val="00983589"/>
    <w:rsid w:val="00984595"/>
    <w:rsid w:val="00984816"/>
    <w:rsid w:val="00984DD5"/>
    <w:rsid w:val="0098514F"/>
    <w:rsid w:val="0098579E"/>
    <w:rsid w:val="00985F90"/>
    <w:rsid w:val="0098643F"/>
    <w:rsid w:val="00986728"/>
    <w:rsid w:val="00986CCA"/>
    <w:rsid w:val="00987042"/>
    <w:rsid w:val="00990A8E"/>
    <w:rsid w:val="00990E85"/>
    <w:rsid w:val="009913FC"/>
    <w:rsid w:val="009914FC"/>
    <w:rsid w:val="00991A94"/>
    <w:rsid w:val="00991DB2"/>
    <w:rsid w:val="00993473"/>
    <w:rsid w:val="009937BF"/>
    <w:rsid w:val="00993A39"/>
    <w:rsid w:val="00994236"/>
    <w:rsid w:val="0099580F"/>
    <w:rsid w:val="00995AAE"/>
    <w:rsid w:val="00997B36"/>
    <w:rsid w:val="009A0BA6"/>
    <w:rsid w:val="009A0E99"/>
    <w:rsid w:val="009A1A83"/>
    <w:rsid w:val="009A1E91"/>
    <w:rsid w:val="009A25D4"/>
    <w:rsid w:val="009A2A62"/>
    <w:rsid w:val="009A3050"/>
    <w:rsid w:val="009A3ACA"/>
    <w:rsid w:val="009A4378"/>
    <w:rsid w:val="009A463E"/>
    <w:rsid w:val="009A4C29"/>
    <w:rsid w:val="009A5649"/>
    <w:rsid w:val="009A654A"/>
    <w:rsid w:val="009A7114"/>
    <w:rsid w:val="009A7A57"/>
    <w:rsid w:val="009A7A89"/>
    <w:rsid w:val="009B11C9"/>
    <w:rsid w:val="009B21C1"/>
    <w:rsid w:val="009B33DB"/>
    <w:rsid w:val="009B39E5"/>
    <w:rsid w:val="009B3EF2"/>
    <w:rsid w:val="009B4363"/>
    <w:rsid w:val="009B4A1E"/>
    <w:rsid w:val="009B4DB7"/>
    <w:rsid w:val="009B5366"/>
    <w:rsid w:val="009B5534"/>
    <w:rsid w:val="009B5746"/>
    <w:rsid w:val="009B604C"/>
    <w:rsid w:val="009B63A1"/>
    <w:rsid w:val="009B649B"/>
    <w:rsid w:val="009B67BA"/>
    <w:rsid w:val="009C0049"/>
    <w:rsid w:val="009C06DC"/>
    <w:rsid w:val="009C085A"/>
    <w:rsid w:val="009C087C"/>
    <w:rsid w:val="009C0976"/>
    <w:rsid w:val="009C26E2"/>
    <w:rsid w:val="009C32B6"/>
    <w:rsid w:val="009C41FC"/>
    <w:rsid w:val="009C4745"/>
    <w:rsid w:val="009C6004"/>
    <w:rsid w:val="009C7818"/>
    <w:rsid w:val="009D119C"/>
    <w:rsid w:val="009D20EC"/>
    <w:rsid w:val="009D25D0"/>
    <w:rsid w:val="009D2C1E"/>
    <w:rsid w:val="009D2FE3"/>
    <w:rsid w:val="009D3C29"/>
    <w:rsid w:val="009D48EF"/>
    <w:rsid w:val="009D562F"/>
    <w:rsid w:val="009D5AD2"/>
    <w:rsid w:val="009D5FB3"/>
    <w:rsid w:val="009D6426"/>
    <w:rsid w:val="009D6637"/>
    <w:rsid w:val="009D6848"/>
    <w:rsid w:val="009D715B"/>
    <w:rsid w:val="009D778F"/>
    <w:rsid w:val="009D7D6F"/>
    <w:rsid w:val="009D7EF9"/>
    <w:rsid w:val="009E056F"/>
    <w:rsid w:val="009E0DBF"/>
    <w:rsid w:val="009E1324"/>
    <w:rsid w:val="009E1B67"/>
    <w:rsid w:val="009E1E98"/>
    <w:rsid w:val="009E2099"/>
    <w:rsid w:val="009E2493"/>
    <w:rsid w:val="009E2757"/>
    <w:rsid w:val="009E2884"/>
    <w:rsid w:val="009E2BA2"/>
    <w:rsid w:val="009E34FC"/>
    <w:rsid w:val="009E3BFA"/>
    <w:rsid w:val="009E4029"/>
    <w:rsid w:val="009E43DA"/>
    <w:rsid w:val="009E532F"/>
    <w:rsid w:val="009E60CB"/>
    <w:rsid w:val="009E62D5"/>
    <w:rsid w:val="009E6851"/>
    <w:rsid w:val="009F0386"/>
    <w:rsid w:val="009F0718"/>
    <w:rsid w:val="009F0CFC"/>
    <w:rsid w:val="009F0EDB"/>
    <w:rsid w:val="009F0FAB"/>
    <w:rsid w:val="009F220D"/>
    <w:rsid w:val="009F3296"/>
    <w:rsid w:val="009F3E41"/>
    <w:rsid w:val="009F51F9"/>
    <w:rsid w:val="009F52A4"/>
    <w:rsid w:val="009F53E3"/>
    <w:rsid w:val="009F5428"/>
    <w:rsid w:val="009F591A"/>
    <w:rsid w:val="009F5CB1"/>
    <w:rsid w:val="009F5DCC"/>
    <w:rsid w:val="009F5E6C"/>
    <w:rsid w:val="009F6198"/>
    <w:rsid w:val="009F6E6F"/>
    <w:rsid w:val="009F7099"/>
    <w:rsid w:val="009F7150"/>
    <w:rsid w:val="009F719F"/>
    <w:rsid w:val="009F750D"/>
    <w:rsid w:val="009F78FB"/>
    <w:rsid w:val="00A00026"/>
    <w:rsid w:val="00A005D8"/>
    <w:rsid w:val="00A0112F"/>
    <w:rsid w:val="00A02499"/>
    <w:rsid w:val="00A028D3"/>
    <w:rsid w:val="00A0290F"/>
    <w:rsid w:val="00A031A7"/>
    <w:rsid w:val="00A03451"/>
    <w:rsid w:val="00A03D36"/>
    <w:rsid w:val="00A03DA1"/>
    <w:rsid w:val="00A03F1F"/>
    <w:rsid w:val="00A04159"/>
    <w:rsid w:val="00A04232"/>
    <w:rsid w:val="00A054CB"/>
    <w:rsid w:val="00A062D8"/>
    <w:rsid w:val="00A069F1"/>
    <w:rsid w:val="00A06A99"/>
    <w:rsid w:val="00A06B06"/>
    <w:rsid w:val="00A06E2D"/>
    <w:rsid w:val="00A06ED0"/>
    <w:rsid w:val="00A06EE1"/>
    <w:rsid w:val="00A10335"/>
    <w:rsid w:val="00A10515"/>
    <w:rsid w:val="00A108A8"/>
    <w:rsid w:val="00A11443"/>
    <w:rsid w:val="00A12128"/>
    <w:rsid w:val="00A1327B"/>
    <w:rsid w:val="00A14B89"/>
    <w:rsid w:val="00A156EF"/>
    <w:rsid w:val="00A15816"/>
    <w:rsid w:val="00A15E53"/>
    <w:rsid w:val="00A16936"/>
    <w:rsid w:val="00A16F56"/>
    <w:rsid w:val="00A17B3B"/>
    <w:rsid w:val="00A17D03"/>
    <w:rsid w:val="00A17F3C"/>
    <w:rsid w:val="00A2089E"/>
    <w:rsid w:val="00A211A8"/>
    <w:rsid w:val="00A21720"/>
    <w:rsid w:val="00A21872"/>
    <w:rsid w:val="00A21A7C"/>
    <w:rsid w:val="00A21B9C"/>
    <w:rsid w:val="00A224A3"/>
    <w:rsid w:val="00A231C9"/>
    <w:rsid w:val="00A240A2"/>
    <w:rsid w:val="00A24AD1"/>
    <w:rsid w:val="00A24BF5"/>
    <w:rsid w:val="00A25031"/>
    <w:rsid w:val="00A251F2"/>
    <w:rsid w:val="00A256EA"/>
    <w:rsid w:val="00A25AB9"/>
    <w:rsid w:val="00A25DEB"/>
    <w:rsid w:val="00A26A2D"/>
    <w:rsid w:val="00A26DCA"/>
    <w:rsid w:val="00A26EB3"/>
    <w:rsid w:val="00A2747C"/>
    <w:rsid w:val="00A27485"/>
    <w:rsid w:val="00A2774C"/>
    <w:rsid w:val="00A31331"/>
    <w:rsid w:val="00A322BD"/>
    <w:rsid w:val="00A32906"/>
    <w:rsid w:val="00A336AB"/>
    <w:rsid w:val="00A33E60"/>
    <w:rsid w:val="00A3410B"/>
    <w:rsid w:val="00A345BD"/>
    <w:rsid w:val="00A34921"/>
    <w:rsid w:val="00A35455"/>
    <w:rsid w:val="00A3549A"/>
    <w:rsid w:val="00A35565"/>
    <w:rsid w:val="00A35B8D"/>
    <w:rsid w:val="00A35DBA"/>
    <w:rsid w:val="00A363A0"/>
    <w:rsid w:val="00A36AB6"/>
    <w:rsid w:val="00A36F36"/>
    <w:rsid w:val="00A378BD"/>
    <w:rsid w:val="00A37C8D"/>
    <w:rsid w:val="00A4012A"/>
    <w:rsid w:val="00A40A99"/>
    <w:rsid w:val="00A41243"/>
    <w:rsid w:val="00A41CB8"/>
    <w:rsid w:val="00A41E9D"/>
    <w:rsid w:val="00A42185"/>
    <w:rsid w:val="00A4219E"/>
    <w:rsid w:val="00A423BD"/>
    <w:rsid w:val="00A42AC9"/>
    <w:rsid w:val="00A43C6A"/>
    <w:rsid w:val="00A44198"/>
    <w:rsid w:val="00A4511F"/>
    <w:rsid w:val="00A4512D"/>
    <w:rsid w:val="00A4557C"/>
    <w:rsid w:val="00A45779"/>
    <w:rsid w:val="00A45876"/>
    <w:rsid w:val="00A45A83"/>
    <w:rsid w:val="00A45DC6"/>
    <w:rsid w:val="00A46268"/>
    <w:rsid w:val="00A4650C"/>
    <w:rsid w:val="00A46CBB"/>
    <w:rsid w:val="00A47C11"/>
    <w:rsid w:val="00A50D0B"/>
    <w:rsid w:val="00A51655"/>
    <w:rsid w:val="00A51C06"/>
    <w:rsid w:val="00A51E0B"/>
    <w:rsid w:val="00A52F8A"/>
    <w:rsid w:val="00A54085"/>
    <w:rsid w:val="00A5414E"/>
    <w:rsid w:val="00A550C3"/>
    <w:rsid w:val="00A55FCF"/>
    <w:rsid w:val="00A5610B"/>
    <w:rsid w:val="00A563BD"/>
    <w:rsid w:val="00A56602"/>
    <w:rsid w:val="00A57F36"/>
    <w:rsid w:val="00A57FD6"/>
    <w:rsid w:val="00A601F5"/>
    <w:rsid w:val="00A6033A"/>
    <w:rsid w:val="00A604CF"/>
    <w:rsid w:val="00A60C50"/>
    <w:rsid w:val="00A60C56"/>
    <w:rsid w:val="00A60FF6"/>
    <w:rsid w:val="00A617C8"/>
    <w:rsid w:val="00A62269"/>
    <w:rsid w:val="00A62629"/>
    <w:rsid w:val="00A63107"/>
    <w:rsid w:val="00A6360D"/>
    <w:rsid w:val="00A63777"/>
    <w:rsid w:val="00A63E9E"/>
    <w:rsid w:val="00A64C35"/>
    <w:rsid w:val="00A65113"/>
    <w:rsid w:val="00A661ED"/>
    <w:rsid w:val="00A66809"/>
    <w:rsid w:val="00A66B64"/>
    <w:rsid w:val="00A66E71"/>
    <w:rsid w:val="00A70034"/>
    <w:rsid w:val="00A701FA"/>
    <w:rsid w:val="00A7026D"/>
    <w:rsid w:val="00A705AF"/>
    <w:rsid w:val="00A70C85"/>
    <w:rsid w:val="00A711C8"/>
    <w:rsid w:val="00A72D02"/>
    <w:rsid w:val="00A72D67"/>
    <w:rsid w:val="00A740DD"/>
    <w:rsid w:val="00A75482"/>
    <w:rsid w:val="00A75D5A"/>
    <w:rsid w:val="00A76D33"/>
    <w:rsid w:val="00A7737C"/>
    <w:rsid w:val="00A77D26"/>
    <w:rsid w:val="00A80032"/>
    <w:rsid w:val="00A803A0"/>
    <w:rsid w:val="00A80F68"/>
    <w:rsid w:val="00A80FEC"/>
    <w:rsid w:val="00A81113"/>
    <w:rsid w:val="00A822AA"/>
    <w:rsid w:val="00A82539"/>
    <w:rsid w:val="00A82E4D"/>
    <w:rsid w:val="00A82F60"/>
    <w:rsid w:val="00A835CA"/>
    <w:rsid w:val="00A83679"/>
    <w:rsid w:val="00A83E16"/>
    <w:rsid w:val="00A84F4F"/>
    <w:rsid w:val="00A862CD"/>
    <w:rsid w:val="00A8763C"/>
    <w:rsid w:val="00A87AF9"/>
    <w:rsid w:val="00A90DB5"/>
    <w:rsid w:val="00A90F0B"/>
    <w:rsid w:val="00A91177"/>
    <w:rsid w:val="00A919DF"/>
    <w:rsid w:val="00A92A76"/>
    <w:rsid w:val="00A92F4D"/>
    <w:rsid w:val="00A93067"/>
    <w:rsid w:val="00A937E8"/>
    <w:rsid w:val="00A9396D"/>
    <w:rsid w:val="00A940E9"/>
    <w:rsid w:val="00A94B93"/>
    <w:rsid w:val="00A94E32"/>
    <w:rsid w:val="00A94F69"/>
    <w:rsid w:val="00A9541F"/>
    <w:rsid w:val="00A9572C"/>
    <w:rsid w:val="00A95C8F"/>
    <w:rsid w:val="00A95FF7"/>
    <w:rsid w:val="00A9641C"/>
    <w:rsid w:val="00A967B9"/>
    <w:rsid w:val="00A9703A"/>
    <w:rsid w:val="00A973B2"/>
    <w:rsid w:val="00A974ED"/>
    <w:rsid w:val="00A9789E"/>
    <w:rsid w:val="00A97E49"/>
    <w:rsid w:val="00AA0D1F"/>
    <w:rsid w:val="00AA1012"/>
    <w:rsid w:val="00AA1515"/>
    <w:rsid w:val="00AA1E12"/>
    <w:rsid w:val="00AA2A95"/>
    <w:rsid w:val="00AA2D52"/>
    <w:rsid w:val="00AA352B"/>
    <w:rsid w:val="00AA3CBF"/>
    <w:rsid w:val="00AA420B"/>
    <w:rsid w:val="00AA4354"/>
    <w:rsid w:val="00AA4D0F"/>
    <w:rsid w:val="00AA53E2"/>
    <w:rsid w:val="00AA68C3"/>
    <w:rsid w:val="00AA6B00"/>
    <w:rsid w:val="00AA6DA8"/>
    <w:rsid w:val="00AA723C"/>
    <w:rsid w:val="00AA73B8"/>
    <w:rsid w:val="00AA774F"/>
    <w:rsid w:val="00AB0D90"/>
    <w:rsid w:val="00AB16F0"/>
    <w:rsid w:val="00AB17E8"/>
    <w:rsid w:val="00AB1F99"/>
    <w:rsid w:val="00AB2432"/>
    <w:rsid w:val="00AB26E7"/>
    <w:rsid w:val="00AB3068"/>
    <w:rsid w:val="00AB34DA"/>
    <w:rsid w:val="00AB39AF"/>
    <w:rsid w:val="00AB3D2B"/>
    <w:rsid w:val="00AB3FC2"/>
    <w:rsid w:val="00AB40B4"/>
    <w:rsid w:val="00AB4AAD"/>
    <w:rsid w:val="00AB4ACE"/>
    <w:rsid w:val="00AB52A6"/>
    <w:rsid w:val="00AB64C2"/>
    <w:rsid w:val="00AB6AFF"/>
    <w:rsid w:val="00AB7758"/>
    <w:rsid w:val="00AC0BDD"/>
    <w:rsid w:val="00AC172C"/>
    <w:rsid w:val="00AC1B74"/>
    <w:rsid w:val="00AC20C7"/>
    <w:rsid w:val="00AC2BCD"/>
    <w:rsid w:val="00AC2E77"/>
    <w:rsid w:val="00AC3BCE"/>
    <w:rsid w:val="00AC5289"/>
    <w:rsid w:val="00AC5B6F"/>
    <w:rsid w:val="00AC5F75"/>
    <w:rsid w:val="00AC6FC7"/>
    <w:rsid w:val="00AC7020"/>
    <w:rsid w:val="00AC7299"/>
    <w:rsid w:val="00AC7411"/>
    <w:rsid w:val="00AC78C2"/>
    <w:rsid w:val="00AC78E7"/>
    <w:rsid w:val="00AD0485"/>
    <w:rsid w:val="00AD07BC"/>
    <w:rsid w:val="00AD13DA"/>
    <w:rsid w:val="00AD1F1D"/>
    <w:rsid w:val="00AD2083"/>
    <w:rsid w:val="00AD21A3"/>
    <w:rsid w:val="00AD295F"/>
    <w:rsid w:val="00AD2BD8"/>
    <w:rsid w:val="00AD465C"/>
    <w:rsid w:val="00AD4797"/>
    <w:rsid w:val="00AD6565"/>
    <w:rsid w:val="00AD6A26"/>
    <w:rsid w:val="00AD6DAB"/>
    <w:rsid w:val="00AD7382"/>
    <w:rsid w:val="00AD7EE6"/>
    <w:rsid w:val="00AD7EF4"/>
    <w:rsid w:val="00AD7FC6"/>
    <w:rsid w:val="00AE0706"/>
    <w:rsid w:val="00AE0A69"/>
    <w:rsid w:val="00AE123B"/>
    <w:rsid w:val="00AE1DE2"/>
    <w:rsid w:val="00AE2476"/>
    <w:rsid w:val="00AE2720"/>
    <w:rsid w:val="00AE35EB"/>
    <w:rsid w:val="00AE3DCA"/>
    <w:rsid w:val="00AE44B3"/>
    <w:rsid w:val="00AE4605"/>
    <w:rsid w:val="00AE50EC"/>
    <w:rsid w:val="00AE5421"/>
    <w:rsid w:val="00AE54A1"/>
    <w:rsid w:val="00AE59EF"/>
    <w:rsid w:val="00AE5ADA"/>
    <w:rsid w:val="00AE5C3B"/>
    <w:rsid w:val="00AE6081"/>
    <w:rsid w:val="00AE6607"/>
    <w:rsid w:val="00AE782D"/>
    <w:rsid w:val="00AE79F8"/>
    <w:rsid w:val="00AE7A3A"/>
    <w:rsid w:val="00AE7B6D"/>
    <w:rsid w:val="00AF04E2"/>
    <w:rsid w:val="00AF0718"/>
    <w:rsid w:val="00AF21C0"/>
    <w:rsid w:val="00AF36E5"/>
    <w:rsid w:val="00AF37D0"/>
    <w:rsid w:val="00AF3A4E"/>
    <w:rsid w:val="00AF3A70"/>
    <w:rsid w:val="00AF4687"/>
    <w:rsid w:val="00AF54A0"/>
    <w:rsid w:val="00AF60A6"/>
    <w:rsid w:val="00AF6246"/>
    <w:rsid w:val="00AF6A4B"/>
    <w:rsid w:val="00B00CDB"/>
    <w:rsid w:val="00B02360"/>
    <w:rsid w:val="00B02967"/>
    <w:rsid w:val="00B02C98"/>
    <w:rsid w:val="00B02DE4"/>
    <w:rsid w:val="00B02F32"/>
    <w:rsid w:val="00B02FA2"/>
    <w:rsid w:val="00B03CE7"/>
    <w:rsid w:val="00B05041"/>
    <w:rsid w:val="00B05467"/>
    <w:rsid w:val="00B06375"/>
    <w:rsid w:val="00B06A37"/>
    <w:rsid w:val="00B06F9D"/>
    <w:rsid w:val="00B1004C"/>
    <w:rsid w:val="00B1151D"/>
    <w:rsid w:val="00B1234B"/>
    <w:rsid w:val="00B12C76"/>
    <w:rsid w:val="00B13257"/>
    <w:rsid w:val="00B133FB"/>
    <w:rsid w:val="00B1369E"/>
    <w:rsid w:val="00B136BA"/>
    <w:rsid w:val="00B13947"/>
    <w:rsid w:val="00B13B34"/>
    <w:rsid w:val="00B13BF7"/>
    <w:rsid w:val="00B14289"/>
    <w:rsid w:val="00B14465"/>
    <w:rsid w:val="00B15629"/>
    <w:rsid w:val="00B1598D"/>
    <w:rsid w:val="00B15A7E"/>
    <w:rsid w:val="00B15D6F"/>
    <w:rsid w:val="00B16214"/>
    <w:rsid w:val="00B169A2"/>
    <w:rsid w:val="00B16C46"/>
    <w:rsid w:val="00B17218"/>
    <w:rsid w:val="00B177D3"/>
    <w:rsid w:val="00B17C94"/>
    <w:rsid w:val="00B17DF0"/>
    <w:rsid w:val="00B20646"/>
    <w:rsid w:val="00B2090B"/>
    <w:rsid w:val="00B20F66"/>
    <w:rsid w:val="00B2243A"/>
    <w:rsid w:val="00B2309C"/>
    <w:rsid w:val="00B2380D"/>
    <w:rsid w:val="00B2390E"/>
    <w:rsid w:val="00B23C54"/>
    <w:rsid w:val="00B248F7"/>
    <w:rsid w:val="00B24D14"/>
    <w:rsid w:val="00B252DB"/>
    <w:rsid w:val="00B25485"/>
    <w:rsid w:val="00B26057"/>
    <w:rsid w:val="00B260FD"/>
    <w:rsid w:val="00B2643B"/>
    <w:rsid w:val="00B26840"/>
    <w:rsid w:val="00B27147"/>
    <w:rsid w:val="00B27AFA"/>
    <w:rsid w:val="00B27B9F"/>
    <w:rsid w:val="00B27D02"/>
    <w:rsid w:val="00B27DFE"/>
    <w:rsid w:val="00B30341"/>
    <w:rsid w:val="00B305C2"/>
    <w:rsid w:val="00B30A6F"/>
    <w:rsid w:val="00B30ADB"/>
    <w:rsid w:val="00B312E4"/>
    <w:rsid w:val="00B314AD"/>
    <w:rsid w:val="00B31519"/>
    <w:rsid w:val="00B315E2"/>
    <w:rsid w:val="00B3263D"/>
    <w:rsid w:val="00B3279D"/>
    <w:rsid w:val="00B327B0"/>
    <w:rsid w:val="00B3289F"/>
    <w:rsid w:val="00B32A33"/>
    <w:rsid w:val="00B33E4B"/>
    <w:rsid w:val="00B34193"/>
    <w:rsid w:val="00B343B1"/>
    <w:rsid w:val="00B34B4F"/>
    <w:rsid w:val="00B3538C"/>
    <w:rsid w:val="00B35B51"/>
    <w:rsid w:val="00B362E0"/>
    <w:rsid w:val="00B36D0A"/>
    <w:rsid w:val="00B36D6B"/>
    <w:rsid w:val="00B36F57"/>
    <w:rsid w:val="00B375BD"/>
    <w:rsid w:val="00B37F52"/>
    <w:rsid w:val="00B407A9"/>
    <w:rsid w:val="00B40CE9"/>
    <w:rsid w:val="00B41289"/>
    <w:rsid w:val="00B415C1"/>
    <w:rsid w:val="00B4167F"/>
    <w:rsid w:val="00B41897"/>
    <w:rsid w:val="00B42804"/>
    <w:rsid w:val="00B42851"/>
    <w:rsid w:val="00B42B42"/>
    <w:rsid w:val="00B42CED"/>
    <w:rsid w:val="00B43569"/>
    <w:rsid w:val="00B45341"/>
    <w:rsid w:val="00B45908"/>
    <w:rsid w:val="00B46721"/>
    <w:rsid w:val="00B46C97"/>
    <w:rsid w:val="00B4702B"/>
    <w:rsid w:val="00B4794A"/>
    <w:rsid w:val="00B47B6F"/>
    <w:rsid w:val="00B502C0"/>
    <w:rsid w:val="00B50508"/>
    <w:rsid w:val="00B50638"/>
    <w:rsid w:val="00B507F7"/>
    <w:rsid w:val="00B50FF0"/>
    <w:rsid w:val="00B51156"/>
    <w:rsid w:val="00B5186D"/>
    <w:rsid w:val="00B5200A"/>
    <w:rsid w:val="00B52037"/>
    <w:rsid w:val="00B52121"/>
    <w:rsid w:val="00B5318A"/>
    <w:rsid w:val="00B531A2"/>
    <w:rsid w:val="00B538DE"/>
    <w:rsid w:val="00B53E63"/>
    <w:rsid w:val="00B54C6D"/>
    <w:rsid w:val="00B55443"/>
    <w:rsid w:val="00B55799"/>
    <w:rsid w:val="00B55A5B"/>
    <w:rsid w:val="00B5636C"/>
    <w:rsid w:val="00B573C4"/>
    <w:rsid w:val="00B5765F"/>
    <w:rsid w:val="00B57782"/>
    <w:rsid w:val="00B60078"/>
    <w:rsid w:val="00B6019A"/>
    <w:rsid w:val="00B61378"/>
    <w:rsid w:val="00B61CCA"/>
    <w:rsid w:val="00B628BF"/>
    <w:rsid w:val="00B63C07"/>
    <w:rsid w:val="00B649F2"/>
    <w:rsid w:val="00B64EB9"/>
    <w:rsid w:val="00B66013"/>
    <w:rsid w:val="00B6717B"/>
    <w:rsid w:val="00B67267"/>
    <w:rsid w:val="00B6771B"/>
    <w:rsid w:val="00B70573"/>
    <w:rsid w:val="00B70EA5"/>
    <w:rsid w:val="00B71386"/>
    <w:rsid w:val="00B71D13"/>
    <w:rsid w:val="00B72B01"/>
    <w:rsid w:val="00B72C95"/>
    <w:rsid w:val="00B732FE"/>
    <w:rsid w:val="00B74E6A"/>
    <w:rsid w:val="00B761D3"/>
    <w:rsid w:val="00B76479"/>
    <w:rsid w:val="00B76A8B"/>
    <w:rsid w:val="00B7739B"/>
    <w:rsid w:val="00B77407"/>
    <w:rsid w:val="00B8006A"/>
    <w:rsid w:val="00B805D7"/>
    <w:rsid w:val="00B80623"/>
    <w:rsid w:val="00B8071A"/>
    <w:rsid w:val="00B80D12"/>
    <w:rsid w:val="00B80E85"/>
    <w:rsid w:val="00B81164"/>
    <w:rsid w:val="00B8162A"/>
    <w:rsid w:val="00B816AA"/>
    <w:rsid w:val="00B81A7B"/>
    <w:rsid w:val="00B82747"/>
    <w:rsid w:val="00B82882"/>
    <w:rsid w:val="00B82CE2"/>
    <w:rsid w:val="00B839A8"/>
    <w:rsid w:val="00B83BB5"/>
    <w:rsid w:val="00B83F00"/>
    <w:rsid w:val="00B843FC"/>
    <w:rsid w:val="00B84A2C"/>
    <w:rsid w:val="00B84AAB"/>
    <w:rsid w:val="00B8668A"/>
    <w:rsid w:val="00B87280"/>
    <w:rsid w:val="00B877E9"/>
    <w:rsid w:val="00B87DEF"/>
    <w:rsid w:val="00B87FC5"/>
    <w:rsid w:val="00B90EE3"/>
    <w:rsid w:val="00B912F6"/>
    <w:rsid w:val="00B91A01"/>
    <w:rsid w:val="00B92AE1"/>
    <w:rsid w:val="00B92FF9"/>
    <w:rsid w:val="00B933F8"/>
    <w:rsid w:val="00B93EBE"/>
    <w:rsid w:val="00B94A6D"/>
    <w:rsid w:val="00B94E0A"/>
    <w:rsid w:val="00B957A3"/>
    <w:rsid w:val="00B95852"/>
    <w:rsid w:val="00B95C37"/>
    <w:rsid w:val="00B973B1"/>
    <w:rsid w:val="00B976E1"/>
    <w:rsid w:val="00BA0746"/>
    <w:rsid w:val="00BA07E0"/>
    <w:rsid w:val="00BA0FB6"/>
    <w:rsid w:val="00BA13A4"/>
    <w:rsid w:val="00BA18A0"/>
    <w:rsid w:val="00BA1D5C"/>
    <w:rsid w:val="00BA201A"/>
    <w:rsid w:val="00BA25CA"/>
    <w:rsid w:val="00BA2CAC"/>
    <w:rsid w:val="00BA2DF3"/>
    <w:rsid w:val="00BA3243"/>
    <w:rsid w:val="00BA3607"/>
    <w:rsid w:val="00BA373E"/>
    <w:rsid w:val="00BA3DC7"/>
    <w:rsid w:val="00BA426D"/>
    <w:rsid w:val="00BA477E"/>
    <w:rsid w:val="00BA4AEA"/>
    <w:rsid w:val="00BA73F4"/>
    <w:rsid w:val="00BB03D4"/>
    <w:rsid w:val="00BB108A"/>
    <w:rsid w:val="00BB20BF"/>
    <w:rsid w:val="00BB2500"/>
    <w:rsid w:val="00BB272F"/>
    <w:rsid w:val="00BB3D26"/>
    <w:rsid w:val="00BB3E8B"/>
    <w:rsid w:val="00BB428D"/>
    <w:rsid w:val="00BB51C8"/>
    <w:rsid w:val="00BB5325"/>
    <w:rsid w:val="00BB7271"/>
    <w:rsid w:val="00BB7673"/>
    <w:rsid w:val="00BB7D86"/>
    <w:rsid w:val="00BB7DCB"/>
    <w:rsid w:val="00BC0070"/>
    <w:rsid w:val="00BC06D9"/>
    <w:rsid w:val="00BC07FE"/>
    <w:rsid w:val="00BC0EE8"/>
    <w:rsid w:val="00BC1B97"/>
    <w:rsid w:val="00BC1CEB"/>
    <w:rsid w:val="00BC3146"/>
    <w:rsid w:val="00BC352E"/>
    <w:rsid w:val="00BC4623"/>
    <w:rsid w:val="00BC4654"/>
    <w:rsid w:val="00BC487A"/>
    <w:rsid w:val="00BC4D81"/>
    <w:rsid w:val="00BC4D9E"/>
    <w:rsid w:val="00BC5035"/>
    <w:rsid w:val="00BC6461"/>
    <w:rsid w:val="00BC7A9E"/>
    <w:rsid w:val="00BD003B"/>
    <w:rsid w:val="00BD0157"/>
    <w:rsid w:val="00BD01BB"/>
    <w:rsid w:val="00BD08B1"/>
    <w:rsid w:val="00BD08F6"/>
    <w:rsid w:val="00BD1076"/>
    <w:rsid w:val="00BD18C7"/>
    <w:rsid w:val="00BD1D81"/>
    <w:rsid w:val="00BD3762"/>
    <w:rsid w:val="00BD4132"/>
    <w:rsid w:val="00BD4D5B"/>
    <w:rsid w:val="00BD5137"/>
    <w:rsid w:val="00BD5AA8"/>
    <w:rsid w:val="00BD621E"/>
    <w:rsid w:val="00BD6470"/>
    <w:rsid w:val="00BD7720"/>
    <w:rsid w:val="00BD7811"/>
    <w:rsid w:val="00BE09E6"/>
    <w:rsid w:val="00BE0C93"/>
    <w:rsid w:val="00BE146D"/>
    <w:rsid w:val="00BE17E3"/>
    <w:rsid w:val="00BE190E"/>
    <w:rsid w:val="00BE23DD"/>
    <w:rsid w:val="00BE2C1C"/>
    <w:rsid w:val="00BE3F93"/>
    <w:rsid w:val="00BE4498"/>
    <w:rsid w:val="00BE47DB"/>
    <w:rsid w:val="00BE4EF6"/>
    <w:rsid w:val="00BE4FFD"/>
    <w:rsid w:val="00BE54ED"/>
    <w:rsid w:val="00BE55A8"/>
    <w:rsid w:val="00BE588D"/>
    <w:rsid w:val="00BE6117"/>
    <w:rsid w:val="00BE6519"/>
    <w:rsid w:val="00BE6A54"/>
    <w:rsid w:val="00BE6AAD"/>
    <w:rsid w:val="00BE7B1C"/>
    <w:rsid w:val="00BF0A7F"/>
    <w:rsid w:val="00BF1190"/>
    <w:rsid w:val="00BF13D0"/>
    <w:rsid w:val="00BF14CE"/>
    <w:rsid w:val="00BF1739"/>
    <w:rsid w:val="00BF1A2E"/>
    <w:rsid w:val="00BF1BED"/>
    <w:rsid w:val="00BF1E4E"/>
    <w:rsid w:val="00BF2E1E"/>
    <w:rsid w:val="00BF2FE6"/>
    <w:rsid w:val="00BF339E"/>
    <w:rsid w:val="00BF351A"/>
    <w:rsid w:val="00BF3585"/>
    <w:rsid w:val="00BF3E70"/>
    <w:rsid w:val="00BF3ECF"/>
    <w:rsid w:val="00BF4336"/>
    <w:rsid w:val="00BF4B2F"/>
    <w:rsid w:val="00BF4F15"/>
    <w:rsid w:val="00BF4FCC"/>
    <w:rsid w:val="00BF53BC"/>
    <w:rsid w:val="00BF5BB5"/>
    <w:rsid w:val="00BF61CF"/>
    <w:rsid w:val="00BF66EB"/>
    <w:rsid w:val="00BF7203"/>
    <w:rsid w:val="00BF75C3"/>
    <w:rsid w:val="00BF7D18"/>
    <w:rsid w:val="00C001EA"/>
    <w:rsid w:val="00C00C70"/>
    <w:rsid w:val="00C00EB9"/>
    <w:rsid w:val="00C01510"/>
    <w:rsid w:val="00C0189C"/>
    <w:rsid w:val="00C0196E"/>
    <w:rsid w:val="00C01D16"/>
    <w:rsid w:val="00C032F1"/>
    <w:rsid w:val="00C03A72"/>
    <w:rsid w:val="00C04768"/>
    <w:rsid w:val="00C04891"/>
    <w:rsid w:val="00C04AC6"/>
    <w:rsid w:val="00C0535C"/>
    <w:rsid w:val="00C05415"/>
    <w:rsid w:val="00C057E9"/>
    <w:rsid w:val="00C06269"/>
    <w:rsid w:val="00C06911"/>
    <w:rsid w:val="00C06F02"/>
    <w:rsid w:val="00C0708F"/>
    <w:rsid w:val="00C07453"/>
    <w:rsid w:val="00C07C36"/>
    <w:rsid w:val="00C113A8"/>
    <w:rsid w:val="00C12D27"/>
    <w:rsid w:val="00C12DAB"/>
    <w:rsid w:val="00C12FEB"/>
    <w:rsid w:val="00C132F7"/>
    <w:rsid w:val="00C135D9"/>
    <w:rsid w:val="00C14B38"/>
    <w:rsid w:val="00C14E5C"/>
    <w:rsid w:val="00C14FE2"/>
    <w:rsid w:val="00C156BD"/>
    <w:rsid w:val="00C1589C"/>
    <w:rsid w:val="00C15A5E"/>
    <w:rsid w:val="00C15BF4"/>
    <w:rsid w:val="00C15D6B"/>
    <w:rsid w:val="00C15F37"/>
    <w:rsid w:val="00C1635F"/>
    <w:rsid w:val="00C166F9"/>
    <w:rsid w:val="00C16CC8"/>
    <w:rsid w:val="00C1748B"/>
    <w:rsid w:val="00C1751C"/>
    <w:rsid w:val="00C177CE"/>
    <w:rsid w:val="00C20B8C"/>
    <w:rsid w:val="00C20C8C"/>
    <w:rsid w:val="00C20DA1"/>
    <w:rsid w:val="00C212FE"/>
    <w:rsid w:val="00C21942"/>
    <w:rsid w:val="00C219A9"/>
    <w:rsid w:val="00C21BDB"/>
    <w:rsid w:val="00C21C7B"/>
    <w:rsid w:val="00C22704"/>
    <w:rsid w:val="00C23A8C"/>
    <w:rsid w:val="00C244DF"/>
    <w:rsid w:val="00C2484E"/>
    <w:rsid w:val="00C24952"/>
    <w:rsid w:val="00C25256"/>
    <w:rsid w:val="00C25E18"/>
    <w:rsid w:val="00C25EE8"/>
    <w:rsid w:val="00C2600C"/>
    <w:rsid w:val="00C26477"/>
    <w:rsid w:val="00C26778"/>
    <w:rsid w:val="00C270FC"/>
    <w:rsid w:val="00C271FD"/>
    <w:rsid w:val="00C30551"/>
    <w:rsid w:val="00C30B28"/>
    <w:rsid w:val="00C30E42"/>
    <w:rsid w:val="00C31465"/>
    <w:rsid w:val="00C316D4"/>
    <w:rsid w:val="00C31BB6"/>
    <w:rsid w:val="00C3284C"/>
    <w:rsid w:val="00C32944"/>
    <w:rsid w:val="00C331A5"/>
    <w:rsid w:val="00C33E87"/>
    <w:rsid w:val="00C33E93"/>
    <w:rsid w:val="00C343A2"/>
    <w:rsid w:val="00C34D68"/>
    <w:rsid w:val="00C352D8"/>
    <w:rsid w:val="00C366B6"/>
    <w:rsid w:val="00C378C0"/>
    <w:rsid w:val="00C37D81"/>
    <w:rsid w:val="00C404B4"/>
    <w:rsid w:val="00C407C6"/>
    <w:rsid w:val="00C40B3A"/>
    <w:rsid w:val="00C40FC3"/>
    <w:rsid w:val="00C41BF8"/>
    <w:rsid w:val="00C41EC6"/>
    <w:rsid w:val="00C42365"/>
    <w:rsid w:val="00C42BCD"/>
    <w:rsid w:val="00C42C42"/>
    <w:rsid w:val="00C42D34"/>
    <w:rsid w:val="00C434E6"/>
    <w:rsid w:val="00C443A8"/>
    <w:rsid w:val="00C44C9D"/>
    <w:rsid w:val="00C44CDE"/>
    <w:rsid w:val="00C4523C"/>
    <w:rsid w:val="00C45392"/>
    <w:rsid w:val="00C45885"/>
    <w:rsid w:val="00C46304"/>
    <w:rsid w:val="00C46AE5"/>
    <w:rsid w:val="00C471F1"/>
    <w:rsid w:val="00C47434"/>
    <w:rsid w:val="00C4753B"/>
    <w:rsid w:val="00C47ABF"/>
    <w:rsid w:val="00C47C62"/>
    <w:rsid w:val="00C514B9"/>
    <w:rsid w:val="00C51704"/>
    <w:rsid w:val="00C5357B"/>
    <w:rsid w:val="00C54DC1"/>
    <w:rsid w:val="00C559EA"/>
    <w:rsid w:val="00C55AAD"/>
    <w:rsid w:val="00C55E4E"/>
    <w:rsid w:val="00C5600C"/>
    <w:rsid w:val="00C56164"/>
    <w:rsid w:val="00C565E0"/>
    <w:rsid w:val="00C566EF"/>
    <w:rsid w:val="00C56CE2"/>
    <w:rsid w:val="00C56F4A"/>
    <w:rsid w:val="00C56F79"/>
    <w:rsid w:val="00C5744C"/>
    <w:rsid w:val="00C575FE"/>
    <w:rsid w:val="00C57A1C"/>
    <w:rsid w:val="00C6018B"/>
    <w:rsid w:val="00C60287"/>
    <w:rsid w:val="00C6073C"/>
    <w:rsid w:val="00C607A0"/>
    <w:rsid w:val="00C60C04"/>
    <w:rsid w:val="00C616AE"/>
    <w:rsid w:val="00C6176A"/>
    <w:rsid w:val="00C61984"/>
    <w:rsid w:val="00C62124"/>
    <w:rsid w:val="00C63343"/>
    <w:rsid w:val="00C635AB"/>
    <w:rsid w:val="00C647AD"/>
    <w:rsid w:val="00C64B80"/>
    <w:rsid w:val="00C64E39"/>
    <w:rsid w:val="00C6564C"/>
    <w:rsid w:val="00C65B46"/>
    <w:rsid w:val="00C6615A"/>
    <w:rsid w:val="00C66C34"/>
    <w:rsid w:val="00C6735D"/>
    <w:rsid w:val="00C67A50"/>
    <w:rsid w:val="00C708C0"/>
    <w:rsid w:val="00C70F6A"/>
    <w:rsid w:val="00C71BB4"/>
    <w:rsid w:val="00C738E7"/>
    <w:rsid w:val="00C74126"/>
    <w:rsid w:val="00C7476A"/>
    <w:rsid w:val="00C748E7"/>
    <w:rsid w:val="00C752F3"/>
    <w:rsid w:val="00C758C6"/>
    <w:rsid w:val="00C75CFB"/>
    <w:rsid w:val="00C762C2"/>
    <w:rsid w:val="00C77CC6"/>
    <w:rsid w:val="00C80B57"/>
    <w:rsid w:val="00C80CEB"/>
    <w:rsid w:val="00C810BC"/>
    <w:rsid w:val="00C82468"/>
    <w:rsid w:val="00C8275E"/>
    <w:rsid w:val="00C82C47"/>
    <w:rsid w:val="00C841E7"/>
    <w:rsid w:val="00C84AE9"/>
    <w:rsid w:val="00C84DD7"/>
    <w:rsid w:val="00C8550E"/>
    <w:rsid w:val="00C85555"/>
    <w:rsid w:val="00C85AB0"/>
    <w:rsid w:val="00C8606D"/>
    <w:rsid w:val="00C860C0"/>
    <w:rsid w:val="00C869F5"/>
    <w:rsid w:val="00C86F14"/>
    <w:rsid w:val="00C876C8"/>
    <w:rsid w:val="00C8797D"/>
    <w:rsid w:val="00C87E7F"/>
    <w:rsid w:val="00C90D8B"/>
    <w:rsid w:val="00C90F5C"/>
    <w:rsid w:val="00C911EC"/>
    <w:rsid w:val="00C91460"/>
    <w:rsid w:val="00C919FF"/>
    <w:rsid w:val="00C929C4"/>
    <w:rsid w:val="00C932E9"/>
    <w:rsid w:val="00C93AED"/>
    <w:rsid w:val="00C9513C"/>
    <w:rsid w:val="00C9523B"/>
    <w:rsid w:val="00C9636E"/>
    <w:rsid w:val="00C96876"/>
    <w:rsid w:val="00C969BC"/>
    <w:rsid w:val="00C971ED"/>
    <w:rsid w:val="00CA0FC9"/>
    <w:rsid w:val="00CA154D"/>
    <w:rsid w:val="00CA187C"/>
    <w:rsid w:val="00CA1EDC"/>
    <w:rsid w:val="00CA1F03"/>
    <w:rsid w:val="00CA2156"/>
    <w:rsid w:val="00CA2D76"/>
    <w:rsid w:val="00CA3049"/>
    <w:rsid w:val="00CA3BC2"/>
    <w:rsid w:val="00CA3E5A"/>
    <w:rsid w:val="00CA4188"/>
    <w:rsid w:val="00CA44EB"/>
    <w:rsid w:val="00CA467B"/>
    <w:rsid w:val="00CA5386"/>
    <w:rsid w:val="00CA5A41"/>
    <w:rsid w:val="00CA5D36"/>
    <w:rsid w:val="00CA5EB9"/>
    <w:rsid w:val="00CA689A"/>
    <w:rsid w:val="00CB10FF"/>
    <w:rsid w:val="00CB130E"/>
    <w:rsid w:val="00CB1388"/>
    <w:rsid w:val="00CB197A"/>
    <w:rsid w:val="00CB1BA1"/>
    <w:rsid w:val="00CB1C10"/>
    <w:rsid w:val="00CB1F48"/>
    <w:rsid w:val="00CB3168"/>
    <w:rsid w:val="00CB32E1"/>
    <w:rsid w:val="00CB3C80"/>
    <w:rsid w:val="00CB4071"/>
    <w:rsid w:val="00CB40EC"/>
    <w:rsid w:val="00CB476B"/>
    <w:rsid w:val="00CB47B1"/>
    <w:rsid w:val="00CB52AB"/>
    <w:rsid w:val="00CB571E"/>
    <w:rsid w:val="00CB5B1A"/>
    <w:rsid w:val="00CB6F3F"/>
    <w:rsid w:val="00CB70BE"/>
    <w:rsid w:val="00CB78CD"/>
    <w:rsid w:val="00CB7E35"/>
    <w:rsid w:val="00CC042C"/>
    <w:rsid w:val="00CC04A8"/>
    <w:rsid w:val="00CC1073"/>
    <w:rsid w:val="00CC125B"/>
    <w:rsid w:val="00CC192B"/>
    <w:rsid w:val="00CC390F"/>
    <w:rsid w:val="00CC3B0C"/>
    <w:rsid w:val="00CC4254"/>
    <w:rsid w:val="00CC4699"/>
    <w:rsid w:val="00CC47A7"/>
    <w:rsid w:val="00CC49F2"/>
    <w:rsid w:val="00CC4CDD"/>
    <w:rsid w:val="00CC558E"/>
    <w:rsid w:val="00CC5BCE"/>
    <w:rsid w:val="00CC5CD8"/>
    <w:rsid w:val="00CC60BD"/>
    <w:rsid w:val="00CC63C5"/>
    <w:rsid w:val="00CC672E"/>
    <w:rsid w:val="00CC6B65"/>
    <w:rsid w:val="00CC7613"/>
    <w:rsid w:val="00CD023A"/>
    <w:rsid w:val="00CD030C"/>
    <w:rsid w:val="00CD10B6"/>
    <w:rsid w:val="00CD144B"/>
    <w:rsid w:val="00CD16A5"/>
    <w:rsid w:val="00CD24D1"/>
    <w:rsid w:val="00CD2E39"/>
    <w:rsid w:val="00CD33CA"/>
    <w:rsid w:val="00CD4552"/>
    <w:rsid w:val="00CD45BB"/>
    <w:rsid w:val="00CD48D5"/>
    <w:rsid w:val="00CD4972"/>
    <w:rsid w:val="00CD5230"/>
    <w:rsid w:val="00CD59D8"/>
    <w:rsid w:val="00CD5BC7"/>
    <w:rsid w:val="00CD67DD"/>
    <w:rsid w:val="00CD68D2"/>
    <w:rsid w:val="00CD768E"/>
    <w:rsid w:val="00CD7759"/>
    <w:rsid w:val="00CD77F5"/>
    <w:rsid w:val="00CD7815"/>
    <w:rsid w:val="00CD7D04"/>
    <w:rsid w:val="00CE0005"/>
    <w:rsid w:val="00CE01B5"/>
    <w:rsid w:val="00CE079D"/>
    <w:rsid w:val="00CE08A3"/>
    <w:rsid w:val="00CE0E6D"/>
    <w:rsid w:val="00CE2C6B"/>
    <w:rsid w:val="00CE45E9"/>
    <w:rsid w:val="00CE4C24"/>
    <w:rsid w:val="00CE5C60"/>
    <w:rsid w:val="00CE6BB2"/>
    <w:rsid w:val="00CE77C6"/>
    <w:rsid w:val="00CE7BC0"/>
    <w:rsid w:val="00CE7E1C"/>
    <w:rsid w:val="00CF1020"/>
    <w:rsid w:val="00CF10FB"/>
    <w:rsid w:val="00CF1DCE"/>
    <w:rsid w:val="00CF1DF6"/>
    <w:rsid w:val="00CF1FD2"/>
    <w:rsid w:val="00CF246A"/>
    <w:rsid w:val="00CF2832"/>
    <w:rsid w:val="00CF2E8A"/>
    <w:rsid w:val="00CF3FF9"/>
    <w:rsid w:val="00CF4664"/>
    <w:rsid w:val="00CF46B4"/>
    <w:rsid w:val="00CF4FC1"/>
    <w:rsid w:val="00CF5A50"/>
    <w:rsid w:val="00CF5D92"/>
    <w:rsid w:val="00CF675E"/>
    <w:rsid w:val="00CF731D"/>
    <w:rsid w:val="00CF78AA"/>
    <w:rsid w:val="00CF7B78"/>
    <w:rsid w:val="00D00955"/>
    <w:rsid w:val="00D00E85"/>
    <w:rsid w:val="00D0100F"/>
    <w:rsid w:val="00D01332"/>
    <w:rsid w:val="00D015E8"/>
    <w:rsid w:val="00D01C1D"/>
    <w:rsid w:val="00D01D02"/>
    <w:rsid w:val="00D026B0"/>
    <w:rsid w:val="00D02874"/>
    <w:rsid w:val="00D03734"/>
    <w:rsid w:val="00D038DF"/>
    <w:rsid w:val="00D03C11"/>
    <w:rsid w:val="00D05DA6"/>
    <w:rsid w:val="00D0620D"/>
    <w:rsid w:val="00D06DD7"/>
    <w:rsid w:val="00D0717D"/>
    <w:rsid w:val="00D075C0"/>
    <w:rsid w:val="00D07B4C"/>
    <w:rsid w:val="00D07FC0"/>
    <w:rsid w:val="00D10BBA"/>
    <w:rsid w:val="00D1167A"/>
    <w:rsid w:val="00D11B5D"/>
    <w:rsid w:val="00D12E09"/>
    <w:rsid w:val="00D12E20"/>
    <w:rsid w:val="00D13251"/>
    <w:rsid w:val="00D13FAE"/>
    <w:rsid w:val="00D13FCD"/>
    <w:rsid w:val="00D141C4"/>
    <w:rsid w:val="00D1445C"/>
    <w:rsid w:val="00D145AB"/>
    <w:rsid w:val="00D14EB9"/>
    <w:rsid w:val="00D155D8"/>
    <w:rsid w:val="00D15AB1"/>
    <w:rsid w:val="00D1685B"/>
    <w:rsid w:val="00D1701A"/>
    <w:rsid w:val="00D17E1F"/>
    <w:rsid w:val="00D20632"/>
    <w:rsid w:val="00D20D55"/>
    <w:rsid w:val="00D2196C"/>
    <w:rsid w:val="00D22474"/>
    <w:rsid w:val="00D22478"/>
    <w:rsid w:val="00D2264A"/>
    <w:rsid w:val="00D241AB"/>
    <w:rsid w:val="00D245F4"/>
    <w:rsid w:val="00D24CEF"/>
    <w:rsid w:val="00D24E11"/>
    <w:rsid w:val="00D274BA"/>
    <w:rsid w:val="00D306F1"/>
    <w:rsid w:val="00D308DE"/>
    <w:rsid w:val="00D30FB9"/>
    <w:rsid w:val="00D31377"/>
    <w:rsid w:val="00D317DD"/>
    <w:rsid w:val="00D318C5"/>
    <w:rsid w:val="00D31A13"/>
    <w:rsid w:val="00D331D9"/>
    <w:rsid w:val="00D332A9"/>
    <w:rsid w:val="00D33A78"/>
    <w:rsid w:val="00D34041"/>
    <w:rsid w:val="00D35438"/>
    <w:rsid w:val="00D35486"/>
    <w:rsid w:val="00D35882"/>
    <w:rsid w:val="00D35903"/>
    <w:rsid w:val="00D35FB3"/>
    <w:rsid w:val="00D36186"/>
    <w:rsid w:val="00D36906"/>
    <w:rsid w:val="00D36EFA"/>
    <w:rsid w:val="00D37069"/>
    <w:rsid w:val="00D3711B"/>
    <w:rsid w:val="00D37BC1"/>
    <w:rsid w:val="00D37E4F"/>
    <w:rsid w:val="00D40185"/>
    <w:rsid w:val="00D4060A"/>
    <w:rsid w:val="00D40E7C"/>
    <w:rsid w:val="00D4185E"/>
    <w:rsid w:val="00D4227D"/>
    <w:rsid w:val="00D43A09"/>
    <w:rsid w:val="00D43E6B"/>
    <w:rsid w:val="00D44270"/>
    <w:rsid w:val="00D4509F"/>
    <w:rsid w:val="00D45413"/>
    <w:rsid w:val="00D45514"/>
    <w:rsid w:val="00D45DFD"/>
    <w:rsid w:val="00D45E21"/>
    <w:rsid w:val="00D50294"/>
    <w:rsid w:val="00D5096B"/>
    <w:rsid w:val="00D5168F"/>
    <w:rsid w:val="00D516B8"/>
    <w:rsid w:val="00D51D31"/>
    <w:rsid w:val="00D52065"/>
    <w:rsid w:val="00D52CF8"/>
    <w:rsid w:val="00D52DD7"/>
    <w:rsid w:val="00D535FC"/>
    <w:rsid w:val="00D538F9"/>
    <w:rsid w:val="00D54594"/>
    <w:rsid w:val="00D548D8"/>
    <w:rsid w:val="00D54EF5"/>
    <w:rsid w:val="00D54F5A"/>
    <w:rsid w:val="00D55D02"/>
    <w:rsid w:val="00D56265"/>
    <w:rsid w:val="00D57202"/>
    <w:rsid w:val="00D5721B"/>
    <w:rsid w:val="00D60057"/>
    <w:rsid w:val="00D60D95"/>
    <w:rsid w:val="00D60EA6"/>
    <w:rsid w:val="00D61375"/>
    <w:rsid w:val="00D6229F"/>
    <w:rsid w:val="00D6299E"/>
    <w:rsid w:val="00D63365"/>
    <w:rsid w:val="00D639E4"/>
    <w:rsid w:val="00D63CA9"/>
    <w:rsid w:val="00D6401E"/>
    <w:rsid w:val="00D64365"/>
    <w:rsid w:val="00D64816"/>
    <w:rsid w:val="00D654E2"/>
    <w:rsid w:val="00D674BE"/>
    <w:rsid w:val="00D7155C"/>
    <w:rsid w:val="00D71682"/>
    <w:rsid w:val="00D71796"/>
    <w:rsid w:val="00D72835"/>
    <w:rsid w:val="00D72ADB"/>
    <w:rsid w:val="00D72C06"/>
    <w:rsid w:val="00D72EE0"/>
    <w:rsid w:val="00D7304B"/>
    <w:rsid w:val="00D7323B"/>
    <w:rsid w:val="00D74259"/>
    <w:rsid w:val="00D7466F"/>
    <w:rsid w:val="00D74D43"/>
    <w:rsid w:val="00D74F1D"/>
    <w:rsid w:val="00D752A2"/>
    <w:rsid w:val="00D7594A"/>
    <w:rsid w:val="00D75ECE"/>
    <w:rsid w:val="00D75ED1"/>
    <w:rsid w:val="00D76281"/>
    <w:rsid w:val="00D76CE4"/>
    <w:rsid w:val="00D76D2D"/>
    <w:rsid w:val="00D76D96"/>
    <w:rsid w:val="00D77817"/>
    <w:rsid w:val="00D81245"/>
    <w:rsid w:val="00D81A20"/>
    <w:rsid w:val="00D81DE7"/>
    <w:rsid w:val="00D82186"/>
    <w:rsid w:val="00D83145"/>
    <w:rsid w:val="00D84101"/>
    <w:rsid w:val="00D844C9"/>
    <w:rsid w:val="00D8476F"/>
    <w:rsid w:val="00D84C35"/>
    <w:rsid w:val="00D8519F"/>
    <w:rsid w:val="00D85A81"/>
    <w:rsid w:val="00D863AD"/>
    <w:rsid w:val="00D86BAB"/>
    <w:rsid w:val="00D87434"/>
    <w:rsid w:val="00D87A83"/>
    <w:rsid w:val="00D87ABE"/>
    <w:rsid w:val="00D901B7"/>
    <w:rsid w:val="00D90375"/>
    <w:rsid w:val="00D90684"/>
    <w:rsid w:val="00D90C95"/>
    <w:rsid w:val="00D91063"/>
    <w:rsid w:val="00D91199"/>
    <w:rsid w:val="00D9148A"/>
    <w:rsid w:val="00D91727"/>
    <w:rsid w:val="00D91B5F"/>
    <w:rsid w:val="00D927FD"/>
    <w:rsid w:val="00D9308C"/>
    <w:rsid w:val="00D93CD2"/>
    <w:rsid w:val="00D9500F"/>
    <w:rsid w:val="00D950A0"/>
    <w:rsid w:val="00D95299"/>
    <w:rsid w:val="00D95362"/>
    <w:rsid w:val="00D95618"/>
    <w:rsid w:val="00D95D2E"/>
    <w:rsid w:val="00D974DF"/>
    <w:rsid w:val="00D9797D"/>
    <w:rsid w:val="00D97F5E"/>
    <w:rsid w:val="00DA1002"/>
    <w:rsid w:val="00DA15C0"/>
    <w:rsid w:val="00DA17DF"/>
    <w:rsid w:val="00DA17FA"/>
    <w:rsid w:val="00DA1892"/>
    <w:rsid w:val="00DA1FF3"/>
    <w:rsid w:val="00DA23CB"/>
    <w:rsid w:val="00DA3D23"/>
    <w:rsid w:val="00DA49BF"/>
    <w:rsid w:val="00DA4C76"/>
    <w:rsid w:val="00DA5649"/>
    <w:rsid w:val="00DA592B"/>
    <w:rsid w:val="00DA6000"/>
    <w:rsid w:val="00DA6280"/>
    <w:rsid w:val="00DA62AD"/>
    <w:rsid w:val="00DA6BD9"/>
    <w:rsid w:val="00DA6F54"/>
    <w:rsid w:val="00DA7042"/>
    <w:rsid w:val="00DA7C9F"/>
    <w:rsid w:val="00DB1BD6"/>
    <w:rsid w:val="00DB20DC"/>
    <w:rsid w:val="00DB3957"/>
    <w:rsid w:val="00DB3BCA"/>
    <w:rsid w:val="00DB496B"/>
    <w:rsid w:val="00DB4F30"/>
    <w:rsid w:val="00DB553B"/>
    <w:rsid w:val="00DB5874"/>
    <w:rsid w:val="00DB5879"/>
    <w:rsid w:val="00DB5C4E"/>
    <w:rsid w:val="00DB706E"/>
    <w:rsid w:val="00DB728D"/>
    <w:rsid w:val="00DC07E5"/>
    <w:rsid w:val="00DC0E97"/>
    <w:rsid w:val="00DC1ABF"/>
    <w:rsid w:val="00DC376F"/>
    <w:rsid w:val="00DC3CA9"/>
    <w:rsid w:val="00DC3FD7"/>
    <w:rsid w:val="00DC4A8F"/>
    <w:rsid w:val="00DC4E1E"/>
    <w:rsid w:val="00DC5E65"/>
    <w:rsid w:val="00DC5F1B"/>
    <w:rsid w:val="00DC64CF"/>
    <w:rsid w:val="00DC6852"/>
    <w:rsid w:val="00DC6C9F"/>
    <w:rsid w:val="00DC79D9"/>
    <w:rsid w:val="00DD014E"/>
    <w:rsid w:val="00DD098F"/>
    <w:rsid w:val="00DD0E48"/>
    <w:rsid w:val="00DD1103"/>
    <w:rsid w:val="00DD1FCA"/>
    <w:rsid w:val="00DD298F"/>
    <w:rsid w:val="00DD2E1F"/>
    <w:rsid w:val="00DD34CA"/>
    <w:rsid w:val="00DD36D9"/>
    <w:rsid w:val="00DD3A05"/>
    <w:rsid w:val="00DD3B42"/>
    <w:rsid w:val="00DD4F0A"/>
    <w:rsid w:val="00DD509F"/>
    <w:rsid w:val="00DD5404"/>
    <w:rsid w:val="00DD5705"/>
    <w:rsid w:val="00DD58F8"/>
    <w:rsid w:val="00DD5B05"/>
    <w:rsid w:val="00DD5E09"/>
    <w:rsid w:val="00DD6599"/>
    <w:rsid w:val="00DD65C0"/>
    <w:rsid w:val="00DD6894"/>
    <w:rsid w:val="00DD691A"/>
    <w:rsid w:val="00DD694A"/>
    <w:rsid w:val="00DE076F"/>
    <w:rsid w:val="00DE0961"/>
    <w:rsid w:val="00DE0C65"/>
    <w:rsid w:val="00DE0D59"/>
    <w:rsid w:val="00DE261B"/>
    <w:rsid w:val="00DE266C"/>
    <w:rsid w:val="00DE27F6"/>
    <w:rsid w:val="00DE2BF4"/>
    <w:rsid w:val="00DE3A75"/>
    <w:rsid w:val="00DE4495"/>
    <w:rsid w:val="00DE4948"/>
    <w:rsid w:val="00DE4DD5"/>
    <w:rsid w:val="00DE5E67"/>
    <w:rsid w:val="00DE63C9"/>
    <w:rsid w:val="00DE6C00"/>
    <w:rsid w:val="00DF00E0"/>
    <w:rsid w:val="00DF01CA"/>
    <w:rsid w:val="00DF0910"/>
    <w:rsid w:val="00DF1A32"/>
    <w:rsid w:val="00DF1BE7"/>
    <w:rsid w:val="00DF2065"/>
    <w:rsid w:val="00DF267E"/>
    <w:rsid w:val="00DF2926"/>
    <w:rsid w:val="00DF2AAB"/>
    <w:rsid w:val="00DF33A5"/>
    <w:rsid w:val="00DF3858"/>
    <w:rsid w:val="00DF3F55"/>
    <w:rsid w:val="00DF5094"/>
    <w:rsid w:val="00DF51F0"/>
    <w:rsid w:val="00DF5704"/>
    <w:rsid w:val="00DF5AE9"/>
    <w:rsid w:val="00DF5C1E"/>
    <w:rsid w:val="00DF6C7E"/>
    <w:rsid w:val="00DF6CA3"/>
    <w:rsid w:val="00DF6E98"/>
    <w:rsid w:val="00DF6FF2"/>
    <w:rsid w:val="00DF725B"/>
    <w:rsid w:val="00DF79FF"/>
    <w:rsid w:val="00DF7CA6"/>
    <w:rsid w:val="00DF7D75"/>
    <w:rsid w:val="00E003DE"/>
    <w:rsid w:val="00E004EE"/>
    <w:rsid w:val="00E00701"/>
    <w:rsid w:val="00E009BC"/>
    <w:rsid w:val="00E00A92"/>
    <w:rsid w:val="00E00D32"/>
    <w:rsid w:val="00E011D4"/>
    <w:rsid w:val="00E0130A"/>
    <w:rsid w:val="00E0261B"/>
    <w:rsid w:val="00E02638"/>
    <w:rsid w:val="00E029B9"/>
    <w:rsid w:val="00E0319A"/>
    <w:rsid w:val="00E03248"/>
    <w:rsid w:val="00E0392A"/>
    <w:rsid w:val="00E0394B"/>
    <w:rsid w:val="00E04230"/>
    <w:rsid w:val="00E04647"/>
    <w:rsid w:val="00E0477B"/>
    <w:rsid w:val="00E04844"/>
    <w:rsid w:val="00E05291"/>
    <w:rsid w:val="00E057B0"/>
    <w:rsid w:val="00E0680C"/>
    <w:rsid w:val="00E06B70"/>
    <w:rsid w:val="00E0711A"/>
    <w:rsid w:val="00E07E76"/>
    <w:rsid w:val="00E07F98"/>
    <w:rsid w:val="00E07FF4"/>
    <w:rsid w:val="00E108F9"/>
    <w:rsid w:val="00E10FAB"/>
    <w:rsid w:val="00E124B8"/>
    <w:rsid w:val="00E13B73"/>
    <w:rsid w:val="00E13F7F"/>
    <w:rsid w:val="00E14D06"/>
    <w:rsid w:val="00E16480"/>
    <w:rsid w:val="00E164BB"/>
    <w:rsid w:val="00E164BC"/>
    <w:rsid w:val="00E165F3"/>
    <w:rsid w:val="00E16A2F"/>
    <w:rsid w:val="00E16A36"/>
    <w:rsid w:val="00E16A67"/>
    <w:rsid w:val="00E1746F"/>
    <w:rsid w:val="00E176CF"/>
    <w:rsid w:val="00E17D29"/>
    <w:rsid w:val="00E20215"/>
    <w:rsid w:val="00E219E1"/>
    <w:rsid w:val="00E21A5E"/>
    <w:rsid w:val="00E21AF3"/>
    <w:rsid w:val="00E21E1F"/>
    <w:rsid w:val="00E222BD"/>
    <w:rsid w:val="00E22371"/>
    <w:rsid w:val="00E224E4"/>
    <w:rsid w:val="00E23B68"/>
    <w:rsid w:val="00E242BB"/>
    <w:rsid w:val="00E251A7"/>
    <w:rsid w:val="00E25F2F"/>
    <w:rsid w:val="00E27078"/>
    <w:rsid w:val="00E278C2"/>
    <w:rsid w:val="00E27992"/>
    <w:rsid w:val="00E27D24"/>
    <w:rsid w:val="00E27F73"/>
    <w:rsid w:val="00E30021"/>
    <w:rsid w:val="00E301DF"/>
    <w:rsid w:val="00E30B6C"/>
    <w:rsid w:val="00E30B6E"/>
    <w:rsid w:val="00E30D4F"/>
    <w:rsid w:val="00E31937"/>
    <w:rsid w:val="00E32D30"/>
    <w:rsid w:val="00E32FFD"/>
    <w:rsid w:val="00E331A3"/>
    <w:rsid w:val="00E34305"/>
    <w:rsid w:val="00E346F0"/>
    <w:rsid w:val="00E349D4"/>
    <w:rsid w:val="00E34D02"/>
    <w:rsid w:val="00E350AA"/>
    <w:rsid w:val="00E350C3"/>
    <w:rsid w:val="00E35640"/>
    <w:rsid w:val="00E3596E"/>
    <w:rsid w:val="00E35B6E"/>
    <w:rsid w:val="00E35F03"/>
    <w:rsid w:val="00E36401"/>
    <w:rsid w:val="00E3660A"/>
    <w:rsid w:val="00E36743"/>
    <w:rsid w:val="00E36D1A"/>
    <w:rsid w:val="00E40416"/>
    <w:rsid w:val="00E4190F"/>
    <w:rsid w:val="00E41DA3"/>
    <w:rsid w:val="00E431BA"/>
    <w:rsid w:val="00E431F5"/>
    <w:rsid w:val="00E442DE"/>
    <w:rsid w:val="00E453E7"/>
    <w:rsid w:val="00E46458"/>
    <w:rsid w:val="00E46973"/>
    <w:rsid w:val="00E46F7D"/>
    <w:rsid w:val="00E50C59"/>
    <w:rsid w:val="00E511E2"/>
    <w:rsid w:val="00E51771"/>
    <w:rsid w:val="00E5195F"/>
    <w:rsid w:val="00E52034"/>
    <w:rsid w:val="00E52CB1"/>
    <w:rsid w:val="00E53596"/>
    <w:rsid w:val="00E54C68"/>
    <w:rsid w:val="00E54DA4"/>
    <w:rsid w:val="00E55811"/>
    <w:rsid w:val="00E55FA0"/>
    <w:rsid w:val="00E5671F"/>
    <w:rsid w:val="00E56F26"/>
    <w:rsid w:val="00E57020"/>
    <w:rsid w:val="00E60052"/>
    <w:rsid w:val="00E60256"/>
    <w:rsid w:val="00E606DD"/>
    <w:rsid w:val="00E60F67"/>
    <w:rsid w:val="00E61543"/>
    <w:rsid w:val="00E619CF"/>
    <w:rsid w:val="00E621F7"/>
    <w:rsid w:val="00E62E28"/>
    <w:rsid w:val="00E63010"/>
    <w:rsid w:val="00E6311E"/>
    <w:rsid w:val="00E63928"/>
    <w:rsid w:val="00E63FFB"/>
    <w:rsid w:val="00E64537"/>
    <w:rsid w:val="00E6475A"/>
    <w:rsid w:val="00E648E1"/>
    <w:rsid w:val="00E64F70"/>
    <w:rsid w:val="00E65035"/>
    <w:rsid w:val="00E6524C"/>
    <w:rsid w:val="00E65562"/>
    <w:rsid w:val="00E65703"/>
    <w:rsid w:val="00E6572F"/>
    <w:rsid w:val="00E65D48"/>
    <w:rsid w:val="00E66868"/>
    <w:rsid w:val="00E66B04"/>
    <w:rsid w:val="00E6704F"/>
    <w:rsid w:val="00E670F7"/>
    <w:rsid w:val="00E676AF"/>
    <w:rsid w:val="00E70363"/>
    <w:rsid w:val="00E70942"/>
    <w:rsid w:val="00E70C25"/>
    <w:rsid w:val="00E70F37"/>
    <w:rsid w:val="00E71024"/>
    <w:rsid w:val="00E7133B"/>
    <w:rsid w:val="00E71768"/>
    <w:rsid w:val="00E7247F"/>
    <w:rsid w:val="00E72881"/>
    <w:rsid w:val="00E73E20"/>
    <w:rsid w:val="00E7492F"/>
    <w:rsid w:val="00E75091"/>
    <w:rsid w:val="00E75829"/>
    <w:rsid w:val="00E758B5"/>
    <w:rsid w:val="00E75BD0"/>
    <w:rsid w:val="00E763F8"/>
    <w:rsid w:val="00E77316"/>
    <w:rsid w:val="00E77A9F"/>
    <w:rsid w:val="00E77C50"/>
    <w:rsid w:val="00E77DFE"/>
    <w:rsid w:val="00E8005D"/>
    <w:rsid w:val="00E8030D"/>
    <w:rsid w:val="00E80F0B"/>
    <w:rsid w:val="00E81878"/>
    <w:rsid w:val="00E82F46"/>
    <w:rsid w:val="00E83A13"/>
    <w:rsid w:val="00E842A5"/>
    <w:rsid w:val="00E84364"/>
    <w:rsid w:val="00E85145"/>
    <w:rsid w:val="00E8584E"/>
    <w:rsid w:val="00E85CE4"/>
    <w:rsid w:val="00E85D6E"/>
    <w:rsid w:val="00E860EA"/>
    <w:rsid w:val="00E86188"/>
    <w:rsid w:val="00E87022"/>
    <w:rsid w:val="00E879D2"/>
    <w:rsid w:val="00E87BFA"/>
    <w:rsid w:val="00E91E35"/>
    <w:rsid w:val="00E921FC"/>
    <w:rsid w:val="00E928FC"/>
    <w:rsid w:val="00E92D01"/>
    <w:rsid w:val="00E92F6E"/>
    <w:rsid w:val="00E93888"/>
    <w:rsid w:val="00E93EB7"/>
    <w:rsid w:val="00E951F2"/>
    <w:rsid w:val="00E95660"/>
    <w:rsid w:val="00E96174"/>
    <w:rsid w:val="00E974FC"/>
    <w:rsid w:val="00E97577"/>
    <w:rsid w:val="00E977F7"/>
    <w:rsid w:val="00E9785E"/>
    <w:rsid w:val="00E97B45"/>
    <w:rsid w:val="00E97CED"/>
    <w:rsid w:val="00EA1F82"/>
    <w:rsid w:val="00EA1F83"/>
    <w:rsid w:val="00EA2377"/>
    <w:rsid w:val="00EA2529"/>
    <w:rsid w:val="00EA26CA"/>
    <w:rsid w:val="00EA302B"/>
    <w:rsid w:val="00EA3185"/>
    <w:rsid w:val="00EA3F65"/>
    <w:rsid w:val="00EA4ACE"/>
    <w:rsid w:val="00EA4EB3"/>
    <w:rsid w:val="00EA5C81"/>
    <w:rsid w:val="00EA5DE3"/>
    <w:rsid w:val="00EA655C"/>
    <w:rsid w:val="00EA68B8"/>
    <w:rsid w:val="00EA6C4A"/>
    <w:rsid w:val="00EA71DB"/>
    <w:rsid w:val="00EB0634"/>
    <w:rsid w:val="00EB104A"/>
    <w:rsid w:val="00EB1A41"/>
    <w:rsid w:val="00EB1CDF"/>
    <w:rsid w:val="00EB2663"/>
    <w:rsid w:val="00EB3156"/>
    <w:rsid w:val="00EB3296"/>
    <w:rsid w:val="00EB35C2"/>
    <w:rsid w:val="00EB3929"/>
    <w:rsid w:val="00EB3B70"/>
    <w:rsid w:val="00EB44B7"/>
    <w:rsid w:val="00EB584E"/>
    <w:rsid w:val="00EB5CC7"/>
    <w:rsid w:val="00EB6598"/>
    <w:rsid w:val="00EB663F"/>
    <w:rsid w:val="00EB7095"/>
    <w:rsid w:val="00EB721B"/>
    <w:rsid w:val="00EB7F5A"/>
    <w:rsid w:val="00EC00AE"/>
    <w:rsid w:val="00EC0738"/>
    <w:rsid w:val="00EC0B0F"/>
    <w:rsid w:val="00EC1DA8"/>
    <w:rsid w:val="00EC217A"/>
    <w:rsid w:val="00EC218C"/>
    <w:rsid w:val="00EC222B"/>
    <w:rsid w:val="00EC2423"/>
    <w:rsid w:val="00EC2845"/>
    <w:rsid w:val="00EC2BE0"/>
    <w:rsid w:val="00EC34E3"/>
    <w:rsid w:val="00EC3C8B"/>
    <w:rsid w:val="00EC43DA"/>
    <w:rsid w:val="00EC61AB"/>
    <w:rsid w:val="00EC690E"/>
    <w:rsid w:val="00EC6EDB"/>
    <w:rsid w:val="00EC7375"/>
    <w:rsid w:val="00EC73AF"/>
    <w:rsid w:val="00EC74B2"/>
    <w:rsid w:val="00EC7CAA"/>
    <w:rsid w:val="00EC7CB1"/>
    <w:rsid w:val="00ED01C3"/>
    <w:rsid w:val="00ED0E9F"/>
    <w:rsid w:val="00ED1124"/>
    <w:rsid w:val="00ED11C1"/>
    <w:rsid w:val="00ED171E"/>
    <w:rsid w:val="00ED22B6"/>
    <w:rsid w:val="00ED2D75"/>
    <w:rsid w:val="00ED4130"/>
    <w:rsid w:val="00ED446D"/>
    <w:rsid w:val="00ED489F"/>
    <w:rsid w:val="00ED49B8"/>
    <w:rsid w:val="00ED51A2"/>
    <w:rsid w:val="00ED5221"/>
    <w:rsid w:val="00ED538A"/>
    <w:rsid w:val="00ED55DD"/>
    <w:rsid w:val="00ED584A"/>
    <w:rsid w:val="00ED5A6C"/>
    <w:rsid w:val="00ED6E38"/>
    <w:rsid w:val="00ED7177"/>
    <w:rsid w:val="00ED74D1"/>
    <w:rsid w:val="00ED7E77"/>
    <w:rsid w:val="00EE0829"/>
    <w:rsid w:val="00EE0B0D"/>
    <w:rsid w:val="00EE0B28"/>
    <w:rsid w:val="00EE0E64"/>
    <w:rsid w:val="00EE12A6"/>
    <w:rsid w:val="00EE14D0"/>
    <w:rsid w:val="00EE1CFF"/>
    <w:rsid w:val="00EE23EF"/>
    <w:rsid w:val="00EE2423"/>
    <w:rsid w:val="00EE26A0"/>
    <w:rsid w:val="00EE2961"/>
    <w:rsid w:val="00EE296C"/>
    <w:rsid w:val="00EE2A61"/>
    <w:rsid w:val="00EE2CA6"/>
    <w:rsid w:val="00EE3CDE"/>
    <w:rsid w:val="00EE4AED"/>
    <w:rsid w:val="00EE52BB"/>
    <w:rsid w:val="00EE59AA"/>
    <w:rsid w:val="00EE5AD0"/>
    <w:rsid w:val="00EE5C91"/>
    <w:rsid w:val="00EE6190"/>
    <w:rsid w:val="00EE6383"/>
    <w:rsid w:val="00EE6DDF"/>
    <w:rsid w:val="00EE6F1E"/>
    <w:rsid w:val="00EE7AF9"/>
    <w:rsid w:val="00EF03A3"/>
    <w:rsid w:val="00EF2064"/>
    <w:rsid w:val="00EF2301"/>
    <w:rsid w:val="00EF2BF9"/>
    <w:rsid w:val="00EF30D4"/>
    <w:rsid w:val="00EF374E"/>
    <w:rsid w:val="00EF39F8"/>
    <w:rsid w:val="00EF3B2B"/>
    <w:rsid w:val="00EF402A"/>
    <w:rsid w:val="00EF406A"/>
    <w:rsid w:val="00EF52F0"/>
    <w:rsid w:val="00EF562C"/>
    <w:rsid w:val="00EF5848"/>
    <w:rsid w:val="00EF5CA3"/>
    <w:rsid w:val="00EF6283"/>
    <w:rsid w:val="00EF6B42"/>
    <w:rsid w:val="00EF7704"/>
    <w:rsid w:val="00EF7954"/>
    <w:rsid w:val="00EF7E95"/>
    <w:rsid w:val="00EF7FC6"/>
    <w:rsid w:val="00F00587"/>
    <w:rsid w:val="00F011F4"/>
    <w:rsid w:val="00F01203"/>
    <w:rsid w:val="00F01819"/>
    <w:rsid w:val="00F01F21"/>
    <w:rsid w:val="00F02FC2"/>
    <w:rsid w:val="00F039F9"/>
    <w:rsid w:val="00F03B27"/>
    <w:rsid w:val="00F05113"/>
    <w:rsid w:val="00F0580D"/>
    <w:rsid w:val="00F05BE7"/>
    <w:rsid w:val="00F05CA7"/>
    <w:rsid w:val="00F05F55"/>
    <w:rsid w:val="00F0639B"/>
    <w:rsid w:val="00F0676A"/>
    <w:rsid w:val="00F07E6D"/>
    <w:rsid w:val="00F10448"/>
    <w:rsid w:val="00F11244"/>
    <w:rsid w:val="00F118BC"/>
    <w:rsid w:val="00F11A0C"/>
    <w:rsid w:val="00F11C45"/>
    <w:rsid w:val="00F130A4"/>
    <w:rsid w:val="00F131B8"/>
    <w:rsid w:val="00F13F39"/>
    <w:rsid w:val="00F1553D"/>
    <w:rsid w:val="00F1564A"/>
    <w:rsid w:val="00F165D1"/>
    <w:rsid w:val="00F16B3F"/>
    <w:rsid w:val="00F17B6F"/>
    <w:rsid w:val="00F211FD"/>
    <w:rsid w:val="00F21FDD"/>
    <w:rsid w:val="00F222B0"/>
    <w:rsid w:val="00F22544"/>
    <w:rsid w:val="00F22D2D"/>
    <w:rsid w:val="00F2313B"/>
    <w:rsid w:val="00F23AA2"/>
    <w:rsid w:val="00F23FE2"/>
    <w:rsid w:val="00F24797"/>
    <w:rsid w:val="00F24A4C"/>
    <w:rsid w:val="00F24C87"/>
    <w:rsid w:val="00F24FAF"/>
    <w:rsid w:val="00F257BD"/>
    <w:rsid w:val="00F25A08"/>
    <w:rsid w:val="00F25FB1"/>
    <w:rsid w:val="00F2711C"/>
    <w:rsid w:val="00F2741E"/>
    <w:rsid w:val="00F27513"/>
    <w:rsid w:val="00F278A4"/>
    <w:rsid w:val="00F3056A"/>
    <w:rsid w:val="00F31190"/>
    <w:rsid w:val="00F311E6"/>
    <w:rsid w:val="00F313AE"/>
    <w:rsid w:val="00F31E62"/>
    <w:rsid w:val="00F322AE"/>
    <w:rsid w:val="00F32A0A"/>
    <w:rsid w:val="00F337AD"/>
    <w:rsid w:val="00F33EC4"/>
    <w:rsid w:val="00F33F6A"/>
    <w:rsid w:val="00F34689"/>
    <w:rsid w:val="00F34B1D"/>
    <w:rsid w:val="00F34B95"/>
    <w:rsid w:val="00F35031"/>
    <w:rsid w:val="00F3564A"/>
    <w:rsid w:val="00F359A8"/>
    <w:rsid w:val="00F3635D"/>
    <w:rsid w:val="00F37822"/>
    <w:rsid w:val="00F41618"/>
    <w:rsid w:val="00F416E5"/>
    <w:rsid w:val="00F42E03"/>
    <w:rsid w:val="00F43B1B"/>
    <w:rsid w:val="00F44853"/>
    <w:rsid w:val="00F44B77"/>
    <w:rsid w:val="00F44BB0"/>
    <w:rsid w:val="00F451AB"/>
    <w:rsid w:val="00F45359"/>
    <w:rsid w:val="00F454C4"/>
    <w:rsid w:val="00F45BFF"/>
    <w:rsid w:val="00F4605D"/>
    <w:rsid w:val="00F463E2"/>
    <w:rsid w:val="00F46D1C"/>
    <w:rsid w:val="00F47FEB"/>
    <w:rsid w:val="00F506C2"/>
    <w:rsid w:val="00F51B90"/>
    <w:rsid w:val="00F5228A"/>
    <w:rsid w:val="00F529C2"/>
    <w:rsid w:val="00F52FE9"/>
    <w:rsid w:val="00F547F0"/>
    <w:rsid w:val="00F55B37"/>
    <w:rsid w:val="00F55CEC"/>
    <w:rsid w:val="00F55FBF"/>
    <w:rsid w:val="00F563ED"/>
    <w:rsid w:val="00F566A2"/>
    <w:rsid w:val="00F56F00"/>
    <w:rsid w:val="00F57959"/>
    <w:rsid w:val="00F57E55"/>
    <w:rsid w:val="00F57EEF"/>
    <w:rsid w:val="00F6027A"/>
    <w:rsid w:val="00F603B0"/>
    <w:rsid w:val="00F60C4C"/>
    <w:rsid w:val="00F621B0"/>
    <w:rsid w:val="00F62831"/>
    <w:rsid w:val="00F63274"/>
    <w:rsid w:val="00F647AA"/>
    <w:rsid w:val="00F64AF5"/>
    <w:rsid w:val="00F64D12"/>
    <w:rsid w:val="00F65D57"/>
    <w:rsid w:val="00F6641B"/>
    <w:rsid w:val="00F6685C"/>
    <w:rsid w:val="00F66905"/>
    <w:rsid w:val="00F66F30"/>
    <w:rsid w:val="00F67268"/>
    <w:rsid w:val="00F675D1"/>
    <w:rsid w:val="00F67605"/>
    <w:rsid w:val="00F677CC"/>
    <w:rsid w:val="00F6789B"/>
    <w:rsid w:val="00F67CE2"/>
    <w:rsid w:val="00F70028"/>
    <w:rsid w:val="00F7019F"/>
    <w:rsid w:val="00F70C17"/>
    <w:rsid w:val="00F71B4B"/>
    <w:rsid w:val="00F71B7A"/>
    <w:rsid w:val="00F71E1E"/>
    <w:rsid w:val="00F71E62"/>
    <w:rsid w:val="00F71FF2"/>
    <w:rsid w:val="00F7287C"/>
    <w:rsid w:val="00F72C27"/>
    <w:rsid w:val="00F72FEC"/>
    <w:rsid w:val="00F738D8"/>
    <w:rsid w:val="00F7416A"/>
    <w:rsid w:val="00F748A1"/>
    <w:rsid w:val="00F748AF"/>
    <w:rsid w:val="00F74F69"/>
    <w:rsid w:val="00F750CC"/>
    <w:rsid w:val="00F75A1B"/>
    <w:rsid w:val="00F75E87"/>
    <w:rsid w:val="00F7632D"/>
    <w:rsid w:val="00F76745"/>
    <w:rsid w:val="00F76E75"/>
    <w:rsid w:val="00F80AD7"/>
    <w:rsid w:val="00F8186F"/>
    <w:rsid w:val="00F81E14"/>
    <w:rsid w:val="00F825F6"/>
    <w:rsid w:val="00F8277B"/>
    <w:rsid w:val="00F8292A"/>
    <w:rsid w:val="00F82DC1"/>
    <w:rsid w:val="00F830D5"/>
    <w:rsid w:val="00F83596"/>
    <w:rsid w:val="00F83BC9"/>
    <w:rsid w:val="00F8414F"/>
    <w:rsid w:val="00F841BA"/>
    <w:rsid w:val="00F84E5D"/>
    <w:rsid w:val="00F85087"/>
    <w:rsid w:val="00F8631B"/>
    <w:rsid w:val="00F86702"/>
    <w:rsid w:val="00F8676C"/>
    <w:rsid w:val="00F867C5"/>
    <w:rsid w:val="00F872EF"/>
    <w:rsid w:val="00F872FB"/>
    <w:rsid w:val="00F873FB"/>
    <w:rsid w:val="00F87B78"/>
    <w:rsid w:val="00F90762"/>
    <w:rsid w:val="00F91241"/>
    <w:rsid w:val="00F93189"/>
    <w:rsid w:val="00F94336"/>
    <w:rsid w:val="00F9483D"/>
    <w:rsid w:val="00F95168"/>
    <w:rsid w:val="00F9523F"/>
    <w:rsid w:val="00F953E2"/>
    <w:rsid w:val="00F95EB8"/>
    <w:rsid w:val="00F96743"/>
    <w:rsid w:val="00F96FDA"/>
    <w:rsid w:val="00F96FF1"/>
    <w:rsid w:val="00F97229"/>
    <w:rsid w:val="00F9748C"/>
    <w:rsid w:val="00F97747"/>
    <w:rsid w:val="00F978D2"/>
    <w:rsid w:val="00F97B4E"/>
    <w:rsid w:val="00FA0180"/>
    <w:rsid w:val="00FA035B"/>
    <w:rsid w:val="00FA046F"/>
    <w:rsid w:val="00FA0499"/>
    <w:rsid w:val="00FA08AF"/>
    <w:rsid w:val="00FA1C56"/>
    <w:rsid w:val="00FA1E8D"/>
    <w:rsid w:val="00FA1E92"/>
    <w:rsid w:val="00FA207B"/>
    <w:rsid w:val="00FA26BF"/>
    <w:rsid w:val="00FA2782"/>
    <w:rsid w:val="00FA481C"/>
    <w:rsid w:val="00FA5492"/>
    <w:rsid w:val="00FA5BA5"/>
    <w:rsid w:val="00FA5CDC"/>
    <w:rsid w:val="00FA68BA"/>
    <w:rsid w:val="00FA70FC"/>
    <w:rsid w:val="00FA7CFB"/>
    <w:rsid w:val="00FA7D94"/>
    <w:rsid w:val="00FA7F2C"/>
    <w:rsid w:val="00FB038F"/>
    <w:rsid w:val="00FB05D9"/>
    <w:rsid w:val="00FB15AB"/>
    <w:rsid w:val="00FB2429"/>
    <w:rsid w:val="00FB2469"/>
    <w:rsid w:val="00FB279E"/>
    <w:rsid w:val="00FB30A1"/>
    <w:rsid w:val="00FB3378"/>
    <w:rsid w:val="00FB3F68"/>
    <w:rsid w:val="00FB456B"/>
    <w:rsid w:val="00FB5EE2"/>
    <w:rsid w:val="00FB6480"/>
    <w:rsid w:val="00FB69AE"/>
    <w:rsid w:val="00FB73A2"/>
    <w:rsid w:val="00FB77DE"/>
    <w:rsid w:val="00FB78FB"/>
    <w:rsid w:val="00FB7A22"/>
    <w:rsid w:val="00FB7D9F"/>
    <w:rsid w:val="00FB7EFC"/>
    <w:rsid w:val="00FC09BF"/>
    <w:rsid w:val="00FC0B09"/>
    <w:rsid w:val="00FC1A87"/>
    <w:rsid w:val="00FC26D6"/>
    <w:rsid w:val="00FC2C0B"/>
    <w:rsid w:val="00FC2F11"/>
    <w:rsid w:val="00FC41B4"/>
    <w:rsid w:val="00FC4339"/>
    <w:rsid w:val="00FC469E"/>
    <w:rsid w:val="00FC4B3C"/>
    <w:rsid w:val="00FC517A"/>
    <w:rsid w:val="00FC5CF8"/>
    <w:rsid w:val="00FC71B6"/>
    <w:rsid w:val="00FC7392"/>
    <w:rsid w:val="00FC7756"/>
    <w:rsid w:val="00FD0064"/>
    <w:rsid w:val="00FD0663"/>
    <w:rsid w:val="00FD11DA"/>
    <w:rsid w:val="00FD1965"/>
    <w:rsid w:val="00FD1AED"/>
    <w:rsid w:val="00FD1E33"/>
    <w:rsid w:val="00FD284A"/>
    <w:rsid w:val="00FD3052"/>
    <w:rsid w:val="00FD37B9"/>
    <w:rsid w:val="00FD398D"/>
    <w:rsid w:val="00FD39F5"/>
    <w:rsid w:val="00FD4908"/>
    <w:rsid w:val="00FD4F0B"/>
    <w:rsid w:val="00FD52B9"/>
    <w:rsid w:val="00FD5699"/>
    <w:rsid w:val="00FD59CF"/>
    <w:rsid w:val="00FD5FF4"/>
    <w:rsid w:val="00FD61D0"/>
    <w:rsid w:val="00FD63DA"/>
    <w:rsid w:val="00FD6B3B"/>
    <w:rsid w:val="00FD7121"/>
    <w:rsid w:val="00FD77E0"/>
    <w:rsid w:val="00FD791D"/>
    <w:rsid w:val="00FD7A2E"/>
    <w:rsid w:val="00FD7AE3"/>
    <w:rsid w:val="00FE0B64"/>
    <w:rsid w:val="00FE15E1"/>
    <w:rsid w:val="00FE25D9"/>
    <w:rsid w:val="00FE2757"/>
    <w:rsid w:val="00FE32BA"/>
    <w:rsid w:val="00FE4090"/>
    <w:rsid w:val="00FE535D"/>
    <w:rsid w:val="00FE5CDD"/>
    <w:rsid w:val="00FE66BA"/>
    <w:rsid w:val="00FE6A89"/>
    <w:rsid w:val="00FE6E3A"/>
    <w:rsid w:val="00FE753D"/>
    <w:rsid w:val="00FF0299"/>
    <w:rsid w:val="00FF1143"/>
    <w:rsid w:val="00FF1B0A"/>
    <w:rsid w:val="00FF1ECA"/>
    <w:rsid w:val="00FF216B"/>
    <w:rsid w:val="00FF2311"/>
    <w:rsid w:val="00FF246D"/>
    <w:rsid w:val="00FF289D"/>
    <w:rsid w:val="00FF2E0B"/>
    <w:rsid w:val="00FF3827"/>
    <w:rsid w:val="00FF3BAC"/>
    <w:rsid w:val="00FF3D87"/>
    <w:rsid w:val="00FF4257"/>
    <w:rsid w:val="00FF45EF"/>
    <w:rsid w:val="00FF480C"/>
    <w:rsid w:val="00FF6B19"/>
    <w:rsid w:val="00FF6C78"/>
    <w:rsid w:val="00FF799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7" w:semiHidden="1" w:unhideWhenUsed="1"/>
    <w:lsdException w:name="heading 8" w:semiHidden="1" w:unhideWhenUsed="1"/>
    <w:lsdException w:name="heading 9" w:semiHidden="1" w:unhideWhenUsed="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Hyperlink" w:uiPriority="99"/>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2243A"/>
    <w:rPr>
      <w:rFonts w:ascii="Calibri" w:hAnsi="Calibri"/>
      <w:sz w:val="22"/>
      <w:szCs w:val="24"/>
      <w:lang w:eastAsia="en-US"/>
    </w:rPr>
  </w:style>
  <w:style w:type="paragraph" w:styleId="Heading1">
    <w:name w:val="heading 1"/>
    <w:basedOn w:val="Normal"/>
    <w:next w:val="Normal"/>
    <w:link w:val="Heading1Char"/>
    <w:qFormat/>
    <w:rsid w:val="00AD1F1D"/>
    <w:pPr>
      <w:keepNext/>
      <w:spacing w:before="240" w:after="60"/>
      <w:outlineLvl w:val="0"/>
    </w:pPr>
    <w:rPr>
      <w:rFonts w:cs="Arial"/>
      <w:b/>
      <w:bCs/>
      <w:kern w:val="28"/>
      <w:sz w:val="36"/>
      <w:szCs w:val="32"/>
    </w:rPr>
  </w:style>
  <w:style w:type="paragraph" w:styleId="Heading2">
    <w:name w:val="heading 2"/>
    <w:basedOn w:val="Normal"/>
    <w:next w:val="Normal"/>
    <w:link w:val="Heading2Char"/>
    <w:autoRedefine/>
    <w:qFormat/>
    <w:rsid w:val="00AD1F1D"/>
    <w:pPr>
      <w:keepNext/>
      <w:spacing w:before="240" w:after="60"/>
      <w:outlineLvl w:val="1"/>
    </w:pPr>
    <w:rPr>
      <w:rFonts w:cs="Arial"/>
      <w:b/>
      <w:bCs/>
      <w:i/>
      <w:iCs/>
      <w:sz w:val="28"/>
      <w:szCs w:val="28"/>
    </w:rPr>
  </w:style>
  <w:style w:type="paragraph" w:styleId="Heading3">
    <w:name w:val="heading 3"/>
    <w:basedOn w:val="Normal"/>
    <w:next w:val="Normal"/>
    <w:link w:val="Heading3Char"/>
    <w:autoRedefine/>
    <w:rsid w:val="00E30021"/>
    <w:pPr>
      <w:keepNext/>
      <w:spacing w:before="240" w:after="60"/>
      <w:outlineLvl w:val="2"/>
    </w:pPr>
    <w:rPr>
      <w:rFonts w:ascii="Arial" w:hAnsi="Arial" w:cs="Arial"/>
      <w:bCs/>
      <w:szCs w:val="26"/>
    </w:rPr>
  </w:style>
  <w:style w:type="paragraph" w:styleId="Heading4">
    <w:name w:val="heading 4"/>
    <w:basedOn w:val="Normal"/>
    <w:next w:val="Normal"/>
    <w:link w:val="Heading4Char"/>
    <w:rsid w:val="00A705AF"/>
    <w:pPr>
      <w:keepNext/>
      <w:spacing w:before="240" w:after="60"/>
      <w:outlineLvl w:val="3"/>
    </w:pPr>
    <w:rPr>
      <w:rFonts w:ascii="Arial" w:hAnsi="Arial"/>
      <w:bCs/>
      <w:sz w:val="28"/>
      <w:szCs w:val="28"/>
    </w:rPr>
  </w:style>
  <w:style w:type="paragraph" w:styleId="Heading5">
    <w:name w:val="heading 5"/>
    <w:basedOn w:val="Normal"/>
    <w:next w:val="Normal"/>
    <w:link w:val="Heading5Char"/>
    <w:rsid w:val="00A705AF"/>
    <w:pPr>
      <w:keepNext/>
      <w:spacing w:before="240" w:after="60"/>
      <w:outlineLvl w:val="4"/>
    </w:pPr>
    <w:rPr>
      <w:b/>
      <w:bCs/>
      <w:iCs/>
      <w:szCs w:val="26"/>
    </w:rPr>
  </w:style>
  <w:style w:type="paragraph" w:styleId="Heading6">
    <w:name w:val="heading 6"/>
    <w:basedOn w:val="Normal"/>
    <w:next w:val="Normal"/>
    <w:link w:val="Heading6Char"/>
    <w:rsid w:val="00A705AF"/>
    <w:pPr>
      <w:keepNext/>
      <w:spacing w:before="240" w:after="60"/>
      <w:outlineLvl w:val="5"/>
    </w:pPr>
    <w:rPr>
      <w:b/>
      <w:bCs/>
      <w:i/>
      <w:szCs w:val="22"/>
    </w:rPr>
  </w:style>
  <w:style w:type="paragraph" w:styleId="Heading7">
    <w:name w:val="heading 7"/>
    <w:basedOn w:val="Normal"/>
    <w:next w:val="Normal"/>
    <w:link w:val="Heading7Char"/>
    <w:rsid w:val="00925FE4"/>
    <w:pPr>
      <w:numPr>
        <w:ilvl w:val="6"/>
        <w:numId w:val="17"/>
      </w:numPr>
      <w:spacing w:before="240" w:after="60"/>
      <w:outlineLvl w:val="6"/>
    </w:pPr>
    <w:rPr>
      <w:lang w:eastAsia="en-AU"/>
    </w:rPr>
  </w:style>
  <w:style w:type="paragraph" w:styleId="Heading8">
    <w:name w:val="heading 8"/>
    <w:basedOn w:val="Normal"/>
    <w:next w:val="Normal"/>
    <w:link w:val="Heading8Char"/>
    <w:rsid w:val="00925FE4"/>
    <w:pPr>
      <w:numPr>
        <w:ilvl w:val="7"/>
        <w:numId w:val="17"/>
      </w:numPr>
      <w:spacing w:before="240" w:after="60"/>
      <w:outlineLvl w:val="7"/>
    </w:pPr>
    <w:rPr>
      <w:i/>
      <w:iCs/>
      <w:lang w:eastAsia="en-AU"/>
    </w:rPr>
  </w:style>
  <w:style w:type="paragraph" w:styleId="Heading9">
    <w:name w:val="heading 9"/>
    <w:basedOn w:val="Normal"/>
    <w:next w:val="Normal"/>
    <w:link w:val="Heading9Char"/>
    <w:rsid w:val="00925FE4"/>
    <w:pPr>
      <w:numPr>
        <w:ilvl w:val="8"/>
        <w:numId w:val="17"/>
      </w:numPr>
      <w:spacing w:before="240" w:after="60"/>
      <w:outlineLvl w:val="8"/>
    </w:pPr>
    <w:rPr>
      <w:rFonts w:ascii="Arial" w:hAnsi="Arial" w:cs="Arial"/>
      <w:szCs w:val="22"/>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aliases w:val="Style 4"/>
    <w:basedOn w:val="ListParagraph"/>
    <w:next w:val="Normal"/>
    <w:link w:val="QuoteChar"/>
    <w:uiPriority w:val="29"/>
    <w:qFormat/>
    <w:rsid w:val="00E176CF"/>
    <w:pPr>
      <w:keepNext/>
      <w:keepLines/>
      <w:numPr>
        <w:ilvl w:val="3"/>
        <w:numId w:val="17"/>
      </w:numPr>
      <w:spacing w:before="120" w:after="120"/>
      <w:outlineLvl w:val="3"/>
    </w:pPr>
    <w:rPr>
      <w:rFonts w:cs="Arial"/>
      <w:b/>
      <w:bCs/>
      <w:i/>
      <w:iCs/>
      <w:szCs w:val="22"/>
      <w:lang w:eastAsia="en-AU"/>
    </w:rPr>
  </w:style>
  <w:style w:type="character" w:customStyle="1" w:styleId="QuoteChar">
    <w:name w:val="Quote Char"/>
    <w:aliases w:val="Style 4 Char"/>
    <w:basedOn w:val="DefaultParagraphFont"/>
    <w:link w:val="Quote"/>
    <w:uiPriority w:val="29"/>
    <w:rsid w:val="00E176CF"/>
    <w:rPr>
      <w:rFonts w:ascii="Calibri" w:hAnsi="Calibri" w:cs="Arial"/>
      <w:b/>
      <w:bCs/>
      <w:i/>
      <w:iCs/>
      <w:sz w:val="22"/>
      <w:szCs w:val="22"/>
    </w:rPr>
  </w:style>
  <w:style w:type="paragraph" w:styleId="ListParagraph">
    <w:name w:val="List Paragraph"/>
    <w:basedOn w:val="Normal"/>
    <w:uiPriority w:val="34"/>
    <w:qFormat/>
    <w:rsid w:val="00A4512D"/>
    <w:pPr>
      <w:ind w:left="720"/>
      <w:contextualSpacing/>
    </w:pPr>
  </w:style>
  <w:style w:type="character" w:customStyle="1" w:styleId="Heading7Char">
    <w:name w:val="Heading 7 Char"/>
    <w:basedOn w:val="DefaultParagraphFont"/>
    <w:link w:val="Heading7"/>
    <w:rsid w:val="00925FE4"/>
    <w:rPr>
      <w:rFonts w:ascii="Calibri" w:hAnsi="Calibri"/>
      <w:sz w:val="22"/>
      <w:szCs w:val="24"/>
    </w:rPr>
  </w:style>
  <w:style w:type="character" w:customStyle="1" w:styleId="Heading8Char">
    <w:name w:val="Heading 8 Char"/>
    <w:basedOn w:val="DefaultParagraphFont"/>
    <w:link w:val="Heading8"/>
    <w:rsid w:val="00925FE4"/>
    <w:rPr>
      <w:rFonts w:ascii="Calibri" w:hAnsi="Calibri"/>
      <w:i/>
      <w:iCs/>
      <w:sz w:val="22"/>
      <w:szCs w:val="24"/>
    </w:rPr>
  </w:style>
  <w:style w:type="character" w:customStyle="1" w:styleId="Heading9Char">
    <w:name w:val="Heading 9 Char"/>
    <w:basedOn w:val="DefaultParagraphFont"/>
    <w:link w:val="Heading9"/>
    <w:rsid w:val="00925FE4"/>
    <w:rPr>
      <w:rFonts w:ascii="Arial" w:hAnsi="Arial" w:cs="Arial"/>
      <w:sz w:val="22"/>
      <w:szCs w:val="22"/>
    </w:rPr>
  </w:style>
  <w:style w:type="numbering" w:customStyle="1" w:styleId="NoList1">
    <w:name w:val="No List1"/>
    <w:next w:val="NoList"/>
    <w:uiPriority w:val="99"/>
    <w:semiHidden/>
    <w:unhideWhenUsed/>
    <w:rsid w:val="00925FE4"/>
  </w:style>
  <w:style w:type="character" w:customStyle="1" w:styleId="Heading1Char">
    <w:name w:val="Heading 1 Char"/>
    <w:basedOn w:val="DefaultParagraphFont"/>
    <w:link w:val="Heading1"/>
    <w:rsid w:val="00AD1F1D"/>
    <w:rPr>
      <w:rFonts w:ascii="Calibri" w:hAnsi="Calibri" w:cs="Arial"/>
      <w:b/>
      <w:bCs/>
      <w:kern w:val="28"/>
      <w:sz w:val="36"/>
      <w:szCs w:val="32"/>
      <w:lang w:eastAsia="en-US"/>
    </w:rPr>
  </w:style>
  <w:style w:type="character" w:customStyle="1" w:styleId="Heading2Char">
    <w:name w:val="Heading 2 Char"/>
    <w:basedOn w:val="DefaultParagraphFont"/>
    <w:link w:val="Heading2"/>
    <w:rsid w:val="00AD1F1D"/>
    <w:rPr>
      <w:rFonts w:ascii="Calibri" w:hAnsi="Calibri" w:cs="Arial"/>
      <w:b/>
      <w:bCs/>
      <w:i/>
      <w:iCs/>
      <w:sz w:val="28"/>
      <w:szCs w:val="28"/>
      <w:lang w:eastAsia="en-US"/>
    </w:rPr>
  </w:style>
  <w:style w:type="character" w:customStyle="1" w:styleId="Heading3Char">
    <w:name w:val="Heading 3 Char"/>
    <w:basedOn w:val="DefaultParagraphFont"/>
    <w:link w:val="Heading3"/>
    <w:rsid w:val="00E30021"/>
    <w:rPr>
      <w:rFonts w:ascii="Arial" w:hAnsi="Arial" w:cs="Arial"/>
      <w:bCs/>
      <w:sz w:val="24"/>
      <w:szCs w:val="26"/>
      <w:lang w:eastAsia="en-US"/>
    </w:rPr>
  </w:style>
  <w:style w:type="paragraph" w:styleId="BalloonText">
    <w:name w:val="Balloon Text"/>
    <w:basedOn w:val="Normal"/>
    <w:link w:val="BalloonTextChar"/>
    <w:rsid w:val="002B4C37"/>
    <w:rPr>
      <w:rFonts w:ascii="Tahoma" w:hAnsi="Tahoma" w:cs="Tahoma"/>
      <w:sz w:val="16"/>
      <w:szCs w:val="16"/>
    </w:rPr>
  </w:style>
  <w:style w:type="character" w:customStyle="1" w:styleId="Heading5Char">
    <w:name w:val="Heading 5 Char"/>
    <w:basedOn w:val="DefaultParagraphFont"/>
    <w:link w:val="Heading5"/>
    <w:rsid w:val="00925FE4"/>
    <w:rPr>
      <w:b/>
      <w:bCs/>
      <w:iCs/>
      <w:sz w:val="24"/>
      <w:szCs w:val="26"/>
      <w:lang w:eastAsia="en-US"/>
    </w:rPr>
  </w:style>
  <w:style w:type="character" w:customStyle="1" w:styleId="Heading6Char">
    <w:name w:val="Heading 6 Char"/>
    <w:basedOn w:val="DefaultParagraphFont"/>
    <w:link w:val="Heading6"/>
    <w:rsid w:val="00925FE4"/>
    <w:rPr>
      <w:b/>
      <w:bCs/>
      <w:i/>
      <w:sz w:val="24"/>
      <w:szCs w:val="22"/>
      <w:lang w:eastAsia="en-US"/>
    </w:rPr>
  </w:style>
  <w:style w:type="character" w:customStyle="1" w:styleId="Heading4Char">
    <w:name w:val="Heading 4 Char"/>
    <w:link w:val="Heading4"/>
    <w:rsid w:val="00925FE4"/>
    <w:rPr>
      <w:rFonts w:ascii="Arial" w:hAnsi="Arial"/>
      <w:bCs/>
      <w:sz w:val="28"/>
      <w:szCs w:val="28"/>
      <w:lang w:eastAsia="en-US"/>
    </w:rPr>
  </w:style>
  <w:style w:type="character" w:customStyle="1" w:styleId="BalloonTextChar">
    <w:name w:val="Balloon Text Char"/>
    <w:basedOn w:val="DefaultParagraphFont"/>
    <w:link w:val="BalloonText"/>
    <w:rsid w:val="002B4C37"/>
    <w:rPr>
      <w:rFonts w:ascii="Tahoma" w:hAnsi="Tahoma" w:cs="Tahoma"/>
      <w:sz w:val="16"/>
      <w:szCs w:val="16"/>
      <w:lang w:eastAsia="en-US"/>
    </w:rPr>
  </w:style>
  <w:style w:type="paragraph" w:customStyle="1" w:styleId="1Para">
    <w:name w:val="1 Para"/>
    <w:basedOn w:val="Normal"/>
    <w:link w:val="1ParaChar"/>
    <w:rsid w:val="00925FE4"/>
    <w:pPr>
      <w:numPr>
        <w:numId w:val="4"/>
      </w:numPr>
      <w:tabs>
        <w:tab w:val="left" w:pos="540"/>
      </w:tabs>
      <w:spacing w:before="120" w:after="120"/>
    </w:pPr>
    <w:rPr>
      <w:lang w:eastAsia="en-AU"/>
    </w:rPr>
  </w:style>
  <w:style w:type="character" w:customStyle="1" w:styleId="1ParaChar">
    <w:name w:val="1 Para Char"/>
    <w:link w:val="1Para"/>
    <w:rsid w:val="00925FE4"/>
    <w:rPr>
      <w:rFonts w:ascii="Calibri" w:hAnsi="Calibri"/>
      <w:sz w:val="22"/>
      <w:szCs w:val="24"/>
    </w:rPr>
  </w:style>
  <w:style w:type="paragraph" w:customStyle="1" w:styleId="BulletedRARMP">
    <w:name w:val="Bulleted RARMP"/>
    <w:basedOn w:val="Normal"/>
    <w:link w:val="BulletedRARMPCharChar"/>
    <w:rsid w:val="00925FE4"/>
    <w:pPr>
      <w:numPr>
        <w:numId w:val="1"/>
      </w:numPr>
      <w:spacing w:after="60"/>
    </w:pPr>
    <w:rPr>
      <w:lang w:eastAsia="en-AU"/>
    </w:rPr>
  </w:style>
  <w:style w:type="character" w:customStyle="1" w:styleId="BulletedRARMPCharChar">
    <w:name w:val="Bulleted RARMP Char Char"/>
    <w:link w:val="BulletedRARMP"/>
    <w:rsid w:val="00925FE4"/>
    <w:rPr>
      <w:rFonts w:ascii="Calibri" w:hAnsi="Calibri"/>
      <w:sz w:val="22"/>
      <w:szCs w:val="24"/>
    </w:rPr>
  </w:style>
  <w:style w:type="paragraph" w:styleId="Caption">
    <w:name w:val="caption"/>
    <w:basedOn w:val="Normal"/>
    <w:next w:val="Normal"/>
    <w:autoRedefine/>
    <w:qFormat/>
    <w:rsid w:val="008578AC"/>
    <w:pPr>
      <w:tabs>
        <w:tab w:val="left" w:pos="851"/>
      </w:tabs>
      <w:spacing w:before="240" w:after="120"/>
      <w:ind w:firstLine="720"/>
    </w:pPr>
    <w:rPr>
      <w:rFonts w:cs="Arial"/>
      <w:b/>
      <w:bCs/>
      <w:szCs w:val="20"/>
      <w:lang w:eastAsia="en-AU"/>
    </w:rPr>
  </w:style>
  <w:style w:type="paragraph" w:styleId="FootnoteText">
    <w:name w:val="footnote text"/>
    <w:basedOn w:val="Normal"/>
    <w:link w:val="FootnoteTextChar"/>
    <w:rsid w:val="00925FE4"/>
    <w:rPr>
      <w:sz w:val="20"/>
      <w:szCs w:val="20"/>
      <w:lang w:eastAsia="en-AU"/>
    </w:rPr>
  </w:style>
  <w:style w:type="character" w:customStyle="1" w:styleId="FootnoteTextChar">
    <w:name w:val="Footnote Text Char"/>
    <w:basedOn w:val="DefaultParagraphFont"/>
    <w:link w:val="FootnoteText"/>
    <w:rsid w:val="00925FE4"/>
    <w:rPr>
      <w:rFonts w:eastAsiaTheme="minorEastAsia"/>
    </w:rPr>
  </w:style>
  <w:style w:type="paragraph" w:customStyle="1" w:styleId="Events">
    <w:name w:val="Events"/>
    <w:basedOn w:val="Heading4"/>
    <w:link w:val="EventsCharChar"/>
    <w:rsid w:val="00925FE4"/>
    <w:pPr>
      <w:tabs>
        <w:tab w:val="num" w:pos="1745"/>
      </w:tabs>
      <w:spacing w:before="120" w:after="120"/>
      <w:ind w:left="2538" w:hanging="1814"/>
    </w:pPr>
    <w:rPr>
      <w:rFonts w:cs="Arial"/>
      <w:b/>
      <w:i/>
      <w:iCs/>
      <w:color w:val="000000"/>
      <w:sz w:val="22"/>
      <w:szCs w:val="22"/>
      <w:lang w:eastAsia="en-AU"/>
    </w:rPr>
  </w:style>
  <w:style w:type="character" w:customStyle="1" w:styleId="EventsCharChar">
    <w:name w:val="Events Char Char"/>
    <w:link w:val="Events"/>
    <w:rsid w:val="00925FE4"/>
    <w:rPr>
      <w:rFonts w:ascii="Arial" w:eastAsiaTheme="minorEastAsia" w:hAnsi="Arial" w:cs="Arial"/>
      <w:b/>
      <w:bCs/>
      <w:i/>
      <w:iCs/>
      <w:color w:val="000000"/>
      <w:sz w:val="22"/>
      <w:szCs w:val="22"/>
    </w:rPr>
  </w:style>
  <w:style w:type="paragraph" w:customStyle="1" w:styleId="RARMP">
    <w:name w:val="RARMP"/>
    <w:basedOn w:val="Heading1"/>
    <w:next w:val="Normal"/>
    <w:autoRedefine/>
    <w:rsid w:val="00925FE4"/>
    <w:pPr>
      <w:spacing w:after="120"/>
      <w:jc w:val="center"/>
    </w:pPr>
    <w:rPr>
      <w:rFonts w:ascii="Arial Bold" w:hAnsi="Arial Bold" w:cs="Arial (W1)"/>
      <w:bCs w:val="0"/>
      <w:kern w:val="32"/>
      <w:szCs w:val="36"/>
      <w:lang w:eastAsia="en-AU"/>
    </w:rPr>
  </w:style>
  <w:style w:type="paragraph" w:styleId="TOC1">
    <w:name w:val="toc 1"/>
    <w:basedOn w:val="Normal"/>
    <w:next w:val="Normal"/>
    <w:autoRedefine/>
    <w:uiPriority w:val="39"/>
    <w:rsid w:val="00925FE4"/>
    <w:pPr>
      <w:keepNext/>
      <w:tabs>
        <w:tab w:val="right" w:leader="dot" w:pos="9639"/>
      </w:tabs>
      <w:spacing w:before="120" w:after="120"/>
      <w:ind w:left="1247" w:hanging="1247"/>
    </w:pPr>
    <w:rPr>
      <w:b/>
      <w:bCs/>
      <w:caps/>
      <w:sz w:val="20"/>
      <w:szCs w:val="20"/>
      <w:lang w:eastAsia="en-AU"/>
    </w:rPr>
  </w:style>
  <w:style w:type="paragraph" w:styleId="TOC2">
    <w:name w:val="toc 2"/>
    <w:basedOn w:val="Normal"/>
    <w:next w:val="Normal"/>
    <w:autoRedefine/>
    <w:uiPriority w:val="39"/>
    <w:rsid w:val="00925FE4"/>
    <w:pPr>
      <w:tabs>
        <w:tab w:val="left" w:pos="1418"/>
        <w:tab w:val="right" w:leader="dot" w:pos="9628"/>
      </w:tabs>
      <w:ind w:left="1418" w:hanging="1134"/>
    </w:pPr>
    <w:rPr>
      <w:smallCaps/>
      <w:sz w:val="20"/>
      <w:szCs w:val="20"/>
      <w:lang w:eastAsia="en-AU"/>
    </w:rPr>
  </w:style>
  <w:style w:type="paragraph" w:styleId="TOC3">
    <w:name w:val="toc 3"/>
    <w:basedOn w:val="Normal"/>
    <w:next w:val="Normal"/>
    <w:autoRedefine/>
    <w:uiPriority w:val="39"/>
    <w:rsid w:val="00242984"/>
    <w:pPr>
      <w:tabs>
        <w:tab w:val="right" w:leader="dot" w:pos="9639"/>
      </w:tabs>
      <w:ind w:left="1406" w:hanging="924"/>
    </w:pPr>
    <w:rPr>
      <w:iCs/>
      <w:sz w:val="20"/>
      <w:szCs w:val="20"/>
      <w:lang w:eastAsia="en-AU"/>
    </w:rPr>
  </w:style>
  <w:style w:type="paragraph" w:styleId="TOC4">
    <w:name w:val="toc 4"/>
    <w:basedOn w:val="Normal"/>
    <w:next w:val="Normal"/>
    <w:autoRedefine/>
    <w:rsid w:val="00925FE4"/>
    <w:pPr>
      <w:ind w:left="720"/>
    </w:pPr>
    <w:rPr>
      <w:sz w:val="18"/>
      <w:szCs w:val="18"/>
      <w:lang w:eastAsia="en-AU"/>
    </w:rPr>
  </w:style>
  <w:style w:type="paragraph" w:styleId="TOC5">
    <w:name w:val="toc 5"/>
    <w:basedOn w:val="Normal"/>
    <w:next w:val="Normal"/>
    <w:autoRedefine/>
    <w:rsid w:val="00925FE4"/>
    <w:pPr>
      <w:ind w:left="960"/>
    </w:pPr>
    <w:rPr>
      <w:sz w:val="18"/>
      <w:szCs w:val="18"/>
      <w:lang w:eastAsia="en-AU"/>
    </w:rPr>
  </w:style>
  <w:style w:type="paragraph" w:styleId="TOC6">
    <w:name w:val="toc 6"/>
    <w:basedOn w:val="Normal"/>
    <w:next w:val="Normal"/>
    <w:autoRedefine/>
    <w:rsid w:val="00925FE4"/>
    <w:pPr>
      <w:ind w:left="1200"/>
    </w:pPr>
    <w:rPr>
      <w:sz w:val="18"/>
      <w:szCs w:val="18"/>
      <w:lang w:eastAsia="en-AU"/>
    </w:rPr>
  </w:style>
  <w:style w:type="paragraph" w:styleId="TOC7">
    <w:name w:val="toc 7"/>
    <w:basedOn w:val="Normal"/>
    <w:next w:val="Normal"/>
    <w:autoRedefine/>
    <w:rsid w:val="00925FE4"/>
    <w:pPr>
      <w:ind w:left="1440"/>
    </w:pPr>
    <w:rPr>
      <w:sz w:val="18"/>
      <w:szCs w:val="18"/>
      <w:lang w:eastAsia="en-AU"/>
    </w:rPr>
  </w:style>
  <w:style w:type="paragraph" w:styleId="TOC8">
    <w:name w:val="toc 8"/>
    <w:basedOn w:val="Normal"/>
    <w:next w:val="Normal"/>
    <w:autoRedefine/>
    <w:rsid w:val="00925FE4"/>
    <w:pPr>
      <w:ind w:left="1680"/>
    </w:pPr>
    <w:rPr>
      <w:sz w:val="18"/>
      <w:szCs w:val="18"/>
      <w:lang w:eastAsia="en-AU"/>
    </w:rPr>
  </w:style>
  <w:style w:type="paragraph" w:styleId="TOC9">
    <w:name w:val="toc 9"/>
    <w:basedOn w:val="Normal"/>
    <w:next w:val="Normal"/>
    <w:autoRedefine/>
    <w:rsid w:val="00925FE4"/>
    <w:pPr>
      <w:ind w:left="1920"/>
    </w:pPr>
    <w:rPr>
      <w:sz w:val="18"/>
      <w:szCs w:val="18"/>
      <w:lang w:eastAsia="en-AU"/>
    </w:rPr>
  </w:style>
  <w:style w:type="character" w:styleId="FootnoteReference">
    <w:name w:val="footnote reference"/>
    <w:rsid w:val="00925FE4"/>
    <w:rPr>
      <w:vertAlign w:val="superscript"/>
    </w:rPr>
  </w:style>
  <w:style w:type="character" w:styleId="Hyperlink">
    <w:name w:val="Hyperlink"/>
    <w:uiPriority w:val="99"/>
    <w:rsid w:val="00925FE4"/>
    <w:rPr>
      <w:color w:val="0000FF"/>
      <w:u w:val="single"/>
    </w:rPr>
  </w:style>
  <w:style w:type="paragraph" w:styleId="NormalWeb">
    <w:name w:val="Normal (Web)"/>
    <w:basedOn w:val="Normal"/>
    <w:uiPriority w:val="99"/>
    <w:rsid w:val="00925FE4"/>
    <w:rPr>
      <w:lang w:eastAsia="en-AU"/>
    </w:rPr>
  </w:style>
  <w:style w:type="paragraph" w:styleId="Header">
    <w:name w:val="header"/>
    <w:basedOn w:val="Normal"/>
    <w:link w:val="HeaderChar"/>
    <w:uiPriority w:val="99"/>
    <w:rsid w:val="00925FE4"/>
    <w:pPr>
      <w:tabs>
        <w:tab w:val="center" w:pos="4153"/>
        <w:tab w:val="right" w:pos="8306"/>
      </w:tabs>
    </w:pPr>
    <w:rPr>
      <w:rFonts w:ascii="Comic Sans MS" w:hAnsi="Comic Sans MS"/>
      <w:sz w:val="16"/>
      <w:lang w:eastAsia="en-AU"/>
    </w:rPr>
  </w:style>
  <w:style w:type="character" w:customStyle="1" w:styleId="HeaderChar">
    <w:name w:val="Header Char"/>
    <w:basedOn w:val="DefaultParagraphFont"/>
    <w:link w:val="Header"/>
    <w:uiPriority w:val="99"/>
    <w:rsid w:val="00925FE4"/>
    <w:rPr>
      <w:rFonts w:ascii="Comic Sans MS" w:eastAsiaTheme="minorEastAsia" w:hAnsi="Comic Sans MS"/>
      <w:sz w:val="16"/>
      <w:szCs w:val="24"/>
    </w:rPr>
  </w:style>
  <w:style w:type="paragraph" w:styleId="Footer">
    <w:name w:val="footer"/>
    <w:basedOn w:val="Normal"/>
    <w:link w:val="FooterChar"/>
    <w:uiPriority w:val="99"/>
    <w:rsid w:val="00925FE4"/>
    <w:pPr>
      <w:tabs>
        <w:tab w:val="center" w:pos="4153"/>
        <w:tab w:val="right" w:pos="8306"/>
      </w:tabs>
    </w:pPr>
    <w:rPr>
      <w:rFonts w:ascii="Comic Sans MS" w:hAnsi="Comic Sans MS"/>
      <w:sz w:val="16"/>
      <w:lang w:eastAsia="en-AU"/>
    </w:rPr>
  </w:style>
  <w:style w:type="character" w:customStyle="1" w:styleId="FooterChar">
    <w:name w:val="Footer Char"/>
    <w:basedOn w:val="DefaultParagraphFont"/>
    <w:link w:val="Footer"/>
    <w:uiPriority w:val="99"/>
    <w:rsid w:val="00925FE4"/>
    <w:rPr>
      <w:rFonts w:ascii="Comic Sans MS" w:eastAsiaTheme="minorEastAsia" w:hAnsi="Comic Sans MS"/>
      <w:sz w:val="16"/>
      <w:szCs w:val="24"/>
    </w:rPr>
  </w:style>
  <w:style w:type="paragraph" w:styleId="DocumentMap">
    <w:name w:val="Document Map"/>
    <w:basedOn w:val="Normal"/>
    <w:link w:val="DocumentMapChar"/>
    <w:rsid w:val="00925FE4"/>
    <w:pPr>
      <w:shd w:val="clear" w:color="auto" w:fill="000080"/>
    </w:pPr>
    <w:rPr>
      <w:rFonts w:ascii="Tahoma" w:hAnsi="Tahoma" w:cs="Tahoma"/>
      <w:sz w:val="20"/>
      <w:szCs w:val="20"/>
      <w:lang w:eastAsia="en-AU"/>
    </w:rPr>
  </w:style>
  <w:style w:type="character" w:customStyle="1" w:styleId="DocumentMapChar">
    <w:name w:val="Document Map Char"/>
    <w:basedOn w:val="DefaultParagraphFont"/>
    <w:link w:val="DocumentMap"/>
    <w:rsid w:val="00925FE4"/>
    <w:rPr>
      <w:rFonts w:ascii="Tahoma" w:eastAsiaTheme="minorEastAsia" w:hAnsi="Tahoma" w:cs="Tahoma"/>
      <w:shd w:val="clear" w:color="auto" w:fill="000080"/>
    </w:rPr>
  </w:style>
  <w:style w:type="paragraph" w:styleId="CommentText">
    <w:name w:val="annotation text"/>
    <w:basedOn w:val="Normal"/>
    <w:link w:val="CommentTextChar"/>
    <w:uiPriority w:val="99"/>
    <w:rsid w:val="00925FE4"/>
    <w:rPr>
      <w:sz w:val="20"/>
      <w:szCs w:val="20"/>
      <w:lang w:eastAsia="en-AU"/>
    </w:rPr>
  </w:style>
  <w:style w:type="character" w:customStyle="1" w:styleId="CommentTextChar">
    <w:name w:val="Comment Text Char"/>
    <w:basedOn w:val="DefaultParagraphFont"/>
    <w:link w:val="CommentText"/>
    <w:uiPriority w:val="99"/>
    <w:rsid w:val="00925FE4"/>
    <w:rPr>
      <w:rFonts w:eastAsiaTheme="minorEastAsia"/>
    </w:rPr>
  </w:style>
  <w:style w:type="paragraph" w:customStyle="1" w:styleId="table">
    <w:name w:val="table"/>
    <w:basedOn w:val="Normal"/>
    <w:link w:val="tableChar"/>
    <w:autoRedefine/>
    <w:rsid w:val="00DD36D9"/>
    <w:pPr>
      <w:keepNext/>
      <w:spacing w:before="120" w:after="120"/>
    </w:pPr>
    <w:rPr>
      <w:rFonts w:ascii="Arial" w:hAnsi="Arial" w:cs="Arial"/>
      <w:bCs/>
      <w:sz w:val="20"/>
      <w:szCs w:val="20"/>
      <w:lang w:eastAsia="en-AU"/>
    </w:rPr>
  </w:style>
  <w:style w:type="paragraph" w:customStyle="1" w:styleId="Paranonumbers">
    <w:name w:val="Para no numbers"/>
    <w:basedOn w:val="Normal"/>
    <w:link w:val="ParanonumbersChar"/>
    <w:rsid w:val="00925FE4"/>
    <w:pPr>
      <w:spacing w:before="120" w:after="120"/>
    </w:pPr>
    <w:rPr>
      <w:lang w:eastAsia="en-AU"/>
    </w:rPr>
  </w:style>
  <w:style w:type="character" w:customStyle="1" w:styleId="ParanonumbersChar">
    <w:name w:val="Para no numbers Char"/>
    <w:link w:val="Paranonumbers"/>
    <w:locked/>
    <w:rsid w:val="00925FE4"/>
    <w:rPr>
      <w:rFonts w:eastAsiaTheme="minorEastAsia"/>
      <w:sz w:val="24"/>
      <w:szCs w:val="24"/>
    </w:rPr>
  </w:style>
  <w:style w:type="paragraph" w:customStyle="1" w:styleId="tablebullets">
    <w:name w:val="table bullets"/>
    <w:basedOn w:val="Normal"/>
    <w:rsid w:val="00925FE4"/>
    <w:pPr>
      <w:numPr>
        <w:numId w:val="2"/>
      </w:numPr>
    </w:pPr>
    <w:rPr>
      <w:szCs w:val="20"/>
      <w:lang w:eastAsia="en-AU"/>
    </w:rPr>
  </w:style>
  <w:style w:type="table" w:styleId="TableGrid">
    <w:name w:val="Table Grid"/>
    <w:basedOn w:val="TableNormal"/>
    <w:rsid w:val="00925F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
    <w:name w:val="PARA"/>
    <w:basedOn w:val="Normal"/>
    <w:autoRedefine/>
    <w:rsid w:val="00925FE4"/>
    <w:pPr>
      <w:keepNext/>
      <w:spacing w:before="60" w:after="60"/>
    </w:pPr>
    <w:rPr>
      <w:snapToGrid w:val="0"/>
      <w:szCs w:val="20"/>
    </w:rPr>
  </w:style>
  <w:style w:type="paragraph" w:customStyle="1" w:styleId="BlockTextPlain">
    <w:name w:val="Block Text Plain"/>
    <w:basedOn w:val="Normal"/>
    <w:semiHidden/>
    <w:rsid w:val="00925FE4"/>
    <w:pPr>
      <w:spacing w:before="120" w:after="120"/>
    </w:pPr>
  </w:style>
  <w:style w:type="character" w:styleId="PageNumber">
    <w:name w:val="page number"/>
    <w:basedOn w:val="DefaultParagraphFont"/>
    <w:rsid w:val="00925FE4"/>
  </w:style>
  <w:style w:type="character" w:customStyle="1" w:styleId="tableChar">
    <w:name w:val="table Char"/>
    <w:link w:val="table"/>
    <w:rsid w:val="00925FE4"/>
    <w:rPr>
      <w:rFonts w:ascii="Arial" w:eastAsiaTheme="minorEastAsia" w:hAnsi="Arial" w:cs="Arial"/>
      <w:bCs/>
    </w:rPr>
  </w:style>
  <w:style w:type="paragraph" w:customStyle="1" w:styleId="Para0">
    <w:name w:val="Para"/>
    <w:basedOn w:val="Normal"/>
    <w:link w:val="ParaCharChar"/>
    <w:rsid w:val="00925FE4"/>
    <w:pPr>
      <w:tabs>
        <w:tab w:val="num" w:pos="567"/>
        <w:tab w:val="num" w:pos="1021"/>
      </w:tabs>
      <w:spacing w:before="120" w:after="120"/>
      <w:ind w:left="1021" w:hanging="1021"/>
    </w:pPr>
    <w:rPr>
      <w:lang w:eastAsia="en-AU"/>
    </w:rPr>
  </w:style>
  <w:style w:type="character" w:customStyle="1" w:styleId="ParaCharChar">
    <w:name w:val="Para Char Char"/>
    <w:link w:val="Para0"/>
    <w:locked/>
    <w:rsid w:val="00925FE4"/>
    <w:rPr>
      <w:rFonts w:eastAsiaTheme="minorEastAsia"/>
      <w:sz w:val="24"/>
      <w:szCs w:val="24"/>
    </w:rPr>
  </w:style>
  <w:style w:type="paragraph" w:styleId="ListBullet2">
    <w:name w:val="List Bullet 2"/>
    <w:basedOn w:val="Normal"/>
    <w:rsid w:val="00925FE4"/>
    <w:pPr>
      <w:numPr>
        <w:numId w:val="3"/>
      </w:numPr>
      <w:spacing w:before="120"/>
    </w:pPr>
    <w:rPr>
      <w:lang w:eastAsia="en-AU"/>
    </w:rPr>
  </w:style>
  <w:style w:type="paragraph" w:customStyle="1" w:styleId="Tabletext">
    <w:name w:val="Table text"/>
    <w:basedOn w:val="Normal"/>
    <w:rsid w:val="00925FE4"/>
    <w:pPr>
      <w:spacing w:before="60" w:after="60"/>
    </w:pPr>
    <w:rPr>
      <w:rFonts w:ascii="Arial Narrow" w:hAnsi="Arial Narrow" w:cs="Arial Narrow"/>
      <w:sz w:val="20"/>
      <w:szCs w:val="20"/>
      <w:lang w:eastAsia="en-AU"/>
    </w:rPr>
  </w:style>
  <w:style w:type="paragraph" w:customStyle="1" w:styleId="Char">
    <w:name w:val="Char"/>
    <w:basedOn w:val="Normal"/>
    <w:semiHidden/>
    <w:rsid w:val="00925FE4"/>
    <w:rPr>
      <w:rFonts w:ascii="Arial" w:hAnsi="Arial" w:cs="Arial"/>
      <w:szCs w:val="22"/>
    </w:rPr>
  </w:style>
  <w:style w:type="paragraph" w:customStyle="1" w:styleId="List1">
    <w:name w:val="List1"/>
    <w:basedOn w:val="Normal"/>
    <w:rsid w:val="00925FE4"/>
    <w:pPr>
      <w:tabs>
        <w:tab w:val="left" w:pos="3686"/>
        <w:tab w:val="left" w:pos="8364"/>
        <w:tab w:val="right" w:leader="dot" w:pos="9356"/>
      </w:tabs>
      <w:spacing w:before="60" w:line="200" w:lineRule="exact"/>
    </w:pPr>
    <w:rPr>
      <w:szCs w:val="22"/>
      <w:lang w:eastAsia="en-AU"/>
    </w:rPr>
  </w:style>
  <w:style w:type="table" w:customStyle="1" w:styleId="RARMPtable">
    <w:name w:val="RARMP table"/>
    <w:basedOn w:val="TableNormal"/>
    <w:rsid w:val="00925FE4"/>
    <w:rPr>
      <w:rFonts w:ascii="Arial Narrow"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Tahoma" w:hAnsi="Tahoma"/>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numberedpara">
    <w:name w:val="numbered para"/>
    <w:basedOn w:val="PARA"/>
    <w:rsid w:val="00925FE4"/>
    <w:pPr>
      <w:keepNext w:val="0"/>
      <w:numPr>
        <w:numId w:val="5"/>
      </w:numPr>
      <w:spacing w:before="120" w:after="120"/>
    </w:pPr>
    <w:rPr>
      <w:snapToGrid/>
      <w:szCs w:val="24"/>
      <w:lang w:eastAsia="en-AU"/>
    </w:rPr>
  </w:style>
  <w:style w:type="paragraph" w:customStyle="1" w:styleId="bulletedRARMP0">
    <w:name w:val="bulleted RARMP"/>
    <w:basedOn w:val="PARA"/>
    <w:rsid w:val="00925FE4"/>
    <w:pPr>
      <w:keepNext w:val="0"/>
      <w:numPr>
        <w:numId w:val="6"/>
      </w:numPr>
    </w:pPr>
    <w:rPr>
      <w:snapToGrid/>
      <w:szCs w:val="24"/>
      <w:lang w:eastAsia="en-AU"/>
    </w:rPr>
  </w:style>
  <w:style w:type="paragraph" w:customStyle="1" w:styleId="Licencebullets">
    <w:name w:val="Licence bullets"/>
    <w:basedOn w:val="Paranonumbers"/>
    <w:rsid w:val="00925FE4"/>
    <w:pPr>
      <w:numPr>
        <w:numId w:val="7"/>
      </w:numPr>
      <w:tabs>
        <w:tab w:val="clear" w:pos="737"/>
        <w:tab w:val="num" w:pos="360"/>
      </w:tabs>
      <w:ind w:left="0" w:firstLine="0"/>
    </w:pPr>
  </w:style>
  <w:style w:type="numbering" w:styleId="ArticleSection">
    <w:name w:val="Outline List 3"/>
    <w:basedOn w:val="NoList"/>
    <w:rsid w:val="00925FE4"/>
    <w:pPr>
      <w:numPr>
        <w:numId w:val="8"/>
      </w:numPr>
    </w:pPr>
  </w:style>
  <w:style w:type="paragraph" w:styleId="ListBullet3">
    <w:name w:val="List Bullet 3"/>
    <w:basedOn w:val="Normal"/>
    <w:rsid w:val="00925FE4"/>
    <w:pPr>
      <w:tabs>
        <w:tab w:val="num" w:pos="926"/>
      </w:tabs>
      <w:suppressAutoHyphens/>
      <w:ind w:left="926" w:hanging="360"/>
    </w:pPr>
    <w:rPr>
      <w:lang w:val="en-US" w:eastAsia="ar-SA"/>
    </w:rPr>
  </w:style>
  <w:style w:type="paragraph" w:customStyle="1" w:styleId="CharChar1Char">
    <w:name w:val="Char Char1 Char"/>
    <w:basedOn w:val="Normal"/>
    <w:semiHidden/>
    <w:rsid w:val="00925FE4"/>
    <w:rPr>
      <w:rFonts w:ascii="Arial" w:hAnsi="Arial" w:cs="Arial"/>
      <w:szCs w:val="22"/>
    </w:rPr>
  </w:style>
  <w:style w:type="paragraph" w:styleId="Revision">
    <w:name w:val="Revision"/>
    <w:hidden/>
    <w:uiPriority w:val="99"/>
    <w:semiHidden/>
    <w:rsid w:val="00925FE4"/>
    <w:rPr>
      <w:sz w:val="24"/>
      <w:szCs w:val="24"/>
    </w:rPr>
  </w:style>
  <w:style w:type="paragraph" w:customStyle="1" w:styleId="bulletedRARMP2">
    <w:name w:val="bulleted RARMP2"/>
    <w:basedOn w:val="Normal"/>
    <w:rsid w:val="00ED538A"/>
    <w:pPr>
      <w:tabs>
        <w:tab w:val="num" w:pos="720"/>
      </w:tabs>
      <w:spacing w:before="60" w:after="60"/>
      <w:ind w:left="720" w:hanging="360"/>
    </w:pPr>
    <w:rPr>
      <w:lang w:eastAsia="en-AU"/>
    </w:rPr>
  </w:style>
  <w:style w:type="paragraph" w:customStyle="1" w:styleId="bulletlevel2">
    <w:name w:val="bullet level 2"/>
    <w:basedOn w:val="Normal"/>
    <w:rsid w:val="001A0CE0"/>
    <w:pPr>
      <w:numPr>
        <w:numId w:val="14"/>
      </w:numPr>
      <w:spacing w:before="120" w:after="120" w:line="280" w:lineRule="atLeast"/>
    </w:pPr>
    <w:rPr>
      <w:szCs w:val="20"/>
      <w:lang w:val="en-US"/>
    </w:rPr>
  </w:style>
  <w:style w:type="table" w:styleId="TableTheme">
    <w:name w:val="Table Theme"/>
    <w:basedOn w:val="TableNormal"/>
    <w:rsid w:val="00F46D1C"/>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table" w:customStyle="1" w:styleId="TableGrid1">
    <w:name w:val="Table Grid1"/>
    <w:basedOn w:val="TableNormal"/>
    <w:next w:val="TableGrid"/>
    <w:rsid w:val="00206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1"/>
    <w:link w:val="Style1Char"/>
    <w:qFormat/>
    <w:rsid w:val="00E176CF"/>
    <w:pPr>
      <w:numPr>
        <w:numId w:val="17"/>
      </w:numPr>
      <w:spacing w:after="120"/>
    </w:pPr>
    <w:rPr>
      <w:bCs w:val="0"/>
      <w:szCs w:val="36"/>
      <w:lang w:eastAsia="en-AU"/>
    </w:rPr>
  </w:style>
  <w:style w:type="paragraph" w:customStyle="1" w:styleId="Style2">
    <w:name w:val="Style2"/>
    <w:basedOn w:val="Heading2"/>
    <w:link w:val="Style2Char"/>
    <w:qFormat/>
    <w:rsid w:val="007B5F32"/>
    <w:pPr>
      <w:numPr>
        <w:ilvl w:val="1"/>
        <w:numId w:val="17"/>
      </w:numPr>
      <w:tabs>
        <w:tab w:val="left" w:pos="1440"/>
      </w:tabs>
      <w:spacing w:after="120"/>
    </w:pPr>
    <w:rPr>
      <w:bCs w:val="0"/>
      <w:i w:val="0"/>
      <w:iCs w:val="0"/>
      <w:lang w:eastAsia="en-AU"/>
    </w:rPr>
  </w:style>
  <w:style w:type="character" w:customStyle="1" w:styleId="Style1Char">
    <w:name w:val="Style1 Char"/>
    <w:basedOn w:val="DefaultParagraphFont"/>
    <w:link w:val="Style1"/>
    <w:rsid w:val="00E176CF"/>
    <w:rPr>
      <w:rFonts w:ascii="Calibri" w:hAnsi="Calibri" w:cs="Arial"/>
      <w:b/>
      <w:kern w:val="28"/>
      <w:sz w:val="36"/>
      <w:szCs w:val="36"/>
    </w:rPr>
  </w:style>
  <w:style w:type="paragraph" w:customStyle="1" w:styleId="Style3">
    <w:name w:val="Style3"/>
    <w:basedOn w:val="Heading3"/>
    <w:link w:val="Style3Char"/>
    <w:autoRedefine/>
    <w:qFormat/>
    <w:rsid w:val="005F21C0"/>
    <w:pPr>
      <w:numPr>
        <w:ilvl w:val="2"/>
        <w:numId w:val="17"/>
      </w:numPr>
      <w:tabs>
        <w:tab w:val="left" w:pos="567"/>
      </w:tabs>
      <w:spacing w:after="120"/>
    </w:pPr>
    <w:rPr>
      <w:rFonts w:ascii="Calibri" w:hAnsi="Calibri"/>
      <w:b/>
      <w:bCs w:val="0"/>
      <w:sz w:val="24"/>
      <w:lang w:eastAsia="en-AU"/>
    </w:rPr>
  </w:style>
  <w:style w:type="character" w:customStyle="1" w:styleId="Style2Char">
    <w:name w:val="Style2 Char"/>
    <w:basedOn w:val="DefaultParagraphFont"/>
    <w:link w:val="Style2"/>
    <w:rsid w:val="007B5F32"/>
    <w:rPr>
      <w:rFonts w:ascii="Calibri" w:hAnsi="Calibri" w:cs="Arial"/>
      <w:b/>
      <w:sz w:val="28"/>
      <w:szCs w:val="28"/>
    </w:rPr>
  </w:style>
  <w:style w:type="character" w:customStyle="1" w:styleId="Style3Char">
    <w:name w:val="Style3 Char"/>
    <w:basedOn w:val="DefaultParagraphFont"/>
    <w:link w:val="Style3"/>
    <w:rsid w:val="005F21C0"/>
    <w:rPr>
      <w:rFonts w:ascii="Calibri" w:hAnsi="Calibri" w:cs="Arial"/>
      <w:b/>
      <w:sz w:val="24"/>
      <w:szCs w:val="26"/>
    </w:rPr>
  </w:style>
  <w:style w:type="paragraph" w:customStyle="1" w:styleId="Default">
    <w:name w:val="Default"/>
    <w:rsid w:val="00DD36D9"/>
    <w:pPr>
      <w:autoSpaceDE w:val="0"/>
      <w:autoSpaceDN w:val="0"/>
      <w:adjustRightInd w:val="0"/>
    </w:pPr>
    <w:rPr>
      <w:rFonts w:ascii="Calibri" w:hAnsi="Calibri"/>
      <w:color w:val="000000"/>
      <w:sz w:val="22"/>
      <w:szCs w:val="24"/>
    </w:rPr>
  </w:style>
  <w:style w:type="character" w:styleId="FollowedHyperlink">
    <w:name w:val="FollowedHyperlink"/>
    <w:basedOn w:val="DefaultParagraphFont"/>
    <w:rsid w:val="00B06A37"/>
    <w:rPr>
      <w:color w:val="800080" w:themeColor="followedHyperlink"/>
      <w:u w:val="single"/>
    </w:rPr>
  </w:style>
  <w:style w:type="character" w:styleId="CommentReference">
    <w:name w:val="annotation reference"/>
    <w:basedOn w:val="DefaultParagraphFont"/>
    <w:uiPriority w:val="99"/>
    <w:rsid w:val="00770470"/>
    <w:rPr>
      <w:sz w:val="16"/>
      <w:szCs w:val="16"/>
    </w:rPr>
  </w:style>
  <w:style w:type="paragraph" w:styleId="CommentSubject">
    <w:name w:val="annotation subject"/>
    <w:basedOn w:val="CommentText"/>
    <w:next w:val="CommentText"/>
    <w:link w:val="CommentSubjectChar"/>
    <w:rsid w:val="00770470"/>
    <w:rPr>
      <w:b/>
      <w:bCs/>
      <w:lang w:eastAsia="en-US"/>
    </w:rPr>
  </w:style>
  <w:style w:type="character" w:customStyle="1" w:styleId="CommentSubjectChar">
    <w:name w:val="Comment Subject Char"/>
    <w:basedOn w:val="CommentTextChar"/>
    <w:link w:val="CommentSubject"/>
    <w:rsid w:val="00770470"/>
    <w:rPr>
      <w:rFonts w:ascii="Calibri" w:eastAsiaTheme="minorEastAsia" w:hAnsi="Calibri"/>
      <w:b/>
      <w:bCs/>
      <w:lang w:eastAsia="en-US"/>
    </w:rPr>
  </w:style>
  <w:style w:type="paragraph" w:customStyle="1" w:styleId="RIGHTLIST">
    <w:name w:val="RIGHTLIST"/>
    <w:basedOn w:val="Normal"/>
    <w:rsid w:val="00050F34"/>
    <w:pPr>
      <w:keepNext/>
      <w:tabs>
        <w:tab w:val="right" w:leader="dot" w:pos="9356"/>
      </w:tabs>
      <w:spacing w:before="80" w:after="40"/>
    </w:pPr>
    <w:rPr>
      <w:rFonts w:ascii="Times New Roman" w:eastAsia="Times New Roman" w:hAnsi="Times New Roman"/>
      <w:szCs w:val="22"/>
      <w:lang w:eastAsia="en-AU"/>
    </w:rPr>
  </w:style>
  <w:style w:type="paragraph" w:customStyle="1" w:styleId="Style5">
    <w:name w:val="Style5"/>
    <w:basedOn w:val="Heading3"/>
    <w:link w:val="Style5Char"/>
    <w:qFormat/>
    <w:rsid w:val="00542FCB"/>
    <w:rPr>
      <w:rFonts w:ascii="Calibri" w:hAnsi="Calibri"/>
      <w:b/>
      <w:i/>
      <w:lang w:eastAsia="en-AU"/>
    </w:rPr>
  </w:style>
  <w:style w:type="character" w:customStyle="1" w:styleId="Style5Char">
    <w:name w:val="Style5 Char"/>
    <w:basedOn w:val="Heading3Char"/>
    <w:link w:val="Style5"/>
    <w:rsid w:val="00542FCB"/>
    <w:rPr>
      <w:rFonts w:ascii="Calibri" w:hAnsi="Calibri" w:cs="Arial"/>
      <w:b/>
      <w:bCs/>
      <w:i/>
      <w:sz w:val="22"/>
      <w:szCs w:val="26"/>
      <w:lang w:eastAsia="en-US"/>
    </w:rPr>
  </w:style>
  <w:style w:type="character" w:styleId="BookTitle">
    <w:name w:val="Book Title"/>
    <w:basedOn w:val="DefaultParagraphFont"/>
    <w:uiPriority w:val="33"/>
    <w:qFormat/>
    <w:rsid w:val="00CF1DCE"/>
    <w:rPr>
      <w:b/>
      <w:bCs/>
      <w:smallCaps/>
      <w:spacing w:val="5"/>
    </w:rPr>
  </w:style>
  <w:style w:type="paragraph" w:customStyle="1" w:styleId="tabletext0">
    <w:name w:val="table text"/>
    <w:basedOn w:val="Normal"/>
    <w:link w:val="tabletextChar"/>
    <w:uiPriority w:val="2"/>
    <w:qFormat/>
    <w:rsid w:val="00B362E0"/>
    <w:pPr>
      <w:spacing w:before="60" w:after="60"/>
    </w:pPr>
    <w:rPr>
      <w:rFonts w:ascii="Arial Narrow" w:eastAsiaTheme="minorHAnsi" w:hAnsi="Arial Narrow" w:cstheme="minorBidi"/>
      <w:sz w:val="20"/>
      <w:lang w:eastAsia="en-AU"/>
    </w:rPr>
  </w:style>
  <w:style w:type="character" w:customStyle="1" w:styleId="tabletextChar">
    <w:name w:val="table text Char"/>
    <w:basedOn w:val="DefaultParagraphFont"/>
    <w:link w:val="tabletext0"/>
    <w:uiPriority w:val="2"/>
    <w:rsid w:val="00B362E0"/>
    <w:rPr>
      <w:rFonts w:ascii="Arial Narrow" w:eastAsiaTheme="minorHAnsi" w:hAnsi="Arial Narrow" w:cstheme="minorBidi"/>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7" w:semiHidden="1" w:unhideWhenUsed="1"/>
    <w:lsdException w:name="heading 8" w:semiHidden="1" w:unhideWhenUsed="1"/>
    <w:lsdException w:name="heading 9" w:semiHidden="1" w:unhideWhenUsed="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Hyperlink" w:uiPriority="99"/>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2243A"/>
    <w:rPr>
      <w:rFonts w:ascii="Calibri" w:hAnsi="Calibri"/>
      <w:sz w:val="22"/>
      <w:szCs w:val="24"/>
      <w:lang w:eastAsia="en-US"/>
    </w:rPr>
  </w:style>
  <w:style w:type="paragraph" w:styleId="Heading1">
    <w:name w:val="heading 1"/>
    <w:basedOn w:val="Normal"/>
    <w:next w:val="Normal"/>
    <w:link w:val="Heading1Char"/>
    <w:qFormat/>
    <w:rsid w:val="00AD1F1D"/>
    <w:pPr>
      <w:keepNext/>
      <w:spacing w:before="240" w:after="60"/>
      <w:outlineLvl w:val="0"/>
    </w:pPr>
    <w:rPr>
      <w:rFonts w:cs="Arial"/>
      <w:b/>
      <w:bCs/>
      <w:kern w:val="28"/>
      <w:sz w:val="36"/>
      <w:szCs w:val="32"/>
    </w:rPr>
  </w:style>
  <w:style w:type="paragraph" w:styleId="Heading2">
    <w:name w:val="heading 2"/>
    <w:basedOn w:val="Normal"/>
    <w:next w:val="Normal"/>
    <w:link w:val="Heading2Char"/>
    <w:autoRedefine/>
    <w:qFormat/>
    <w:rsid w:val="00AD1F1D"/>
    <w:pPr>
      <w:keepNext/>
      <w:spacing w:before="240" w:after="60"/>
      <w:outlineLvl w:val="1"/>
    </w:pPr>
    <w:rPr>
      <w:rFonts w:cs="Arial"/>
      <w:b/>
      <w:bCs/>
      <w:i/>
      <w:iCs/>
      <w:sz w:val="28"/>
      <w:szCs w:val="28"/>
    </w:rPr>
  </w:style>
  <w:style w:type="paragraph" w:styleId="Heading3">
    <w:name w:val="heading 3"/>
    <w:basedOn w:val="Normal"/>
    <w:next w:val="Normal"/>
    <w:link w:val="Heading3Char"/>
    <w:autoRedefine/>
    <w:rsid w:val="00E30021"/>
    <w:pPr>
      <w:keepNext/>
      <w:spacing w:before="240" w:after="60"/>
      <w:outlineLvl w:val="2"/>
    </w:pPr>
    <w:rPr>
      <w:rFonts w:ascii="Arial" w:hAnsi="Arial" w:cs="Arial"/>
      <w:bCs/>
      <w:szCs w:val="26"/>
    </w:rPr>
  </w:style>
  <w:style w:type="paragraph" w:styleId="Heading4">
    <w:name w:val="heading 4"/>
    <w:basedOn w:val="Normal"/>
    <w:next w:val="Normal"/>
    <w:link w:val="Heading4Char"/>
    <w:rsid w:val="00A705AF"/>
    <w:pPr>
      <w:keepNext/>
      <w:spacing w:before="240" w:after="60"/>
      <w:outlineLvl w:val="3"/>
    </w:pPr>
    <w:rPr>
      <w:rFonts w:ascii="Arial" w:hAnsi="Arial"/>
      <w:bCs/>
      <w:sz w:val="28"/>
      <w:szCs w:val="28"/>
    </w:rPr>
  </w:style>
  <w:style w:type="paragraph" w:styleId="Heading5">
    <w:name w:val="heading 5"/>
    <w:basedOn w:val="Normal"/>
    <w:next w:val="Normal"/>
    <w:link w:val="Heading5Char"/>
    <w:rsid w:val="00A705AF"/>
    <w:pPr>
      <w:keepNext/>
      <w:spacing w:before="240" w:after="60"/>
      <w:outlineLvl w:val="4"/>
    </w:pPr>
    <w:rPr>
      <w:b/>
      <w:bCs/>
      <w:iCs/>
      <w:szCs w:val="26"/>
    </w:rPr>
  </w:style>
  <w:style w:type="paragraph" w:styleId="Heading6">
    <w:name w:val="heading 6"/>
    <w:basedOn w:val="Normal"/>
    <w:next w:val="Normal"/>
    <w:link w:val="Heading6Char"/>
    <w:rsid w:val="00A705AF"/>
    <w:pPr>
      <w:keepNext/>
      <w:spacing w:before="240" w:after="60"/>
      <w:outlineLvl w:val="5"/>
    </w:pPr>
    <w:rPr>
      <w:b/>
      <w:bCs/>
      <w:i/>
      <w:szCs w:val="22"/>
    </w:rPr>
  </w:style>
  <w:style w:type="paragraph" w:styleId="Heading7">
    <w:name w:val="heading 7"/>
    <w:basedOn w:val="Normal"/>
    <w:next w:val="Normal"/>
    <w:link w:val="Heading7Char"/>
    <w:rsid w:val="00925FE4"/>
    <w:pPr>
      <w:numPr>
        <w:ilvl w:val="6"/>
        <w:numId w:val="17"/>
      </w:numPr>
      <w:spacing w:before="240" w:after="60"/>
      <w:outlineLvl w:val="6"/>
    </w:pPr>
    <w:rPr>
      <w:lang w:eastAsia="en-AU"/>
    </w:rPr>
  </w:style>
  <w:style w:type="paragraph" w:styleId="Heading8">
    <w:name w:val="heading 8"/>
    <w:basedOn w:val="Normal"/>
    <w:next w:val="Normal"/>
    <w:link w:val="Heading8Char"/>
    <w:rsid w:val="00925FE4"/>
    <w:pPr>
      <w:numPr>
        <w:ilvl w:val="7"/>
        <w:numId w:val="17"/>
      </w:numPr>
      <w:spacing w:before="240" w:after="60"/>
      <w:outlineLvl w:val="7"/>
    </w:pPr>
    <w:rPr>
      <w:i/>
      <w:iCs/>
      <w:lang w:eastAsia="en-AU"/>
    </w:rPr>
  </w:style>
  <w:style w:type="paragraph" w:styleId="Heading9">
    <w:name w:val="heading 9"/>
    <w:basedOn w:val="Normal"/>
    <w:next w:val="Normal"/>
    <w:link w:val="Heading9Char"/>
    <w:rsid w:val="00925FE4"/>
    <w:pPr>
      <w:numPr>
        <w:ilvl w:val="8"/>
        <w:numId w:val="17"/>
      </w:numPr>
      <w:spacing w:before="240" w:after="60"/>
      <w:outlineLvl w:val="8"/>
    </w:pPr>
    <w:rPr>
      <w:rFonts w:ascii="Arial" w:hAnsi="Arial" w:cs="Arial"/>
      <w:szCs w:val="22"/>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aliases w:val="Style 4"/>
    <w:basedOn w:val="ListParagraph"/>
    <w:next w:val="Normal"/>
    <w:link w:val="QuoteChar"/>
    <w:uiPriority w:val="29"/>
    <w:qFormat/>
    <w:rsid w:val="00E176CF"/>
    <w:pPr>
      <w:keepNext/>
      <w:keepLines/>
      <w:numPr>
        <w:ilvl w:val="3"/>
        <w:numId w:val="17"/>
      </w:numPr>
      <w:spacing w:before="120" w:after="120"/>
      <w:outlineLvl w:val="3"/>
    </w:pPr>
    <w:rPr>
      <w:rFonts w:cs="Arial"/>
      <w:b/>
      <w:bCs/>
      <w:i/>
      <w:iCs/>
      <w:szCs w:val="22"/>
      <w:lang w:eastAsia="en-AU"/>
    </w:rPr>
  </w:style>
  <w:style w:type="character" w:customStyle="1" w:styleId="QuoteChar">
    <w:name w:val="Quote Char"/>
    <w:aliases w:val="Style 4 Char"/>
    <w:basedOn w:val="DefaultParagraphFont"/>
    <w:link w:val="Quote"/>
    <w:uiPriority w:val="29"/>
    <w:rsid w:val="00E176CF"/>
    <w:rPr>
      <w:rFonts w:ascii="Calibri" w:hAnsi="Calibri" w:cs="Arial"/>
      <w:b/>
      <w:bCs/>
      <w:i/>
      <w:iCs/>
      <w:sz w:val="22"/>
      <w:szCs w:val="22"/>
    </w:rPr>
  </w:style>
  <w:style w:type="paragraph" w:styleId="ListParagraph">
    <w:name w:val="List Paragraph"/>
    <w:basedOn w:val="Normal"/>
    <w:uiPriority w:val="34"/>
    <w:qFormat/>
    <w:rsid w:val="00A4512D"/>
    <w:pPr>
      <w:ind w:left="720"/>
      <w:contextualSpacing/>
    </w:pPr>
  </w:style>
  <w:style w:type="character" w:customStyle="1" w:styleId="Heading7Char">
    <w:name w:val="Heading 7 Char"/>
    <w:basedOn w:val="DefaultParagraphFont"/>
    <w:link w:val="Heading7"/>
    <w:rsid w:val="00925FE4"/>
    <w:rPr>
      <w:rFonts w:ascii="Calibri" w:hAnsi="Calibri"/>
      <w:sz w:val="22"/>
      <w:szCs w:val="24"/>
    </w:rPr>
  </w:style>
  <w:style w:type="character" w:customStyle="1" w:styleId="Heading8Char">
    <w:name w:val="Heading 8 Char"/>
    <w:basedOn w:val="DefaultParagraphFont"/>
    <w:link w:val="Heading8"/>
    <w:rsid w:val="00925FE4"/>
    <w:rPr>
      <w:rFonts w:ascii="Calibri" w:hAnsi="Calibri"/>
      <w:i/>
      <w:iCs/>
      <w:sz w:val="22"/>
      <w:szCs w:val="24"/>
    </w:rPr>
  </w:style>
  <w:style w:type="character" w:customStyle="1" w:styleId="Heading9Char">
    <w:name w:val="Heading 9 Char"/>
    <w:basedOn w:val="DefaultParagraphFont"/>
    <w:link w:val="Heading9"/>
    <w:rsid w:val="00925FE4"/>
    <w:rPr>
      <w:rFonts w:ascii="Arial" w:hAnsi="Arial" w:cs="Arial"/>
      <w:sz w:val="22"/>
      <w:szCs w:val="22"/>
    </w:rPr>
  </w:style>
  <w:style w:type="numbering" w:customStyle="1" w:styleId="NoList1">
    <w:name w:val="No List1"/>
    <w:next w:val="NoList"/>
    <w:uiPriority w:val="99"/>
    <w:semiHidden/>
    <w:unhideWhenUsed/>
    <w:rsid w:val="00925FE4"/>
  </w:style>
  <w:style w:type="character" w:customStyle="1" w:styleId="Heading1Char">
    <w:name w:val="Heading 1 Char"/>
    <w:basedOn w:val="DefaultParagraphFont"/>
    <w:link w:val="Heading1"/>
    <w:rsid w:val="00AD1F1D"/>
    <w:rPr>
      <w:rFonts w:ascii="Calibri" w:hAnsi="Calibri" w:cs="Arial"/>
      <w:b/>
      <w:bCs/>
      <w:kern w:val="28"/>
      <w:sz w:val="36"/>
      <w:szCs w:val="32"/>
      <w:lang w:eastAsia="en-US"/>
    </w:rPr>
  </w:style>
  <w:style w:type="character" w:customStyle="1" w:styleId="Heading2Char">
    <w:name w:val="Heading 2 Char"/>
    <w:basedOn w:val="DefaultParagraphFont"/>
    <w:link w:val="Heading2"/>
    <w:rsid w:val="00AD1F1D"/>
    <w:rPr>
      <w:rFonts w:ascii="Calibri" w:hAnsi="Calibri" w:cs="Arial"/>
      <w:b/>
      <w:bCs/>
      <w:i/>
      <w:iCs/>
      <w:sz w:val="28"/>
      <w:szCs w:val="28"/>
      <w:lang w:eastAsia="en-US"/>
    </w:rPr>
  </w:style>
  <w:style w:type="character" w:customStyle="1" w:styleId="Heading3Char">
    <w:name w:val="Heading 3 Char"/>
    <w:basedOn w:val="DefaultParagraphFont"/>
    <w:link w:val="Heading3"/>
    <w:rsid w:val="00E30021"/>
    <w:rPr>
      <w:rFonts w:ascii="Arial" w:hAnsi="Arial" w:cs="Arial"/>
      <w:bCs/>
      <w:sz w:val="24"/>
      <w:szCs w:val="26"/>
      <w:lang w:eastAsia="en-US"/>
    </w:rPr>
  </w:style>
  <w:style w:type="paragraph" w:styleId="BalloonText">
    <w:name w:val="Balloon Text"/>
    <w:basedOn w:val="Normal"/>
    <w:link w:val="BalloonTextChar"/>
    <w:rsid w:val="002B4C37"/>
    <w:rPr>
      <w:rFonts w:ascii="Tahoma" w:hAnsi="Tahoma" w:cs="Tahoma"/>
      <w:sz w:val="16"/>
      <w:szCs w:val="16"/>
    </w:rPr>
  </w:style>
  <w:style w:type="character" w:customStyle="1" w:styleId="Heading5Char">
    <w:name w:val="Heading 5 Char"/>
    <w:basedOn w:val="DefaultParagraphFont"/>
    <w:link w:val="Heading5"/>
    <w:rsid w:val="00925FE4"/>
    <w:rPr>
      <w:b/>
      <w:bCs/>
      <w:iCs/>
      <w:sz w:val="24"/>
      <w:szCs w:val="26"/>
      <w:lang w:eastAsia="en-US"/>
    </w:rPr>
  </w:style>
  <w:style w:type="character" w:customStyle="1" w:styleId="Heading6Char">
    <w:name w:val="Heading 6 Char"/>
    <w:basedOn w:val="DefaultParagraphFont"/>
    <w:link w:val="Heading6"/>
    <w:rsid w:val="00925FE4"/>
    <w:rPr>
      <w:b/>
      <w:bCs/>
      <w:i/>
      <w:sz w:val="24"/>
      <w:szCs w:val="22"/>
      <w:lang w:eastAsia="en-US"/>
    </w:rPr>
  </w:style>
  <w:style w:type="character" w:customStyle="1" w:styleId="Heading4Char">
    <w:name w:val="Heading 4 Char"/>
    <w:link w:val="Heading4"/>
    <w:rsid w:val="00925FE4"/>
    <w:rPr>
      <w:rFonts w:ascii="Arial" w:hAnsi="Arial"/>
      <w:bCs/>
      <w:sz w:val="28"/>
      <w:szCs w:val="28"/>
      <w:lang w:eastAsia="en-US"/>
    </w:rPr>
  </w:style>
  <w:style w:type="character" w:customStyle="1" w:styleId="BalloonTextChar">
    <w:name w:val="Balloon Text Char"/>
    <w:basedOn w:val="DefaultParagraphFont"/>
    <w:link w:val="BalloonText"/>
    <w:rsid w:val="002B4C37"/>
    <w:rPr>
      <w:rFonts w:ascii="Tahoma" w:hAnsi="Tahoma" w:cs="Tahoma"/>
      <w:sz w:val="16"/>
      <w:szCs w:val="16"/>
      <w:lang w:eastAsia="en-US"/>
    </w:rPr>
  </w:style>
  <w:style w:type="paragraph" w:customStyle="1" w:styleId="1Para">
    <w:name w:val="1 Para"/>
    <w:basedOn w:val="Normal"/>
    <w:link w:val="1ParaChar"/>
    <w:rsid w:val="00925FE4"/>
    <w:pPr>
      <w:numPr>
        <w:numId w:val="4"/>
      </w:numPr>
      <w:tabs>
        <w:tab w:val="left" w:pos="540"/>
      </w:tabs>
      <w:spacing w:before="120" w:after="120"/>
    </w:pPr>
    <w:rPr>
      <w:lang w:eastAsia="en-AU"/>
    </w:rPr>
  </w:style>
  <w:style w:type="character" w:customStyle="1" w:styleId="1ParaChar">
    <w:name w:val="1 Para Char"/>
    <w:link w:val="1Para"/>
    <w:rsid w:val="00925FE4"/>
    <w:rPr>
      <w:rFonts w:ascii="Calibri" w:hAnsi="Calibri"/>
      <w:sz w:val="22"/>
      <w:szCs w:val="24"/>
    </w:rPr>
  </w:style>
  <w:style w:type="paragraph" w:customStyle="1" w:styleId="BulletedRARMP">
    <w:name w:val="Bulleted RARMP"/>
    <w:basedOn w:val="Normal"/>
    <w:link w:val="BulletedRARMPCharChar"/>
    <w:rsid w:val="00925FE4"/>
    <w:pPr>
      <w:numPr>
        <w:numId w:val="1"/>
      </w:numPr>
      <w:spacing w:after="60"/>
    </w:pPr>
    <w:rPr>
      <w:lang w:eastAsia="en-AU"/>
    </w:rPr>
  </w:style>
  <w:style w:type="character" w:customStyle="1" w:styleId="BulletedRARMPCharChar">
    <w:name w:val="Bulleted RARMP Char Char"/>
    <w:link w:val="BulletedRARMP"/>
    <w:rsid w:val="00925FE4"/>
    <w:rPr>
      <w:rFonts w:ascii="Calibri" w:hAnsi="Calibri"/>
      <w:sz w:val="22"/>
      <w:szCs w:val="24"/>
    </w:rPr>
  </w:style>
  <w:style w:type="paragraph" w:styleId="Caption">
    <w:name w:val="caption"/>
    <w:basedOn w:val="Normal"/>
    <w:next w:val="Normal"/>
    <w:autoRedefine/>
    <w:qFormat/>
    <w:rsid w:val="008578AC"/>
    <w:pPr>
      <w:tabs>
        <w:tab w:val="left" w:pos="851"/>
      </w:tabs>
      <w:spacing w:before="240" w:after="120"/>
      <w:ind w:firstLine="720"/>
    </w:pPr>
    <w:rPr>
      <w:rFonts w:cs="Arial"/>
      <w:b/>
      <w:bCs/>
      <w:szCs w:val="20"/>
      <w:lang w:eastAsia="en-AU"/>
    </w:rPr>
  </w:style>
  <w:style w:type="paragraph" w:styleId="FootnoteText">
    <w:name w:val="footnote text"/>
    <w:basedOn w:val="Normal"/>
    <w:link w:val="FootnoteTextChar"/>
    <w:rsid w:val="00925FE4"/>
    <w:rPr>
      <w:sz w:val="20"/>
      <w:szCs w:val="20"/>
      <w:lang w:eastAsia="en-AU"/>
    </w:rPr>
  </w:style>
  <w:style w:type="character" w:customStyle="1" w:styleId="FootnoteTextChar">
    <w:name w:val="Footnote Text Char"/>
    <w:basedOn w:val="DefaultParagraphFont"/>
    <w:link w:val="FootnoteText"/>
    <w:rsid w:val="00925FE4"/>
    <w:rPr>
      <w:rFonts w:eastAsiaTheme="minorEastAsia"/>
    </w:rPr>
  </w:style>
  <w:style w:type="paragraph" w:customStyle="1" w:styleId="Events">
    <w:name w:val="Events"/>
    <w:basedOn w:val="Heading4"/>
    <w:link w:val="EventsCharChar"/>
    <w:rsid w:val="00925FE4"/>
    <w:pPr>
      <w:tabs>
        <w:tab w:val="num" w:pos="1745"/>
      </w:tabs>
      <w:spacing w:before="120" w:after="120"/>
      <w:ind w:left="2538" w:hanging="1814"/>
    </w:pPr>
    <w:rPr>
      <w:rFonts w:cs="Arial"/>
      <w:b/>
      <w:i/>
      <w:iCs/>
      <w:color w:val="000000"/>
      <w:sz w:val="22"/>
      <w:szCs w:val="22"/>
      <w:lang w:eastAsia="en-AU"/>
    </w:rPr>
  </w:style>
  <w:style w:type="character" w:customStyle="1" w:styleId="EventsCharChar">
    <w:name w:val="Events Char Char"/>
    <w:link w:val="Events"/>
    <w:rsid w:val="00925FE4"/>
    <w:rPr>
      <w:rFonts w:ascii="Arial" w:eastAsiaTheme="minorEastAsia" w:hAnsi="Arial" w:cs="Arial"/>
      <w:b/>
      <w:bCs/>
      <w:i/>
      <w:iCs/>
      <w:color w:val="000000"/>
      <w:sz w:val="22"/>
      <w:szCs w:val="22"/>
    </w:rPr>
  </w:style>
  <w:style w:type="paragraph" w:customStyle="1" w:styleId="RARMP">
    <w:name w:val="RARMP"/>
    <w:basedOn w:val="Heading1"/>
    <w:next w:val="Normal"/>
    <w:autoRedefine/>
    <w:rsid w:val="00925FE4"/>
    <w:pPr>
      <w:spacing w:after="120"/>
      <w:jc w:val="center"/>
    </w:pPr>
    <w:rPr>
      <w:rFonts w:ascii="Arial Bold" w:hAnsi="Arial Bold" w:cs="Arial (W1)"/>
      <w:bCs w:val="0"/>
      <w:kern w:val="32"/>
      <w:szCs w:val="36"/>
      <w:lang w:eastAsia="en-AU"/>
    </w:rPr>
  </w:style>
  <w:style w:type="paragraph" w:styleId="TOC1">
    <w:name w:val="toc 1"/>
    <w:basedOn w:val="Normal"/>
    <w:next w:val="Normal"/>
    <w:autoRedefine/>
    <w:uiPriority w:val="39"/>
    <w:rsid w:val="00925FE4"/>
    <w:pPr>
      <w:keepNext/>
      <w:tabs>
        <w:tab w:val="right" w:leader="dot" w:pos="9639"/>
      </w:tabs>
      <w:spacing w:before="120" w:after="120"/>
      <w:ind w:left="1247" w:hanging="1247"/>
    </w:pPr>
    <w:rPr>
      <w:b/>
      <w:bCs/>
      <w:caps/>
      <w:sz w:val="20"/>
      <w:szCs w:val="20"/>
      <w:lang w:eastAsia="en-AU"/>
    </w:rPr>
  </w:style>
  <w:style w:type="paragraph" w:styleId="TOC2">
    <w:name w:val="toc 2"/>
    <w:basedOn w:val="Normal"/>
    <w:next w:val="Normal"/>
    <w:autoRedefine/>
    <w:uiPriority w:val="39"/>
    <w:rsid w:val="00925FE4"/>
    <w:pPr>
      <w:tabs>
        <w:tab w:val="left" w:pos="1418"/>
        <w:tab w:val="right" w:leader="dot" w:pos="9628"/>
      </w:tabs>
      <w:ind w:left="1418" w:hanging="1134"/>
    </w:pPr>
    <w:rPr>
      <w:smallCaps/>
      <w:sz w:val="20"/>
      <w:szCs w:val="20"/>
      <w:lang w:eastAsia="en-AU"/>
    </w:rPr>
  </w:style>
  <w:style w:type="paragraph" w:styleId="TOC3">
    <w:name w:val="toc 3"/>
    <w:basedOn w:val="Normal"/>
    <w:next w:val="Normal"/>
    <w:autoRedefine/>
    <w:uiPriority w:val="39"/>
    <w:rsid w:val="00242984"/>
    <w:pPr>
      <w:tabs>
        <w:tab w:val="right" w:leader="dot" w:pos="9639"/>
      </w:tabs>
      <w:ind w:left="1406" w:hanging="924"/>
    </w:pPr>
    <w:rPr>
      <w:iCs/>
      <w:sz w:val="20"/>
      <w:szCs w:val="20"/>
      <w:lang w:eastAsia="en-AU"/>
    </w:rPr>
  </w:style>
  <w:style w:type="paragraph" w:styleId="TOC4">
    <w:name w:val="toc 4"/>
    <w:basedOn w:val="Normal"/>
    <w:next w:val="Normal"/>
    <w:autoRedefine/>
    <w:rsid w:val="00925FE4"/>
    <w:pPr>
      <w:ind w:left="720"/>
    </w:pPr>
    <w:rPr>
      <w:sz w:val="18"/>
      <w:szCs w:val="18"/>
      <w:lang w:eastAsia="en-AU"/>
    </w:rPr>
  </w:style>
  <w:style w:type="paragraph" w:styleId="TOC5">
    <w:name w:val="toc 5"/>
    <w:basedOn w:val="Normal"/>
    <w:next w:val="Normal"/>
    <w:autoRedefine/>
    <w:rsid w:val="00925FE4"/>
    <w:pPr>
      <w:ind w:left="960"/>
    </w:pPr>
    <w:rPr>
      <w:sz w:val="18"/>
      <w:szCs w:val="18"/>
      <w:lang w:eastAsia="en-AU"/>
    </w:rPr>
  </w:style>
  <w:style w:type="paragraph" w:styleId="TOC6">
    <w:name w:val="toc 6"/>
    <w:basedOn w:val="Normal"/>
    <w:next w:val="Normal"/>
    <w:autoRedefine/>
    <w:rsid w:val="00925FE4"/>
    <w:pPr>
      <w:ind w:left="1200"/>
    </w:pPr>
    <w:rPr>
      <w:sz w:val="18"/>
      <w:szCs w:val="18"/>
      <w:lang w:eastAsia="en-AU"/>
    </w:rPr>
  </w:style>
  <w:style w:type="paragraph" w:styleId="TOC7">
    <w:name w:val="toc 7"/>
    <w:basedOn w:val="Normal"/>
    <w:next w:val="Normal"/>
    <w:autoRedefine/>
    <w:rsid w:val="00925FE4"/>
    <w:pPr>
      <w:ind w:left="1440"/>
    </w:pPr>
    <w:rPr>
      <w:sz w:val="18"/>
      <w:szCs w:val="18"/>
      <w:lang w:eastAsia="en-AU"/>
    </w:rPr>
  </w:style>
  <w:style w:type="paragraph" w:styleId="TOC8">
    <w:name w:val="toc 8"/>
    <w:basedOn w:val="Normal"/>
    <w:next w:val="Normal"/>
    <w:autoRedefine/>
    <w:rsid w:val="00925FE4"/>
    <w:pPr>
      <w:ind w:left="1680"/>
    </w:pPr>
    <w:rPr>
      <w:sz w:val="18"/>
      <w:szCs w:val="18"/>
      <w:lang w:eastAsia="en-AU"/>
    </w:rPr>
  </w:style>
  <w:style w:type="paragraph" w:styleId="TOC9">
    <w:name w:val="toc 9"/>
    <w:basedOn w:val="Normal"/>
    <w:next w:val="Normal"/>
    <w:autoRedefine/>
    <w:rsid w:val="00925FE4"/>
    <w:pPr>
      <w:ind w:left="1920"/>
    </w:pPr>
    <w:rPr>
      <w:sz w:val="18"/>
      <w:szCs w:val="18"/>
      <w:lang w:eastAsia="en-AU"/>
    </w:rPr>
  </w:style>
  <w:style w:type="character" w:styleId="FootnoteReference">
    <w:name w:val="footnote reference"/>
    <w:rsid w:val="00925FE4"/>
    <w:rPr>
      <w:vertAlign w:val="superscript"/>
    </w:rPr>
  </w:style>
  <w:style w:type="character" w:styleId="Hyperlink">
    <w:name w:val="Hyperlink"/>
    <w:uiPriority w:val="99"/>
    <w:rsid w:val="00925FE4"/>
    <w:rPr>
      <w:color w:val="0000FF"/>
      <w:u w:val="single"/>
    </w:rPr>
  </w:style>
  <w:style w:type="paragraph" w:styleId="NormalWeb">
    <w:name w:val="Normal (Web)"/>
    <w:basedOn w:val="Normal"/>
    <w:uiPriority w:val="99"/>
    <w:rsid w:val="00925FE4"/>
    <w:rPr>
      <w:lang w:eastAsia="en-AU"/>
    </w:rPr>
  </w:style>
  <w:style w:type="paragraph" w:styleId="Header">
    <w:name w:val="header"/>
    <w:basedOn w:val="Normal"/>
    <w:link w:val="HeaderChar"/>
    <w:uiPriority w:val="99"/>
    <w:rsid w:val="00925FE4"/>
    <w:pPr>
      <w:tabs>
        <w:tab w:val="center" w:pos="4153"/>
        <w:tab w:val="right" w:pos="8306"/>
      </w:tabs>
    </w:pPr>
    <w:rPr>
      <w:rFonts w:ascii="Comic Sans MS" w:hAnsi="Comic Sans MS"/>
      <w:sz w:val="16"/>
      <w:lang w:eastAsia="en-AU"/>
    </w:rPr>
  </w:style>
  <w:style w:type="character" w:customStyle="1" w:styleId="HeaderChar">
    <w:name w:val="Header Char"/>
    <w:basedOn w:val="DefaultParagraphFont"/>
    <w:link w:val="Header"/>
    <w:uiPriority w:val="99"/>
    <w:rsid w:val="00925FE4"/>
    <w:rPr>
      <w:rFonts w:ascii="Comic Sans MS" w:eastAsiaTheme="minorEastAsia" w:hAnsi="Comic Sans MS"/>
      <w:sz w:val="16"/>
      <w:szCs w:val="24"/>
    </w:rPr>
  </w:style>
  <w:style w:type="paragraph" w:styleId="Footer">
    <w:name w:val="footer"/>
    <w:basedOn w:val="Normal"/>
    <w:link w:val="FooterChar"/>
    <w:uiPriority w:val="99"/>
    <w:rsid w:val="00925FE4"/>
    <w:pPr>
      <w:tabs>
        <w:tab w:val="center" w:pos="4153"/>
        <w:tab w:val="right" w:pos="8306"/>
      </w:tabs>
    </w:pPr>
    <w:rPr>
      <w:rFonts w:ascii="Comic Sans MS" w:hAnsi="Comic Sans MS"/>
      <w:sz w:val="16"/>
      <w:lang w:eastAsia="en-AU"/>
    </w:rPr>
  </w:style>
  <w:style w:type="character" w:customStyle="1" w:styleId="FooterChar">
    <w:name w:val="Footer Char"/>
    <w:basedOn w:val="DefaultParagraphFont"/>
    <w:link w:val="Footer"/>
    <w:uiPriority w:val="99"/>
    <w:rsid w:val="00925FE4"/>
    <w:rPr>
      <w:rFonts w:ascii="Comic Sans MS" w:eastAsiaTheme="minorEastAsia" w:hAnsi="Comic Sans MS"/>
      <w:sz w:val="16"/>
      <w:szCs w:val="24"/>
    </w:rPr>
  </w:style>
  <w:style w:type="paragraph" w:styleId="DocumentMap">
    <w:name w:val="Document Map"/>
    <w:basedOn w:val="Normal"/>
    <w:link w:val="DocumentMapChar"/>
    <w:rsid w:val="00925FE4"/>
    <w:pPr>
      <w:shd w:val="clear" w:color="auto" w:fill="000080"/>
    </w:pPr>
    <w:rPr>
      <w:rFonts w:ascii="Tahoma" w:hAnsi="Tahoma" w:cs="Tahoma"/>
      <w:sz w:val="20"/>
      <w:szCs w:val="20"/>
      <w:lang w:eastAsia="en-AU"/>
    </w:rPr>
  </w:style>
  <w:style w:type="character" w:customStyle="1" w:styleId="DocumentMapChar">
    <w:name w:val="Document Map Char"/>
    <w:basedOn w:val="DefaultParagraphFont"/>
    <w:link w:val="DocumentMap"/>
    <w:rsid w:val="00925FE4"/>
    <w:rPr>
      <w:rFonts w:ascii="Tahoma" w:eastAsiaTheme="minorEastAsia" w:hAnsi="Tahoma" w:cs="Tahoma"/>
      <w:shd w:val="clear" w:color="auto" w:fill="000080"/>
    </w:rPr>
  </w:style>
  <w:style w:type="paragraph" w:styleId="CommentText">
    <w:name w:val="annotation text"/>
    <w:basedOn w:val="Normal"/>
    <w:link w:val="CommentTextChar"/>
    <w:uiPriority w:val="99"/>
    <w:rsid w:val="00925FE4"/>
    <w:rPr>
      <w:sz w:val="20"/>
      <w:szCs w:val="20"/>
      <w:lang w:eastAsia="en-AU"/>
    </w:rPr>
  </w:style>
  <w:style w:type="character" w:customStyle="1" w:styleId="CommentTextChar">
    <w:name w:val="Comment Text Char"/>
    <w:basedOn w:val="DefaultParagraphFont"/>
    <w:link w:val="CommentText"/>
    <w:uiPriority w:val="99"/>
    <w:rsid w:val="00925FE4"/>
    <w:rPr>
      <w:rFonts w:eastAsiaTheme="minorEastAsia"/>
    </w:rPr>
  </w:style>
  <w:style w:type="paragraph" w:customStyle="1" w:styleId="table">
    <w:name w:val="table"/>
    <w:basedOn w:val="Normal"/>
    <w:link w:val="tableChar"/>
    <w:autoRedefine/>
    <w:rsid w:val="00DD36D9"/>
    <w:pPr>
      <w:keepNext/>
      <w:spacing w:before="120" w:after="120"/>
    </w:pPr>
    <w:rPr>
      <w:rFonts w:ascii="Arial" w:hAnsi="Arial" w:cs="Arial"/>
      <w:bCs/>
      <w:sz w:val="20"/>
      <w:szCs w:val="20"/>
      <w:lang w:eastAsia="en-AU"/>
    </w:rPr>
  </w:style>
  <w:style w:type="paragraph" w:customStyle="1" w:styleId="Paranonumbers">
    <w:name w:val="Para no numbers"/>
    <w:basedOn w:val="Normal"/>
    <w:link w:val="ParanonumbersChar"/>
    <w:rsid w:val="00925FE4"/>
    <w:pPr>
      <w:spacing w:before="120" w:after="120"/>
    </w:pPr>
    <w:rPr>
      <w:lang w:eastAsia="en-AU"/>
    </w:rPr>
  </w:style>
  <w:style w:type="character" w:customStyle="1" w:styleId="ParanonumbersChar">
    <w:name w:val="Para no numbers Char"/>
    <w:link w:val="Paranonumbers"/>
    <w:locked/>
    <w:rsid w:val="00925FE4"/>
    <w:rPr>
      <w:rFonts w:eastAsiaTheme="minorEastAsia"/>
      <w:sz w:val="24"/>
      <w:szCs w:val="24"/>
    </w:rPr>
  </w:style>
  <w:style w:type="paragraph" w:customStyle="1" w:styleId="tablebullets">
    <w:name w:val="table bullets"/>
    <w:basedOn w:val="Normal"/>
    <w:rsid w:val="00925FE4"/>
    <w:pPr>
      <w:numPr>
        <w:numId w:val="2"/>
      </w:numPr>
    </w:pPr>
    <w:rPr>
      <w:szCs w:val="20"/>
      <w:lang w:eastAsia="en-AU"/>
    </w:rPr>
  </w:style>
  <w:style w:type="table" w:styleId="TableGrid">
    <w:name w:val="Table Grid"/>
    <w:basedOn w:val="TableNormal"/>
    <w:rsid w:val="00925F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
    <w:name w:val="PARA"/>
    <w:basedOn w:val="Normal"/>
    <w:autoRedefine/>
    <w:rsid w:val="00925FE4"/>
    <w:pPr>
      <w:keepNext/>
      <w:spacing w:before="60" w:after="60"/>
    </w:pPr>
    <w:rPr>
      <w:snapToGrid w:val="0"/>
      <w:szCs w:val="20"/>
    </w:rPr>
  </w:style>
  <w:style w:type="paragraph" w:customStyle="1" w:styleId="BlockTextPlain">
    <w:name w:val="Block Text Plain"/>
    <w:basedOn w:val="Normal"/>
    <w:semiHidden/>
    <w:rsid w:val="00925FE4"/>
    <w:pPr>
      <w:spacing w:before="120" w:after="120"/>
    </w:pPr>
  </w:style>
  <w:style w:type="character" w:styleId="PageNumber">
    <w:name w:val="page number"/>
    <w:basedOn w:val="DefaultParagraphFont"/>
    <w:rsid w:val="00925FE4"/>
  </w:style>
  <w:style w:type="character" w:customStyle="1" w:styleId="tableChar">
    <w:name w:val="table Char"/>
    <w:link w:val="table"/>
    <w:rsid w:val="00925FE4"/>
    <w:rPr>
      <w:rFonts w:ascii="Arial" w:eastAsiaTheme="minorEastAsia" w:hAnsi="Arial" w:cs="Arial"/>
      <w:bCs/>
    </w:rPr>
  </w:style>
  <w:style w:type="paragraph" w:customStyle="1" w:styleId="Para0">
    <w:name w:val="Para"/>
    <w:basedOn w:val="Normal"/>
    <w:link w:val="ParaCharChar"/>
    <w:rsid w:val="00925FE4"/>
    <w:pPr>
      <w:tabs>
        <w:tab w:val="num" w:pos="567"/>
        <w:tab w:val="num" w:pos="1021"/>
      </w:tabs>
      <w:spacing w:before="120" w:after="120"/>
      <w:ind w:left="1021" w:hanging="1021"/>
    </w:pPr>
    <w:rPr>
      <w:lang w:eastAsia="en-AU"/>
    </w:rPr>
  </w:style>
  <w:style w:type="character" w:customStyle="1" w:styleId="ParaCharChar">
    <w:name w:val="Para Char Char"/>
    <w:link w:val="Para0"/>
    <w:locked/>
    <w:rsid w:val="00925FE4"/>
    <w:rPr>
      <w:rFonts w:eastAsiaTheme="minorEastAsia"/>
      <w:sz w:val="24"/>
      <w:szCs w:val="24"/>
    </w:rPr>
  </w:style>
  <w:style w:type="paragraph" w:styleId="ListBullet2">
    <w:name w:val="List Bullet 2"/>
    <w:basedOn w:val="Normal"/>
    <w:rsid w:val="00925FE4"/>
    <w:pPr>
      <w:numPr>
        <w:numId w:val="3"/>
      </w:numPr>
      <w:spacing w:before="120"/>
    </w:pPr>
    <w:rPr>
      <w:lang w:eastAsia="en-AU"/>
    </w:rPr>
  </w:style>
  <w:style w:type="paragraph" w:customStyle="1" w:styleId="Tabletext">
    <w:name w:val="Table text"/>
    <w:basedOn w:val="Normal"/>
    <w:rsid w:val="00925FE4"/>
    <w:pPr>
      <w:spacing w:before="60" w:after="60"/>
    </w:pPr>
    <w:rPr>
      <w:rFonts w:ascii="Arial Narrow" w:hAnsi="Arial Narrow" w:cs="Arial Narrow"/>
      <w:sz w:val="20"/>
      <w:szCs w:val="20"/>
      <w:lang w:eastAsia="en-AU"/>
    </w:rPr>
  </w:style>
  <w:style w:type="paragraph" w:customStyle="1" w:styleId="Char">
    <w:name w:val="Char"/>
    <w:basedOn w:val="Normal"/>
    <w:semiHidden/>
    <w:rsid w:val="00925FE4"/>
    <w:rPr>
      <w:rFonts w:ascii="Arial" w:hAnsi="Arial" w:cs="Arial"/>
      <w:szCs w:val="22"/>
    </w:rPr>
  </w:style>
  <w:style w:type="paragraph" w:customStyle="1" w:styleId="List1">
    <w:name w:val="List1"/>
    <w:basedOn w:val="Normal"/>
    <w:rsid w:val="00925FE4"/>
    <w:pPr>
      <w:tabs>
        <w:tab w:val="left" w:pos="3686"/>
        <w:tab w:val="left" w:pos="8364"/>
        <w:tab w:val="right" w:leader="dot" w:pos="9356"/>
      </w:tabs>
      <w:spacing w:before="60" w:line="200" w:lineRule="exact"/>
    </w:pPr>
    <w:rPr>
      <w:szCs w:val="22"/>
      <w:lang w:eastAsia="en-AU"/>
    </w:rPr>
  </w:style>
  <w:style w:type="table" w:customStyle="1" w:styleId="RARMPtable">
    <w:name w:val="RARMP table"/>
    <w:basedOn w:val="TableNormal"/>
    <w:rsid w:val="00925FE4"/>
    <w:rPr>
      <w:rFonts w:ascii="Arial Narrow"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Tahoma" w:hAnsi="Tahoma"/>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numberedpara">
    <w:name w:val="numbered para"/>
    <w:basedOn w:val="PARA"/>
    <w:rsid w:val="00925FE4"/>
    <w:pPr>
      <w:keepNext w:val="0"/>
      <w:numPr>
        <w:numId w:val="5"/>
      </w:numPr>
      <w:spacing w:before="120" w:after="120"/>
    </w:pPr>
    <w:rPr>
      <w:snapToGrid/>
      <w:szCs w:val="24"/>
      <w:lang w:eastAsia="en-AU"/>
    </w:rPr>
  </w:style>
  <w:style w:type="paragraph" w:customStyle="1" w:styleId="bulletedRARMP0">
    <w:name w:val="bulleted RARMP"/>
    <w:basedOn w:val="PARA"/>
    <w:rsid w:val="00925FE4"/>
    <w:pPr>
      <w:keepNext w:val="0"/>
      <w:numPr>
        <w:numId w:val="6"/>
      </w:numPr>
    </w:pPr>
    <w:rPr>
      <w:snapToGrid/>
      <w:szCs w:val="24"/>
      <w:lang w:eastAsia="en-AU"/>
    </w:rPr>
  </w:style>
  <w:style w:type="paragraph" w:customStyle="1" w:styleId="Licencebullets">
    <w:name w:val="Licence bullets"/>
    <w:basedOn w:val="Paranonumbers"/>
    <w:rsid w:val="00925FE4"/>
    <w:pPr>
      <w:numPr>
        <w:numId w:val="7"/>
      </w:numPr>
      <w:tabs>
        <w:tab w:val="clear" w:pos="737"/>
        <w:tab w:val="num" w:pos="360"/>
      </w:tabs>
      <w:ind w:left="0" w:firstLine="0"/>
    </w:pPr>
  </w:style>
  <w:style w:type="numbering" w:styleId="ArticleSection">
    <w:name w:val="Outline List 3"/>
    <w:basedOn w:val="NoList"/>
    <w:rsid w:val="00925FE4"/>
    <w:pPr>
      <w:numPr>
        <w:numId w:val="8"/>
      </w:numPr>
    </w:pPr>
  </w:style>
  <w:style w:type="paragraph" w:styleId="ListBullet3">
    <w:name w:val="List Bullet 3"/>
    <w:basedOn w:val="Normal"/>
    <w:rsid w:val="00925FE4"/>
    <w:pPr>
      <w:tabs>
        <w:tab w:val="num" w:pos="926"/>
      </w:tabs>
      <w:suppressAutoHyphens/>
      <w:ind w:left="926" w:hanging="360"/>
    </w:pPr>
    <w:rPr>
      <w:lang w:val="en-US" w:eastAsia="ar-SA"/>
    </w:rPr>
  </w:style>
  <w:style w:type="paragraph" w:customStyle="1" w:styleId="CharChar1Char">
    <w:name w:val="Char Char1 Char"/>
    <w:basedOn w:val="Normal"/>
    <w:semiHidden/>
    <w:rsid w:val="00925FE4"/>
    <w:rPr>
      <w:rFonts w:ascii="Arial" w:hAnsi="Arial" w:cs="Arial"/>
      <w:szCs w:val="22"/>
    </w:rPr>
  </w:style>
  <w:style w:type="paragraph" w:styleId="Revision">
    <w:name w:val="Revision"/>
    <w:hidden/>
    <w:uiPriority w:val="99"/>
    <w:semiHidden/>
    <w:rsid w:val="00925FE4"/>
    <w:rPr>
      <w:sz w:val="24"/>
      <w:szCs w:val="24"/>
    </w:rPr>
  </w:style>
  <w:style w:type="paragraph" w:customStyle="1" w:styleId="bulletedRARMP2">
    <w:name w:val="bulleted RARMP2"/>
    <w:basedOn w:val="Normal"/>
    <w:rsid w:val="00ED538A"/>
    <w:pPr>
      <w:tabs>
        <w:tab w:val="num" w:pos="720"/>
      </w:tabs>
      <w:spacing w:before="60" w:after="60"/>
      <w:ind w:left="720" w:hanging="360"/>
    </w:pPr>
    <w:rPr>
      <w:lang w:eastAsia="en-AU"/>
    </w:rPr>
  </w:style>
  <w:style w:type="paragraph" w:customStyle="1" w:styleId="bulletlevel2">
    <w:name w:val="bullet level 2"/>
    <w:basedOn w:val="Normal"/>
    <w:rsid w:val="001A0CE0"/>
    <w:pPr>
      <w:numPr>
        <w:numId w:val="14"/>
      </w:numPr>
      <w:spacing w:before="120" w:after="120" w:line="280" w:lineRule="atLeast"/>
    </w:pPr>
    <w:rPr>
      <w:szCs w:val="20"/>
      <w:lang w:val="en-US"/>
    </w:rPr>
  </w:style>
  <w:style w:type="table" w:styleId="TableTheme">
    <w:name w:val="Table Theme"/>
    <w:basedOn w:val="TableNormal"/>
    <w:rsid w:val="00F46D1C"/>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table" w:customStyle="1" w:styleId="TableGrid1">
    <w:name w:val="Table Grid1"/>
    <w:basedOn w:val="TableNormal"/>
    <w:next w:val="TableGrid"/>
    <w:rsid w:val="00206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1"/>
    <w:link w:val="Style1Char"/>
    <w:qFormat/>
    <w:rsid w:val="00E176CF"/>
    <w:pPr>
      <w:numPr>
        <w:numId w:val="17"/>
      </w:numPr>
      <w:spacing w:after="120"/>
    </w:pPr>
    <w:rPr>
      <w:bCs w:val="0"/>
      <w:szCs w:val="36"/>
      <w:lang w:eastAsia="en-AU"/>
    </w:rPr>
  </w:style>
  <w:style w:type="paragraph" w:customStyle="1" w:styleId="Style2">
    <w:name w:val="Style2"/>
    <w:basedOn w:val="Heading2"/>
    <w:link w:val="Style2Char"/>
    <w:qFormat/>
    <w:rsid w:val="007B5F32"/>
    <w:pPr>
      <w:numPr>
        <w:ilvl w:val="1"/>
        <w:numId w:val="17"/>
      </w:numPr>
      <w:tabs>
        <w:tab w:val="left" w:pos="1440"/>
      </w:tabs>
      <w:spacing w:after="120"/>
    </w:pPr>
    <w:rPr>
      <w:bCs w:val="0"/>
      <w:i w:val="0"/>
      <w:iCs w:val="0"/>
      <w:lang w:eastAsia="en-AU"/>
    </w:rPr>
  </w:style>
  <w:style w:type="character" w:customStyle="1" w:styleId="Style1Char">
    <w:name w:val="Style1 Char"/>
    <w:basedOn w:val="DefaultParagraphFont"/>
    <w:link w:val="Style1"/>
    <w:rsid w:val="00E176CF"/>
    <w:rPr>
      <w:rFonts w:ascii="Calibri" w:hAnsi="Calibri" w:cs="Arial"/>
      <w:b/>
      <w:kern w:val="28"/>
      <w:sz w:val="36"/>
      <w:szCs w:val="36"/>
    </w:rPr>
  </w:style>
  <w:style w:type="paragraph" w:customStyle="1" w:styleId="Style3">
    <w:name w:val="Style3"/>
    <w:basedOn w:val="Heading3"/>
    <w:link w:val="Style3Char"/>
    <w:autoRedefine/>
    <w:qFormat/>
    <w:rsid w:val="005F21C0"/>
    <w:pPr>
      <w:numPr>
        <w:ilvl w:val="2"/>
        <w:numId w:val="17"/>
      </w:numPr>
      <w:tabs>
        <w:tab w:val="left" w:pos="567"/>
      </w:tabs>
      <w:spacing w:after="120"/>
    </w:pPr>
    <w:rPr>
      <w:rFonts w:ascii="Calibri" w:hAnsi="Calibri"/>
      <w:b/>
      <w:bCs w:val="0"/>
      <w:sz w:val="24"/>
      <w:lang w:eastAsia="en-AU"/>
    </w:rPr>
  </w:style>
  <w:style w:type="character" w:customStyle="1" w:styleId="Style2Char">
    <w:name w:val="Style2 Char"/>
    <w:basedOn w:val="DefaultParagraphFont"/>
    <w:link w:val="Style2"/>
    <w:rsid w:val="007B5F32"/>
    <w:rPr>
      <w:rFonts w:ascii="Calibri" w:hAnsi="Calibri" w:cs="Arial"/>
      <w:b/>
      <w:sz w:val="28"/>
      <w:szCs w:val="28"/>
    </w:rPr>
  </w:style>
  <w:style w:type="character" w:customStyle="1" w:styleId="Style3Char">
    <w:name w:val="Style3 Char"/>
    <w:basedOn w:val="DefaultParagraphFont"/>
    <w:link w:val="Style3"/>
    <w:rsid w:val="005F21C0"/>
    <w:rPr>
      <w:rFonts w:ascii="Calibri" w:hAnsi="Calibri" w:cs="Arial"/>
      <w:b/>
      <w:sz w:val="24"/>
      <w:szCs w:val="26"/>
    </w:rPr>
  </w:style>
  <w:style w:type="paragraph" w:customStyle="1" w:styleId="Default">
    <w:name w:val="Default"/>
    <w:rsid w:val="00DD36D9"/>
    <w:pPr>
      <w:autoSpaceDE w:val="0"/>
      <w:autoSpaceDN w:val="0"/>
      <w:adjustRightInd w:val="0"/>
    </w:pPr>
    <w:rPr>
      <w:rFonts w:ascii="Calibri" w:hAnsi="Calibri"/>
      <w:color w:val="000000"/>
      <w:sz w:val="22"/>
      <w:szCs w:val="24"/>
    </w:rPr>
  </w:style>
  <w:style w:type="character" w:styleId="FollowedHyperlink">
    <w:name w:val="FollowedHyperlink"/>
    <w:basedOn w:val="DefaultParagraphFont"/>
    <w:rsid w:val="00B06A37"/>
    <w:rPr>
      <w:color w:val="800080" w:themeColor="followedHyperlink"/>
      <w:u w:val="single"/>
    </w:rPr>
  </w:style>
  <w:style w:type="character" w:styleId="CommentReference">
    <w:name w:val="annotation reference"/>
    <w:basedOn w:val="DefaultParagraphFont"/>
    <w:uiPriority w:val="99"/>
    <w:rsid w:val="00770470"/>
    <w:rPr>
      <w:sz w:val="16"/>
      <w:szCs w:val="16"/>
    </w:rPr>
  </w:style>
  <w:style w:type="paragraph" w:styleId="CommentSubject">
    <w:name w:val="annotation subject"/>
    <w:basedOn w:val="CommentText"/>
    <w:next w:val="CommentText"/>
    <w:link w:val="CommentSubjectChar"/>
    <w:rsid w:val="00770470"/>
    <w:rPr>
      <w:b/>
      <w:bCs/>
      <w:lang w:eastAsia="en-US"/>
    </w:rPr>
  </w:style>
  <w:style w:type="character" w:customStyle="1" w:styleId="CommentSubjectChar">
    <w:name w:val="Comment Subject Char"/>
    <w:basedOn w:val="CommentTextChar"/>
    <w:link w:val="CommentSubject"/>
    <w:rsid w:val="00770470"/>
    <w:rPr>
      <w:rFonts w:ascii="Calibri" w:eastAsiaTheme="minorEastAsia" w:hAnsi="Calibri"/>
      <w:b/>
      <w:bCs/>
      <w:lang w:eastAsia="en-US"/>
    </w:rPr>
  </w:style>
  <w:style w:type="paragraph" w:customStyle="1" w:styleId="RIGHTLIST">
    <w:name w:val="RIGHTLIST"/>
    <w:basedOn w:val="Normal"/>
    <w:rsid w:val="00050F34"/>
    <w:pPr>
      <w:keepNext/>
      <w:tabs>
        <w:tab w:val="right" w:leader="dot" w:pos="9356"/>
      </w:tabs>
      <w:spacing w:before="80" w:after="40"/>
    </w:pPr>
    <w:rPr>
      <w:rFonts w:ascii="Times New Roman" w:eastAsia="Times New Roman" w:hAnsi="Times New Roman"/>
      <w:szCs w:val="22"/>
      <w:lang w:eastAsia="en-AU"/>
    </w:rPr>
  </w:style>
  <w:style w:type="paragraph" w:customStyle="1" w:styleId="Style5">
    <w:name w:val="Style5"/>
    <w:basedOn w:val="Heading3"/>
    <w:link w:val="Style5Char"/>
    <w:qFormat/>
    <w:rsid w:val="00542FCB"/>
    <w:rPr>
      <w:rFonts w:ascii="Calibri" w:hAnsi="Calibri"/>
      <w:b/>
      <w:i/>
      <w:lang w:eastAsia="en-AU"/>
    </w:rPr>
  </w:style>
  <w:style w:type="character" w:customStyle="1" w:styleId="Style5Char">
    <w:name w:val="Style5 Char"/>
    <w:basedOn w:val="Heading3Char"/>
    <w:link w:val="Style5"/>
    <w:rsid w:val="00542FCB"/>
    <w:rPr>
      <w:rFonts w:ascii="Calibri" w:hAnsi="Calibri" w:cs="Arial"/>
      <w:b/>
      <w:bCs/>
      <w:i/>
      <w:sz w:val="22"/>
      <w:szCs w:val="26"/>
      <w:lang w:eastAsia="en-US"/>
    </w:rPr>
  </w:style>
  <w:style w:type="character" w:styleId="BookTitle">
    <w:name w:val="Book Title"/>
    <w:basedOn w:val="DefaultParagraphFont"/>
    <w:uiPriority w:val="33"/>
    <w:qFormat/>
    <w:rsid w:val="00CF1DCE"/>
    <w:rPr>
      <w:b/>
      <w:bCs/>
      <w:smallCaps/>
      <w:spacing w:val="5"/>
    </w:rPr>
  </w:style>
  <w:style w:type="paragraph" w:customStyle="1" w:styleId="tabletext0">
    <w:name w:val="table text"/>
    <w:basedOn w:val="Normal"/>
    <w:link w:val="tabletextChar"/>
    <w:uiPriority w:val="2"/>
    <w:qFormat/>
    <w:rsid w:val="00B362E0"/>
    <w:pPr>
      <w:spacing w:before="60" w:after="60"/>
    </w:pPr>
    <w:rPr>
      <w:rFonts w:ascii="Arial Narrow" w:eastAsiaTheme="minorHAnsi" w:hAnsi="Arial Narrow" w:cstheme="minorBidi"/>
      <w:sz w:val="20"/>
      <w:lang w:eastAsia="en-AU"/>
    </w:rPr>
  </w:style>
  <w:style w:type="character" w:customStyle="1" w:styleId="tabletextChar">
    <w:name w:val="table text Char"/>
    <w:basedOn w:val="DefaultParagraphFont"/>
    <w:link w:val="tabletext0"/>
    <w:uiPriority w:val="2"/>
    <w:rsid w:val="00B362E0"/>
    <w:rPr>
      <w:rFonts w:ascii="Arial Narrow" w:eastAsiaTheme="minorHAnsi" w:hAnsi="Arial Narrow" w:cstheme="minorBid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421927">
      <w:bodyDiv w:val="1"/>
      <w:marLeft w:val="0"/>
      <w:marRight w:val="0"/>
      <w:marTop w:val="0"/>
      <w:marBottom w:val="0"/>
      <w:divBdr>
        <w:top w:val="none" w:sz="0" w:space="0" w:color="auto"/>
        <w:left w:val="none" w:sz="0" w:space="0" w:color="auto"/>
        <w:bottom w:val="none" w:sz="0" w:space="0" w:color="auto"/>
        <w:right w:val="none" w:sz="0" w:space="0" w:color="auto"/>
      </w:divBdr>
    </w:div>
    <w:div w:id="315455561">
      <w:bodyDiv w:val="1"/>
      <w:marLeft w:val="0"/>
      <w:marRight w:val="0"/>
      <w:marTop w:val="0"/>
      <w:marBottom w:val="0"/>
      <w:divBdr>
        <w:top w:val="none" w:sz="0" w:space="0" w:color="auto"/>
        <w:left w:val="none" w:sz="0" w:space="0" w:color="auto"/>
        <w:bottom w:val="none" w:sz="0" w:space="0" w:color="auto"/>
        <w:right w:val="none" w:sz="0" w:space="0" w:color="auto"/>
      </w:divBdr>
      <w:divsChild>
        <w:div w:id="91979035">
          <w:marLeft w:val="0"/>
          <w:marRight w:val="1"/>
          <w:marTop w:val="0"/>
          <w:marBottom w:val="0"/>
          <w:divBdr>
            <w:top w:val="none" w:sz="0" w:space="0" w:color="auto"/>
            <w:left w:val="none" w:sz="0" w:space="0" w:color="auto"/>
            <w:bottom w:val="none" w:sz="0" w:space="0" w:color="auto"/>
            <w:right w:val="none" w:sz="0" w:space="0" w:color="auto"/>
          </w:divBdr>
          <w:divsChild>
            <w:div w:id="159851923">
              <w:marLeft w:val="0"/>
              <w:marRight w:val="0"/>
              <w:marTop w:val="0"/>
              <w:marBottom w:val="0"/>
              <w:divBdr>
                <w:top w:val="none" w:sz="0" w:space="0" w:color="auto"/>
                <w:left w:val="none" w:sz="0" w:space="0" w:color="auto"/>
                <w:bottom w:val="none" w:sz="0" w:space="0" w:color="auto"/>
                <w:right w:val="none" w:sz="0" w:space="0" w:color="auto"/>
              </w:divBdr>
              <w:divsChild>
                <w:div w:id="828403423">
                  <w:marLeft w:val="0"/>
                  <w:marRight w:val="1"/>
                  <w:marTop w:val="0"/>
                  <w:marBottom w:val="0"/>
                  <w:divBdr>
                    <w:top w:val="none" w:sz="0" w:space="0" w:color="auto"/>
                    <w:left w:val="none" w:sz="0" w:space="0" w:color="auto"/>
                    <w:bottom w:val="none" w:sz="0" w:space="0" w:color="auto"/>
                    <w:right w:val="none" w:sz="0" w:space="0" w:color="auto"/>
                  </w:divBdr>
                  <w:divsChild>
                    <w:div w:id="711222967">
                      <w:marLeft w:val="0"/>
                      <w:marRight w:val="0"/>
                      <w:marTop w:val="0"/>
                      <w:marBottom w:val="0"/>
                      <w:divBdr>
                        <w:top w:val="none" w:sz="0" w:space="0" w:color="auto"/>
                        <w:left w:val="none" w:sz="0" w:space="0" w:color="auto"/>
                        <w:bottom w:val="none" w:sz="0" w:space="0" w:color="auto"/>
                        <w:right w:val="none" w:sz="0" w:space="0" w:color="auto"/>
                      </w:divBdr>
                      <w:divsChild>
                        <w:div w:id="2111703889">
                          <w:marLeft w:val="0"/>
                          <w:marRight w:val="0"/>
                          <w:marTop w:val="0"/>
                          <w:marBottom w:val="0"/>
                          <w:divBdr>
                            <w:top w:val="none" w:sz="0" w:space="0" w:color="auto"/>
                            <w:left w:val="none" w:sz="0" w:space="0" w:color="auto"/>
                            <w:bottom w:val="none" w:sz="0" w:space="0" w:color="auto"/>
                            <w:right w:val="none" w:sz="0" w:space="0" w:color="auto"/>
                          </w:divBdr>
                          <w:divsChild>
                            <w:div w:id="240526472">
                              <w:marLeft w:val="0"/>
                              <w:marRight w:val="0"/>
                              <w:marTop w:val="0"/>
                              <w:marBottom w:val="0"/>
                              <w:divBdr>
                                <w:top w:val="none" w:sz="0" w:space="0" w:color="auto"/>
                                <w:left w:val="none" w:sz="0" w:space="0" w:color="auto"/>
                                <w:bottom w:val="none" w:sz="0" w:space="0" w:color="auto"/>
                                <w:right w:val="none" w:sz="0" w:space="0" w:color="auto"/>
                              </w:divBdr>
                              <w:divsChild>
                                <w:div w:id="1084254746">
                                  <w:marLeft w:val="0"/>
                                  <w:marRight w:val="0"/>
                                  <w:marTop w:val="120"/>
                                  <w:marBottom w:val="0"/>
                                  <w:divBdr>
                                    <w:top w:val="none" w:sz="0" w:space="0" w:color="auto"/>
                                    <w:left w:val="none" w:sz="0" w:space="0" w:color="auto"/>
                                    <w:bottom w:val="none" w:sz="0" w:space="0" w:color="auto"/>
                                    <w:right w:val="none" w:sz="0" w:space="0" w:color="auto"/>
                                  </w:divBdr>
                                  <w:divsChild>
                                    <w:div w:id="1765371770">
                                      <w:marLeft w:val="0"/>
                                      <w:marRight w:val="0"/>
                                      <w:marTop w:val="0"/>
                                      <w:marBottom w:val="0"/>
                                      <w:divBdr>
                                        <w:top w:val="none" w:sz="0" w:space="0" w:color="auto"/>
                                        <w:left w:val="none" w:sz="0" w:space="0" w:color="auto"/>
                                        <w:bottom w:val="none" w:sz="0" w:space="0" w:color="auto"/>
                                        <w:right w:val="none" w:sz="0" w:space="0" w:color="auto"/>
                                      </w:divBdr>
                                      <w:divsChild>
                                        <w:div w:id="58997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4325366">
      <w:bodyDiv w:val="1"/>
      <w:marLeft w:val="0"/>
      <w:marRight w:val="0"/>
      <w:marTop w:val="0"/>
      <w:marBottom w:val="0"/>
      <w:divBdr>
        <w:top w:val="none" w:sz="0" w:space="0" w:color="auto"/>
        <w:left w:val="none" w:sz="0" w:space="0" w:color="auto"/>
        <w:bottom w:val="none" w:sz="0" w:space="0" w:color="auto"/>
        <w:right w:val="none" w:sz="0" w:space="0" w:color="auto"/>
      </w:divBdr>
    </w:div>
    <w:div w:id="1552771106">
      <w:bodyDiv w:val="1"/>
      <w:marLeft w:val="0"/>
      <w:marRight w:val="0"/>
      <w:marTop w:val="0"/>
      <w:marBottom w:val="0"/>
      <w:divBdr>
        <w:top w:val="none" w:sz="0" w:space="0" w:color="auto"/>
        <w:left w:val="none" w:sz="0" w:space="0" w:color="auto"/>
        <w:bottom w:val="none" w:sz="0" w:space="0" w:color="auto"/>
        <w:right w:val="none" w:sz="0" w:space="0" w:color="auto"/>
      </w:divBdr>
    </w:div>
    <w:div w:id="1751808055">
      <w:bodyDiv w:val="1"/>
      <w:marLeft w:val="0"/>
      <w:marRight w:val="0"/>
      <w:marTop w:val="0"/>
      <w:marBottom w:val="0"/>
      <w:divBdr>
        <w:top w:val="none" w:sz="0" w:space="0" w:color="auto"/>
        <w:left w:val="none" w:sz="0" w:space="0" w:color="auto"/>
        <w:bottom w:val="none" w:sz="0" w:space="0" w:color="auto"/>
        <w:right w:val="none" w:sz="0" w:space="0" w:color="auto"/>
      </w:divBdr>
    </w:div>
    <w:div w:id="199736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grdc.com.au/Media-Centre/Ground-Cover/GroundCover-issue-127-MarchApril-2017/Can-Aussie-sorghum-make-Chinese-tipple" TargetMode="External"/><Relationship Id="rId26" Type="http://schemas.openxmlformats.org/officeDocument/2006/relationships/hyperlink" Target="http://www.ala.org.au/" TargetMode="External"/><Relationship Id="rId39" Type="http://schemas.openxmlformats.org/officeDocument/2006/relationships/hyperlink" Target="http://www.ogtr.gov.au/internet/ogtr/publishing.nsf/Content/tsd-guidelines-toc/" TargetMode="External"/><Relationship Id="rId21" Type="http://schemas.openxmlformats.org/officeDocument/2006/relationships/hyperlink" Target="http://www.bom.gov.au/" TargetMode="External"/><Relationship Id="rId34" Type="http://schemas.openxmlformats.org/officeDocument/2006/relationships/hyperlink" Target="http://www.ogtr.gov.au/internet/ogtr/publishing.nsf/Content/DIR108" TargetMode="External"/><Relationship Id="rId42" Type="http://schemas.openxmlformats.org/officeDocument/2006/relationships/hyperlink" Target="https://grdc.com.au/Media-Centre/Ground-Cover/GroundCover-issue-127-MarchApril-2017/Can-Aussie-sorghum-make-Chinese-tipple" TargetMode="External"/><Relationship Id="rId47" Type="http://schemas.openxmlformats.org/officeDocument/2006/relationships/hyperlink" Target="http://ausgrass2.myspecies.info/content/sorghum-arundinaceum" TargetMode="External"/><Relationship Id="rId50" Type="http://schemas.openxmlformats.org/officeDocument/2006/relationships/header" Target="header6.xml"/><Relationship Id="rId55"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ogtr.gov.au/internet/ogtr/publishing.nsf/Content/home-1" TargetMode="External"/><Relationship Id="rId25" Type="http://schemas.openxmlformats.org/officeDocument/2006/relationships/hyperlink" Target="https://www.pacificseeds.com.au/products/summer-forage.html" TargetMode="External"/><Relationship Id="rId33" Type="http://schemas.openxmlformats.org/officeDocument/2006/relationships/hyperlink" Target="http://www.ogtr.gov.au/internet/ogtr/publishing.nsf/Content/riskassessments-1" TargetMode="External"/><Relationship Id="rId38" Type="http://schemas.openxmlformats.org/officeDocument/2006/relationships/hyperlink" Target="https://www.daf.qld.gov.au/animal-industries/animal-health-and-diseases/protect-your-animals/poisonings-of-livestock/cyanide-and-nitrate-poisoning" TargetMode="External"/><Relationship Id="rId46" Type="http://schemas.openxmlformats.org/officeDocument/2006/relationships/hyperlink" Target="http://ausgrass2.myspecies.info/content/sorghum-arundinaceum" TargetMode="Externa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ogtr.gov.au/internet/ogtr/publishing.nsf/Content/riskassessments-1" TargetMode="External"/><Relationship Id="rId29" Type="http://schemas.openxmlformats.org/officeDocument/2006/relationships/footer" Target="footer4.xml"/><Relationship Id="rId41" Type="http://schemas.openxmlformats.org/officeDocument/2006/relationships/hyperlink" Target="https://www.ruralweekly.com.au/news/farmers-make-history-with-pig-cull-alliance/3154771/" TargetMode="External"/><Relationship Id="rId54"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abc.net.au/news/2014-12-11/calls-to-cull-corellas-a-with-taste-for-grain/5954538" TargetMode="External"/><Relationship Id="rId32" Type="http://schemas.openxmlformats.org/officeDocument/2006/relationships/image" Target="media/image3.jpg"/><Relationship Id="rId37" Type="http://schemas.openxmlformats.org/officeDocument/2006/relationships/hyperlink" Target="https://www.daf.qld.gov.au/animal-industries/animal-health-and-diseases/protect-your-animals/poisonings-of-livestock/cyanide-and-nitrate-poisoning" TargetMode="External"/><Relationship Id="rId40" Type="http://schemas.openxmlformats.org/officeDocument/2006/relationships/hyperlink" Target="http://www.abc.net.au/news/2014-12-11/calls-to-cull-corellas-a-with-taste-for-grain/5954538" TargetMode="External"/><Relationship Id="rId45" Type="http://schemas.openxmlformats.org/officeDocument/2006/relationships/hyperlink" Target="http://www.environment.gov.au/biodiversity/invasive/weeds/weeds/lists/" TargetMode="External"/><Relationship Id="rId53" Type="http://schemas.openxmlformats.org/officeDocument/2006/relationships/hyperlink" Target="https://www.ars.usda.gov/meetings/Sorghum/presentations/pedersen.pdf" TargetMode="External"/><Relationship Id="rId58" Type="http://schemas.openxmlformats.org/officeDocument/2006/relationships/footer" Target="footer9.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s://www.daf.qld.gov.au/plants/field-crops-and-pastures/broadacre-field-crops/sorghum/disease-management" TargetMode="External"/><Relationship Id="rId28" Type="http://schemas.openxmlformats.org/officeDocument/2006/relationships/hyperlink" Target="http://www.isb.vt.edu/" TargetMode="External"/><Relationship Id="rId36" Type="http://schemas.openxmlformats.org/officeDocument/2006/relationships/hyperlink" Target="http://www.ogtr.gov.au/internet/ogtr/publishing.nsf/Content/DIR131" TargetMode="External"/><Relationship Id="rId49" Type="http://schemas.openxmlformats.org/officeDocument/2006/relationships/footer" Target="footer5.xml"/><Relationship Id="rId57" Type="http://schemas.openxmlformats.org/officeDocument/2006/relationships/footer" Target="footer8.xml"/><Relationship Id="rId10" Type="http://schemas.openxmlformats.org/officeDocument/2006/relationships/header" Target="header2.xml"/><Relationship Id="rId19" Type="http://schemas.openxmlformats.org/officeDocument/2006/relationships/hyperlink" Target="http://www.ogtr.gov.au/internet/ogtr/publishing.nsf/Content/riskassessments-1" TargetMode="External"/><Relationship Id="rId31" Type="http://schemas.openxmlformats.org/officeDocument/2006/relationships/hyperlink" Target="https://www.aphis.usda.gov/biotechnology/downloads/reg_loi/13-053-01_air_response_signed_360.pdf" TargetMode="External"/><Relationship Id="rId44" Type="http://schemas.openxmlformats.org/officeDocument/2006/relationships/hyperlink" Target="http://ausgrass2.myspecies.info/content/sorghum-arundinaceum" TargetMode="External"/><Relationship Id="rId52" Type="http://schemas.openxmlformats.org/officeDocument/2006/relationships/hyperlink" Target="https://www.daf.qld.gov.au/plants/field-crops-and-pastures/broadacre-field-crops/sorghum/planting-information" TargetMode="External"/><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yperlink" Target="https://www.daf.qld.gov.au/plants/field-crops-and-pastures/broadacre-field-crops/integrated-pest-management/ipm-information-by-crop/insect-pest-management-in-sorghum" TargetMode="External"/><Relationship Id="rId27" Type="http://schemas.openxmlformats.org/officeDocument/2006/relationships/hyperlink" Target="http://www.environment.gov.au/biodiversity/invasive/weeds/weeds/lists/" TargetMode="External"/><Relationship Id="rId30" Type="http://schemas.openxmlformats.org/officeDocument/2006/relationships/hyperlink" Target="https://www.aphis.usda.gov/biotechnology/downloads/reg_loi/15-202-01_air_response_signed.pdf" TargetMode="External"/><Relationship Id="rId35" Type="http://schemas.openxmlformats.org/officeDocument/2006/relationships/hyperlink" Target="http://www.ogtr.gov.au/internet/ogtr/publishing.nsf/Content/DIR117" TargetMode="External"/><Relationship Id="rId43" Type="http://schemas.openxmlformats.org/officeDocument/2006/relationships/hyperlink" Target="https://www.daf.qld.gov.au/plants/field-crops-and-pastures/broadacre-field-crops/sorghum/planting-information" TargetMode="External"/><Relationship Id="rId48" Type="http://schemas.openxmlformats.org/officeDocument/2006/relationships/header" Target="header5.xml"/><Relationship Id="rId56" Type="http://schemas.openxmlformats.org/officeDocument/2006/relationships/footer" Target="footer7.xml"/><Relationship Id="rId8" Type="http://schemas.openxmlformats.org/officeDocument/2006/relationships/endnotes" Target="endnotes.xml"/><Relationship Id="rId51" Type="http://schemas.openxmlformats.org/officeDocument/2006/relationships/hyperlink" Target="https://www.brisbane.qld.gov.au/planning-building/planning-guidelines-tools/brisbane-city-plan-2014/city-plan-2014-mapping/flood-creek-waterway"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www.ogtr.gov.au/internet/ogtr/publishing.nsf/Content/risk-analysis-framewor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2E9E36-563B-4892-841F-2437DCB7B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4771</Words>
  <Characters>230286</Characters>
  <Application>Microsoft Office Word</Application>
  <DocSecurity>4</DocSecurity>
  <Lines>1919</Lines>
  <Paragraphs>509</Paragraphs>
  <ScaleCrop>false</ScaleCrop>
  <HeadingPairs>
    <vt:vector size="2" baseType="variant">
      <vt:variant>
        <vt:lpstr>Title</vt:lpstr>
      </vt:variant>
      <vt:variant>
        <vt:i4>1</vt:i4>
      </vt:variant>
    </vt:vector>
  </HeadingPairs>
  <TitlesOfParts>
    <vt:vector size="1" baseType="lpstr">
      <vt:lpstr>DIR 150 Risk Assessment and Risk Management Plan</vt:lpstr>
    </vt:vector>
  </TitlesOfParts>
  <Company>Dept Health And Ageing</Company>
  <LinksUpToDate>false</LinksUpToDate>
  <CharactersWithSpaces>254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153 - Full Risk Assessment and Risk Management Plan</dc:title>
  <dc:creator>Office of the Gene Technology Regulator</dc:creator>
  <cp:lastModifiedBy>Smith Justine</cp:lastModifiedBy>
  <cp:revision>2</cp:revision>
  <cp:lastPrinted>2017-05-03T00:05:00Z</cp:lastPrinted>
  <dcterms:created xsi:type="dcterms:W3CDTF">2017-07-24T02:56:00Z</dcterms:created>
  <dcterms:modified xsi:type="dcterms:W3CDTF">2017-07-2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